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1F35C5" w14:textId="77777777" w:rsidR="00F55E47" w:rsidRPr="002839B8" w:rsidRDefault="00F55E47" w:rsidP="00F55E47">
      <w:pPr>
        <w:pStyle w:val="Heading1"/>
      </w:pPr>
      <w:bookmarkStart w:id="0" w:name="_Ref23434608"/>
      <w:r w:rsidRPr="002839B8">
        <w:t>Supplementary materials</w:t>
      </w:r>
      <w:bookmarkEnd w:id="0"/>
    </w:p>
    <w:p w14:paraId="7C5E9F81" w14:textId="77777777" w:rsidR="00F55E47" w:rsidRDefault="00F55E47" w:rsidP="00F55E47">
      <w:pPr>
        <w:pStyle w:val="Heading2"/>
        <w:numPr>
          <w:ilvl w:val="0"/>
          <w:numId w:val="1"/>
        </w:numPr>
        <w:ind w:left="567" w:hanging="567"/>
      </w:pPr>
      <w:bookmarkStart w:id="1" w:name="_Ref60699150"/>
      <w:bookmarkStart w:id="2" w:name="_Ref60338755"/>
      <w:bookmarkStart w:id="3" w:name="_Ref41814991"/>
      <w:r w:rsidRPr="002839B8">
        <w:rPr>
          <w:lang w:val="en-US"/>
        </w:rPr>
        <w:t>Bioanode enrichment and performance tests</w:t>
      </w:r>
      <w:bookmarkEnd w:id="1"/>
      <w:bookmarkEnd w:id="2"/>
    </w:p>
    <w:p w14:paraId="551A0901" w14:textId="77777777" w:rsidR="00F55E47" w:rsidRPr="0051143E" w:rsidRDefault="00F55E47" w:rsidP="00F55E47">
      <w:pPr>
        <w:rPr>
          <w:color w:val="000000" w:themeColor="text1"/>
        </w:rPr>
      </w:pPr>
      <w:r w:rsidRPr="0051143E">
        <w:rPr>
          <w:color w:val="000000" w:themeColor="text1"/>
          <w:lang w:val="en-US"/>
        </w:rPr>
        <w:t xml:space="preserve">A microbial fuel cell (MFC) was prepared as described in Section </w:t>
      </w:r>
      <w:r w:rsidRPr="0051143E">
        <w:rPr>
          <w:color w:val="000000" w:themeColor="text1"/>
          <w:lang w:val="en-US"/>
        </w:rPr>
        <w:fldChar w:fldCharType="begin"/>
      </w:r>
      <w:r w:rsidRPr="0051143E">
        <w:rPr>
          <w:color w:val="000000" w:themeColor="text1"/>
          <w:lang w:val="en-US"/>
        </w:rPr>
        <w:instrText xml:space="preserve"> REF _Ref516676061 \n \h  \* MERGEFORMAT </w:instrText>
      </w:r>
      <w:r w:rsidRPr="0051143E">
        <w:rPr>
          <w:color w:val="000000" w:themeColor="text1"/>
          <w:lang w:val="en-US"/>
        </w:rPr>
      </w:r>
      <w:r w:rsidRPr="0051143E">
        <w:rPr>
          <w:color w:val="000000" w:themeColor="text1"/>
          <w:lang w:val="en-US"/>
        </w:rPr>
        <w:fldChar w:fldCharType="separate"/>
      </w:r>
      <w:r w:rsidRPr="0051143E">
        <w:rPr>
          <w:color w:val="000000" w:themeColor="text1"/>
          <w:lang w:val="en-US"/>
        </w:rPr>
        <w:t>2.1</w:t>
      </w:r>
      <w:r w:rsidRPr="0051143E">
        <w:rPr>
          <w:color w:val="000000" w:themeColor="text1"/>
          <w:lang w:val="en-US"/>
        </w:rPr>
        <w:fldChar w:fldCharType="end"/>
      </w:r>
      <w:r w:rsidRPr="0051143E">
        <w:rPr>
          <w:color w:val="000000" w:themeColor="text1"/>
          <w:lang w:val="en-US"/>
        </w:rPr>
        <w:t xml:space="preserve"> (</w:t>
      </w:r>
      <w:r w:rsidRPr="0051143E">
        <w:rPr>
          <w:color w:val="000000" w:themeColor="text1"/>
          <w:lang w:val="en-US"/>
        </w:rPr>
        <w:fldChar w:fldCharType="begin"/>
      </w:r>
      <w:r w:rsidRPr="0051143E">
        <w:rPr>
          <w:color w:val="000000" w:themeColor="text1"/>
          <w:lang w:val="en-US"/>
        </w:rPr>
        <w:instrText xml:space="preserve"> REF _Ref60698798 \h </w:instrText>
      </w:r>
      <w:r w:rsidRPr="0051143E">
        <w:rPr>
          <w:color w:val="000000" w:themeColor="text1"/>
          <w:lang w:val="en-US"/>
        </w:rPr>
      </w:r>
      <w:r w:rsidRPr="0051143E">
        <w:rPr>
          <w:color w:val="000000" w:themeColor="text1"/>
          <w:lang w:val="en-US"/>
        </w:rPr>
        <w:fldChar w:fldCharType="separate"/>
      </w:r>
      <w:r w:rsidRPr="0051143E">
        <w:rPr>
          <w:color w:val="000000" w:themeColor="text1"/>
        </w:rPr>
        <w:t xml:space="preserve">Figure </w:t>
      </w:r>
      <w:r w:rsidRPr="0051143E">
        <w:rPr>
          <w:noProof/>
          <w:color w:val="000000" w:themeColor="text1"/>
        </w:rPr>
        <w:t>1</w:t>
      </w:r>
      <w:r w:rsidRPr="0051143E">
        <w:rPr>
          <w:color w:val="000000" w:themeColor="text1"/>
          <w:lang w:val="en-US"/>
        </w:rPr>
        <w:fldChar w:fldCharType="end"/>
      </w:r>
      <w:r w:rsidRPr="0051143E">
        <w:rPr>
          <w:color w:val="000000" w:themeColor="text1"/>
          <w:lang w:val="en-US"/>
        </w:rPr>
        <w:t xml:space="preserve"> (b)) except the cathode was replaced with a Pt-coated titanium mesh. </w:t>
      </w:r>
      <w:r w:rsidRPr="0051143E">
        <w:rPr>
          <w:color w:val="000000" w:themeColor="text1"/>
        </w:rPr>
        <w:t xml:space="preserve">A 10 Ω load was used to complete the circuit by connecting the anode and cathode. The anolyte and catholyte consisted of the same ingredients as described in Section </w:t>
      </w:r>
      <w:r w:rsidRPr="0051143E">
        <w:rPr>
          <w:color w:val="000000" w:themeColor="text1"/>
          <w:lang w:val="en-US"/>
        </w:rPr>
        <w:fldChar w:fldCharType="begin"/>
      </w:r>
      <w:r w:rsidRPr="0051143E">
        <w:rPr>
          <w:color w:val="000000" w:themeColor="text1"/>
          <w:lang w:val="en-US"/>
        </w:rPr>
        <w:instrText xml:space="preserve"> REF _Ref516676061 \n \h  \* MERGEFORMAT </w:instrText>
      </w:r>
      <w:r w:rsidRPr="0051143E">
        <w:rPr>
          <w:color w:val="000000" w:themeColor="text1"/>
          <w:lang w:val="en-US"/>
        </w:rPr>
      </w:r>
      <w:r w:rsidRPr="0051143E">
        <w:rPr>
          <w:color w:val="000000" w:themeColor="text1"/>
          <w:lang w:val="en-US"/>
        </w:rPr>
        <w:fldChar w:fldCharType="separate"/>
      </w:r>
      <w:r w:rsidRPr="0051143E">
        <w:rPr>
          <w:color w:val="000000" w:themeColor="text1"/>
          <w:lang w:val="en-US"/>
        </w:rPr>
        <w:t>2.1</w:t>
      </w:r>
      <w:r w:rsidRPr="0051143E">
        <w:rPr>
          <w:color w:val="000000" w:themeColor="text1"/>
          <w:lang w:val="en-US"/>
        </w:rPr>
        <w:fldChar w:fldCharType="end"/>
      </w:r>
      <w:r w:rsidRPr="0051143E">
        <w:rPr>
          <w:color w:val="000000" w:themeColor="text1"/>
          <w:lang w:val="en-US"/>
        </w:rPr>
        <w:t xml:space="preserve"> </w:t>
      </w:r>
      <w:r w:rsidRPr="0051143E">
        <w:rPr>
          <w:color w:val="000000" w:themeColor="text1"/>
        </w:rPr>
        <w:t xml:space="preserve">except 3.0 g/L NaCl was substituted by 50 mM phosphate buffer (PBS) at pH 7.0 to ensure that the best quality bioanode was enriched. Effluent obtained from a parent MFC operated over a year served as the starting inoculum </w:t>
      </w:r>
      <w:r w:rsidRPr="0051143E">
        <w:rPr>
          <w:color w:val="000000" w:themeColor="text1"/>
        </w:rPr>
        <w:fldChar w:fldCharType="begin" w:fldLock="1"/>
      </w:r>
      <w:r w:rsidRPr="0051143E">
        <w:rPr>
          <w:color w:val="000000" w:themeColor="text1"/>
        </w:rPr>
        <w:instrText>ADDIN CSL_CITATION {"citationItems":[{"id":"ITEM-1","itemData":{"DOI":"10.1039/C8EW00497H","ISSN":"2053-1400","abstract":"Water quality sensing is a promising application for microbial fuel cells (MFCs) as the outputs have been shown to correlate with biochemical oxygen demand (BOD). Nonetheless to date, the upper limit of amperometric linear calibrations from MFC-based BOD sensors has been limited to approximately 250–340 mg l−1 BOD5, attributed to substrate saturation of the anodic biofilm. In this study, an extended detection range was obtained using an array of three MFCs linked hydraulically in series. The sum of the current density generated from each MFC in the array was calibrated against BOD5 and a linear response was obtained up to 720 mg l−1 BOD5 (1175 mg l−1 COD) with R2 of 97%. The dynamic range was double that achieved by the first MFC in the array operating individually. Average response time to reach a stable current for reliable quantification was 2.3 hours, a considerable improvement on the standard 5 day BOD test. The anodic biofilm of the sensor was dominated by Geobacter spp. and members of Porphyromonadaceae and these bacteria were likely responsible for electricity generation through syntrophy with fermenting bacteria also present in the biofilm. The dynamic range of the multi-stage MFC sensor could be increased by increasing the hydraulic retention time. The modular mode of operation demonstrated here allows the dynamic range of the sensor to be extended, permitting analysis of BOD concentrations ranging from those typical of municipal wastewater up to those found in certain industrial wastewaters. Critically, sensitive measurement of both low and high levels of organic carbon without requiring amendment or dilution could be achieved online and in real-time with this practical, low-cost MFC configuration.","author":[{"dropping-particle":"","family":"Spurr","given":"Martin W A","non-dropping-particle":"","parse-names":false,"suffix":""},{"dropping-particle":"","family":"Yu","given":"Eileen H","non-dropping-particle":"","parse-names":false,"suffix":""},{"dropping-particle":"","family":"Scott","given":"Keith","non-dropping-particle":"","parse-names":false,"suffix":""},{"dropping-particle":"","family":"Head","given":"Ian M","non-dropping-particle":"","parse-names":false,"suffix":""}],"container-title":"Environmental Science: Water Research &amp; Technology","id":"ITEM-1","issue":"12","issued":{"date-parts":[["2018"]]},"page":"2029-2040","publisher":"The Royal Society of Chemistry","title":"Extending the dynamic range of biochemical oxygen demand sensing with multi-stage microbial fuel cells","type":"article-journal","volume":"4"},"uris":["http://www.mendeley.com/documents/?uuid=4c919c7f-2fe8-4655-93e7-4e6db7d8b39a"]}],"mendeley":{"formattedCitation":"[17]","plainTextFormattedCitation":"[17]","previouslyFormattedCitation":"[17]"},"properties":{"noteIndex":0},"schema":"https://github.com/citation-style-language/schema/raw/master/csl-citation.json"}</w:instrText>
      </w:r>
      <w:r w:rsidRPr="0051143E">
        <w:rPr>
          <w:color w:val="000000" w:themeColor="text1"/>
        </w:rPr>
        <w:fldChar w:fldCharType="separate"/>
      </w:r>
      <w:r w:rsidRPr="0051143E">
        <w:rPr>
          <w:color w:val="000000" w:themeColor="text1"/>
        </w:rPr>
        <w:t>[17]</w:t>
      </w:r>
      <w:r w:rsidRPr="0051143E">
        <w:rPr>
          <w:color w:val="000000" w:themeColor="text1"/>
        </w:rPr>
        <w:fldChar w:fldCharType="end"/>
      </w:r>
      <w:r w:rsidRPr="0051143E">
        <w:rPr>
          <w:color w:val="000000" w:themeColor="text1"/>
        </w:rPr>
        <w:t>. The inoculum was then mixed with the anolyte in a 1:1 ratio and purged with 99.999% N</w:t>
      </w:r>
      <w:r w:rsidRPr="0051143E">
        <w:rPr>
          <w:color w:val="000000" w:themeColor="text1"/>
          <w:vertAlign w:val="subscript"/>
        </w:rPr>
        <w:t>2</w:t>
      </w:r>
      <w:r w:rsidRPr="0051143E">
        <w:rPr>
          <w:color w:val="000000" w:themeColor="text1"/>
        </w:rPr>
        <w:t xml:space="preserve"> (BOC) for 10 minutes before injecting the mixture into the anode chamber. Catholyte was recycled at a 2.5 mL/min flow rate through a 1.0 L constantly air-sparged reservoir. The enrichment was performed in duplicate.</w:t>
      </w:r>
    </w:p>
    <w:p w14:paraId="62D84FFD" w14:textId="77777777" w:rsidR="00F55E47" w:rsidRPr="0051143E" w:rsidRDefault="00F55E47" w:rsidP="00F55E47">
      <w:pPr>
        <w:ind w:firstLine="720"/>
        <w:rPr>
          <w:color w:val="000000" w:themeColor="text1"/>
        </w:rPr>
      </w:pPr>
      <w:r w:rsidRPr="0051143E">
        <w:rPr>
          <w:color w:val="000000" w:themeColor="text1"/>
        </w:rPr>
        <w:t>The enriched bioanode was subjected to several tests to check its performance under actual treatment conditions. Two parameters were chosen in this study: (</w:t>
      </w:r>
      <w:proofErr w:type="spellStart"/>
      <w:r w:rsidRPr="0051143E">
        <w:rPr>
          <w:color w:val="000000" w:themeColor="text1"/>
        </w:rPr>
        <w:t>i</w:t>
      </w:r>
      <w:proofErr w:type="spellEnd"/>
      <w:r w:rsidRPr="0051143E">
        <w:rPr>
          <w:color w:val="000000" w:themeColor="text1"/>
        </w:rPr>
        <w:t xml:space="preserve">) batch vs. flow-through anode mode (Test Parameter 1) and (ii) with vs. without PBS in the anode (Test Parameter 2) </w:t>
      </w:r>
      <w:r w:rsidRPr="0051143E">
        <w:rPr>
          <w:color w:val="000000" w:themeColor="text1"/>
          <w:lang w:val="en-US"/>
        </w:rPr>
        <w:t>(</w:t>
      </w:r>
      <w:r w:rsidRPr="0051143E">
        <w:rPr>
          <w:color w:val="000000" w:themeColor="text1"/>
          <w:lang w:val="en-US"/>
        </w:rPr>
        <w:fldChar w:fldCharType="begin"/>
      </w:r>
      <w:r w:rsidRPr="0051143E">
        <w:rPr>
          <w:color w:val="000000" w:themeColor="text1"/>
          <w:lang w:val="en-US"/>
        </w:rPr>
        <w:instrText xml:space="preserve"> REF _Ref60699081 \h </w:instrText>
      </w:r>
      <w:r w:rsidRPr="0051143E">
        <w:rPr>
          <w:color w:val="000000" w:themeColor="text1"/>
          <w:lang w:val="en-US"/>
        </w:rPr>
      </w:r>
      <w:r w:rsidRPr="0051143E">
        <w:rPr>
          <w:color w:val="000000" w:themeColor="text1"/>
          <w:lang w:val="en-US"/>
        </w:rPr>
        <w:fldChar w:fldCharType="separate"/>
      </w:r>
      <w:r w:rsidRPr="0051143E">
        <w:rPr>
          <w:color w:val="000000" w:themeColor="text1"/>
        </w:rPr>
        <w:t xml:space="preserve">Table S </w:t>
      </w:r>
      <w:r w:rsidRPr="0051143E">
        <w:rPr>
          <w:noProof/>
          <w:color w:val="000000" w:themeColor="text1"/>
        </w:rPr>
        <w:t>1</w:t>
      </w:r>
      <w:r w:rsidRPr="0051143E">
        <w:rPr>
          <w:color w:val="000000" w:themeColor="text1"/>
          <w:lang w:val="en-US"/>
        </w:rPr>
        <w:fldChar w:fldCharType="end"/>
      </w:r>
      <w:r w:rsidRPr="0051143E">
        <w:rPr>
          <w:color w:val="000000" w:themeColor="text1"/>
          <w:lang w:val="en-US"/>
        </w:rPr>
        <w:t xml:space="preserve">). </w:t>
      </w:r>
      <w:r w:rsidRPr="0051143E">
        <w:rPr>
          <w:color w:val="000000" w:themeColor="text1"/>
        </w:rPr>
        <w:t xml:space="preserve">The first parameter was carried out to find a solution to alleviate the unstable cathode potential caused by anode substrate depletion and mass transport limitation. PBS was removed as the second test parameter. The idea was to study the contribution of PBS to electrolyte conductivity and find an alternative to replace the use of PBS. However, the conductivity of the wastewater would be low without PBS, thus causing low bioanode performance. Cell and electrode potentials, current density and electrolyte pH were monitored during the tests. For the flow-through anode mode, the anolyte was continuously fed into the anodic chamber from a 1.0 L reservoir under a specified flow rate as described in </w:t>
      </w:r>
      <w:r w:rsidRPr="0051143E">
        <w:rPr>
          <w:color w:val="000000" w:themeColor="text1"/>
          <w:lang w:val="en-US"/>
        </w:rPr>
        <w:t>(</w:t>
      </w:r>
      <w:r w:rsidRPr="0051143E">
        <w:rPr>
          <w:color w:val="000000" w:themeColor="text1"/>
          <w:lang w:val="en-US"/>
        </w:rPr>
        <w:fldChar w:fldCharType="begin"/>
      </w:r>
      <w:r w:rsidRPr="0051143E">
        <w:rPr>
          <w:color w:val="000000" w:themeColor="text1"/>
          <w:lang w:val="en-US"/>
        </w:rPr>
        <w:instrText xml:space="preserve"> REF _Ref516675497 \h  \* MERGEFORMAT </w:instrText>
      </w:r>
      <w:r w:rsidRPr="0051143E">
        <w:rPr>
          <w:color w:val="000000" w:themeColor="text1"/>
          <w:lang w:val="en-US"/>
        </w:rPr>
      </w:r>
      <w:r w:rsidRPr="0051143E">
        <w:rPr>
          <w:color w:val="000000" w:themeColor="text1"/>
          <w:lang w:val="en-US"/>
        </w:rPr>
        <w:fldChar w:fldCharType="separate"/>
      </w:r>
      <w:r w:rsidRPr="0051143E">
        <w:rPr>
          <w:color w:val="000000" w:themeColor="text1"/>
        </w:rPr>
        <w:t xml:space="preserve">Table </w:t>
      </w:r>
      <w:r w:rsidRPr="0051143E">
        <w:rPr>
          <w:noProof/>
          <w:color w:val="000000" w:themeColor="text1"/>
        </w:rPr>
        <w:t>2</w:t>
      </w:r>
      <w:r w:rsidRPr="0051143E">
        <w:rPr>
          <w:color w:val="000000" w:themeColor="text1"/>
          <w:lang w:val="en-US"/>
        </w:rPr>
        <w:fldChar w:fldCharType="end"/>
      </w:r>
      <w:r w:rsidRPr="0051143E">
        <w:rPr>
          <w:color w:val="000000" w:themeColor="text1"/>
          <w:lang w:val="en-US"/>
        </w:rPr>
        <w:t xml:space="preserve">). </w:t>
      </w:r>
      <w:r w:rsidRPr="0051143E">
        <w:rPr>
          <w:color w:val="000000" w:themeColor="text1"/>
        </w:rPr>
        <w:t>All tests were performed in duplicate at room temperature (22±3°C).</w:t>
      </w:r>
    </w:p>
    <w:p w14:paraId="1F819AF1" w14:textId="77777777" w:rsidR="00F55E47" w:rsidRPr="0051143E" w:rsidRDefault="00F55E47" w:rsidP="00F55E47">
      <w:pPr>
        <w:rPr>
          <w:iCs/>
          <w:color w:val="000000" w:themeColor="text1"/>
          <w:szCs w:val="18"/>
        </w:rPr>
      </w:pPr>
      <w:bookmarkStart w:id="4" w:name="_Ref60699081"/>
      <w:bookmarkStart w:id="5" w:name="_Ref516675497"/>
    </w:p>
    <w:p w14:paraId="4A21D6F5" w14:textId="77777777" w:rsidR="00F55E47" w:rsidRPr="0051143E" w:rsidRDefault="00F55E47" w:rsidP="00F55E47">
      <w:pPr>
        <w:pStyle w:val="Caption"/>
        <w:rPr>
          <w:color w:val="000000" w:themeColor="text1"/>
        </w:rPr>
      </w:pPr>
      <w:r w:rsidRPr="0051143E">
        <w:rPr>
          <w:color w:val="000000" w:themeColor="text1"/>
        </w:rPr>
        <w:t xml:space="preserve">Table S </w:t>
      </w:r>
      <w:r w:rsidRPr="0051143E">
        <w:rPr>
          <w:color w:val="000000" w:themeColor="text1"/>
        </w:rPr>
        <w:fldChar w:fldCharType="begin"/>
      </w:r>
      <w:r w:rsidRPr="0051143E">
        <w:rPr>
          <w:color w:val="000000" w:themeColor="text1"/>
        </w:rPr>
        <w:instrText xml:space="preserve"> SEQ Table_S \* ARABIC </w:instrText>
      </w:r>
      <w:r w:rsidRPr="0051143E">
        <w:rPr>
          <w:color w:val="000000" w:themeColor="text1"/>
        </w:rPr>
        <w:fldChar w:fldCharType="separate"/>
      </w:r>
      <w:r w:rsidRPr="0051143E">
        <w:rPr>
          <w:noProof/>
          <w:color w:val="000000" w:themeColor="text1"/>
        </w:rPr>
        <w:t>1</w:t>
      </w:r>
      <w:r w:rsidRPr="0051143E">
        <w:rPr>
          <w:color w:val="000000" w:themeColor="text1"/>
        </w:rPr>
        <w:fldChar w:fldCharType="end"/>
      </w:r>
      <w:bookmarkEnd w:id="4"/>
      <w:r w:rsidRPr="0051143E">
        <w:rPr>
          <w:color w:val="000000" w:themeColor="text1"/>
        </w:rPr>
        <w:tab/>
        <w:t>T</w:t>
      </w:r>
      <w:bookmarkEnd w:id="5"/>
      <w:r w:rsidRPr="0051143E">
        <w:rPr>
          <w:color w:val="000000" w:themeColor="text1"/>
        </w:rPr>
        <w:t xml:space="preserve">est parameters of the bioanode performance on mass transport and conductivity </w:t>
      </w:r>
    </w:p>
    <w:tbl>
      <w:tblPr>
        <w:tblW w:w="0" w:type="auto"/>
        <w:jc w:val="center"/>
        <w:tblBorders>
          <w:top w:val="single" w:sz="4" w:space="0" w:color="auto"/>
        </w:tblBorders>
        <w:tblLook w:val="04A0" w:firstRow="1" w:lastRow="0" w:firstColumn="1" w:lastColumn="0" w:noHBand="0" w:noVBand="1"/>
      </w:tblPr>
      <w:tblGrid>
        <w:gridCol w:w="656"/>
        <w:gridCol w:w="4236"/>
      </w:tblGrid>
      <w:tr w:rsidR="00F55E47" w:rsidRPr="0051143E" w14:paraId="2ADC2091" w14:textId="77777777" w:rsidTr="00884131">
        <w:trPr>
          <w:jc w:val="center"/>
        </w:trPr>
        <w:tc>
          <w:tcPr>
            <w:tcW w:w="0" w:type="auto"/>
            <w:tcBorders>
              <w:top w:val="single" w:sz="4" w:space="0" w:color="auto"/>
              <w:bottom w:val="single" w:sz="4" w:space="0" w:color="auto"/>
            </w:tcBorders>
            <w:shd w:val="clear" w:color="auto" w:fill="auto"/>
            <w:vAlign w:val="center"/>
          </w:tcPr>
          <w:p w14:paraId="0F4052D1" w14:textId="77777777" w:rsidR="00F55E47" w:rsidRPr="0051143E" w:rsidRDefault="00F55E47" w:rsidP="00884131">
            <w:pPr>
              <w:jc w:val="center"/>
              <w:rPr>
                <w:b/>
                <w:color w:val="000000" w:themeColor="text1"/>
              </w:rPr>
            </w:pPr>
            <w:r w:rsidRPr="0051143E">
              <w:rPr>
                <w:b/>
                <w:color w:val="000000" w:themeColor="text1"/>
              </w:rPr>
              <w:t>Test</w:t>
            </w:r>
          </w:p>
        </w:tc>
        <w:tc>
          <w:tcPr>
            <w:tcW w:w="0" w:type="auto"/>
            <w:tcBorders>
              <w:top w:val="single" w:sz="4" w:space="0" w:color="auto"/>
              <w:bottom w:val="single" w:sz="4" w:space="0" w:color="auto"/>
            </w:tcBorders>
            <w:shd w:val="clear" w:color="auto" w:fill="auto"/>
          </w:tcPr>
          <w:p w14:paraId="31B5DF4A" w14:textId="77777777" w:rsidR="00F55E47" w:rsidRPr="0051143E" w:rsidRDefault="00F55E47" w:rsidP="00884131">
            <w:pPr>
              <w:jc w:val="center"/>
              <w:rPr>
                <w:b/>
                <w:color w:val="000000" w:themeColor="text1"/>
              </w:rPr>
            </w:pPr>
            <w:r w:rsidRPr="0051143E">
              <w:rPr>
                <w:b/>
                <w:color w:val="000000" w:themeColor="text1"/>
              </w:rPr>
              <w:t>Parameter 1</w:t>
            </w:r>
          </w:p>
          <w:p w14:paraId="2943D8AD" w14:textId="77777777" w:rsidR="00F55E47" w:rsidRPr="0051143E" w:rsidRDefault="00F55E47" w:rsidP="00884131">
            <w:pPr>
              <w:jc w:val="center"/>
              <w:rPr>
                <w:b/>
                <w:color w:val="000000" w:themeColor="text1"/>
              </w:rPr>
            </w:pPr>
            <w:r w:rsidRPr="0051143E">
              <w:rPr>
                <w:b/>
                <w:color w:val="000000" w:themeColor="text1"/>
              </w:rPr>
              <w:t>(</w:t>
            </w:r>
            <w:proofErr w:type="gramStart"/>
            <w:r w:rsidRPr="0051143E">
              <w:rPr>
                <w:b/>
                <w:color w:val="000000" w:themeColor="text1"/>
              </w:rPr>
              <w:t>mass</w:t>
            </w:r>
            <w:proofErr w:type="gramEnd"/>
            <w:r w:rsidRPr="0051143E">
              <w:rPr>
                <w:b/>
                <w:color w:val="000000" w:themeColor="text1"/>
              </w:rPr>
              <w:t xml:space="preserve"> transport effect)</w:t>
            </w:r>
          </w:p>
        </w:tc>
      </w:tr>
      <w:tr w:rsidR="00F55E47" w:rsidRPr="0051143E" w14:paraId="7AAE0386" w14:textId="77777777" w:rsidTr="00884131">
        <w:trPr>
          <w:jc w:val="center"/>
        </w:trPr>
        <w:tc>
          <w:tcPr>
            <w:tcW w:w="0" w:type="auto"/>
            <w:tcBorders>
              <w:top w:val="single" w:sz="4" w:space="0" w:color="auto"/>
            </w:tcBorders>
            <w:shd w:val="clear" w:color="auto" w:fill="auto"/>
          </w:tcPr>
          <w:p w14:paraId="59DA2B99" w14:textId="77777777" w:rsidR="00F55E47" w:rsidRPr="0051143E" w:rsidRDefault="00F55E47" w:rsidP="00884131">
            <w:pPr>
              <w:jc w:val="center"/>
              <w:rPr>
                <w:color w:val="000000" w:themeColor="text1"/>
              </w:rPr>
            </w:pPr>
            <w:r w:rsidRPr="0051143E">
              <w:rPr>
                <w:color w:val="000000" w:themeColor="text1"/>
              </w:rPr>
              <w:t>1</w:t>
            </w:r>
          </w:p>
        </w:tc>
        <w:tc>
          <w:tcPr>
            <w:tcW w:w="0" w:type="auto"/>
            <w:tcBorders>
              <w:top w:val="single" w:sz="4" w:space="0" w:color="auto"/>
            </w:tcBorders>
            <w:shd w:val="clear" w:color="auto" w:fill="auto"/>
          </w:tcPr>
          <w:p w14:paraId="21C76D04" w14:textId="77777777" w:rsidR="00F55E47" w:rsidRPr="0051143E" w:rsidRDefault="00F55E47" w:rsidP="00884131">
            <w:pPr>
              <w:jc w:val="center"/>
              <w:rPr>
                <w:color w:val="000000" w:themeColor="text1"/>
              </w:rPr>
            </w:pPr>
            <w:r w:rsidRPr="0051143E">
              <w:rPr>
                <w:color w:val="000000" w:themeColor="text1"/>
              </w:rPr>
              <w:t>Batch mode anode</w:t>
            </w:r>
          </w:p>
        </w:tc>
      </w:tr>
      <w:tr w:rsidR="00F55E47" w:rsidRPr="0051143E" w14:paraId="59214936" w14:textId="77777777" w:rsidTr="00884131">
        <w:trPr>
          <w:jc w:val="center"/>
        </w:trPr>
        <w:tc>
          <w:tcPr>
            <w:tcW w:w="0" w:type="auto"/>
            <w:shd w:val="clear" w:color="auto" w:fill="auto"/>
          </w:tcPr>
          <w:p w14:paraId="00CA1A0E" w14:textId="77777777" w:rsidR="00F55E47" w:rsidRPr="0051143E" w:rsidRDefault="00F55E47" w:rsidP="00884131">
            <w:pPr>
              <w:jc w:val="center"/>
              <w:rPr>
                <w:color w:val="000000" w:themeColor="text1"/>
              </w:rPr>
            </w:pPr>
            <w:r w:rsidRPr="0051143E">
              <w:rPr>
                <w:color w:val="000000" w:themeColor="text1"/>
              </w:rPr>
              <w:t>2</w:t>
            </w:r>
          </w:p>
        </w:tc>
        <w:tc>
          <w:tcPr>
            <w:tcW w:w="0" w:type="auto"/>
            <w:shd w:val="clear" w:color="auto" w:fill="auto"/>
          </w:tcPr>
          <w:p w14:paraId="64562DA0" w14:textId="77777777" w:rsidR="00F55E47" w:rsidRPr="0051143E" w:rsidRDefault="00F55E47" w:rsidP="00884131">
            <w:pPr>
              <w:jc w:val="center"/>
              <w:rPr>
                <w:color w:val="000000" w:themeColor="text1"/>
              </w:rPr>
            </w:pPr>
            <w:r w:rsidRPr="0051143E">
              <w:rPr>
                <w:color w:val="000000" w:themeColor="text1"/>
              </w:rPr>
              <w:t>Flow-through anode mode (0.60 mL/min)</w:t>
            </w:r>
          </w:p>
        </w:tc>
      </w:tr>
      <w:tr w:rsidR="00F55E47" w:rsidRPr="0051143E" w14:paraId="66007A36" w14:textId="77777777" w:rsidTr="00884131">
        <w:trPr>
          <w:jc w:val="center"/>
        </w:trPr>
        <w:tc>
          <w:tcPr>
            <w:tcW w:w="0" w:type="auto"/>
            <w:shd w:val="clear" w:color="auto" w:fill="auto"/>
          </w:tcPr>
          <w:p w14:paraId="6D028C1C" w14:textId="77777777" w:rsidR="00F55E47" w:rsidRPr="0051143E" w:rsidRDefault="00F55E47" w:rsidP="00884131">
            <w:pPr>
              <w:jc w:val="center"/>
              <w:rPr>
                <w:color w:val="000000" w:themeColor="text1"/>
              </w:rPr>
            </w:pPr>
            <w:r w:rsidRPr="0051143E">
              <w:rPr>
                <w:color w:val="000000" w:themeColor="text1"/>
              </w:rPr>
              <w:t>3</w:t>
            </w:r>
          </w:p>
        </w:tc>
        <w:tc>
          <w:tcPr>
            <w:tcW w:w="0" w:type="auto"/>
            <w:shd w:val="clear" w:color="auto" w:fill="auto"/>
          </w:tcPr>
          <w:p w14:paraId="15C5F2CE" w14:textId="77777777" w:rsidR="00F55E47" w:rsidRPr="0051143E" w:rsidRDefault="00F55E47" w:rsidP="00884131">
            <w:pPr>
              <w:jc w:val="center"/>
              <w:rPr>
                <w:color w:val="000000" w:themeColor="text1"/>
              </w:rPr>
            </w:pPr>
            <w:r w:rsidRPr="0051143E">
              <w:rPr>
                <w:color w:val="000000" w:themeColor="text1"/>
              </w:rPr>
              <w:t>Flow-through anode mode (1.25 mL/min)</w:t>
            </w:r>
          </w:p>
        </w:tc>
      </w:tr>
      <w:tr w:rsidR="00F55E47" w:rsidRPr="0051143E" w14:paraId="0EE5637D" w14:textId="77777777" w:rsidTr="00884131">
        <w:trPr>
          <w:jc w:val="center"/>
        </w:trPr>
        <w:tc>
          <w:tcPr>
            <w:tcW w:w="0" w:type="auto"/>
            <w:shd w:val="clear" w:color="auto" w:fill="auto"/>
          </w:tcPr>
          <w:p w14:paraId="3B5D5E5B" w14:textId="77777777" w:rsidR="00F55E47" w:rsidRPr="0051143E" w:rsidRDefault="00F55E47" w:rsidP="00884131">
            <w:pPr>
              <w:jc w:val="center"/>
              <w:rPr>
                <w:color w:val="000000" w:themeColor="text1"/>
              </w:rPr>
            </w:pPr>
            <w:r w:rsidRPr="0051143E">
              <w:rPr>
                <w:color w:val="000000" w:themeColor="text1"/>
              </w:rPr>
              <w:t>4</w:t>
            </w:r>
          </w:p>
        </w:tc>
        <w:tc>
          <w:tcPr>
            <w:tcW w:w="0" w:type="auto"/>
            <w:shd w:val="clear" w:color="auto" w:fill="auto"/>
          </w:tcPr>
          <w:p w14:paraId="07F9A2C0" w14:textId="77777777" w:rsidR="00F55E47" w:rsidRPr="0051143E" w:rsidRDefault="00F55E47" w:rsidP="00884131">
            <w:pPr>
              <w:jc w:val="center"/>
              <w:rPr>
                <w:color w:val="000000" w:themeColor="text1"/>
              </w:rPr>
            </w:pPr>
            <w:r w:rsidRPr="0051143E">
              <w:rPr>
                <w:color w:val="000000" w:themeColor="text1"/>
              </w:rPr>
              <w:t>Flow-through anode mode (1.67 mL/min)</w:t>
            </w:r>
          </w:p>
        </w:tc>
      </w:tr>
      <w:tr w:rsidR="00F55E47" w:rsidRPr="0051143E" w14:paraId="662B27BB" w14:textId="77777777" w:rsidTr="00884131">
        <w:trPr>
          <w:jc w:val="center"/>
        </w:trPr>
        <w:tc>
          <w:tcPr>
            <w:tcW w:w="0" w:type="auto"/>
            <w:shd w:val="clear" w:color="auto" w:fill="auto"/>
          </w:tcPr>
          <w:p w14:paraId="11266DAE" w14:textId="77777777" w:rsidR="00F55E47" w:rsidRPr="0051143E" w:rsidRDefault="00F55E47" w:rsidP="00884131">
            <w:pPr>
              <w:jc w:val="center"/>
              <w:rPr>
                <w:color w:val="000000" w:themeColor="text1"/>
              </w:rPr>
            </w:pPr>
            <w:r w:rsidRPr="0051143E">
              <w:rPr>
                <w:color w:val="000000" w:themeColor="text1"/>
              </w:rPr>
              <w:t>5</w:t>
            </w:r>
          </w:p>
        </w:tc>
        <w:tc>
          <w:tcPr>
            <w:tcW w:w="0" w:type="auto"/>
            <w:shd w:val="clear" w:color="auto" w:fill="auto"/>
          </w:tcPr>
          <w:p w14:paraId="0A4A79B1" w14:textId="77777777" w:rsidR="00F55E47" w:rsidRPr="0051143E" w:rsidRDefault="00F55E47" w:rsidP="00884131">
            <w:pPr>
              <w:jc w:val="center"/>
              <w:rPr>
                <w:color w:val="000000" w:themeColor="text1"/>
              </w:rPr>
            </w:pPr>
            <w:r w:rsidRPr="0051143E">
              <w:rPr>
                <w:color w:val="000000" w:themeColor="text1"/>
              </w:rPr>
              <w:t>Flow-through anode mode (2.50 mL/min)</w:t>
            </w:r>
          </w:p>
        </w:tc>
      </w:tr>
      <w:tr w:rsidR="00F55E47" w:rsidRPr="0051143E" w14:paraId="3D902A6D" w14:textId="77777777" w:rsidTr="00884131">
        <w:trPr>
          <w:jc w:val="center"/>
        </w:trPr>
        <w:tc>
          <w:tcPr>
            <w:tcW w:w="0" w:type="auto"/>
            <w:shd w:val="clear" w:color="auto" w:fill="auto"/>
          </w:tcPr>
          <w:p w14:paraId="20A02620" w14:textId="77777777" w:rsidR="00F55E47" w:rsidRPr="0051143E" w:rsidRDefault="00F55E47" w:rsidP="00884131">
            <w:pPr>
              <w:jc w:val="center"/>
              <w:rPr>
                <w:color w:val="000000" w:themeColor="text1"/>
              </w:rPr>
            </w:pPr>
            <w:r w:rsidRPr="0051143E">
              <w:rPr>
                <w:color w:val="000000" w:themeColor="text1"/>
              </w:rPr>
              <w:t>6</w:t>
            </w:r>
          </w:p>
        </w:tc>
        <w:tc>
          <w:tcPr>
            <w:tcW w:w="0" w:type="auto"/>
            <w:shd w:val="clear" w:color="auto" w:fill="auto"/>
          </w:tcPr>
          <w:p w14:paraId="3AE35066" w14:textId="77777777" w:rsidR="00F55E47" w:rsidRPr="0051143E" w:rsidRDefault="00F55E47" w:rsidP="00884131">
            <w:pPr>
              <w:jc w:val="center"/>
              <w:rPr>
                <w:color w:val="000000" w:themeColor="text1"/>
              </w:rPr>
            </w:pPr>
            <w:r w:rsidRPr="0051143E">
              <w:rPr>
                <w:color w:val="000000" w:themeColor="text1"/>
              </w:rPr>
              <w:t>Flow-through anode mode (5.00 mL/min)</w:t>
            </w:r>
          </w:p>
        </w:tc>
      </w:tr>
      <w:tr w:rsidR="00F55E47" w:rsidRPr="0051143E" w14:paraId="6BD0BB28" w14:textId="77777777" w:rsidTr="00884131">
        <w:trPr>
          <w:jc w:val="center"/>
        </w:trPr>
        <w:tc>
          <w:tcPr>
            <w:tcW w:w="0" w:type="auto"/>
            <w:tcBorders>
              <w:bottom w:val="single" w:sz="4" w:space="0" w:color="auto"/>
            </w:tcBorders>
            <w:shd w:val="clear" w:color="auto" w:fill="auto"/>
          </w:tcPr>
          <w:p w14:paraId="5EB87B7A" w14:textId="77777777" w:rsidR="00F55E47" w:rsidRPr="0051143E" w:rsidRDefault="00F55E47" w:rsidP="00884131">
            <w:pPr>
              <w:jc w:val="center"/>
              <w:rPr>
                <w:color w:val="000000" w:themeColor="text1"/>
              </w:rPr>
            </w:pPr>
          </w:p>
        </w:tc>
        <w:tc>
          <w:tcPr>
            <w:tcW w:w="0" w:type="auto"/>
            <w:tcBorders>
              <w:bottom w:val="single" w:sz="4" w:space="0" w:color="auto"/>
            </w:tcBorders>
            <w:shd w:val="clear" w:color="auto" w:fill="auto"/>
          </w:tcPr>
          <w:p w14:paraId="6665D607" w14:textId="77777777" w:rsidR="00F55E47" w:rsidRPr="0051143E" w:rsidRDefault="00F55E47" w:rsidP="00884131">
            <w:pPr>
              <w:jc w:val="center"/>
              <w:rPr>
                <w:color w:val="000000" w:themeColor="text1"/>
              </w:rPr>
            </w:pPr>
          </w:p>
        </w:tc>
      </w:tr>
      <w:tr w:rsidR="00F55E47" w:rsidRPr="0051143E" w14:paraId="409A84A9" w14:textId="77777777" w:rsidTr="00884131">
        <w:trPr>
          <w:jc w:val="center"/>
        </w:trPr>
        <w:tc>
          <w:tcPr>
            <w:tcW w:w="0" w:type="auto"/>
            <w:tcBorders>
              <w:top w:val="single" w:sz="4" w:space="0" w:color="auto"/>
              <w:bottom w:val="single" w:sz="4" w:space="0" w:color="auto"/>
            </w:tcBorders>
            <w:shd w:val="clear" w:color="auto" w:fill="auto"/>
            <w:vAlign w:val="center"/>
          </w:tcPr>
          <w:p w14:paraId="41A8EDF5" w14:textId="77777777" w:rsidR="00F55E47" w:rsidRPr="0051143E" w:rsidRDefault="00F55E47" w:rsidP="00884131">
            <w:pPr>
              <w:jc w:val="center"/>
              <w:rPr>
                <w:color w:val="000000" w:themeColor="text1"/>
              </w:rPr>
            </w:pPr>
            <w:r w:rsidRPr="0051143E">
              <w:rPr>
                <w:b/>
                <w:color w:val="000000" w:themeColor="text1"/>
              </w:rPr>
              <w:t>Test</w:t>
            </w:r>
          </w:p>
        </w:tc>
        <w:tc>
          <w:tcPr>
            <w:tcW w:w="0" w:type="auto"/>
            <w:tcBorders>
              <w:top w:val="single" w:sz="4" w:space="0" w:color="auto"/>
              <w:bottom w:val="single" w:sz="4" w:space="0" w:color="auto"/>
            </w:tcBorders>
            <w:shd w:val="clear" w:color="auto" w:fill="auto"/>
          </w:tcPr>
          <w:p w14:paraId="08BDB6BC" w14:textId="77777777" w:rsidR="00F55E47" w:rsidRPr="0051143E" w:rsidRDefault="00F55E47" w:rsidP="00884131">
            <w:pPr>
              <w:jc w:val="center"/>
              <w:rPr>
                <w:b/>
                <w:color w:val="000000" w:themeColor="text1"/>
              </w:rPr>
            </w:pPr>
            <w:r w:rsidRPr="0051143E">
              <w:rPr>
                <w:b/>
                <w:color w:val="000000" w:themeColor="text1"/>
              </w:rPr>
              <w:t>Parameter 2</w:t>
            </w:r>
          </w:p>
          <w:p w14:paraId="7117FEE5" w14:textId="77777777" w:rsidR="00F55E47" w:rsidRPr="0051143E" w:rsidRDefault="00F55E47" w:rsidP="00884131">
            <w:pPr>
              <w:jc w:val="center"/>
              <w:rPr>
                <w:color w:val="000000" w:themeColor="text1"/>
              </w:rPr>
            </w:pPr>
            <w:r w:rsidRPr="0051143E">
              <w:rPr>
                <w:b/>
                <w:color w:val="000000" w:themeColor="text1"/>
              </w:rPr>
              <w:t>(</w:t>
            </w:r>
            <w:proofErr w:type="gramStart"/>
            <w:r w:rsidRPr="0051143E">
              <w:rPr>
                <w:b/>
                <w:color w:val="000000" w:themeColor="text1"/>
              </w:rPr>
              <w:t>conductivity</w:t>
            </w:r>
            <w:proofErr w:type="gramEnd"/>
            <w:r w:rsidRPr="0051143E">
              <w:rPr>
                <w:b/>
                <w:color w:val="000000" w:themeColor="text1"/>
              </w:rPr>
              <w:t xml:space="preserve"> effect)</w:t>
            </w:r>
          </w:p>
        </w:tc>
      </w:tr>
      <w:tr w:rsidR="00F55E47" w:rsidRPr="0051143E" w14:paraId="19782FC7" w14:textId="77777777" w:rsidTr="00884131">
        <w:trPr>
          <w:jc w:val="center"/>
        </w:trPr>
        <w:tc>
          <w:tcPr>
            <w:tcW w:w="0" w:type="auto"/>
            <w:tcBorders>
              <w:top w:val="single" w:sz="4" w:space="0" w:color="auto"/>
              <w:bottom w:val="nil"/>
            </w:tcBorders>
            <w:shd w:val="clear" w:color="auto" w:fill="auto"/>
          </w:tcPr>
          <w:p w14:paraId="02E02FC6" w14:textId="77777777" w:rsidR="00F55E47" w:rsidRPr="0051143E" w:rsidRDefault="00F55E47" w:rsidP="00884131">
            <w:pPr>
              <w:jc w:val="center"/>
              <w:rPr>
                <w:color w:val="000000" w:themeColor="text1"/>
              </w:rPr>
            </w:pPr>
            <w:r w:rsidRPr="0051143E">
              <w:rPr>
                <w:color w:val="000000" w:themeColor="text1"/>
              </w:rPr>
              <w:t>7</w:t>
            </w:r>
          </w:p>
        </w:tc>
        <w:tc>
          <w:tcPr>
            <w:tcW w:w="0" w:type="auto"/>
            <w:tcBorders>
              <w:top w:val="single" w:sz="4" w:space="0" w:color="auto"/>
              <w:bottom w:val="nil"/>
            </w:tcBorders>
            <w:shd w:val="clear" w:color="auto" w:fill="auto"/>
          </w:tcPr>
          <w:p w14:paraId="6D957361" w14:textId="77777777" w:rsidR="00F55E47" w:rsidRPr="0051143E" w:rsidRDefault="00F55E47" w:rsidP="00884131">
            <w:pPr>
              <w:jc w:val="center"/>
              <w:rPr>
                <w:color w:val="000000" w:themeColor="text1"/>
              </w:rPr>
            </w:pPr>
            <w:r w:rsidRPr="0051143E">
              <w:rPr>
                <w:color w:val="000000" w:themeColor="text1"/>
              </w:rPr>
              <w:t>PBS (50 mM) -based medium</w:t>
            </w:r>
          </w:p>
        </w:tc>
      </w:tr>
      <w:tr w:rsidR="00F55E47" w:rsidRPr="0051143E" w14:paraId="0DFA79D7" w14:textId="77777777" w:rsidTr="00884131">
        <w:trPr>
          <w:jc w:val="center"/>
        </w:trPr>
        <w:tc>
          <w:tcPr>
            <w:tcW w:w="0" w:type="auto"/>
            <w:tcBorders>
              <w:top w:val="nil"/>
              <w:bottom w:val="single" w:sz="4" w:space="0" w:color="auto"/>
            </w:tcBorders>
            <w:shd w:val="clear" w:color="auto" w:fill="auto"/>
          </w:tcPr>
          <w:p w14:paraId="32CDA01D" w14:textId="77777777" w:rsidR="00F55E47" w:rsidRPr="0051143E" w:rsidRDefault="00F55E47" w:rsidP="00884131">
            <w:pPr>
              <w:jc w:val="center"/>
              <w:rPr>
                <w:color w:val="000000" w:themeColor="text1"/>
              </w:rPr>
            </w:pPr>
            <w:r w:rsidRPr="0051143E">
              <w:rPr>
                <w:color w:val="000000" w:themeColor="text1"/>
              </w:rPr>
              <w:t>8</w:t>
            </w:r>
          </w:p>
        </w:tc>
        <w:tc>
          <w:tcPr>
            <w:tcW w:w="0" w:type="auto"/>
            <w:tcBorders>
              <w:top w:val="nil"/>
              <w:bottom w:val="single" w:sz="4" w:space="0" w:color="auto"/>
            </w:tcBorders>
            <w:shd w:val="clear" w:color="auto" w:fill="auto"/>
          </w:tcPr>
          <w:p w14:paraId="15844291" w14:textId="77777777" w:rsidR="00F55E47" w:rsidRPr="0051143E" w:rsidRDefault="00F55E47" w:rsidP="00884131">
            <w:pPr>
              <w:jc w:val="center"/>
              <w:rPr>
                <w:color w:val="000000" w:themeColor="text1"/>
              </w:rPr>
            </w:pPr>
            <w:r w:rsidRPr="0051143E">
              <w:rPr>
                <w:color w:val="000000" w:themeColor="text1"/>
              </w:rPr>
              <w:t>NaCl (3.0 g/L) -based medium</w:t>
            </w:r>
          </w:p>
        </w:tc>
      </w:tr>
    </w:tbl>
    <w:p w14:paraId="5D20D351" w14:textId="77777777" w:rsidR="00F55E47" w:rsidRPr="0051143E" w:rsidRDefault="00F55E47" w:rsidP="00F55E47">
      <w:pPr>
        <w:rPr>
          <w:color w:val="000000" w:themeColor="text1"/>
          <w:lang w:val="en-US"/>
        </w:rPr>
      </w:pPr>
    </w:p>
    <w:bookmarkEnd w:id="3"/>
    <w:p w14:paraId="4F57BCB1" w14:textId="77777777" w:rsidR="00F55E47" w:rsidRPr="0051143E" w:rsidRDefault="00F55E47" w:rsidP="00F55E47">
      <w:pPr>
        <w:ind w:firstLine="567"/>
        <w:rPr>
          <w:color w:val="000000" w:themeColor="text1"/>
        </w:rPr>
      </w:pPr>
      <w:r w:rsidRPr="0051143E">
        <w:rPr>
          <w:color w:val="000000" w:themeColor="text1"/>
        </w:rPr>
        <w:t xml:space="preserve">Bioanodes play a crucial role in powering BES and assisting metal ion reduction at the cathode </w:t>
      </w:r>
      <w:r w:rsidRPr="0051143E">
        <w:rPr>
          <w:color w:val="000000" w:themeColor="text1"/>
        </w:rPr>
        <w:fldChar w:fldCharType="begin" w:fldLock="1"/>
      </w:r>
      <w:r w:rsidRPr="0051143E">
        <w:rPr>
          <w:color w:val="000000" w:themeColor="text1"/>
        </w:rPr>
        <w:instrText>ADDIN CSL_CITATION {"citationItems":[{"id":"ITEM-1","itemData":{"DOI":"https://doi.org/10.1016/j.pmatsci.2018.01.007","ISBN":"0079-6425","author":[{"dropping-particle":"","family":"Dominguez-Benetton","given":"Xochitl","non-dropping-particle":"","parse-names":false,"suffix":""},{"dropping-particle":"","family":"Varia","given":"Jeet Chandrakant","non-dropping-particle":"","parse-names":false,"suffix":""},{"dropping-particle":"","family":"Pozo","given":"Guillermo","non-dropping-particle":"","parse-names":false,"suffix":""},{"dropping-particle":"","family":"Modin","given":"Oskar","non-dropping-particle":"","parse-names":false,"suffix":""},{"dropping-particle":"","family":"Heijne","given":"Annemiek","non-dropping-particle":"Ter","parse-names":false,"suffix":""},{"dropping-particle":"","family":"Fransaer","given":"Jan","non-dropping-particle":"","parse-names":false,"suffix":""},{"dropping-particle":"","family":"Rabaey","given":"Korneel","non-dropping-particle":"","parse-names":false,"suffix":""}],"container-title":"Progress in Materials Science","id":"ITEM-1","issued":{"date-parts":[["2018"]]},"page":"435-461","title":"Metal recovery by microbial electro-metallurgy","type":"article-journal","volume":"94"},"uris":["http://www.mendeley.com/documents/?uuid=c97bf7a7-c3e6-469e-b0e4-dc15a1dc35d4"]},{"id":"ITEM-2","itemData":{"DOI":"https://doi.org/10.1016/j.biortech.2015.06.058","ISBN":"0960-8524","abstract":"Metal laden wastes and contamination pose a threat to ecosystem well being and human health. Metal containing waste streams are also a valuable resource for recovery of precious and scarce elements. Although biological methods are inexpensive and effective for treating metal wastewaters and in situ bioremediation of metal(loid) contamination, little progress has been made towards metal(loid) recovery. Bioelectrochemical systems are emerging as a new technology platform for removal and recovery of metal ions from metallurgical wastes, process streams and wastewaters. Biodegradation of organic matter by electroactive biofilms at the anode has been successfully coupled to cathodic reduction of metal ions. Until now, leaching of Co(II) from LiCoO2 particles, and removal of metal ions i.e. Co(III/II), Cr(VI), Cu(II), Hg(II), Ag(I), Se(IV), and Cd(II) from aqueous solutions has been demonstrated. This article reviews the state of art research of bioelectrochemical systems for removal and recovery of metal(loid) ions and pertaining removal mechanisms.","author":[{"dropping-particle":"V","family":"Nancharaiah","given":"Y","non-dropping-particle":"","parse-names":false,"suffix":""},{"dropping-particle":"","family":"Venkata Mohan","given":"S","non-dropping-particle":"","parse-names":false,"suffix":""},{"dropping-particle":"","family":"Lens","given":"P N L","non-dropping-particle":"","parse-names":false,"suffix":""}],"container-title":"Bioresource Technology","id":"ITEM-2","issued":{"date-parts":[["2015"]]},"page":"102-114","title":"Metals removal and recovery in bioelectrochemical systems: A review","type":"article-journal","volume":"195"},"uris":["http://www.mendeley.com/documents/?uuid=c763d820-9459-4424-a6dc-b23bd1b8c816"]}],"mendeley":{"formattedCitation":"[5,6]","plainTextFormattedCitation":"[5,6]","previouslyFormattedCitation":"[5,6]"},"properties":{"noteIndex":0},"schema":"https://github.com/citation-style-language/schema/raw/master/csl-citation.json"}</w:instrText>
      </w:r>
      <w:r w:rsidRPr="0051143E">
        <w:rPr>
          <w:color w:val="000000" w:themeColor="text1"/>
        </w:rPr>
        <w:fldChar w:fldCharType="separate"/>
      </w:r>
      <w:r w:rsidRPr="0051143E">
        <w:rPr>
          <w:noProof/>
          <w:color w:val="000000" w:themeColor="text1"/>
        </w:rPr>
        <w:t>[5,6]</w:t>
      </w:r>
      <w:r w:rsidRPr="0051143E">
        <w:rPr>
          <w:color w:val="000000" w:themeColor="text1"/>
        </w:rPr>
        <w:fldChar w:fldCharType="end"/>
      </w:r>
      <w:r w:rsidRPr="0051143E">
        <w:rPr>
          <w:color w:val="000000" w:themeColor="text1"/>
        </w:rPr>
        <w:t xml:space="preserve">. In laboratory set-ups, the electrolytes used usually contain synthetic phosphate buffer (50mM PBS equivalents to conductivity of 5.5 mS/cm) that maintains electrolyte’s ionic strength and conductivity. </w:t>
      </w:r>
      <w:proofErr w:type="gramStart"/>
      <w:r w:rsidRPr="0051143E">
        <w:rPr>
          <w:color w:val="000000" w:themeColor="text1"/>
        </w:rPr>
        <w:t>In order to</w:t>
      </w:r>
      <w:proofErr w:type="gramEnd"/>
      <w:r w:rsidRPr="0051143E">
        <w:rPr>
          <w:color w:val="000000" w:themeColor="text1"/>
        </w:rPr>
        <w:t xml:space="preserve"> develop an applicable technology, realistic electrolytes were tested in the following experiments. </w:t>
      </w:r>
    </w:p>
    <w:p w14:paraId="73EEAC36" w14:textId="77777777" w:rsidR="00F55E47" w:rsidRPr="002839B8" w:rsidRDefault="00F55E47" w:rsidP="00F55E47">
      <w:pPr>
        <w:ind w:firstLine="567"/>
      </w:pPr>
      <w:r w:rsidRPr="002839B8">
        <w:lastRenderedPageBreak/>
        <w:fldChar w:fldCharType="begin"/>
      </w:r>
      <w:r w:rsidRPr="002839B8">
        <w:instrText xml:space="preserve"> REF _Ref41813194 \h  \* MERGEFORMAT </w:instrText>
      </w:r>
      <w:r w:rsidRPr="002839B8">
        <w:fldChar w:fldCharType="separate"/>
      </w:r>
      <w:r w:rsidRPr="002839B8">
        <w:t>Figure S</w:t>
      </w:r>
      <w:r w:rsidRPr="002839B8">
        <w:rPr>
          <w:noProof/>
        </w:rPr>
        <w:t>1</w:t>
      </w:r>
      <w:r w:rsidRPr="002839B8">
        <w:fldChar w:fldCharType="end"/>
      </w:r>
      <w:r w:rsidRPr="002839B8">
        <w:t xml:space="preserve"> shows the profiles of current density, </w:t>
      </w:r>
      <w:proofErr w:type="gramStart"/>
      <w:r w:rsidRPr="002839B8">
        <w:t>cell</w:t>
      </w:r>
      <w:proofErr w:type="gramEnd"/>
      <w:r w:rsidRPr="002839B8">
        <w:t xml:space="preserve"> and electrodes potentials during the development of bioanodes. Bioanodes were initially enriched using phosphate buffered medium. As can be seen, current density increased after day 4 to peak at 0.06 A/m</w:t>
      </w:r>
      <w:r w:rsidRPr="002839B8">
        <w:rPr>
          <w:vertAlign w:val="superscript"/>
        </w:rPr>
        <w:t>2</w:t>
      </w:r>
      <w:r w:rsidRPr="002839B8">
        <w:t>, indicating the growth of electrochemically active microbes at the anode. The current decreased to nearly zero at day 7, and then increased back instantly after the medium replacement to remain stable at 0.11 A/m</w:t>
      </w:r>
      <w:r w:rsidRPr="002839B8">
        <w:rPr>
          <w:vertAlign w:val="superscript"/>
        </w:rPr>
        <w:t>2</w:t>
      </w:r>
      <w:r w:rsidRPr="002839B8">
        <w:t xml:space="preserve"> for a day. At the anode, batch cycle was changed to continuous mode at day 9 with 0.6 mL/min flow rate. In the continuous mode, the current remained stable at 0.11 A/m</w:t>
      </w:r>
      <w:r w:rsidRPr="002839B8">
        <w:rPr>
          <w:vertAlign w:val="superscript"/>
        </w:rPr>
        <w:t>2</w:t>
      </w:r>
      <w:r w:rsidRPr="002839B8">
        <w:t xml:space="preserve"> for the next 6 days instead of following the batch cycle. </w:t>
      </w:r>
    </w:p>
    <w:p w14:paraId="2651929F" w14:textId="77777777" w:rsidR="00F55E47" w:rsidRPr="002839B8" w:rsidRDefault="00F55E47" w:rsidP="00F55E47">
      <w:pPr>
        <w:ind w:firstLine="720"/>
      </w:pPr>
      <w:r w:rsidRPr="002839B8">
        <w:t>When phosphate buffer was removed at day 15, the current dropped significantly to 0.03 A/m</w:t>
      </w:r>
      <w:r w:rsidRPr="002839B8">
        <w:rPr>
          <w:vertAlign w:val="superscript"/>
        </w:rPr>
        <w:t>2</w:t>
      </w:r>
      <w:r w:rsidRPr="002839B8">
        <w:t>. Monitored potentials showed the increase of anode potential from around -0.20 to +0.15 V indicating the loss of performance of the bioanode. The results also indicated that both anolyte and catholyte pH were maintained between 7.0 and 7.5 (</w:t>
      </w:r>
      <w:r w:rsidRPr="002839B8">
        <w:fldChar w:fldCharType="begin"/>
      </w:r>
      <w:r w:rsidRPr="002839B8">
        <w:instrText xml:space="preserve"> REF _Ref529536228 \h  \* MERGEFORMAT </w:instrText>
      </w:r>
      <w:r w:rsidRPr="002839B8">
        <w:fldChar w:fldCharType="separate"/>
      </w:r>
      <w:r w:rsidRPr="002839B8">
        <w:t>Figure S</w:t>
      </w:r>
      <w:r w:rsidRPr="002839B8">
        <w:rPr>
          <w:noProof/>
        </w:rPr>
        <w:t>2</w:t>
      </w:r>
      <w:r w:rsidRPr="002839B8">
        <w:fldChar w:fldCharType="end"/>
      </w:r>
      <w:r w:rsidRPr="002839B8">
        <w:t xml:space="preserve">) which made the pH changes insignificant under the continuous mode. Therefore, the main issue affected the performance drop was due to the decreases of electrolytes’ conductivity causing overpotentials in the system. Studies have proved that the ionic conductivity in MFCs can be improved using saline electrolytes such as seawater or NaCl </w:t>
      </w:r>
      <w:r w:rsidRPr="002839B8">
        <w:fldChar w:fldCharType="begin" w:fldLock="1"/>
      </w:r>
      <w:r>
        <w:instrText>ADDIN CSL_CITATION {"citationItems":[{"id":"ITEM-1","itemData":{"DOI":"https://doi.org/10.1016/j.biortech.2013.01.113","ISBN":"0960-8524","author":[{"dropping-particle":"","family":"Ahn","given":"Yongtae","non-dropping-particle":"","parse-names":false,"suffix":""},{"dropping-particle":"","family":"Logan","given":"Bruce E","non-dropping-particle":"","parse-names":false,"suffix":""}],"container-title":"Bioresource Technology","id":"ITEM-1","issued":{"date-parts":[["2013"]]},"page":"436-439","title":"Saline catholytes as alternatives to phosphate buffers in microbial fuel cells","type":"article-journal","volume":"132"},"uris":["http://www.mendeley.com/documents/?uuid=965936ae-e315-4368-a14e-d7500503879a"]},{"id":"ITEM-2","itemData":{"DOI":"https://doi.org/10.1016/j.biortech.2015.10.101","ISBN":"0960-8524","author":[{"dropping-particle":"","family":"Karthikeyan","given":"Rengasamy","non-dropping-particle":"","parse-names":false,"suffix":""},{"dropping-particle":"","family":"Selvam","given":"Ammayaippan","non-dropping-particle":"","parse-names":false,"suffix":""},{"dropping-particle":"","family":"Cheng","given":"Ka Yu","non-dropping-particle":"","parse-names":false,"suffix":""},{"dropping-particle":"","family":"Wong","given":"Jonathan Woon-Chung","non-dropping-particle":"","parse-names":false,"suffix":""}],"container-title":"Bioresource Technology","id":"ITEM-2","issued":{"date-parts":[["2016"]]},"page":"845-852","title":"Influence of ionic conductivity in bioelectricity production from saline domestic sewage sludge in microbial fuel cells","type":"article-journal","volume":"200"},"uris":["http://www.mendeley.com/documents/?uuid=07adf190-471b-4b9b-bad2-9e3c5b9543fd"]}],"mendeley":{"formattedCitation":"[30,47]","plainTextFormattedCitation":"[30,47]","previouslyFormattedCitation":"[30,47]"},"properties":{"noteIndex":0},"schema":"https://github.com/citation-style-language/schema/raw/master/csl-citation.json"}</w:instrText>
      </w:r>
      <w:r w:rsidRPr="002839B8">
        <w:fldChar w:fldCharType="separate"/>
      </w:r>
      <w:r w:rsidRPr="00AB08DF">
        <w:rPr>
          <w:noProof/>
        </w:rPr>
        <w:t>[30,47]</w:t>
      </w:r>
      <w:r w:rsidRPr="002839B8">
        <w:fldChar w:fldCharType="end"/>
      </w:r>
      <w:r w:rsidRPr="002839B8">
        <w:t xml:space="preserve">. Therefore, a saline solution of similar ionic </w:t>
      </w:r>
      <w:r w:rsidRPr="00304965">
        <w:rPr>
          <w:color w:val="000000" w:themeColor="text1"/>
        </w:rPr>
        <w:t xml:space="preserve">strength (3.0 g/L NaCl equivalents to 5.7 mS/cm) was prepared </w:t>
      </w:r>
      <w:r w:rsidRPr="002839B8">
        <w:t>to replace phosphate buffer as background electrolyte for subsequent Zn removal tests.</w:t>
      </w:r>
    </w:p>
    <w:p w14:paraId="2272B31B" w14:textId="77777777" w:rsidR="00F55E47" w:rsidRPr="002839B8" w:rsidRDefault="00F55E47" w:rsidP="00F55E47">
      <w:r w:rsidRPr="002839B8">
        <w:tab/>
        <w:t>The second test was performed at flow rates between 0.60 and 2.50 mL/min to check the effect of mass transport in the absence of phosphate buffer. The test was started at day 18 when the flow rate was increased from 0.60 to 1.25 mL/min. However, no significant change in cell potential nor current was monitored even at higher the flow rates of 2.50 and 5.00 mL/min; showing that the flow rate did not have a significant effect when the MFC was operated without phosphate buffer. Both anolyte and catholyte pH remained stagnant over the whole test (</w:t>
      </w:r>
      <w:r w:rsidRPr="002839B8">
        <w:fldChar w:fldCharType="begin"/>
      </w:r>
      <w:r w:rsidRPr="002839B8">
        <w:instrText xml:space="preserve"> REF _Ref529536228 \h  \* MERGEFORMAT </w:instrText>
      </w:r>
      <w:r w:rsidRPr="002839B8">
        <w:fldChar w:fldCharType="separate"/>
      </w:r>
      <w:r w:rsidRPr="002839B8">
        <w:t>Figure S</w:t>
      </w:r>
      <w:r w:rsidRPr="002839B8">
        <w:rPr>
          <w:noProof/>
        </w:rPr>
        <w:t>2</w:t>
      </w:r>
      <w:r w:rsidRPr="002839B8">
        <w:fldChar w:fldCharType="end"/>
      </w:r>
      <w:r w:rsidRPr="002839B8">
        <w:t xml:space="preserve">). However, the cell potential decreased and the anode potential increased when the anolyte was switched from batch to continuous mode. There are evidences that batch or fed-batch mode actually lead to better performance than continuous mode and could subsequently increase bioanode performance over time </w:t>
      </w:r>
      <w:r w:rsidRPr="002839B8">
        <w:fldChar w:fldCharType="begin" w:fldLock="1"/>
      </w:r>
      <w:r>
        <w:instrText>ADDIN CSL_CITATION {"citationItems":[{"id":"ITEM-1","itemData":{"DOI":"https://doi.org/10.1016/j.jpowsour.2017.03.109","ISBN":"0378-7753","author":[{"dropping-particle":"","family":"Santoro","given":"Carlo","non-dropping-particle":"","parse-names":false,"suffix":""},{"dropping-particle":"","family":"Arbizzani","given":"Catia","non-dropping-particle":"","parse-names":false,"suffix":""},{"dropping-particle":"","family":"Erable","given":"Benjamin","non-dropping-particle":"","parse-names":false,"suffix":""},{"dropping-particle":"","family":"Ieropoulos","given":"Ioannis","non-dropping-particle":"","parse-names":false,"suffix":""}],"container-title":"Journal of Power Sources","id":"ITEM-1","issued":{"date-parts":[["2017"]]},"page":"225-244","title":"Microbial fuel cells: From fundamentals to applications. A review","type":"article-journal","volume":"356"},"uris":["http://www.mendeley.com/documents/?uuid=15fdc4ee-9e48-4c6f-a051-e80cb3b7bebd"]},{"id":"ITEM-2","itemData":{"DOI":"http://dx.doi.org/10.1016/j.bioelechem.2012.05.002","ISBN":"1567-5394","author":[{"dropping-particle":"","family":"Carmona-Martínez","given":"Alessandro A","non-dropping-particle":"","parse-names":false,"suffix":""},{"dropping-particle":"","family":"Harnisch","given":"Falk","non-dropping-particle":"","parse-names":false,"suffix":""},{"dropping-particle":"","family":"Kuhlicke","given":"Ute","non-dropping-particle":"","parse-names":false,"suffix":""},{"dropping-particle":"","family":"Neu","given":"Thomas R","non-dropping-particle":"","parse-names":false,"suffix":""},{"dropping-particle":"","family":"Schröder","given":"Uwe","non-dropping-particle":"","parse-names":false,"suffix":""}],"container-title":"Bioelectrochemistry","id":"ITEM-2","issued":{"date-parts":[["2013"]]},"page":"23-29","title":"Electron transfer and biofilm formation of Shewanella putrefaciens as function of anode potential","type":"article-journal","volume":"93"},"uris":["http://www.mendeley.com/documents/?uuid=10ead8f5-3a45-45bb-a3af-554544f654e8"]}],"mendeley":{"formattedCitation":"[48,49]","plainTextFormattedCitation":"[48,49]","previouslyFormattedCitation":"[48,49]"},"properties":{"noteIndex":0},"schema":"https://github.com/citation-style-language/schema/raw/master/csl-citation.json"}</w:instrText>
      </w:r>
      <w:r w:rsidRPr="002839B8">
        <w:fldChar w:fldCharType="separate"/>
      </w:r>
      <w:r w:rsidRPr="00096112">
        <w:rPr>
          <w:noProof/>
        </w:rPr>
        <w:t>[48,49]</w:t>
      </w:r>
      <w:r w:rsidRPr="002839B8">
        <w:fldChar w:fldCharType="end"/>
      </w:r>
      <w:r w:rsidRPr="002839B8">
        <w:t xml:space="preserve">. Electrogenic species like </w:t>
      </w:r>
      <w:proofErr w:type="spellStart"/>
      <w:r w:rsidRPr="002839B8">
        <w:rPr>
          <w:i/>
        </w:rPr>
        <w:t>Shewanella</w:t>
      </w:r>
      <w:proofErr w:type="spellEnd"/>
      <w:r w:rsidRPr="002839B8">
        <w:rPr>
          <w:i/>
        </w:rPr>
        <w:t xml:space="preserve"> sp.</w:t>
      </w:r>
      <w:r w:rsidRPr="002839B8">
        <w:t xml:space="preserve"> depend on soluble mediators to perform electron transfer mechanisms between outer membrane cytochromes and electrode. Low hydraulic retention time could cause wash out of the mediators which can in turn reduce electron transfer rate.</w:t>
      </w:r>
    </w:p>
    <w:p w14:paraId="254DE861" w14:textId="77777777" w:rsidR="00F55E47" w:rsidRPr="002839B8" w:rsidRDefault="00F55E47" w:rsidP="00F55E47">
      <w:r w:rsidRPr="002839B8">
        <w:tab/>
        <w:t>The current density produced from our MFC was lower than some studies reported in the literature. Other studies showed that the current density produced in MFC-based metal removal can reach up to 7.00 A/m</w:t>
      </w:r>
      <w:r w:rsidRPr="002839B8">
        <w:rPr>
          <w:vertAlign w:val="superscript"/>
        </w:rPr>
        <w:t>2</w:t>
      </w:r>
      <w:r w:rsidRPr="002839B8">
        <w:t xml:space="preserve"> under specific external loads </w:t>
      </w:r>
      <w:r w:rsidRPr="002839B8">
        <w:fldChar w:fldCharType="begin" w:fldLock="1"/>
      </w:r>
      <w:r>
        <w:instrText>ADDIN CSL_CITATION {"citationItems":[{"id":"ITEM-1","itemData":{"DOI":"https://doi.org/10.1016/j.jhazmat.2012.07.058","ISBN":"0304-3894","author":[{"dropping-particle":"","family":"Modin","given":"Oskar","non-dropping-particle":"","parse-names":false,"suffix":""},{"dropping-particle":"","family":"Wang","given":"Xiaofei","non-dropping-particle":"","parse-names":false,"suffix":""},{"dropping-particle":"","family":"Wu","given":"Xue","non-dropping-particle":"","parse-names":false,"suffix":""},{"dropping-particle":"","family":"Rauch","given":"Sebastien","non-dropping-particle":"","parse-names":false,"suffix":""},{"dropping-particle":"","family":"Fedje","given":"Karin Karlfeldt","non-dropping-particle":"","parse-names":false,"suffix":""}],"container-title":"Journal of Hazardous Materials","id":"ITEM-1","issued":{"date-parts":[["2012"]]},"page":"291-297","title":"Bioelectrochemical recovery of Cu, Pb, Cd, and Zn from dilute solutions","type":"article-journal","volume":"235-236"},"uris":["http://www.mendeley.com/documents/?uuid=6db90845-8910-4fe5-98c4-3bda2ee06dce"]},{"id":"ITEM-2","itemData":{"DOI":"https://doi.org/10.1016/j.jpowsour.2012.01.013","ISBN":"0378-7753","author":[{"dropping-particle":"","family":"Zhang","given":"Baogang","non-dropping-particle":"","parse-names":false,"suffix":""},{"dropping-particle":"","family":"Feng","given":"Chuanping","non-dropping-particle":"","parse-names":false,"suffix":""},{"dropping-particle":"","family":"Ni","given":"Jinren","non-dropping-particle":"","parse-names":false,"suffix":""},{"dropping-particle":"","family":"Zhang","given":"Jing","non-dropping-particle":"","parse-names":false,"suffix":""},{"dropping-particle":"","family":"Huang","given":"Wenli","non-dropping-particle":"","parse-names":false,"suffix":""}],"container-title":"Journal of Power Sources","id":"ITEM-2","issued":{"date-parts":[["2012"]]},"page":"34-39","title":"Simultaneous reduction of vanadium (V) and chromium (VI) with enhanced energy recovery based on microbial fuel cell technology","type":"article-journal","volume":"204"},"uris":["http://www.mendeley.com/documents/?uuid=19b99811-d3c4-4667-a8d9-ba4f50942dc6"]}],"mendeley":{"formattedCitation":"[12,50]","plainTextFormattedCitation":"[12,50]","previouslyFormattedCitation":"[12,50]"},"properties":{"noteIndex":0},"schema":"https://github.com/citation-style-language/schema/raw/master/csl-citation.json"}</w:instrText>
      </w:r>
      <w:r w:rsidRPr="002839B8">
        <w:fldChar w:fldCharType="separate"/>
      </w:r>
      <w:r w:rsidRPr="00096112">
        <w:rPr>
          <w:noProof/>
        </w:rPr>
        <w:t>[12,50]</w:t>
      </w:r>
      <w:r w:rsidRPr="002839B8">
        <w:fldChar w:fldCharType="end"/>
      </w:r>
      <w:r w:rsidRPr="002839B8">
        <w:t xml:space="preserve">. Recently, Rodenas et. al </w:t>
      </w:r>
      <w:r w:rsidRPr="002839B8">
        <w:fldChar w:fldCharType="begin" w:fldLock="1"/>
      </w:r>
      <w:r>
        <w:instrText>ADDIN CSL_CITATION {"citationItems":[{"id":"ITEM-1","itemData":{"DOI":"10.3389/fmicb.2015.00527","ISBN":"1664-302X","abstract":"Bioelectrochemical Systems (BESs) are a novel, promising technology for the recovery of metals. The prerequisite for upscaling from laboratory to industrial size is that high current and high power densities can be produced. In this study we report the recovery of copper from a copper sulfate stream (2 g L-1 Cu2+) using a laboratory scale BES at high rate. To achieve this, we used a novel cell configuration to reduce the internal voltage losses of the system. At the anode, electroactive microorganisms produce electrons at the surface of an electrode, which generates a stable cell voltage of 485 mV when combined with a cathode where copper is reduced. In this system, a maximum current density of 23 Am-2 in combination with a power density of 5.5 Wm-2 was produced. XRD analysis confirmed 99% purity in copper of copper deposited onto cathode surface. . Analysis of voltage losses showed that at the highest current, most voltage losses occurred at the cathode and membrane, while anode losses had the lowest contribution to the total voltage loss. These results encourage further development of BESs for bioelectrochemical metal recovery.","author":[{"dropping-particle":"","family":"Rodenas Motos","given":"Pau","non-dropping-particle":"","parse-names":false,"suffix":""},{"dropping-particle":"","family":"Heijne","given":"Annemiek","non-dropping-particle":"ter","parse-names":false,"suffix":""},{"dropping-particle":"","family":"Weijden","given":"Renata","non-dropping-particle":"van der","parse-names":false,"suffix":""},{"dropping-particle":"","family":"Saakes","given":"Michel","non-dropping-particle":"","parse-names":false,"suffix":""},{"dropping-particle":"","family":"Buisman","given":"Cees J N","non-dropping-particle":"","parse-names":false,"suffix":""},{"dropping-particle":"","family":"Sleutels","given":"Tom H J A","non-dropping-particle":"","parse-names":false,"suffix":""}],"container-title":"Frontiers in Microbiology","id":"ITEM-1","issue":"527","issued":{"date-parts":[["2015"]]},"language":"English","title":"High rate copper and energy recovery in microbial fuel cells","title-short":"High Rate Copper and energy recovery in Microbial ","type":"article-journal","volume":"6"},"uris":["http://www.mendeley.com/documents/?uuid=2edf746f-20c5-46e7-851e-c0fa1892d6cb"]}],"mendeley":{"formattedCitation":"[19]","plainTextFormattedCitation":"[19]","previouslyFormattedCitation":"[28]"},"properties":{"noteIndex":0},"schema":"https://github.com/citation-style-language/schema/raw/master/csl-citation.json"}</w:instrText>
      </w:r>
      <w:r w:rsidRPr="002839B8">
        <w:fldChar w:fldCharType="separate"/>
      </w:r>
      <w:r w:rsidRPr="004C6E17">
        <w:rPr>
          <w:noProof/>
        </w:rPr>
        <w:t>[19]</w:t>
      </w:r>
      <w:r w:rsidRPr="002839B8">
        <w:fldChar w:fldCharType="end"/>
      </w:r>
      <w:r w:rsidRPr="002839B8">
        <w:t xml:space="preserve"> reported high energy production rate in their copper removal BES system. In the repeated study, </w:t>
      </w:r>
      <w:hyperlink w:anchor="_ENREF_38" w:tooltip="Rodenas Motos, 2015 #574" w:history="1">
        <w:r w:rsidRPr="002839B8">
          <w:t>they</w:t>
        </w:r>
      </w:hyperlink>
      <w:r w:rsidRPr="002839B8">
        <w:t xml:space="preserve"> successfully increased microbial fuel cell performance by, at least, 5 times compared with previous study </w:t>
      </w:r>
      <w:r w:rsidRPr="002839B8">
        <w:fldChar w:fldCharType="begin" w:fldLock="1"/>
      </w:r>
      <w:r>
        <w:instrText>ADDIN CSL_CITATION {"citationItems":[{"id":"ITEM-1","itemData":{"DOI":"10.1021/es100526g","ISBN":"0013-936X","author":[{"dropping-particle":"Ter","family":"Heijne","given":"Annemiek","non-dropping-particle":"","parse-names":false,"suffix":""},{"dropping-particle":"","family":"Liu","given":"Fei","non-dropping-particle":"","parse-names":false,"suffix":""},{"dropping-particle":"van der","family":"Weijden","given":"Renata","non-dropping-particle":"","parse-names":false,"suffix":""},{"dropping-particle":"","family":"Weijma","given":"Jan","non-dropping-particle":"","parse-names":false,"suffix":""},{"dropping-particle":"","family":"Buisman","given":"Cees J N","non-dropping-particle":"","parse-names":false,"suffix":""},{"dropping-particle":"","family":"Hamelers","given":"Hubertus V M","non-dropping-particle":"","parse-names":false,"suffix":""}],"container-title":"Environmental Science &amp; Technology","id":"ITEM-1","issue":"11","issued":{"date-parts":[["2010"]]},"page":"4376-4381","publisher":"American Chemical Society","title":"Copper Recovery Combined with Electricity Production in a Microbial Fuel Cell","type":"article-journal","volume":"44"},"uris":["http://www.mendeley.com/documents/?uuid=a0ea5502-1c08-4719-89d0-a45c9e3f7a49"]}],"mendeley":{"formattedCitation":"[29]","plainTextFormattedCitation":"[29]","previouslyFormattedCitation":"[29]"},"properties":{"noteIndex":0},"schema":"https://github.com/citation-style-language/schema/raw/master/csl-citation.json"}</w:instrText>
      </w:r>
      <w:r w:rsidRPr="002839B8">
        <w:fldChar w:fldCharType="separate"/>
      </w:r>
      <w:r w:rsidRPr="00096112">
        <w:rPr>
          <w:noProof/>
        </w:rPr>
        <w:t>[29]</w:t>
      </w:r>
      <w:r w:rsidRPr="002839B8">
        <w:fldChar w:fldCharType="end"/>
      </w:r>
      <w:r w:rsidRPr="002839B8">
        <w:t>. The improved setup not only had higher electrode surface area but also lower internal resistance which largely contributed to voltage loss. Maximum current density of 23.00 A/m</w:t>
      </w:r>
      <w:r w:rsidRPr="002839B8">
        <w:rPr>
          <w:vertAlign w:val="superscript"/>
        </w:rPr>
        <w:t>2</w:t>
      </w:r>
      <w:r w:rsidRPr="002839B8">
        <w:t xml:space="preserve"> with power density of 5.50 W/m</w:t>
      </w:r>
      <w:r w:rsidRPr="002839B8">
        <w:rPr>
          <w:vertAlign w:val="superscript"/>
        </w:rPr>
        <w:t>2</w:t>
      </w:r>
      <w:r w:rsidRPr="002839B8">
        <w:t xml:space="preserve"> were achieved with high copper concentration (2.0 g/L) at cathode (Cu/Cu</w:t>
      </w:r>
      <w:r w:rsidRPr="002839B8">
        <w:rPr>
          <w:vertAlign w:val="superscript"/>
        </w:rPr>
        <w:t>2+</w:t>
      </w:r>
      <w:r w:rsidRPr="002839B8">
        <w:t xml:space="preserve"> </w:t>
      </w:r>
      <w:r w:rsidRPr="002839B8">
        <w:rPr>
          <w:i/>
          <w:lang w:val="en-US"/>
        </w:rPr>
        <w:t>E°'</w:t>
      </w:r>
      <w:r w:rsidRPr="002839B8">
        <w:rPr>
          <w:lang w:val="en-US"/>
        </w:rPr>
        <w:t xml:space="preserve"> = +0.34 V vs. SHE)</w:t>
      </w:r>
      <w:r w:rsidRPr="002839B8">
        <w:t>. In our study, the bioanode was enriched using Pt-coated cathode to reduce oxygen (O</w:t>
      </w:r>
      <w:r w:rsidRPr="002839B8">
        <w:rPr>
          <w:vertAlign w:val="subscript"/>
        </w:rPr>
        <w:t>2</w:t>
      </w:r>
      <w:r w:rsidRPr="002839B8">
        <w:t>/OH</w:t>
      </w:r>
      <w:r w:rsidRPr="002839B8">
        <w:rPr>
          <w:vertAlign w:val="superscript"/>
        </w:rPr>
        <w:t>-</w:t>
      </w:r>
      <w:r w:rsidRPr="002839B8">
        <w:t xml:space="preserve"> </w:t>
      </w:r>
      <w:r w:rsidRPr="002839B8">
        <w:rPr>
          <w:i/>
          <w:lang w:val="en-US"/>
        </w:rPr>
        <w:t>E°'</w:t>
      </w:r>
      <w:r w:rsidRPr="002839B8">
        <w:rPr>
          <w:lang w:val="en-US"/>
        </w:rPr>
        <w:t xml:space="preserve"> = +0.40 V vs. SHE) at cathode. The standard reduction potentials of </w:t>
      </w:r>
      <w:r w:rsidRPr="002839B8">
        <w:t>Cu/Cu</w:t>
      </w:r>
      <w:r w:rsidRPr="002839B8">
        <w:rPr>
          <w:vertAlign w:val="superscript"/>
        </w:rPr>
        <w:t>2+</w:t>
      </w:r>
      <w:r w:rsidRPr="002839B8">
        <w:t xml:space="preserve"> and O</w:t>
      </w:r>
      <w:r w:rsidRPr="002839B8">
        <w:rPr>
          <w:vertAlign w:val="subscript"/>
        </w:rPr>
        <w:t>2</w:t>
      </w:r>
      <w:r w:rsidRPr="002839B8">
        <w:t>/OH</w:t>
      </w:r>
      <w:r w:rsidRPr="002839B8">
        <w:rPr>
          <w:vertAlign w:val="superscript"/>
        </w:rPr>
        <w:t>-</w:t>
      </w:r>
      <w:r w:rsidRPr="002839B8">
        <w:t xml:space="preserve"> are almost similar. </w:t>
      </w:r>
      <w:r w:rsidRPr="002839B8">
        <w:rPr>
          <w:lang w:val="en-US"/>
        </w:rPr>
        <w:t xml:space="preserve">However, saturated oxygen concentration in water at 25°C is about 8.0 mg/L which limiting the flow of electrons (electrical current) due to the available reactant in cathode. </w:t>
      </w:r>
      <w:bookmarkStart w:id="6" w:name="_Hlk41814901"/>
      <w:r w:rsidRPr="002839B8">
        <w:t>At the end of the enrichments, the</w:t>
      </w:r>
      <w:r w:rsidRPr="002839B8">
        <w:rPr>
          <w:lang w:val="en-US"/>
        </w:rPr>
        <w:t xml:space="preserve"> bioanode generated a</w:t>
      </w:r>
      <w:r w:rsidRPr="002839B8">
        <w:t>bout 2.0-3.0 A/m</w:t>
      </w:r>
      <w:r w:rsidRPr="002839B8">
        <w:rPr>
          <w:vertAlign w:val="superscript"/>
        </w:rPr>
        <w:t>2</w:t>
      </w:r>
      <w:r w:rsidRPr="002839B8">
        <w:t xml:space="preserve"> of maximum current density under 10 Ω load </w:t>
      </w:r>
      <w:bookmarkEnd w:id="6"/>
      <w:r w:rsidRPr="002839B8">
        <w:t xml:space="preserve">as shows in </w:t>
      </w:r>
      <w:r w:rsidRPr="002839B8">
        <w:fldChar w:fldCharType="begin"/>
      </w:r>
      <w:r w:rsidRPr="002839B8">
        <w:instrText xml:space="preserve"> REF _Ref41813194 \h  \* MERGEFORMAT </w:instrText>
      </w:r>
      <w:r w:rsidRPr="002839B8">
        <w:fldChar w:fldCharType="separate"/>
      </w:r>
      <w:r w:rsidRPr="002839B8">
        <w:t>Figure S</w:t>
      </w:r>
      <w:r w:rsidRPr="002839B8">
        <w:rPr>
          <w:noProof/>
        </w:rPr>
        <w:t>1</w:t>
      </w:r>
      <w:r w:rsidRPr="002839B8">
        <w:fldChar w:fldCharType="end"/>
      </w:r>
      <w:r w:rsidRPr="002839B8">
        <w:t xml:space="preserve">. The bioanode was then used for Zn recovery experiments. </w:t>
      </w:r>
    </w:p>
    <w:p w14:paraId="38D89559" w14:textId="77777777" w:rsidR="00F55E47" w:rsidRPr="002839B8" w:rsidRDefault="00F55E47" w:rsidP="00F55E47">
      <w:pPr>
        <w:jc w:val="center"/>
      </w:pPr>
      <w:r w:rsidRPr="002839B8">
        <w:rPr>
          <w:noProof/>
          <w:lang w:val="en-US"/>
        </w:rPr>
        <w:lastRenderedPageBreak/>
        <w:t xml:space="preserve"> </w:t>
      </w:r>
      <w:r w:rsidRPr="002839B8">
        <w:rPr>
          <w:noProof/>
          <w:lang w:val="en-US"/>
        </w:rPr>
        <w:drawing>
          <wp:inline distT="0" distB="0" distL="0" distR="0" wp14:anchorId="498ACBB0" wp14:editId="6CB4F4BA">
            <wp:extent cx="5386070" cy="3597275"/>
            <wp:effectExtent l="0" t="0" r="5080" b="3175"/>
            <wp:docPr id="49" name="Picture 3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67E65571" w14:textId="77777777" w:rsidR="00F55E47" w:rsidRPr="002839B8" w:rsidRDefault="00F55E47" w:rsidP="00F55E47">
      <w:pPr>
        <w:pStyle w:val="Caption"/>
      </w:pPr>
      <w:bookmarkStart w:id="7" w:name="_Ref41813194"/>
      <w:r w:rsidRPr="002839B8">
        <w:t>Figure S</w:t>
      </w:r>
      <w:r w:rsidRPr="002839B8">
        <w:rPr>
          <w:noProof/>
        </w:rPr>
        <w:fldChar w:fldCharType="begin"/>
      </w:r>
      <w:r w:rsidRPr="002839B8">
        <w:rPr>
          <w:noProof/>
        </w:rPr>
        <w:instrText xml:space="preserve"> SEQ Figure_S \* ARABIC </w:instrText>
      </w:r>
      <w:r w:rsidRPr="002839B8">
        <w:rPr>
          <w:noProof/>
        </w:rPr>
        <w:fldChar w:fldCharType="separate"/>
      </w:r>
      <w:r w:rsidRPr="002839B8">
        <w:rPr>
          <w:noProof/>
        </w:rPr>
        <w:t>1</w:t>
      </w:r>
      <w:r w:rsidRPr="002839B8">
        <w:rPr>
          <w:noProof/>
        </w:rPr>
        <w:fldChar w:fldCharType="end"/>
      </w:r>
      <w:bookmarkEnd w:id="7"/>
      <w:r w:rsidRPr="002839B8">
        <w:tab/>
        <w:t>Profiles of potentials and current density of enriched MFC to be used for Zn recovery.</w:t>
      </w:r>
    </w:p>
    <w:p w14:paraId="0A68AF4A" w14:textId="77777777" w:rsidR="00F55E47" w:rsidRPr="002839B8" w:rsidRDefault="00F55E47" w:rsidP="00F55E47"/>
    <w:p w14:paraId="6D195830" w14:textId="77777777" w:rsidR="00F55E47" w:rsidRPr="002839B8" w:rsidRDefault="00F55E47" w:rsidP="00F55E47">
      <w:pPr>
        <w:jc w:val="center"/>
        <w:rPr>
          <w:noProof/>
        </w:rPr>
      </w:pPr>
      <w:r w:rsidRPr="002839B8">
        <w:rPr>
          <w:noProof/>
          <w:lang w:val="en-US"/>
        </w:rPr>
        <w:drawing>
          <wp:inline distT="0" distB="0" distL="0" distR="0" wp14:anchorId="751D82F2" wp14:editId="08357607">
            <wp:extent cx="5422265" cy="3597275"/>
            <wp:effectExtent l="0" t="0" r="0" b="0"/>
            <wp:docPr id="48" name="Picture 3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0590D05" w14:textId="77777777" w:rsidR="00F55E47" w:rsidRPr="002839B8" w:rsidRDefault="00F55E47" w:rsidP="00F55E47">
      <w:pPr>
        <w:ind w:left="1134" w:hanging="1134"/>
      </w:pPr>
      <w:bookmarkStart w:id="8" w:name="_Ref529536228"/>
      <w:r w:rsidRPr="002839B8">
        <w:t>Figure S</w:t>
      </w:r>
      <w:r w:rsidRPr="002839B8">
        <w:rPr>
          <w:noProof/>
        </w:rPr>
        <w:fldChar w:fldCharType="begin"/>
      </w:r>
      <w:r w:rsidRPr="002839B8">
        <w:rPr>
          <w:noProof/>
        </w:rPr>
        <w:instrText xml:space="preserve"> SEQ Figure_S \* ARABIC </w:instrText>
      </w:r>
      <w:r w:rsidRPr="002839B8">
        <w:rPr>
          <w:noProof/>
        </w:rPr>
        <w:fldChar w:fldCharType="separate"/>
      </w:r>
      <w:r w:rsidRPr="002839B8">
        <w:rPr>
          <w:noProof/>
        </w:rPr>
        <w:t>2</w:t>
      </w:r>
      <w:r w:rsidRPr="002839B8">
        <w:rPr>
          <w:noProof/>
        </w:rPr>
        <w:fldChar w:fldCharType="end"/>
      </w:r>
      <w:bookmarkEnd w:id="8"/>
      <w:r w:rsidRPr="002839B8">
        <w:tab/>
        <w:t xml:space="preserve">Profile of electrolyte pH relatives to non-PBS </w:t>
      </w:r>
      <w:r>
        <w:t xml:space="preserve">(NaCl) </w:t>
      </w:r>
      <w:r w:rsidRPr="002839B8">
        <w:t xml:space="preserve">medium. </w:t>
      </w:r>
    </w:p>
    <w:p w14:paraId="73553BB9" w14:textId="77777777" w:rsidR="00F55E47" w:rsidRPr="002839B8" w:rsidRDefault="00F55E47" w:rsidP="00F55E47"/>
    <w:p w14:paraId="27E13048" w14:textId="77777777" w:rsidR="00F55E47" w:rsidRPr="002839B8" w:rsidRDefault="00F55E47" w:rsidP="00F55E47">
      <w:pPr>
        <w:pStyle w:val="Heading2"/>
        <w:numPr>
          <w:ilvl w:val="0"/>
          <w:numId w:val="1"/>
        </w:numPr>
        <w:ind w:left="567" w:hanging="567"/>
      </w:pPr>
      <w:proofErr w:type="gramStart"/>
      <w:r w:rsidRPr="002839B8">
        <w:lastRenderedPageBreak/>
        <w:t>Reactants</w:t>
      </w:r>
      <w:proofErr w:type="gramEnd"/>
      <w:r w:rsidRPr="002839B8">
        <w:t xml:space="preserve"> crossover in abiotic cell experiments </w:t>
      </w:r>
    </w:p>
    <w:p w14:paraId="0505F6A1" w14:textId="77777777" w:rsidR="00F55E47" w:rsidRDefault="00F55E47" w:rsidP="00F55E47">
      <w:r w:rsidRPr="002839B8">
        <w:fldChar w:fldCharType="begin"/>
      </w:r>
      <w:r w:rsidRPr="002839B8">
        <w:instrText xml:space="preserve"> REF _Ref41823763 \h  \* MERGEFORMAT </w:instrText>
      </w:r>
      <w:r w:rsidRPr="002839B8">
        <w:fldChar w:fldCharType="separate"/>
      </w:r>
      <w:r w:rsidRPr="002839B8">
        <w:t>Figure S</w:t>
      </w:r>
      <w:r w:rsidRPr="002839B8">
        <w:rPr>
          <w:noProof/>
        </w:rPr>
        <w:t>3</w:t>
      </w:r>
      <w:r w:rsidRPr="002839B8">
        <w:fldChar w:fldCharType="end"/>
      </w:r>
      <w:r w:rsidRPr="002839B8">
        <w:t xml:space="preserve"> shows the concentration profile of Zn</w:t>
      </w:r>
      <w:r w:rsidRPr="002839B8">
        <w:rPr>
          <w:vertAlign w:val="superscript"/>
        </w:rPr>
        <w:t xml:space="preserve">2+ </w:t>
      </w:r>
      <w:r w:rsidRPr="002839B8">
        <w:t>and acetate in anolyte and catholyte separated by an anion exchange membrane. Initially, only Zn</w:t>
      </w:r>
      <w:r w:rsidRPr="002839B8">
        <w:rPr>
          <w:vertAlign w:val="superscript"/>
        </w:rPr>
        <w:t>2+</w:t>
      </w:r>
      <w:r w:rsidRPr="002839B8">
        <w:t xml:space="preserve"> (1.9mM) and acetate (12.5mM) was added into the anolyte and catholyte, respectively. A range of current density from 0 to 5.56 A/m</w:t>
      </w:r>
      <w:r w:rsidRPr="002839B8">
        <w:rPr>
          <w:vertAlign w:val="superscript"/>
        </w:rPr>
        <w:t>2</w:t>
      </w:r>
      <w:r w:rsidRPr="002839B8">
        <w:t xml:space="preserve"> was applied between anode and cathode. The impact of the current to the substance crossovers was analysed. Based on </w:t>
      </w:r>
      <w:r w:rsidRPr="002839B8">
        <w:fldChar w:fldCharType="begin"/>
      </w:r>
      <w:r w:rsidRPr="002839B8">
        <w:instrText xml:space="preserve"> REF _Ref41823763 \h  \* MERGEFORMAT </w:instrText>
      </w:r>
      <w:r w:rsidRPr="002839B8">
        <w:fldChar w:fldCharType="separate"/>
      </w:r>
      <w:r w:rsidRPr="002839B8">
        <w:t>Figure S</w:t>
      </w:r>
      <w:r w:rsidRPr="002839B8">
        <w:rPr>
          <w:noProof/>
        </w:rPr>
        <w:t>3</w:t>
      </w:r>
      <w:r w:rsidRPr="002839B8">
        <w:fldChar w:fldCharType="end"/>
      </w:r>
      <w:r w:rsidRPr="002839B8">
        <w:t xml:space="preserve"> (a), a very small amount of Zn</w:t>
      </w:r>
      <w:r w:rsidRPr="002839B8">
        <w:rPr>
          <w:vertAlign w:val="superscript"/>
        </w:rPr>
        <w:t xml:space="preserve">2+ </w:t>
      </w:r>
      <w:r w:rsidRPr="002839B8">
        <w:t xml:space="preserve">(&lt; 0.04 mM or 2.1 %) was found in the anolyte sample at the end of each </w:t>
      </w:r>
      <w:proofErr w:type="gramStart"/>
      <w:r w:rsidRPr="002839B8">
        <w:t>experiments</w:t>
      </w:r>
      <w:proofErr w:type="gramEnd"/>
      <w:r w:rsidRPr="002839B8">
        <w:t>. The trends of Zn</w:t>
      </w:r>
      <w:r w:rsidRPr="002839B8">
        <w:rPr>
          <w:vertAlign w:val="superscript"/>
        </w:rPr>
        <w:t>2+</w:t>
      </w:r>
      <w:r w:rsidRPr="002839B8">
        <w:t xml:space="preserve"> concentration showed slight increment over time. Meanwhile, significant acetate crossover (&gt; 2.0 mM or 16 %) was observed in </w:t>
      </w:r>
      <w:r w:rsidRPr="002839B8">
        <w:fldChar w:fldCharType="begin"/>
      </w:r>
      <w:r w:rsidRPr="002839B8">
        <w:instrText xml:space="preserve"> REF _Ref41823763 \h  \* MERGEFORMAT </w:instrText>
      </w:r>
      <w:r w:rsidRPr="002839B8">
        <w:fldChar w:fldCharType="separate"/>
      </w:r>
      <w:r w:rsidRPr="002839B8">
        <w:t>Figure S</w:t>
      </w:r>
      <w:r w:rsidRPr="002839B8">
        <w:rPr>
          <w:noProof/>
        </w:rPr>
        <w:t>3</w:t>
      </w:r>
      <w:r w:rsidRPr="002839B8">
        <w:fldChar w:fldCharType="end"/>
      </w:r>
      <w:r w:rsidRPr="002839B8">
        <w:t xml:space="preserve"> (a). However, there is no noticeable pattern that could related to the effect of the current density or potential gradient to the acetate crossover. It indicated that the concentration gradient was predominated in the acetate crossover while potential gradient in the Zn</w:t>
      </w:r>
      <w:r w:rsidRPr="002839B8">
        <w:rPr>
          <w:vertAlign w:val="superscript"/>
        </w:rPr>
        <w:t>2+</w:t>
      </w:r>
      <w:r w:rsidRPr="002839B8">
        <w:t xml:space="preserve"> crossover.  </w:t>
      </w:r>
    </w:p>
    <w:p w14:paraId="50D32201" w14:textId="77777777" w:rsidR="00F55E47" w:rsidRPr="002839B8" w:rsidRDefault="00F55E47" w:rsidP="00F55E47"/>
    <w:p w14:paraId="4ECC5DF3" w14:textId="77777777" w:rsidR="00F55E47" w:rsidRDefault="00F55E47" w:rsidP="00F55E47">
      <w:pPr>
        <w:jc w:val="center"/>
      </w:pPr>
      <w:r w:rsidRPr="002839B8">
        <w:rPr>
          <w:noProof/>
          <w:lang w:val="en-US"/>
        </w:rPr>
        <w:drawing>
          <wp:inline distT="0" distB="0" distL="0" distR="0" wp14:anchorId="05FDA49E" wp14:editId="6EA0EC1B">
            <wp:extent cx="5394960" cy="3593465"/>
            <wp:effectExtent l="0" t="0" r="0" b="0"/>
            <wp:docPr id="47" name="Picture 3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13D0819" w14:textId="77777777" w:rsidR="00F55E47" w:rsidRPr="002839B8" w:rsidRDefault="00F55E47" w:rsidP="00F55E47">
      <w:pPr>
        <w:jc w:val="center"/>
      </w:pPr>
      <w:r w:rsidRPr="002839B8">
        <w:rPr>
          <w:noProof/>
          <w:lang w:val="en-US"/>
        </w:rPr>
        <w:lastRenderedPageBreak/>
        <w:drawing>
          <wp:inline distT="0" distB="0" distL="0" distR="0" wp14:anchorId="2E8EB62E" wp14:editId="33EFCB9E">
            <wp:extent cx="5403850" cy="3602990"/>
            <wp:effectExtent l="0" t="0" r="0" b="0"/>
            <wp:docPr id="46" name="Picture 46"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3850" cy="3602990"/>
                    </a:xfrm>
                    <a:prstGeom prst="rect">
                      <a:avLst/>
                    </a:prstGeom>
                    <a:noFill/>
                    <a:ln>
                      <a:noFill/>
                    </a:ln>
                  </pic:spPr>
                </pic:pic>
              </a:graphicData>
            </a:graphic>
          </wp:inline>
        </w:drawing>
      </w:r>
    </w:p>
    <w:p w14:paraId="6D6C723C" w14:textId="77777777" w:rsidR="00F55E47" w:rsidRPr="002839B8" w:rsidRDefault="00F55E47" w:rsidP="00F55E47">
      <w:pPr>
        <w:ind w:left="1440" w:hanging="1440"/>
      </w:pPr>
      <w:bookmarkStart w:id="9" w:name="_Ref41823763"/>
      <w:r w:rsidRPr="002839B8">
        <w:t>Figure S</w:t>
      </w:r>
      <w:r w:rsidRPr="002839B8">
        <w:rPr>
          <w:noProof/>
        </w:rPr>
        <w:fldChar w:fldCharType="begin"/>
      </w:r>
      <w:r w:rsidRPr="002839B8">
        <w:rPr>
          <w:noProof/>
        </w:rPr>
        <w:instrText xml:space="preserve"> SEQ Figure_S \* ARABIC </w:instrText>
      </w:r>
      <w:r w:rsidRPr="002839B8">
        <w:rPr>
          <w:noProof/>
        </w:rPr>
        <w:fldChar w:fldCharType="separate"/>
      </w:r>
      <w:r w:rsidRPr="002839B8">
        <w:rPr>
          <w:noProof/>
        </w:rPr>
        <w:t>3</w:t>
      </w:r>
      <w:r w:rsidRPr="002839B8">
        <w:rPr>
          <w:noProof/>
        </w:rPr>
        <w:fldChar w:fldCharType="end"/>
      </w:r>
      <w:bookmarkEnd w:id="9"/>
      <w:r w:rsidRPr="002839B8">
        <w:tab/>
        <w:t>Abiotic half-cell tests: (a) Zn</w:t>
      </w:r>
      <w:r w:rsidRPr="002839B8">
        <w:rPr>
          <w:vertAlign w:val="superscript"/>
        </w:rPr>
        <w:t>2+</w:t>
      </w:r>
      <w:r w:rsidRPr="002839B8">
        <w:t xml:space="preserve"> concentration in anolyte, and (b) acetate concentration in anolyte and catholyte. Note: Anion exchange membrane was used as separator, [Zn</w:t>
      </w:r>
      <w:r w:rsidRPr="002839B8">
        <w:rPr>
          <w:vertAlign w:val="superscript"/>
        </w:rPr>
        <w:t>2+</w:t>
      </w:r>
      <w:proofErr w:type="gramStart"/>
      <w:r w:rsidRPr="002839B8">
        <w:rPr>
          <w:vertAlign w:val="subscript"/>
        </w:rPr>
        <w:t>o</w:t>
      </w:r>
      <w:r w:rsidRPr="002839B8">
        <w:t>]</w:t>
      </w:r>
      <w:r w:rsidRPr="002839B8">
        <w:rPr>
          <w:vertAlign w:val="subscript"/>
        </w:rPr>
        <w:t>anolyte</w:t>
      </w:r>
      <w:proofErr w:type="gramEnd"/>
      <w:r w:rsidRPr="002839B8">
        <w:t xml:space="preserve"> = 0; [Zn</w:t>
      </w:r>
      <w:r w:rsidRPr="002839B8">
        <w:rPr>
          <w:vertAlign w:val="superscript"/>
        </w:rPr>
        <w:t>2+</w:t>
      </w:r>
      <w:r w:rsidRPr="002839B8">
        <w:rPr>
          <w:vertAlign w:val="subscript"/>
        </w:rPr>
        <w:t>o</w:t>
      </w:r>
      <w:r w:rsidRPr="002839B8">
        <w:t>]</w:t>
      </w:r>
      <w:r w:rsidRPr="002839B8">
        <w:rPr>
          <w:vertAlign w:val="subscript"/>
        </w:rPr>
        <w:t>catholyte</w:t>
      </w:r>
      <w:r w:rsidRPr="002839B8">
        <w:t xml:space="preserve"> = 1.9 mM; [Ac</w:t>
      </w:r>
      <w:r w:rsidRPr="002839B8">
        <w:rPr>
          <w:vertAlign w:val="subscript"/>
        </w:rPr>
        <w:t>o</w:t>
      </w:r>
      <w:r w:rsidRPr="002839B8">
        <w:t>]</w:t>
      </w:r>
      <w:r w:rsidRPr="002839B8">
        <w:rPr>
          <w:vertAlign w:val="subscript"/>
        </w:rPr>
        <w:t>anolyte</w:t>
      </w:r>
      <w:r w:rsidRPr="002839B8">
        <w:t xml:space="preserve"> = 12.5 mM; [Zn</w:t>
      </w:r>
      <w:r w:rsidRPr="002839B8">
        <w:rPr>
          <w:vertAlign w:val="superscript"/>
        </w:rPr>
        <w:t>2+</w:t>
      </w:r>
      <w:r w:rsidRPr="002839B8">
        <w:rPr>
          <w:vertAlign w:val="subscript"/>
        </w:rPr>
        <w:t>o</w:t>
      </w:r>
      <w:r w:rsidRPr="002839B8">
        <w:t>]</w:t>
      </w:r>
      <w:r w:rsidRPr="002839B8">
        <w:rPr>
          <w:vertAlign w:val="subscript"/>
        </w:rPr>
        <w:t>catholyte</w:t>
      </w:r>
      <w:r w:rsidRPr="002839B8">
        <w:t xml:space="preserve"> = 0.</w:t>
      </w:r>
    </w:p>
    <w:p w14:paraId="746748C0" w14:textId="77777777" w:rsidR="00F55E47" w:rsidRPr="002839B8" w:rsidRDefault="00F55E47" w:rsidP="00F55E47">
      <w:pPr>
        <w:pStyle w:val="Heading2"/>
        <w:numPr>
          <w:ilvl w:val="0"/>
          <w:numId w:val="1"/>
        </w:numPr>
        <w:ind w:left="567" w:hanging="567"/>
      </w:pPr>
      <w:r w:rsidRPr="002839B8">
        <w:br w:type="page"/>
      </w:r>
      <w:r w:rsidRPr="002839B8">
        <w:lastRenderedPageBreak/>
        <w:t>Line fitting of rate law and rate constant for Zn</w:t>
      </w:r>
      <w:r w:rsidRPr="002839B8">
        <w:rPr>
          <w:vertAlign w:val="superscript"/>
        </w:rPr>
        <w:t>2+</w:t>
      </w:r>
      <w:r w:rsidRPr="002839B8">
        <w:t xml:space="preserve"> removal</w:t>
      </w:r>
    </w:p>
    <w:p w14:paraId="395EEFC0" w14:textId="77777777" w:rsidR="00F55E47" w:rsidRPr="002839B8" w:rsidRDefault="00F55E47" w:rsidP="00F55E47">
      <w:pPr>
        <w:rPr>
          <w:noProof/>
        </w:rPr>
      </w:pPr>
      <w:r w:rsidRPr="002839B8">
        <w:rPr>
          <w:noProof/>
        </w:rPr>
        <w:fldChar w:fldCharType="begin"/>
      </w:r>
      <w:r w:rsidRPr="002839B8">
        <w:rPr>
          <w:noProof/>
        </w:rPr>
        <w:instrText xml:space="preserve"> REF _Ref42110017 \h  \* MERGEFORMAT </w:instrText>
      </w:r>
      <w:r w:rsidRPr="002839B8">
        <w:rPr>
          <w:noProof/>
        </w:rPr>
      </w:r>
      <w:r w:rsidRPr="002839B8">
        <w:rPr>
          <w:noProof/>
        </w:rPr>
        <w:fldChar w:fldCharType="separate"/>
      </w:r>
      <w:r w:rsidRPr="002839B8">
        <w:t>Figure S</w:t>
      </w:r>
      <w:r w:rsidRPr="002839B8">
        <w:rPr>
          <w:noProof/>
        </w:rPr>
        <w:t>4</w:t>
      </w:r>
      <w:r w:rsidRPr="002839B8">
        <w:rPr>
          <w:noProof/>
        </w:rPr>
        <w:fldChar w:fldCharType="end"/>
      </w:r>
      <w:r w:rsidRPr="002839B8">
        <w:rPr>
          <w:noProof/>
        </w:rPr>
        <w:t xml:space="preserve"> shows the linear form line fitting of the rate law and rate constanst based on the </w:t>
      </w:r>
      <w:r w:rsidRPr="002839B8">
        <w:rPr>
          <w:noProof/>
        </w:rPr>
        <w:fldChar w:fldCharType="begin"/>
      </w:r>
      <w:r w:rsidRPr="002839B8">
        <w:rPr>
          <w:noProof/>
        </w:rPr>
        <w:instrText xml:space="preserve"> REF _Ref41929128 \h  \* MERGEFORMAT </w:instrText>
      </w:r>
      <w:r w:rsidRPr="002839B8">
        <w:rPr>
          <w:noProof/>
        </w:rPr>
      </w:r>
      <w:r w:rsidRPr="002839B8">
        <w:rPr>
          <w:noProof/>
        </w:rPr>
        <w:fldChar w:fldCharType="separate"/>
      </w:r>
      <w:r w:rsidRPr="002839B8">
        <w:t xml:space="preserve">Table </w:t>
      </w:r>
      <w:r w:rsidRPr="002839B8">
        <w:rPr>
          <w:noProof/>
        </w:rPr>
        <w:t>5</w:t>
      </w:r>
      <w:r w:rsidRPr="002839B8">
        <w:rPr>
          <w:noProof/>
        </w:rPr>
        <w:fldChar w:fldCharType="end"/>
      </w:r>
      <w:r w:rsidRPr="002839B8">
        <w:rPr>
          <w:noProof/>
        </w:rPr>
        <w:t xml:space="preserve">. </w:t>
      </w:r>
    </w:p>
    <w:p w14:paraId="0A20784A" w14:textId="77777777" w:rsidR="00F55E47" w:rsidRPr="002839B8" w:rsidRDefault="00F55E47" w:rsidP="00F55E47">
      <w:pPr>
        <w:rPr>
          <w:noProof/>
        </w:rPr>
      </w:pPr>
      <w:r w:rsidRPr="002839B8">
        <w:rPr>
          <w:noProof/>
          <w:lang w:val="en-US"/>
        </w:rPr>
        <w:drawing>
          <wp:inline distT="0" distB="0" distL="0" distR="0" wp14:anchorId="11633C20" wp14:editId="2706554B">
            <wp:extent cx="5394960" cy="3593465"/>
            <wp:effectExtent l="0" t="0" r="0" b="0"/>
            <wp:docPr id="45" name="Picture 3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AB352B3" w14:textId="77777777" w:rsidR="00F55E47" w:rsidRPr="002839B8" w:rsidRDefault="00F55E47" w:rsidP="00F55E47">
      <w:pPr>
        <w:rPr>
          <w:noProof/>
        </w:rPr>
      </w:pPr>
      <w:r w:rsidRPr="002839B8">
        <w:rPr>
          <w:noProof/>
          <w:lang w:val="en-US"/>
        </w:rPr>
        <w:drawing>
          <wp:inline distT="0" distB="0" distL="0" distR="0" wp14:anchorId="3902E488" wp14:editId="3F05F76B">
            <wp:extent cx="5394960" cy="3593465"/>
            <wp:effectExtent l="0" t="0" r="0" b="0"/>
            <wp:docPr id="44" name="Picture 3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C78701F" w14:textId="77777777" w:rsidR="00F55E47" w:rsidRPr="002839B8" w:rsidRDefault="00F55E47" w:rsidP="00F55E47">
      <w:pPr>
        <w:rPr>
          <w:noProof/>
        </w:rPr>
      </w:pPr>
      <w:r w:rsidRPr="002839B8">
        <w:rPr>
          <w:noProof/>
          <w:lang w:val="en-US"/>
        </w:rPr>
        <w:lastRenderedPageBreak/>
        <w:drawing>
          <wp:inline distT="0" distB="0" distL="0" distR="0" wp14:anchorId="62F19EAF" wp14:editId="6A617F1B">
            <wp:extent cx="5394960" cy="3593465"/>
            <wp:effectExtent l="0" t="0" r="0" b="0"/>
            <wp:docPr id="43" name="Picture 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2839B8">
        <w:rPr>
          <w:noProof/>
          <w:lang w:val="en-US"/>
        </w:rPr>
        <w:drawing>
          <wp:inline distT="0" distB="0" distL="0" distR="0" wp14:anchorId="39561F5A" wp14:editId="37FD92CB">
            <wp:extent cx="5394960" cy="3593465"/>
            <wp:effectExtent l="0" t="0" r="0" b="0"/>
            <wp:docPr id="42" name="Picture 4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3723FF5" w14:textId="77777777" w:rsidR="00F55E47" w:rsidRPr="002839B8" w:rsidRDefault="00F55E47" w:rsidP="00F55E47">
      <w:pPr>
        <w:rPr>
          <w:noProof/>
        </w:rPr>
      </w:pPr>
    </w:p>
    <w:p w14:paraId="0C05CF2B" w14:textId="310C8D05" w:rsidR="00945DD1" w:rsidRDefault="00F55E47" w:rsidP="00F55E47">
      <w:bookmarkStart w:id="10" w:name="_Ref42110017"/>
      <w:r w:rsidRPr="002839B8">
        <w:t>Figure S</w:t>
      </w:r>
      <w:r w:rsidRPr="002839B8">
        <w:rPr>
          <w:noProof/>
        </w:rPr>
        <w:fldChar w:fldCharType="begin"/>
      </w:r>
      <w:r w:rsidRPr="002839B8">
        <w:rPr>
          <w:noProof/>
        </w:rPr>
        <w:instrText xml:space="preserve"> SEQ Figure_S \* ARABIC </w:instrText>
      </w:r>
      <w:r w:rsidRPr="002839B8">
        <w:rPr>
          <w:noProof/>
        </w:rPr>
        <w:fldChar w:fldCharType="separate"/>
      </w:r>
      <w:r w:rsidRPr="002839B8">
        <w:rPr>
          <w:noProof/>
        </w:rPr>
        <w:t>4</w:t>
      </w:r>
      <w:r w:rsidRPr="002839B8">
        <w:rPr>
          <w:noProof/>
        </w:rPr>
        <w:fldChar w:fldCharType="end"/>
      </w:r>
      <w:bookmarkEnd w:id="10"/>
      <w:r w:rsidRPr="002839B8">
        <w:tab/>
        <w:t>Line fitting of the Zn</w:t>
      </w:r>
      <w:r w:rsidRPr="002839B8">
        <w:rPr>
          <w:vertAlign w:val="superscript"/>
        </w:rPr>
        <w:t>2+</w:t>
      </w:r>
      <w:r w:rsidRPr="002839B8">
        <w:t xml:space="preserve"> removal as (a) zero (abiotic cell test) and (b) its rate constant correlates to current density (c) first (MFC mode) and (d) second order reaction</w:t>
      </w:r>
    </w:p>
    <w:sectPr w:rsidR="00945DD1" w:rsidSect="00F8315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6328FA"/>
    <w:multiLevelType w:val="multilevel"/>
    <w:tmpl w:val="3A90367C"/>
    <w:lvl w:ilvl="0">
      <w:start w:val="1"/>
      <w:numFmt w:val="decimal"/>
      <w:lvlText w:val="S %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E47"/>
    <w:rsid w:val="00001D12"/>
    <w:rsid w:val="0003576C"/>
    <w:rsid w:val="000428A9"/>
    <w:rsid w:val="00082604"/>
    <w:rsid w:val="00082BC7"/>
    <w:rsid w:val="000A2345"/>
    <w:rsid w:val="000A5E7C"/>
    <w:rsid w:val="000C2362"/>
    <w:rsid w:val="000C6AD7"/>
    <w:rsid w:val="000D0BD1"/>
    <w:rsid w:val="000D350A"/>
    <w:rsid w:val="000E5540"/>
    <w:rsid w:val="00110DC3"/>
    <w:rsid w:val="00112369"/>
    <w:rsid w:val="001146D7"/>
    <w:rsid w:val="001150B6"/>
    <w:rsid w:val="00121A59"/>
    <w:rsid w:val="00136E9B"/>
    <w:rsid w:val="001525B2"/>
    <w:rsid w:val="00156F1E"/>
    <w:rsid w:val="001574CE"/>
    <w:rsid w:val="00163A0C"/>
    <w:rsid w:val="00182E03"/>
    <w:rsid w:val="00197508"/>
    <w:rsid w:val="001C02E0"/>
    <w:rsid w:val="001E5656"/>
    <w:rsid w:val="001F259B"/>
    <w:rsid w:val="001F36D5"/>
    <w:rsid w:val="00222A5E"/>
    <w:rsid w:val="00230A55"/>
    <w:rsid w:val="00255281"/>
    <w:rsid w:val="00255EF3"/>
    <w:rsid w:val="00277452"/>
    <w:rsid w:val="002810F8"/>
    <w:rsid w:val="0028367E"/>
    <w:rsid w:val="002933DF"/>
    <w:rsid w:val="002B42CE"/>
    <w:rsid w:val="002B5435"/>
    <w:rsid w:val="002B69A0"/>
    <w:rsid w:val="002C2DDE"/>
    <w:rsid w:val="002D44FC"/>
    <w:rsid w:val="002E41D0"/>
    <w:rsid w:val="00304965"/>
    <w:rsid w:val="00323F3E"/>
    <w:rsid w:val="00333D59"/>
    <w:rsid w:val="00336238"/>
    <w:rsid w:val="00337157"/>
    <w:rsid w:val="00341ED6"/>
    <w:rsid w:val="00352167"/>
    <w:rsid w:val="0035326C"/>
    <w:rsid w:val="00357871"/>
    <w:rsid w:val="0036158A"/>
    <w:rsid w:val="00376C4F"/>
    <w:rsid w:val="003939C0"/>
    <w:rsid w:val="003D176F"/>
    <w:rsid w:val="003D75FF"/>
    <w:rsid w:val="003F0EB3"/>
    <w:rsid w:val="0040063E"/>
    <w:rsid w:val="004043AE"/>
    <w:rsid w:val="00412509"/>
    <w:rsid w:val="004144C1"/>
    <w:rsid w:val="0042408E"/>
    <w:rsid w:val="00424504"/>
    <w:rsid w:val="00444702"/>
    <w:rsid w:val="004501DC"/>
    <w:rsid w:val="00451D9B"/>
    <w:rsid w:val="00462B03"/>
    <w:rsid w:val="00462D99"/>
    <w:rsid w:val="004743D3"/>
    <w:rsid w:val="004757D3"/>
    <w:rsid w:val="00487EFD"/>
    <w:rsid w:val="00492337"/>
    <w:rsid w:val="004A53E2"/>
    <w:rsid w:val="004B6F93"/>
    <w:rsid w:val="004C323D"/>
    <w:rsid w:val="004C626A"/>
    <w:rsid w:val="004D4C76"/>
    <w:rsid w:val="004E1BD9"/>
    <w:rsid w:val="00500CE4"/>
    <w:rsid w:val="005109D7"/>
    <w:rsid w:val="0051143E"/>
    <w:rsid w:val="0051548B"/>
    <w:rsid w:val="005457D1"/>
    <w:rsid w:val="00553F4E"/>
    <w:rsid w:val="00581C71"/>
    <w:rsid w:val="005853F8"/>
    <w:rsid w:val="0059102A"/>
    <w:rsid w:val="005914E3"/>
    <w:rsid w:val="005A123B"/>
    <w:rsid w:val="005A3343"/>
    <w:rsid w:val="005A38E7"/>
    <w:rsid w:val="005C68D8"/>
    <w:rsid w:val="005D3A0B"/>
    <w:rsid w:val="005D434E"/>
    <w:rsid w:val="005F0844"/>
    <w:rsid w:val="0060346F"/>
    <w:rsid w:val="006157F3"/>
    <w:rsid w:val="00622C66"/>
    <w:rsid w:val="00632D84"/>
    <w:rsid w:val="006343E6"/>
    <w:rsid w:val="00634BBA"/>
    <w:rsid w:val="00646727"/>
    <w:rsid w:val="00647D2B"/>
    <w:rsid w:val="00647DA3"/>
    <w:rsid w:val="00651697"/>
    <w:rsid w:val="00670E24"/>
    <w:rsid w:val="00686920"/>
    <w:rsid w:val="0069496B"/>
    <w:rsid w:val="006A61B0"/>
    <w:rsid w:val="006B11FC"/>
    <w:rsid w:val="006C488D"/>
    <w:rsid w:val="006C4CAD"/>
    <w:rsid w:val="006C72BE"/>
    <w:rsid w:val="006E6850"/>
    <w:rsid w:val="00701494"/>
    <w:rsid w:val="00706084"/>
    <w:rsid w:val="00712625"/>
    <w:rsid w:val="00716BB1"/>
    <w:rsid w:val="00732EE9"/>
    <w:rsid w:val="00736837"/>
    <w:rsid w:val="00740D47"/>
    <w:rsid w:val="00745338"/>
    <w:rsid w:val="0077676F"/>
    <w:rsid w:val="00781966"/>
    <w:rsid w:val="007969B9"/>
    <w:rsid w:val="007B4FCB"/>
    <w:rsid w:val="007C7DAC"/>
    <w:rsid w:val="007F4284"/>
    <w:rsid w:val="00813537"/>
    <w:rsid w:val="00820841"/>
    <w:rsid w:val="0082194F"/>
    <w:rsid w:val="008519A6"/>
    <w:rsid w:val="008565FB"/>
    <w:rsid w:val="008863FB"/>
    <w:rsid w:val="00887933"/>
    <w:rsid w:val="008A2AE3"/>
    <w:rsid w:val="008A5153"/>
    <w:rsid w:val="008C7787"/>
    <w:rsid w:val="008E4CA6"/>
    <w:rsid w:val="008F6131"/>
    <w:rsid w:val="00903E0F"/>
    <w:rsid w:val="00916A14"/>
    <w:rsid w:val="00922DD8"/>
    <w:rsid w:val="009440C2"/>
    <w:rsid w:val="00945DD1"/>
    <w:rsid w:val="009678A1"/>
    <w:rsid w:val="0098449B"/>
    <w:rsid w:val="009A0617"/>
    <w:rsid w:val="009C2586"/>
    <w:rsid w:val="009E424B"/>
    <w:rsid w:val="009E4EB0"/>
    <w:rsid w:val="00A030A6"/>
    <w:rsid w:val="00A14F8E"/>
    <w:rsid w:val="00A26DD2"/>
    <w:rsid w:val="00A41A3D"/>
    <w:rsid w:val="00A41DBF"/>
    <w:rsid w:val="00A62867"/>
    <w:rsid w:val="00A72955"/>
    <w:rsid w:val="00A76663"/>
    <w:rsid w:val="00AA6578"/>
    <w:rsid w:val="00AB3CAE"/>
    <w:rsid w:val="00AC6D7E"/>
    <w:rsid w:val="00AD2D68"/>
    <w:rsid w:val="00AF19CB"/>
    <w:rsid w:val="00AF4964"/>
    <w:rsid w:val="00B12E2F"/>
    <w:rsid w:val="00B26B4A"/>
    <w:rsid w:val="00B55A76"/>
    <w:rsid w:val="00B7425C"/>
    <w:rsid w:val="00B92BFD"/>
    <w:rsid w:val="00B974B5"/>
    <w:rsid w:val="00BA4E99"/>
    <w:rsid w:val="00BB6E22"/>
    <w:rsid w:val="00BD05C0"/>
    <w:rsid w:val="00BD1DF6"/>
    <w:rsid w:val="00BF0ACC"/>
    <w:rsid w:val="00C24242"/>
    <w:rsid w:val="00C37ACE"/>
    <w:rsid w:val="00C459DE"/>
    <w:rsid w:val="00C7680C"/>
    <w:rsid w:val="00C90A7D"/>
    <w:rsid w:val="00C90CA1"/>
    <w:rsid w:val="00C91C28"/>
    <w:rsid w:val="00C92FFE"/>
    <w:rsid w:val="00C943AD"/>
    <w:rsid w:val="00C96234"/>
    <w:rsid w:val="00CA79DD"/>
    <w:rsid w:val="00CC1629"/>
    <w:rsid w:val="00CE61E9"/>
    <w:rsid w:val="00CE692D"/>
    <w:rsid w:val="00CF714B"/>
    <w:rsid w:val="00D00EC8"/>
    <w:rsid w:val="00D1113B"/>
    <w:rsid w:val="00D31D43"/>
    <w:rsid w:val="00D46D35"/>
    <w:rsid w:val="00D63B71"/>
    <w:rsid w:val="00D81B80"/>
    <w:rsid w:val="00D96CB7"/>
    <w:rsid w:val="00D96F6B"/>
    <w:rsid w:val="00DA0447"/>
    <w:rsid w:val="00DC2C95"/>
    <w:rsid w:val="00DC5A14"/>
    <w:rsid w:val="00DD16BA"/>
    <w:rsid w:val="00DD1BF8"/>
    <w:rsid w:val="00DE036E"/>
    <w:rsid w:val="00DE4B7C"/>
    <w:rsid w:val="00DF221E"/>
    <w:rsid w:val="00E01ACE"/>
    <w:rsid w:val="00E072AE"/>
    <w:rsid w:val="00E134AB"/>
    <w:rsid w:val="00E35040"/>
    <w:rsid w:val="00E36DDF"/>
    <w:rsid w:val="00E53656"/>
    <w:rsid w:val="00E5492F"/>
    <w:rsid w:val="00E57DBA"/>
    <w:rsid w:val="00E63315"/>
    <w:rsid w:val="00E810A7"/>
    <w:rsid w:val="00E85513"/>
    <w:rsid w:val="00E93DA6"/>
    <w:rsid w:val="00E94A46"/>
    <w:rsid w:val="00E97118"/>
    <w:rsid w:val="00EA397E"/>
    <w:rsid w:val="00EB3F32"/>
    <w:rsid w:val="00EB5360"/>
    <w:rsid w:val="00EC15D5"/>
    <w:rsid w:val="00EC49AC"/>
    <w:rsid w:val="00EC6409"/>
    <w:rsid w:val="00ED12AA"/>
    <w:rsid w:val="00EE6698"/>
    <w:rsid w:val="00F2645A"/>
    <w:rsid w:val="00F556B1"/>
    <w:rsid w:val="00F55E47"/>
    <w:rsid w:val="00F56209"/>
    <w:rsid w:val="00F83156"/>
    <w:rsid w:val="00F851E6"/>
    <w:rsid w:val="00FB337C"/>
    <w:rsid w:val="00FC3C9F"/>
    <w:rsid w:val="00FD03A6"/>
    <w:rsid w:val="00FE6BED"/>
    <w:rsid w:val="00FF37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3CD26"/>
  <w14:defaultImageDpi w14:val="32767"/>
  <w15:chartTrackingRefBased/>
  <w15:docId w15:val="{16494C78-23A7-6146-AEA1-A09C619BE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55E47"/>
    <w:rPr>
      <w:rFonts w:ascii="Times New Roman" w:eastAsia="Times New Roman" w:hAnsi="Times New Roman" w:cs="Times New Roman"/>
    </w:rPr>
  </w:style>
  <w:style w:type="paragraph" w:styleId="Heading1">
    <w:name w:val="heading 1"/>
    <w:basedOn w:val="Normal"/>
    <w:next w:val="Normal"/>
    <w:link w:val="Heading1Char"/>
    <w:uiPriority w:val="9"/>
    <w:qFormat/>
    <w:rsid w:val="00F55E47"/>
    <w:pPr>
      <w:keepNext/>
      <w:keepLines/>
      <w:spacing w:before="240" w:after="240" w:line="276" w:lineRule="auto"/>
      <w:jc w:val="both"/>
      <w:outlineLvl w:val="0"/>
    </w:pPr>
    <w:rPr>
      <w:rFonts w:eastAsia="SimSun"/>
      <w:b/>
      <w:sz w:val="28"/>
      <w:szCs w:val="32"/>
    </w:rPr>
  </w:style>
  <w:style w:type="paragraph" w:styleId="Heading2">
    <w:name w:val="heading 2"/>
    <w:basedOn w:val="Normal"/>
    <w:next w:val="Normal"/>
    <w:link w:val="Heading2Char"/>
    <w:uiPriority w:val="9"/>
    <w:unhideWhenUsed/>
    <w:qFormat/>
    <w:rsid w:val="00F55E47"/>
    <w:pPr>
      <w:keepNext/>
      <w:keepLines/>
      <w:spacing w:before="120" w:after="120" w:line="276" w:lineRule="auto"/>
      <w:ind w:left="567" w:hanging="567"/>
      <w:jc w:val="both"/>
      <w:outlineLvl w:val="1"/>
    </w:pPr>
    <w:rPr>
      <w:rFonts w:eastAsia="SimSun"/>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E47"/>
    <w:rPr>
      <w:rFonts w:ascii="Times New Roman" w:eastAsia="SimSun" w:hAnsi="Times New Roman" w:cs="Times New Roman"/>
      <w:b/>
      <w:sz w:val="28"/>
      <w:szCs w:val="32"/>
    </w:rPr>
  </w:style>
  <w:style w:type="character" w:customStyle="1" w:styleId="Heading2Char">
    <w:name w:val="Heading 2 Char"/>
    <w:basedOn w:val="DefaultParagraphFont"/>
    <w:link w:val="Heading2"/>
    <w:uiPriority w:val="9"/>
    <w:rsid w:val="00F55E47"/>
    <w:rPr>
      <w:rFonts w:ascii="Times New Roman" w:eastAsia="SimSun" w:hAnsi="Times New Roman" w:cs="Times New Roman"/>
      <w:b/>
      <w:szCs w:val="26"/>
    </w:rPr>
  </w:style>
  <w:style w:type="paragraph" w:styleId="Caption">
    <w:name w:val="caption"/>
    <w:basedOn w:val="Normal"/>
    <w:next w:val="Normal"/>
    <w:uiPriority w:val="35"/>
    <w:unhideWhenUsed/>
    <w:qFormat/>
    <w:rsid w:val="00F55E47"/>
    <w:pPr>
      <w:spacing w:before="120" w:after="120" w:line="276" w:lineRule="auto"/>
      <w:ind w:left="1134" w:hanging="1134"/>
      <w:jc w:val="both"/>
    </w:pPr>
    <w:rPr>
      <w:rFonts w:eastAsia="SimSun"/>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3.xml"/><Relationship Id="rId12" Type="http://schemas.openxmlformats.org/officeDocument/2006/relationships/chart" Target="charts/chart7.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chart" Target="charts/chart6.xml"/><Relationship Id="rId5" Type="http://schemas.openxmlformats.org/officeDocument/2006/relationships/chart" Target="charts/chart1.xml"/><Relationship Id="rId10"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chart" Target="charts/chart4.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SLEEPY%20SU%20(Backup,%2025-10-2019)\Zn%20recovery\Zn%20removal%20using%20BEC\Hai's%20Data\All%20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dministrator\Desktop\All%20data.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2.xml"/><Relationship Id="rId4" Type="http://schemas.openxmlformats.org/officeDocument/2006/relationships/oleObject" Target="file:///D:\Sleepy%20Su%20Backup%206-4-2020\Zn%20recovery\Zn%20removal%20using%20BEC\Hai's%20Data\All%20data.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3.xml"/><Relationship Id="rId4" Type="http://schemas.openxmlformats.org/officeDocument/2006/relationships/oleObject" Target="file:///D:\Sleepy%20Su%20Backup%206-4-2020\Zn%20recovery\Zn%20removal%20using%20BEC\Hai's%20Data\All%20data.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4.xml"/><Relationship Id="rId4" Type="http://schemas.openxmlformats.org/officeDocument/2006/relationships/oleObject" Target="file:///D:\Sleepy%20Su%20Backup%206-4-2020\Zn%20recovery\Zn%20removal%20using%20BEC\Hai's%20Data\All%20data.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5.xml"/><Relationship Id="rId4" Type="http://schemas.openxmlformats.org/officeDocument/2006/relationships/oleObject" Target="file:///D:\Sleepy%20Su%20Backup%206-4-2020\Zn%20recovery\Zn%20removal%20using%20BEC\Hai's%20Data\All%20data.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6.xml"/><Relationship Id="rId4" Type="http://schemas.openxmlformats.org/officeDocument/2006/relationships/oleObject" Target="file:///D:\Sleepy%20Su%20Backup%206-4-2020\Zn%20recovery\Zn%20removal%20using%20BEC\Hai's%20Data\All%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Enrich, Cont. mode, PBS&amp;flow(2)'!$O$2</c:f>
              <c:strCache>
                <c:ptCount val="1"/>
                <c:pt idx="0">
                  <c:v>Ecell</c:v>
                </c:pt>
              </c:strCache>
            </c:strRef>
          </c:tx>
          <c:spPr>
            <a:ln w="19050" cap="rnd">
              <a:solidFill>
                <a:schemeClr val="accent1"/>
              </a:solidFill>
              <a:round/>
            </a:ln>
            <a:effectLst/>
          </c:spPr>
          <c:marker>
            <c:symbol val="none"/>
          </c:marker>
          <c:errBars>
            <c:errDir val="y"/>
            <c:errBarType val="both"/>
            <c:errValType val="cust"/>
            <c:noEndCap val="0"/>
            <c:plus>
              <c:numRef>
                <c:f>('Enrich, Cont. mode, PBS&amp;flow(2)'!$T$4:$T$2603,'Enrich, Cont. mode, PBS&amp;flow(2)'!$T$2622:$T$3382)</c:f>
                <c:numCache>
                  <c:formatCode>General</c:formatCode>
                  <c:ptCount val="3361"/>
                  <c:pt idx="0">
                    <c:v>1.5000000000000014E-5</c:v>
                  </c:pt>
                  <c:pt idx="36">
                    <c:v>2.899999999999997E-5</c:v>
                  </c:pt>
                  <c:pt idx="72">
                    <c:v>2.8500000000000025E-5</c:v>
                  </c:pt>
                  <c:pt idx="108">
                    <c:v>7.9999999999999522E-6</c:v>
                  </c:pt>
                  <c:pt idx="144">
                    <c:v>2.5000000000000023E-6</c:v>
                  </c:pt>
                  <c:pt idx="180">
                    <c:v>6.0000000000000029E-5</c:v>
                  </c:pt>
                  <c:pt idx="216">
                    <c:v>9.799999999999997E-5</c:v>
                  </c:pt>
                  <c:pt idx="252">
                    <c:v>8.9999999999999965E-5</c:v>
                  </c:pt>
                  <c:pt idx="288">
                    <c:v>7.599999999999995E-5</c:v>
                  </c:pt>
                  <c:pt idx="324">
                    <c:v>5.8999999999999943E-5</c:v>
                  </c:pt>
                  <c:pt idx="360">
                    <c:v>2.8000000000000023E-5</c:v>
                  </c:pt>
                  <c:pt idx="396">
                    <c:v>2.8999999999999915E-5</c:v>
                  </c:pt>
                  <c:pt idx="432">
                    <c:v>8.2999999999999957E-5</c:v>
                  </c:pt>
                  <c:pt idx="468">
                    <c:v>1.4200000000000012E-4</c:v>
                  </c:pt>
                  <c:pt idx="504">
                    <c:v>1.5800000000000013E-4</c:v>
                  </c:pt>
                  <c:pt idx="540">
                    <c:v>1.6400000000000014E-4</c:v>
                  </c:pt>
                  <c:pt idx="576">
                    <c:v>1.4299999999999979E-4</c:v>
                  </c:pt>
                  <c:pt idx="612">
                    <c:v>1.2500000000000178E-5</c:v>
                  </c:pt>
                  <c:pt idx="648">
                    <c:v>6.1249999999999987E-4</c:v>
                  </c:pt>
                  <c:pt idx="684">
                    <c:v>1.7175000000000003E-3</c:v>
                  </c:pt>
                  <c:pt idx="720">
                    <c:v>3.8425000000000013E-3</c:v>
                  </c:pt>
                  <c:pt idx="756">
                    <c:v>6.0450000000000018E-3</c:v>
                  </c:pt>
                  <c:pt idx="792">
                    <c:v>7.3180000000000016E-3</c:v>
                  </c:pt>
                  <c:pt idx="828">
                    <c:v>1.5709000000000004E-2</c:v>
                  </c:pt>
                  <c:pt idx="864">
                    <c:v>1.5535500000000001E-2</c:v>
                  </c:pt>
                  <c:pt idx="900">
                    <c:v>1.3080000000000001E-2</c:v>
                  </c:pt>
                  <c:pt idx="936">
                    <c:v>1.0108000000000001E-2</c:v>
                  </c:pt>
                  <c:pt idx="972">
                    <c:v>7.9124999999999994E-3</c:v>
                  </c:pt>
                  <c:pt idx="1008">
                    <c:v>5.9635000000000009E-3</c:v>
                  </c:pt>
                  <c:pt idx="1044">
                    <c:v>8.4759999999999992E-3</c:v>
                  </c:pt>
                  <c:pt idx="1080">
                    <c:v>4.8300000000000053E-3</c:v>
                  </c:pt>
                  <c:pt idx="1116">
                    <c:v>2.5564999999999997E-3</c:v>
                  </c:pt>
                  <c:pt idx="1152">
                    <c:v>4.4219999999999971E-3</c:v>
                  </c:pt>
                  <c:pt idx="1188">
                    <c:v>6.3855000000000006E-3</c:v>
                  </c:pt>
                  <c:pt idx="1224">
                    <c:v>4.5874999999999987E-3</c:v>
                  </c:pt>
                  <c:pt idx="1260">
                    <c:v>2.4997999999999999E-2</c:v>
                  </c:pt>
                  <c:pt idx="1296">
                    <c:v>8.1104999999999979E-3</c:v>
                  </c:pt>
                  <c:pt idx="1332">
                    <c:v>7.9750000000000012E-3</c:v>
                  </c:pt>
                  <c:pt idx="1368">
                    <c:v>8.7230000000000068E-3</c:v>
                  </c:pt>
                  <c:pt idx="1404">
                    <c:v>8.627499999999998E-3</c:v>
                  </c:pt>
                  <c:pt idx="1440">
                    <c:v>9.2635000000000009E-3</c:v>
                  </c:pt>
                  <c:pt idx="1476">
                    <c:v>1.0024500000000004E-2</c:v>
                  </c:pt>
                  <c:pt idx="1512">
                    <c:v>1.0099999999999994E-2</c:v>
                  </c:pt>
                  <c:pt idx="1548">
                    <c:v>9.9905000000000046E-3</c:v>
                  </c:pt>
                  <c:pt idx="1584">
                    <c:v>9.5790000000000007E-3</c:v>
                  </c:pt>
                  <c:pt idx="1620">
                    <c:v>9.3755000000000019E-3</c:v>
                  </c:pt>
                  <c:pt idx="1656">
                    <c:v>9.6355E-3</c:v>
                  </c:pt>
                  <c:pt idx="1692">
                    <c:v>8.9119999999999998E-3</c:v>
                  </c:pt>
                  <c:pt idx="1728">
                    <c:v>8.4910000000000003E-3</c:v>
                  </c:pt>
                  <c:pt idx="1764">
                    <c:v>7.9804999999999997E-3</c:v>
                  </c:pt>
                  <c:pt idx="1800">
                    <c:v>7.8455000000000018E-3</c:v>
                  </c:pt>
                  <c:pt idx="1836">
                    <c:v>7.5160000000000053E-3</c:v>
                  </c:pt>
                  <c:pt idx="1872">
                    <c:v>7.5030000000000001E-3</c:v>
                  </c:pt>
                  <c:pt idx="1908">
                    <c:v>7.4665000000000035E-3</c:v>
                  </c:pt>
                  <c:pt idx="1944">
                    <c:v>6.6524999999999961E-3</c:v>
                  </c:pt>
                  <c:pt idx="1980">
                    <c:v>6.7879999999999963E-3</c:v>
                  </c:pt>
                  <c:pt idx="2016">
                    <c:v>6.3770000000000025E-3</c:v>
                  </c:pt>
                  <c:pt idx="2052">
                    <c:v>3.8284999999999981E-3</c:v>
                  </c:pt>
                  <c:pt idx="2088">
                    <c:v>3.5554999999999949E-3</c:v>
                  </c:pt>
                  <c:pt idx="2124">
                    <c:v>3.781500000000001E-3</c:v>
                  </c:pt>
                  <c:pt idx="2160">
                    <c:v>4.1439999999999984E-3</c:v>
                  </c:pt>
                  <c:pt idx="2196">
                    <c:v>1.5393000000000007E-2</c:v>
                  </c:pt>
                  <c:pt idx="2232">
                    <c:v>6.144999999999996E-4</c:v>
                  </c:pt>
                  <c:pt idx="2268">
                    <c:v>4.2669999999999991E-3</c:v>
                  </c:pt>
                  <c:pt idx="2304">
                    <c:v>3.2495000000000011E-3</c:v>
                  </c:pt>
                  <c:pt idx="2340">
                    <c:v>4.2804999999999996E-3</c:v>
                  </c:pt>
                  <c:pt idx="2376">
                    <c:v>3.2450000000000009E-3</c:v>
                  </c:pt>
                  <c:pt idx="2412">
                    <c:v>3.8955000000000001E-3</c:v>
                  </c:pt>
                  <c:pt idx="2448">
                    <c:v>4.0455000000000005E-3</c:v>
                  </c:pt>
                  <c:pt idx="2484">
                    <c:v>6.705E-3</c:v>
                  </c:pt>
                  <c:pt idx="2520">
                    <c:v>7.1010000000000005E-3</c:v>
                  </c:pt>
                  <c:pt idx="2556">
                    <c:v>4.5689999999999993E-3</c:v>
                  </c:pt>
                  <c:pt idx="2592">
                    <c:v>3.3684999999999492E-3</c:v>
                  </c:pt>
                  <c:pt idx="2601">
                    <c:v>2.8720000000000017E-3</c:v>
                  </c:pt>
                  <c:pt idx="2638">
                    <c:v>2.1419999999999994E-3</c:v>
                  </c:pt>
                  <c:pt idx="2675">
                    <c:v>1.7245000000000008E-3</c:v>
                  </c:pt>
                  <c:pt idx="2712">
                    <c:v>8.3000000000000012E-4</c:v>
                  </c:pt>
                  <c:pt idx="2749">
                    <c:v>1.1799999999999996E-3</c:v>
                  </c:pt>
                  <c:pt idx="2786">
                    <c:v>1.2405000000000007E-3</c:v>
                  </c:pt>
                  <c:pt idx="2823">
                    <c:v>1.6949999999999932E-4</c:v>
                  </c:pt>
                  <c:pt idx="2860">
                    <c:v>5.1449999999999998E-4</c:v>
                  </c:pt>
                  <c:pt idx="2897">
                    <c:v>2.655000000000012E-4</c:v>
                  </c:pt>
                  <c:pt idx="2934">
                    <c:v>9.3999999999999412E-5</c:v>
                  </c:pt>
                  <c:pt idx="2971">
                    <c:v>2.2750000000000092E-4</c:v>
                  </c:pt>
                  <c:pt idx="3008">
                    <c:v>9.3050000000000034E-4</c:v>
                  </c:pt>
                  <c:pt idx="3045">
                    <c:v>4.8850000000000011E-4</c:v>
                  </c:pt>
                  <c:pt idx="3082">
                    <c:v>9.0749999999999891E-4</c:v>
                  </c:pt>
                  <c:pt idx="3119">
                    <c:v>7.3249999999999997E-4</c:v>
                  </c:pt>
                  <c:pt idx="3156">
                    <c:v>1.0374999999999996E-3</c:v>
                  </c:pt>
                  <c:pt idx="3193">
                    <c:v>2.7400000000000091E-4</c:v>
                  </c:pt>
                  <c:pt idx="3230">
                    <c:v>4.0000000000000925E-5</c:v>
                  </c:pt>
                  <c:pt idx="3267">
                    <c:v>7.5049999999999878E-4</c:v>
                  </c:pt>
                  <c:pt idx="3304">
                    <c:v>8.1149999999999875E-4</c:v>
                  </c:pt>
                  <c:pt idx="3341">
                    <c:v>2.554999999999996E-4</c:v>
                  </c:pt>
                </c:numCache>
              </c:numRef>
            </c:plus>
            <c:minus>
              <c:numRef>
                <c:f>('Enrich, Cont. mode, PBS&amp;flow(2)'!$T$4:$T$2603,'Enrich, Cont. mode, PBS&amp;flow(2)'!$T$2622:$T$3382)</c:f>
                <c:numCache>
                  <c:formatCode>General</c:formatCode>
                  <c:ptCount val="3361"/>
                  <c:pt idx="0">
                    <c:v>1.5000000000000014E-5</c:v>
                  </c:pt>
                  <c:pt idx="36">
                    <c:v>2.899999999999997E-5</c:v>
                  </c:pt>
                  <c:pt idx="72">
                    <c:v>2.8500000000000025E-5</c:v>
                  </c:pt>
                  <c:pt idx="108">
                    <c:v>7.9999999999999522E-6</c:v>
                  </c:pt>
                  <c:pt idx="144">
                    <c:v>2.5000000000000023E-6</c:v>
                  </c:pt>
                  <c:pt idx="180">
                    <c:v>6.0000000000000029E-5</c:v>
                  </c:pt>
                  <c:pt idx="216">
                    <c:v>9.799999999999997E-5</c:v>
                  </c:pt>
                  <c:pt idx="252">
                    <c:v>8.9999999999999965E-5</c:v>
                  </c:pt>
                  <c:pt idx="288">
                    <c:v>7.599999999999995E-5</c:v>
                  </c:pt>
                  <c:pt idx="324">
                    <c:v>5.8999999999999943E-5</c:v>
                  </c:pt>
                  <c:pt idx="360">
                    <c:v>2.8000000000000023E-5</c:v>
                  </c:pt>
                  <c:pt idx="396">
                    <c:v>2.8999999999999915E-5</c:v>
                  </c:pt>
                  <c:pt idx="432">
                    <c:v>8.2999999999999957E-5</c:v>
                  </c:pt>
                  <c:pt idx="468">
                    <c:v>1.4200000000000012E-4</c:v>
                  </c:pt>
                  <c:pt idx="504">
                    <c:v>1.5800000000000013E-4</c:v>
                  </c:pt>
                  <c:pt idx="540">
                    <c:v>1.6400000000000014E-4</c:v>
                  </c:pt>
                  <c:pt idx="576">
                    <c:v>1.4299999999999979E-4</c:v>
                  </c:pt>
                  <c:pt idx="612">
                    <c:v>1.2500000000000178E-5</c:v>
                  </c:pt>
                  <c:pt idx="648">
                    <c:v>6.1249999999999987E-4</c:v>
                  </c:pt>
                  <c:pt idx="684">
                    <c:v>1.7175000000000003E-3</c:v>
                  </c:pt>
                  <c:pt idx="720">
                    <c:v>3.8425000000000013E-3</c:v>
                  </c:pt>
                  <c:pt idx="756">
                    <c:v>6.0450000000000018E-3</c:v>
                  </c:pt>
                  <c:pt idx="792">
                    <c:v>7.3180000000000016E-3</c:v>
                  </c:pt>
                  <c:pt idx="828">
                    <c:v>1.5709000000000004E-2</c:v>
                  </c:pt>
                  <c:pt idx="864">
                    <c:v>1.5535500000000001E-2</c:v>
                  </c:pt>
                  <c:pt idx="900">
                    <c:v>1.3080000000000001E-2</c:v>
                  </c:pt>
                  <c:pt idx="936">
                    <c:v>1.0108000000000001E-2</c:v>
                  </c:pt>
                  <c:pt idx="972">
                    <c:v>7.9124999999999994E-3</c:v>
                  </c:pt>
                  <c:pt idx="1008">
                    <c:v>5.9635000000000009E-3</c:v>
                  </c:pt>
                  <c:pt idx="1044">
                    <c:v>8.4759999999999992E-3</c:v>
                  </c:pt>
                  <c:pt idx="1080">
                    <c:v>4.8300000000000053E-3</c:v>
                  </c:pt>
                  <c:pt idx="1116">
                    <c:v>2.5564999999999997E-3</c:v>
                  </c:pt>
                  <c:pt idx="1152">
                    <c:v>4.4219999999999971E-3</c:v>
                  </c:pt>
                  <c:pt idx="1188">
                    <c:v>6.3855000000000006E-3</c:v>
                  </c:pt>
                  <c:pt idx="1224">
                    <c:v>4.5874999999999987E-3</c:v>
                  </c:pt>
                  <c:pt idx="1260">
                    <c:v>2.4997999999999999E-2</c:v>
                  </c:pt>
                  <c:pt idx="1296">
                    <c:v>8.1104999999999979E-3</c:v>
                  </c:pt>
                  <c:pt idx="1332">
                    <c:v>7.9750000000000012E-3</c:v>
                  </c:pt>
                  <c:pt idx="1368">
                    <c:v>8.7230000000000068E-3</c:v>
                  </c:pt>
                  <c:pt idx="1404">
                    <c:v>8.627499999999998E-3</c:v>
                  </c:pt>
                  <c:pt idx="1440">
                    <c:v>9.2635000000000009E-3</c:v>
                  </c:pt>
                  <c:pt idx="1476">
                    <c:v>1.0024500000000004E-2</c:v>
                  </c:pt>
                  <c:pt idx="1512">
                    <c:v>1.0099999999999994E-2</c:v>
                  </c:pt>
                  <c:pt idx="1548">
                    <c:v>9.9905000000000046E-3</c:v>
                  </c:pt>
                  <c:pt idx="1584">
                    <c:v>9.5790000000000007E-3</c:v>
                  </c:pt>
                  <c:pt idx="1620">
                    <c:v>9.3755000000000019E-3</c:v>
                  </c:pt>
                  <c:pt idx="1656">
                    <c:v>9.6355E-3</c:v>
                  </c:pt>
                  <c:pt idx="1692">
                    <c:v>8.9119999999999998E-3</c:v>
                  </c:pt>
                  <c:pt idx="1728">
                    <c:v>8.4910000000000003E-3</c:v>
                  </c:pt>
                  <c:pt idx="1764">
                    <c:v>7.9804999999999997E-3</c:v>
                  </c:pt>
                  <c:pt idx="1800">
                    <c:v>7.8455000000000018E-3</c:v>
                  </c:pt>
                  <c:pt idx="1836">
                    <c:v>7.5160000000000053E-3</c:v>
                  </c:pt>
                  <c:pt idx="1872">
                    <c:v>7.5030000000000001E-3</c:v>
                  </c:pt>
                  <c:pt idx="1908">
                    <c:v>7.4665000000000035E-3</c:v>
                  </c:pt>
                  <c:pt idx="1944">
                    <c:v>6.6524999999999961E-3</c:v>
                  </c:pt>
                  <c:pt idx="1980">
                    <c:v>6.7879999999999963E-3</c:v>
                  </c:pt>
                  <c:pt idx="2016">
                    <c:v>6.3770000000000025E-3</c:v>
                  </c:pt>
                  <c:pt idx="2052">
                    <c:v>3.8284999999999981E-3</c:v>
                  </c:pt>
                  <c:pt idx="2088">
                    <c:v>3.5554999999999949E-3</c:v>
                  </c:pt>
                  <c:pt idx="2124">
                    <c:v>3.781500000000001E-3</c:v>
                  </c:pt>
                  <c:pt idx="2160">
                    <c:v>4.1439999999999984E-3</c:v>
                  </c:pt>
                  <c:pt idx="2196">
                    <c:v>1.5393000000000007E-2</c:v>
                  </c:pt>
                  <c:pt idx="2232">
                    <c:v>6.144999999999996E-4</c:v>
                  </c:pt>
                  <c:pt idx="2268">
                    <c:v>4.2669999999999991E-3</c:v>
                  </c:pt>
                  <c:pt idx="2304">
                    <c:v>3.2495000000000011E-3</c:v>
                  </c:pt>
                  <c:pt idx="2340">
                    <c:v>4.2804999999999996E-3</c:v>
                  </c:pt>
                  <c:pt idx="2376">
                    <c:v>3.2450000000000009E-3</c:v>
                  </c:pt>
                  <c:pt idx="2412">
                    <c:v>3.8955000000000001E-3</c:v>
                  </c:pt>
                  <c:pt idx="2448">
                    <c:v>4.0455000000000005E-3</c:v>
                  </c:pt>
                  <c:pt idx="2484">
                    <c:v>6.705E-3</c:v>
                  </c:pt>
                  <c:pt idx="2520">
                    <c:v>7.1010000000000005E-3</c:v>
                  </c:pt>
                  <c:pt idx="2556">
                    <c:v>4.5689999999999993E-3</c:v>
                  </c:pt>
                  <c:pt idx="2592">
                    <c:v>3.3684999999999492E-3</c:v>
                  </c:pt>
                  <c:pt idx="2601">
                    <c:v>2.8720000000000017E-3</c:v>
                  </c:pt>
                  <c:pt idx="2638">
                    <c:v>2.1419999999999994E-3</c:v>
                  </c:pt>
                  <c:pt idx="2675">
                    <c:v>1.7245000000000008E-3</c:v>
                  </c:pt>
                  <c:pt idx="2712">
                    <c:v>8.3000000000000012E-4</c:v>
                  </c:pt>
                  <c:pt idx="2749">
                    <c:v>1.1799999999999996E-3</c:v>
                  </c:pt>
                  <c:pt idx="2786">
                    <c:v>1.2405000000000007E-3</c:v>
                  </c:pt>
                  <c:pt idx="2823">
                    <c:v>1.6949999999999932E-4</c:v>
                  </c:pt>
                  <c:pt idx="2860">
                    <c:v>5.1449999999999998E-4</c:v>
                  </c:pt>
                  <c:pt idx="2897">
                    <c:v>2.655000000000012E-4</c:v>
                  </c:pt>
                  <c:pt idx="2934">
                    <c:v>9.3999999999999412E-5</c:v>
                  </c:pt>
                  <c:pt idx="2971">
                    <c:v>2.2750000000000092E-4</c:v>
                  </c:pt>
                  <c:pt idx="3008">
                    <c:v>9.3050000000000034E-4</c:v>
                  </c:pt>
                  <c:pt idx="3045">
                    <c:v>4.8850000000000011E-4</c:v>
                  </c:pt>
                  <c:pt idx="3082">
                    <c:v>9.0749999999999891E-4</c:v>
                  </c:pt>
                  <c:pt idx="3119">
                    <c:v>7.3249999999999997E-4</c:v>
                  </c:pt>
                  <c:pt idx="3156">
                    <c:v>1.0374999999999996E-3</c:v>
                  </c:pt>
                  <c:pt idx="3193">
                    <c:v>2.7400000000000091E-4</c:v>
                  </c:pt>
                  <c:pt idx="3230">
                    <c:v>4.0000000000000925E-5</c:v>
                  </c:pt>
                  <c:pt idx="3267">
                    <c:v>7.5049999999999878E-4</c:v>
                  </c:pt>
                  <c:pt idx="3304">
                    <c:v>8.1149999999999875E-4</c:v>
                  </c:pt>
                  <c:pt idx="3341">
                    <c:v>2.554999999999996E-4</c:v>
                  </c:pt>
                </c:numCache>
              </c:numRef>
            </c:minus>
            <c:spPr>
              <a:noFill/>
              <a:ln w="9525" cap="flat" cmpd="sng" algn="ctr">
                <a:solidFill>
                  <a:schemeClr val="tx1">
                    <a:lumMod val="65000"/>
                    <a:lumOff val="35000"/>
                  </a:schemeClr>
                </a:solidFill>
                <a:round/>
              </a:ln>
              <a:effectLst/>
            </c:spPr>
          </c:errBars>
          <c:xVal>
            <c:numRef>
              <c:f>('Enrich, Cont. mode, PBS&amp;flow(2)'!$N$4:$N$2603,'Enrich, Cont. mode, PBS&amp;flow(2)'!$N$2622:$N$3382)</c:f>
              <c:numCache>
                <c:formatCode>General</c:formatCode>
                <c:ptCount val="3361"/>
                <c:pt idx="0">
                  <c:v>0</c:v>
                </c:pt>
                <c:pt idx="1">
                  <c:v>6.9444444444444397E-3</c:v>
                </c:pt>
                <c:pt idx="2">
                  <c:v>1.38888888888889E-2</c:v>
                </c:pt>
                <c:pt idx="3">
                  <c:v>2.0833333333333301E-2</c:v>
                </c:pt>
                <c:pt idx="4">
                  <c:v>2.7777777777777801E-2</c:v>
                </c:pt>
                <c:pt idx="5">
                  <c:v>3.4722222222222203E-2</c:v>
                </c:pt>
                <c:pt idx="6">
                  <c:v>4.1666666666666699E-2</c:v>
                </c:pt>
                <c:pt idx="7">
                  <c:v>4.8611111111111098E-2</c:v>
                </c:pt>
                <c:pt idx="8">
                  <c:v>5.5555555555555601E-2</c:v>
                </c:pt>
                <c:pt idx="9">
                  <c:v>6.25E-2</c:v>
                </c:pt>
                <c:pt idx="10">
                  <c:v>6.9444444444444503E-2</c:v>
                </c:pt>
                <c:pt idx="11">
                  <c:v>7.6388888888888895E-2</c:v>
                </c:pt>
                <c:pt idx="12">
                  <c:v>8.3333333333333301E-2</c:v>
                </c:pt>
                <c:pt idx="13">
                  <c:v>9.0277777777777804E-2</c:v>
                </c:pt>
                <c:pt idx="14">
                  <c:v>9.7222222222222196E-2</c:v>
                </c:pt>
                <c:pt idx="15">
                  <c:v>0.10416666666666601</c:v>
                </c:pt>
                <c:pt idx="16">
                  <c:v>0.11111111111111099</c:v>
                </c:pt>
                <c:pt idx="17">
                  <c:v>0.118055555555555</c:v>
                </c:pt>
                <c:pt idx="18">
                  <c:v>0.125</c:v>
                </c:pt>
                <c:pt idx="19">
                  <c:v>0.131944444444444</c:v>
                </c:pt>
                <c:pt idx="20">
                  <c:v>0.13888888888888801</c:v>
                </c:pt>
                <c:pt idx="21">
                  <c:v>0.14583333333333301</c:v>
                </c:pt>
                <c:pt idx="22">
                  <c:v>0.15277777777777701</c:v>
                </c:pt>
                <c:pt idx="23">
                  <c:v>0.15972222222222199</c:v>
                </c:pt>
                <c:pt idx="24">
                  <c:v>0.16666666666666599</c:v>
                </c:pt>
                <c:pt idx="25">
                  <c:v>0.17361111111111099</c:v>
                </c:pt>
                <c:pt idx="26">
                  <c:v>0.180555555555555</c:v>
                </c:pt>
                <c:pt idx="27">
                  <c:v>0.1875</c:v>
                </c:pt>
                <c:pt idx="28">
                  <c:v>0.194444444444444</c:v>
                </c:pt>
                <c:pt idx="29">
                  <c:v>0.20138888888888801</c:v>
                </c:pt>
                <c:pt idx="30">
                  <c:v>0.20833333333333301</c:v>
                </c:pt>
                <c:pt idx="31">
                  <c:v>0.21527777777777701</c:v>
                </c:pt>
                <c:pt idx="32">
                  <c:v>0.22222222222222199</c:v>
                </c:pt>
                <c:pt idx="33">
                  <c:v>0.22916666666666599</c:v>
                </c:pt>
                <c:pt idx="34">
                  <c:v>0.23611111111111099</c:v>
                </c:pt>
                <c:pt idx="35">
                  <c:v>0.243055555555555</c:v>
                </c:pt>
                <c:pt idx="36">
                  <c:v>0.25</c:v>
                </c:pt>
                <c:pt idx="37">
                  <c:v>0.25694444444444398</c:v>
                </c:pt>
                <c:pt idx="38">
                  <c:v>0.26388888888888801</c:v>
                </c:pt>
                <c:pt idx="39">
                  <c:v>0.27083333333333298</c:v>
                </c:pt>
                <c:pt idx="40">
                  <c:v>0.27777777777777701</c:v>
                </c:pt>
                <c:pt idx="41">
                  <c:v>0.28472222222222199</c:v>
                </c:pt>
                <c:pt idx="42">
                  <c:v>0.29166666666666602</c:v>
                </c:pt>
                <c:pt idx="43">
                  <c:v>0.29861111111111099</c:v>
                </c:pt>
                <c:pt idx="44">
                  <c:v>0.30555555555555503</c:v>
                </c:pt>
                <c:pt idx="45">
                  <c:v>0.3125</c:v>
                </c:pt>
                <c:pt idx="46">
                  <c:v>0.31944444444444398</c:v>
                </c:pt>
                <c:pt idx="47">
                  <c:v>0.32638888888888801</c:v>
                </c:pt>
                <c:pt idx="48">
                  <c:v>0.33333333333333298</c:v>
                </c:pt>
                <c:pt idx="49">
                  <c:v>0.34027777777777701</c:v>
                </c:pt>
                <c:pt idx="50">
                  <c:v>0.34722222222222199</c:v>
                </c:pt>
                <c:pt idx="51">
                  <c:v>0.35416666666666602</c:v>
                </c:pt>
                <c:pt idx="52">
                  <c:v>0.36111111111111099</c:v>
                </c:pt>
                <c:pt idx="53">
                  <c:v>0.36805555555555503</c:v>
                </c:pt>
                <c:pt idx="54">
                  <c:v>0.375</c:v>
                </c:pt>
                <c:pt idx="55">
                  <c:v>0.38194444444444398</c:v>
                </c:pt>
                <c:pt idx="56">
                  <c:v>0.38888888888888801</c:v>
                </c:pt>
                <c:pt idx="57">
                  <c:v>0.39583333333333298</c:v>
                </c:pt>
                <c:pt idx="58">
                  <c:v>0.40277777777777701</c:v>
                </c:pt>
                <c:pt idx="59">
                  <c:v>0.40972222222222199</c:v>
                </c:pt>
                <c:pt idx="60">
                  <c:v>0.41666666666666602</c:v>
                </c:pt>
                <c:pt idx="61">
                  <c:v>0.42361111111111099</c:v>
                </c:pt>
                <c:pt idx="62">
                  <c:v>0.43055555555555503</c:v>
                </c:pt>
                <c:pt idx="63">
                  <c:v>0.4375</c:v>
                </c:pt>
                <c:pt idx="64">
                  <c:v>0.44444444444444398</c:v>
                </c:pt>
                <c:pt idx="65">
                  <c:v>0.45138888888888801</c:v>
                </c:pt>
                <c:pt idx="66">
                  <c:v>0.45833333333333298</c:v>
                </c:pt>
                <c:pt idx="67">
                  <c:v>0.46527777777777701</c:v>
                </c:pt>
                <c:pt idx="68">
                  <c:v>0.47222222222222199</c:v>
                </c:pt>
                <c:pt idx="69">
                  <c:v>0.47916666666666602</c:v>
                </c:pt>
                <c:pt idx="70">
                  <c:v>0.48611111111111099</c:v>
                </c:pt>
                <c:pt idx="71">
                  <c:v>0.49305555555555503</c:v>
                </c:pt>
                <c:pt idx="72">
                  <c:v>0.5</c:v>
                </c:pt>
                <c:pt idx="73">
                  <c:v>0.50694444444444398</c:v>
                </c:pt>
                <c:pt idx="74">
                  <c:v>0.51388888888888895</c:v>
                </c:pt>
                <c:pt idx="75">
                  <c:v>0.52083333333333304</c:v>
                </c:pt>
                <c:pt idx="76">
                  <c:v>0.52777777777777701</c:v>
                </c:pt>
                <c:pt idx="77">
                  <c:v>0.53472222222222199</c:v>
                </c:pt>
                <c:pt idx="78">
                  <c:v>0.54166666666666596</c:v>
                </c:pt>
                <c:pt idx="79">
                  <c:v>0.54861111111111105</c:v>
                </c:pt>
                <c:pt idx="80">
                  <c:v>0.55555555555555503</c:v>
                </c:pt>
                <c:pt idx="81">
                  <c:v>0.5625</c:v>
                </c:pt>
                <c:pt idx="82">
                  <c:v>0.56944444444444398</c:v>
                </c:pt>
                <c:pt idx="83">
                  <c:v>0.57638888888888895</c:v>
                </c:pt>
                <c:pt idx="84">
                  <c:v>0.58333333333333304</c:v>
                </c:pt>
                <c:pt idx="85">
                  <c:v>0.59027777777777701</c:v>
                </c:pt>
                <c:pt idx="86">
                  <c:v>0.59722222222222199</c:v>
                </c:pt>
                <c:pt idx="87">
                  <c:v>0.60416666666666596</c:v>
                </c:pt>
                <c:pt idx="88">
                  <c:v>0.61111111111111105</c:v>
                </c:pt>
                <c:pt idx="89">
                  <c:v>0.61805555555555503</c:v>
                </c:pt>
                <c:pt idx="90">
                  <c:v>0.625</c:v>
                </c:pt>
                <c:pt idx="91">
                  <c:v>0.63194444444444398</c:v>
                </c:pt>
                <c:pt idx="92">
                  <c:v>0.63888888888888895</c:v>
                </c:pt>
                <c:pt idx="93">
                  <c:v>0.64583333333333304</c:v>
                </c:pt>
                <c:pt idx="94">
                  <c:v>0.65277777777777701</c:v>
                </c:pt>
                <c:pt idx="95">
                  <c:v>0.65972222222222199</c:v>
                </c:pt>
                <c:pt idx="96">
                  <c:v>0.66666666666666596</c:v>
                </c:pt>
                <c:pt idx="97">
                  <c:v>0.67361111111111105</c:v>
                </c:pt>
                <c:pt idx="98">
                  <c:v>0.68055555555555503</c:v>
                </c:pt>
                <c:pt idx="99">
                  <c:v>0.6875</c:v>
                </c:pt>
                <c:pt idx="100">
                  <c:v>0.69444444444444398</c:v>
                </c:pt>
                <c:pt idx="101">
                  <c:v>0.70138888888888795</c:v>
                </c:pt>
                <c:pt idx="102">
                  <c:v>0.70833333333333304</c:v>
                </c:pt>
                <c:pt idx="103">
                  <c:v>0.71527777777777701</c:v>
                </c:pt>
                <c:pt idx="104">
                  <c:v>0.72222222222222199</c:v>
                </c:pt>
                <c:pt idx="105">
                  <c:v>0.72916666666666596</c:v>
                </c:pt>
                <c:pt idx="106">
                  <c:v>0.73611111111111105</c:v>
                </c:pt>
                <c:pt idx="107">
                  <c:v>0.74305555555555503</c:v>
                </c:pt>
                <c:pt idx="108">
                  <c:v>0.75</c:v>
                </c:pt>
                <c:pt idx="109">
                  <c:v>0.75694444444444398</c:v>
                </c:pt>
                <c:pt idx="110">
                  <c:v>0.76388888888888795</c:v>
                </c:pt>
                <c:pt idx="111">
                  <c:v>0.77083333333333304</c:v>
                </c:pt>
                <c:pt idx="112">
                  <c:v>0.77777777777777701</c:v>
                </c:pt>
                <c:pt idx="113">
                  <c:v>0.78472222222222199</c:v>
                </c:pt>
                <c:pt idx="114">
                  <c:v>0.79166666666666596</c:v>
                </c:pt>
                <c:pt idx="115">
                  <c:v>0.79861111111111105</c:v>
                </c:pt>
                <c:pt idx="116">
                  <c:v>0.80555555555555503</c:v>
                </c:pt>
                <c:pt idx="117">
                  <c:v>0.8125</c:v>
                </c:pt>
                <c:pt idx="118">
                  <c:v>0.81944444444444398</c:v>
                </c:pt>
                <c:pt idx="119">
                  <c:v>0.82638888888888795</c:v>
                </c:pt>
                <c:pt idx="120">
                  <c:v>0.83333333333333304</c:v>
                </c:pt>
                <c:pt idx="121">
                  <c:v>0.84027777777777701</c:v>
                </c:pt>
                <c:pt idx="122">
                  <c:v>0.84722222222222199</c:v>
                </c:pt>
                <c:pt idx="123">
                  <c:v>0.85416666666666596</c:v>
                </c:pt>
                <c:pt idx="124">
                  <c:v>0.86111111111111105</c:v>
                </c:pt>
                <c:pt idx="125">
                  <c:v>0.86805555555555503</c:v>
                </c:pt>
                <c:pt idx="126">
                  <c:v>0.875</c:v>
                </c:pt>
                <c:pt idx="127">
                  <c:v>0.88194444444444398</c:v>
                </c:pt>
                <c:pt idx="128">
                  <c:v>0.88888888888888795</c:v>
                </c:pt>
                <c:pt idx="129">
                  <c:v>0.89583333333333304</c:v>
                </c:pt>
                <c:pt idx="130">
                  <c:v>0.90277777777777701</c:v>
                </c:pt>
                <c:pt idx="131">
                  <c:v>0.90972222222222199</c:v>
                </c:pt>
                <c:pt idx="132">
                  <c:v>0.91666666666666596</c:v>
                </c:pt>
                <c:pt idx="133">
                  <c:v>0.92361111111111105</c:v>
                </c:pt>
                <c:pt idx="134">
                  <c:v>0.93055555555555503</c:v>
                </c:pt>
                <c:pt idx="135">
                  <c:v>0.9375</c:v>
                </c:pt>
                <c:pt idx="136">
                  <c:v>0.94444444444444398</c:v>
                </c:pt>
                <c:pt idx="137">
                  <c:v>0.95138888888888795</c:v>
                </c:pt>
                <c:pt idx="138">
                  <c:v>0.95833333333333304</c:v>
                </c:pt>
                <c:pt idx="139">
                  <c:v>0.96527777777777701</c:v>
                </c:pt>
                <c:pt idx="140">
                  <c:v>0.97222222222222199</c:v>
                </c:pt>
                <c:pt idx="141">
                  <c:v>0.97916666666666596</c:v>
                </c:pt>
                <c:pt idx="142">
                  <c:v>0.98611111111111105</c:v>
                </c:pt>
                <c:pt idx="143">
                  <c:v>0.99305555555555503</c:v>
                </c:pt>
                <c:pt idx="144">
                  <c:v>1</c:v>
                </c:pt>
                <c:pt idx="145">
                  <c:v>1.00694444444444</c:v>
                </c:pt>
                <c:pt idx="146">
                  <c:v>1.01388888888888</c:v>
                </c:pt>
                <c:pt idx="147">
                  <c:v>1.0208333333333299</c:v>
                </c:pt>
                <c:pt idx="148">
                  <c:v>1.0277777777777699</c:v>
                </c:pt>
                <c:pt idx="149">
                  <c:v>1.0347222222222201</c:v>
                </c:pt>
                <c:pt idx="150">
                  <c:v>1.0416666666666601</c:v>
                </c:pt>
                <c:pt idx="151">
                  <c:v>1.0486111111111101</c:v>
                </c:pt>
                <c:pt idx="152">
                  <c:v>1.05555555555555</c:v>
                </c:pt>
                <c:pt idx="153">
                  <c:v>1.0625</c:v>
                </c:pt>
                <c:pt idx="154">
                  <c:v>1.06944444444444</c:v>
                </c:pt>
                <c:pt idx="155">
                  <c:v>1.07638888888888</c:v>
                </c:pt>
                <c:pt idx="156">
                  <c:v>1.0833333333333299</c:v>
                </c:pt>
                <c:pt idx="157">
                  <c:v>1.0902777777777699</c:v>
                </c:pt>
                <c:pt idx="158">
                  <c:v>1.0972222222222201</c:v>
                </c:pt>
                <c:pt idx="159">
                  <c:v>1.1041666666666601</c:v>
                </c:pt>
                <c:pt idx="160">
                  <c:v>1.1111111111111101</c:v>
                </c:pt>
                <c:pt idx="161">
                  <c:v>1.11805555555555</c:v>
                </c:pt>
                <c:pt idx="162">
                  <c:v>1.125</c:v>
                </c:pt>
                <c:pt idx="163">
                  <c:v>1.13194444444444</c:v>
                </c:pt>
                <c:pt idx="164">
                  <c:v>1.13888888888888</c:v>
                </c:pt>
                <c:pt idx="165">
                  <c:v>1.1458333333333299</c:v>
                </c:pt>
                <c:pt idx="166">
                  <c:v>1.1527777777777699</c:v>
                </c:pt>
                <c:pt idx="167">
                  <c:v>1.1597222222222201</c:v>
                </c:pt>
                <c:pt idx="168">
                  <c:v>1.1666666666666601</c:v>
                </c:pt>
                <c:pt idx="169">
                  <c:v>1.1736111111111101</c:v>
                </c:pt>
                <c:pt idx="170">
                  <c:v>1.18055555555555</c:v>
                </c:pt>
                <c:pt idx="171">
                  <c:v>1.1875</c:v>
                </c:pt>
                <c:pt idx="172">
                  <c:v>1.19444444444444</c:v>
                </c:pt>
                <c:pt idx="173">
                  <c:v>1.20138888888888</c:v>
                </c:pt>
                <c:pt idx="174">
                  <c:v>1.2083333333333299</c:v>
                </c:pt>
                <c:pt idx="175">
                  <c:v>1.2152777777777699</c:v>
                </c:pt>
                <c:pt idx="176">
                  <c:v>1.2222222222222201</c:v>
                </c:pt>
                <c:pt idx="177">
                  <c:v>1.2291666666666601</c:v>
                </c:pt>
                <c:pt idx="178">
                  <c:v>1.2361111111111101</c:v>
                </c:pt>
                <c:pt idx="179">
                  <c:v>1.24305555555555</c:v>
                </c:pt>
                <c:pt idx="180">
                  <c:v>1.25</c:v>
                </c:pt>
                <c:pt idx="181">
                  <c:v>1.25694444444444</c:v>
                </c:pt>
                <c:pt idx="182">
                  <c:v>1.26388888888888</c:v>
                </c:pt>
                <c:pt idx="183">
                  <c:v>1.2708333333333299</c:v>
                </c:pt>
                <c:pt idx="184">
                  <c:v>1.2777777777777699</c:v>
                </c:pt>
                <c:pt idx="185">
                  <c:v>1.2847222222222201</c:v>
                </c:pt>
                <c:pt idx="186">
                  <c:v>1.2916666666666601</c:v>
                </c:pt>
                <c:pt idx="187">
                  <c:v>1.2986111111111101</c:v>
                </c:pt>
                <c:pt idx="188">
                  <c:v>1.30555555555555</c:v>
                </c:pt>
                <c:pt idx="189">
                  <c:v>1.3125</c:v>
                </c:pt>
                <c:pt idx="190">
                  <c:v>1.31944444444444</c:v>
                </c:pt>
                <c:pt idx="191">
                  <c:v>1.32638888888888</c:v>
                </c:pt>
                <c:pt idx="192">
                  <c:v>1.3333333333333299</c:v>
                </c:pt>
                <c:pt idx="193">
                  <c:v>1.3402777777777699</c:v>
                </c:pt>
                <c:pt idx="194">
                  <c:v>1.3472222222222201</c:v>
                </c:pt>
                <c:pt idx="195">
                  <c:v>1.3541666666666601</c:v>
                </c:pt>
                <c:pt idx="196">
                  <c:v>1.3611111111111101</c:v>
                </c:pt>
                <c:pt idx="197">
                  <c:v>1.36805555555555</c:v>
                </c:pt>
                <c:pt idx="198">
                  <c:v>1.375</c:v>
                </c:pt>
                <c:pt idx="199">
                  <c:v>1.38194444444444</c:v>
                </c:pt>
                <c:pt idx="200">
                  <c:v>1.38888888888888</c:v>
                </c:pt>
                <c:pt idx="201">
                  <c:v>1.3958333333333299</c:v>
                </c:pt>
                <c:pt idx="202">
                  <c:v>1.4027777777777699</c:v>
                </c:pt>
                <c:pt idx="203">
                  <c:v>1.4097222222222201</c:v>
                </c:pt>
                <c:pt idx="204">
                  <c:v>1.4166666666666601</c:v>
                </c:pt>
                <c:pt idx="205">
                  <c:v>1.4236111111111101</c:v>
                </c:pt>
                <c:pt idx="206">
                  <c:v>1.43055555555555</c:v>
                </c:pt>
                <c:pt idx="207">
                  <c:v>1.4375</c:v>
                </c:pt>
                <c:pt idx="208">
                  <c:v>1.44444444444444</c:v>
                </c:pt>
                <c:pt idx="209">
                  <c:v>1.45138888888888</c:v>
                </c:pt>
                <c:pt idx="210">
                  <c:v>1.4583333333333299</c:v>
                </c:pt>
                <c:pt idx="211">
                  <c:v>1.4652777777777699</c:v>
                </c:pt>
                <c:pt idx="212">
                  <c:v>1.4722222222222201</c:v>
                </c:pt>
                <c:pt idx="213">
                  <c:v>1.4791666666666601</c:v>
                </c:pt>
                <c:pt idx="214">
                  <c:v>1.4861111111111101</c:v>
                </c:pt>
                <c:pt idx="215">
                  <c:v>1.49305555555555</c:v>
                </c:pt>
                <c:pt idx="216">
                  <c:v>1.5</c:v>
                </c:pt>
                <c:pt idx="217">
                  <c:v>1.50694444444444</c:v>
                </c:pt>
                <c:pt idx="218">
                  <c:v>1.51388888888888</c:v>
                </c:pt>
                <c:pt idx="219">
                  <c:v>1.5208333333333299</c:v>
                </c:pt>
                <c:pt idx="220">
                  <c:v>1.5277777777777699</c:v>
                </c:pt>
                <c:pt idx="221">
                  <c:v>1.5347222222222201</c:v>
                </c:pt>
                <c:pt idx="222">
                  <c:v>1.5416666666666601</c:v>
                </c:pt>
                <c:pt idx="223">
                  <c:v>1.5486111111111101</c:v>
                </c:pt>
                <c:pt idx="224">
                  <c:v>1.55555555555555</c:v>
                </c:pt>
                <c:pt idx="225">
                  <c:v>1.5625</c:v>
                </c:pt>
                <c:pt idx="226">
                  <c:v>1.56944444444444</c:v>
                </c:pt>
                <c:pt idx="227">
                  <c:v>1.57638888888888</c:v>
                </c:pt>
                <c:pt idx="228">
                  <c:v>1.5833333333333299</c:v>
                </c:pt>
                <c:pt idx="229">
                  <c:v>1.5902777777777699</c:v>
                </c:pt>
                <c:pt idx="230">
                  <c:v>1.5972222222222201</c:v>
                </c:pt>
                <c:pt idx="231">
                  <c:v>1.6041666666666601</c:v>
                </c:pt>
                <c:pt idx="232">
                  <c:v>1.6111111111111101</c:v>
                </c:pt>
                <c:pt idx="233">
                  <c:v>1.61805555555555</c:v>
                </c:pt>
                <c:pt idx="234">
                  <c:v>1.625</c:v>
                </c:pt>
                <c:pt idx="235">
                  <c:v>1.63194444444444</c:v>
                </c:pt>
                <c:pt idx="236">
                  <c:v>1.63888888888888</c:v>
                </c:pt>
                <c:pt idx="237">
                  <c:v>1.6458333333333299</c:v>
                </c:pt>
                <c:pt idx="238">
                  <c:v>1.6527777777777699</c:v>
                </c:pt>
                <c:pt idx="239">
                  <c:v>1.6597222222222201</c:v>
                </c:pt>
                <c:pt idx="240">
                  <c:v>1.6666666666666601</c:v>
                </c:pt>
                <c:pt idx="241">
                  <c:v>1.6736111111111101</c:v>
                </c:pt>
                <c:pt idx="242">
                  <c:v>1.68055555555555</c:v>
                </c:pt>
                <c:pt idx="243">
                  <c:v>1.6875</c:v>
                </c:pt>
                <c:pt idx="244">
                  <c:v>1.69444444444444</c:v>
                </c:pt>
                <c:pt idx="245">
                  <c:v>1.70138888888888</c:v>
                </c:pt>
                <c:pt idx="246">
                  <c:v>1.7083333333333299</c:v>
                </c:pt>
                <c:pt idx="247">
                  <c:v>1.7152777777777699</c:v>
                </c:pt>
                <c:pt idx="248">
                  <c:v>1.7222222222222201</c:v>
                </c:pt>
                <c:pt idx="249">
                  <c:v>1.7291666666666601</c:v>
                </c:pt>
                <c:pt idx="250">
                  <c:v>1.7361111111111101</c:v>
                </c:pt>
                <c:pt idx="251">
                  <c:v>1.74305555555555</c:v>
                </c:pt>
                <c:pt idx="252">
                  <c:v>1.75</c:v>
                </c:pt>
                <c:pt idx="253">
                  <c:v>1.75694444444444</c:v>
                </c:pt>
                <c:pt idx="254">
                  <c:v>1.76388888888888</c:v>
                </c:pt>
                <c:pt idx="255">
                  <c:v>1.7708333333333299</c:v>
                </c:pt>
                <c:pt idx="256">
                  <c:v>1.7777777777777699</c:v>
                </c:pt>
                <c:pt idx="257">
                  <c:v>1.7847222222222201</c:v>
                </c:pt>
                <c:pt idx="258">
                  <c:v>1.7916666666666601</c:v>
                </c:pt>
                <c:pt idx="259">
                  <c:v>1.7986111111111101</c:v>
                </c:pt>
                <c:pt idx="260">
                  <c:v>1.80555555555555</c:v>
                </c:pt>
                <c:pt idx="261">
                  <c:v>1.8125</c:v>
                </c:pt>
                <c:pt idx="262">
                  <c:v>1.81944444444444</c:v>
                </c:pt>
                <c:pt idx="263">
                  <c:v>1.82638888888888</c:v>
                </c:pt>
                <c:pt idx="264">
                  <c:v>1.8333333333333299</c:v>
                </c:pt>
                <c:pt idx="265">
                  <c:v>1.8402777777777699</c:v>
                </c:pt>
                <c:pt idx="266">
                  <c:v>1.8472222222222201</c:v>
                </c:pt>
                <c:pt idx="267">
                  <c:v>1.8541666666666601</c:v>
                </c:pt>
                <c:pt idx="268">
                  <c:v>1.8611111111111101</c:v>
                </c:pt>
                <c:pt idx="269">
                  <c:v>1.86805555555555</c:v>
                </c:pt>
                <c:pt idx="270">
                  <c:v>1.875</c:v>
                </c:pt>
                <c:pt idx="271">
                  <c:v>1.88194444444444</c:v>
                </c:pt>
                <c:pt idx="272">
                  <c:v>1.88888888888888</c:v>
                </c:pt>
                <c:pt idx="273">
                  <c:v>1.8958333333333299</c:v>
                </c:pt>
                <c:pt idx="274">
                  <c:v>1.9027777777777699</c:v>
                </c:pt>
                <c:pt idx="275">
                  <c:v>1.9097222222222201</c:v>
                </c:pt>
                <c:pt idx="276">
                  <c:v>1.9166666666666601</c:v>
                </c:pt>
                <c:pt idx="277">
                  <c:v>1.9236111111111101</c:v>
                </c:pt>
                <c:pt idx="278">
                  <c:v>1.93055555555555</c:v>
                </c:pt>
                <c:pt idx="279">
                  <c:v>1.9375</c:v>
                </c:pt>
                <c:pt idx="280">
                  <c:v>1.94444444444444</c:v>
                </c:pt>
                <c:pt idx="281">
                  <c:v>1.95138888888888</c:v>
                </c:pt>
                <c:pt idx="282">
                  <c:v>1.9583333333333299</c:v>
                </c:pt>
                <c:pt idx="283">
                  <c:v>1.9652777777777699</c:v>
                </c:pt>
                <c:pt idx="284">
                  <c:v>1.9722222222222201</c:v>
                </c:pt>
                <c:pt idx="285">
                  <c:v>1.9791666666666601</c:v>
                </c:pt>
                <c:pt idx="286">
                  <c:v>1.9861111111111101</c:v>
                </c:pt>
                <c:pt idx="287">
                  <c:v>1.99305555555555</c:v>
                </c:pt>
                <c:pt idx="288">
                  <c:v>2</c:v>
                </c:pt>
                <c:pt idx="289">
                  <c:v>2.0069444444444402</c:v>
                </c:pt>
                <c:pt idx="290">
                  <c:v>2.01388888888888</c:v>
                </c:pt>
                <c:pt idx="291">
                  <c:v>2.0208333333333299</c:v>
                </c:pt>
                <c:pt idx="292">
                  <c:v>2.0277777777777701</c:v>
                </c:pt>
                <c:pt idx="293">
                  <c:v>2.0347222222222201</c:v>
                </c:pt>
                <c:pt idx="294">
                  <c:v>2.0416666666666599</c:v>
                </c:pt>
                <c:pt idx="295">
                  <c:v>2.0486111111111098</c:v>
                </c:pt>
                <c:pt idx="296">
                  <c:v>2.05555555555555</c:v>
                </c:pt>
                <c:pt idx="297">
                  <c:v>2.0625</c:v>
                </c:pt>
                <c:pt idx="298">
                  <c:v>2.0694444444444402</c:v>
                </c:pt>
                <c:pt idx="299">
                  <c:v>2.07638888888888</c:v>
                </c:pt>
                <c:pt idx="300">
                  <c:v>2.0833333333333299</c:v>
                </c:pt>
                <c:pt idx="301">
                  <c:v>2.0902777777777701</c:v>
                </c:pt>
                <c:pt idx="302">
                  <c:v>2.0972222222222201</c:v>
                </c:pt>
                <c:pt idx="303">
                  <c:v>2.1041666666666599</c:v>
                </c:pt>
                <c:pt idx="304">
                  <c:v>2.1111111111111098</c:v>
                </c:pt>
                <c:pt idx="305">
                  <c:v>2.11805555555555</c:v>
                </c:pt>
                <c:pt idx="306">
                  <c:v>2.125</c:v>
                </c:pt>
                <c:pt idx="307">
                  <c:v>2.1319444444444402</c:v>
                </c:pt>
                <c:pt idx="308">
                  <c:v>2.13888888888888</c:v>
                </c:pt>
                <c:pt idx="309">
                  <c:v>2.1458333333333299</c:v>
                </c:pt>
                <c:pt idx="310">
                  <c:v>2.1527777777777701</c:v>
                </c:pt>
                <c:pt idx="311">
                  <c:v>2.1597222222222201</c:v>
                </c:pt>
                <c:pt idx="312">
                  <c:v>2.1666666666666599</c:v>
                </c:pt>
                <c:pt idx="313">
                  <c:v>2.1736111111111098</c:v>
                </c:pt>
                <c:pt idx="314">
                  <c:v>2.18055555555555</c:v>
                </c:pt>
                <c:pt idx="315">
                  <c:v>2.1875</c:v>
                </c:pt>
                <c:pt idx="316">
                  <c:v>2.1944444444444402</c:v>
                </c:pt>
                <c:pt idx="317">
                  <c:v>2.20138888888888</c:v>
                </c:pt>
                <c:pt idx="318">
                  <c:v>2.2083333333333299</c:v>
                </c:pt>
                <c:pt idx="319">
                  <c:v>2.2152777777777701</c:v>
                </c:pt>
                <c:pt idx="320">
                  <c:v>2.2222222222222201</c:v>
                </c:pt>
                <c:pt idx="321">
                  <c:v>2.2291666666666599</c:v>
                </c:pt>
                <c:pt idx="322">
                  <c:v>2.2361111111111098</c:v>
                </c:pt>
                <c:pt idx="323">
                  <c:v>2.24305555555555</c:v>
                </c:pt>
                <c:pt idx="324">
                  <c:v>2.25</c:v>
                </c:pt>
                <c:pt idx="325">
                  <c:v>2.2569444444444402</c:v>
                </c:pt>
                <c:pt idx="326">
                  <c:v>2.26388888888888</c:v>
                </c:pt>
                <c:pt idx="327">
                  <c:v>2.2708333333333299</c:v>
                </c:pt>
                <c:pt idx="328">
                  <c:v>2.2777777777777701</c:v>
                </c:pt>
                <c:pt idx="329">
                  <c:v>2.2847222222222201</c:v>
                </c:pt>
                <c:pt idx="330">
                  <c:v>2.2916666666666599</c:v>
                </c:pt>
                <c:pt idx="331">
                  <c:v>2.2986111111111098</c:v>
                </c:pt>
                <c:pt idx="332">
                  <c:v>2.30555555555555</c:v>
                </c:pt>
                <c:pt idx="333">
                  <c:v>2.3125</c:v>
                </c:pt>
                <c:pt idx="334">
                  <c:v>2.3194444444444402</c:v>
                </c:pt>
                <c:pt idx="335">
                  <c:v>2.32638888888888</c:v>
                </c:pt>
                <c:pt idx="336">
                  <c:v>2.3333333333333299</c:v>
                </c:pt>
                <c:pt idx="337">
                  <c:v>2.3402777777777701</c:v>
                </c:pt>
                <c:pt idx="338">
                  <c:v>2.3472222222222201</c:v>
                </c:pt>
                <c:pt idx="339">
                  <c:v>2.3541666666666599</c:v>
                </c:pt>
                <c:pt idx="340">
                  <c:v>2.3611111111111098</c:v>
                </c:pt>
                <c:pt idx="341">
                  <c:v>2.36805555555555</c:v>
                </c:pt>
                <c:pt idx="342">
                  <c:v>2.375</c:v>
                </c:pt>
                <c:pt idx="343">
                  <c:v>2.3819444444444402</c:v>
                </c:pt>
                <c:pt idx="344">
                  <c:v>2.38888888888888</c:v>
                </c:pt>
                <c:pt idx="345">
                  <c:v>2.3958333333333299</c:v>
                </c:pt>
                <c:pt idx="346">
                  <c:v>2.4027777777777701</c:v>
                </c:pt>
                <c:pt idx="347">
                  <c:v>2.4097222222222201</c:v>
                </c:pt>
                <c:pt idx="348">
                  <c:v>2.4166666666666599</c:v>
                </c:pt>
                <c:pt idx="349">
                  <c:v>2.4236111111111098</c:v>
                </c:pt>
                <c:pt idx="350">
                  <c:v>2.43055555555555</c:v>
                </c:pt>
                <c:pt idx="351">
                  <c:v>2.4375</c:v>
                </c:pt>
                <c:pt idx="352">
                  <c:v>2.4444444444444402</c:v>
                </c:pt>
                <c:pt idx="353">
                  <c:v>2.45138888888888</c:v>
                </c:pt>
                <c:pt idx="354">
                  <c:v>2.4583333333333299</c:v>
                </c:pt>
                <c:pt idx="355">
                  <c:v>2.4652777777777701</c:v>
                </c:pt>
                <c:pt idx="356">
                  <c:v>2.4722222222222201</c:v>
                </c:pt>
                <c:pt idx="357">
                  <c:v>2.4791666666666599</c:v>
                </c:pt>
                <c:pt idx="358">
                  <c:v>2.4861111111111098</c:v>
                </c:pt>
                <c:pt idx="359">
                  <c:v>2.49305555555555</c:v>
                </c:pt>
                <c:pt idx="360">
                  <c:v>2.5</c:v>
                </c:pt>
                <c:pt idx="361">
                  <c:v>2.5069444444444402</c:v>
                </c:pt>
                <c:pt idx="362">
                  <c:v>2.51388888888888</c:v>
                </c:pt>
                <c:pt idx="363">
                  <c:v>2.5208333333333299</c:v>
                </c:pt>
                <c:pt idx="364">
                  <c:v>2.5277777777777701</c:v>
                </c:pt>
                <c:pt idx="365">
                  <c:v>2.5347222222222201</c:v>
                </c:pt>
                <c:pt idx="366">
                  <c:v>2.5416666666666599</c:v>
                </c:pt>
                <c:pt idx="367">
                  <c:v>2.5486111111111098</c:v>
                </c:pt>
                <c:pt idx="368">
                  <c:v>2.55555555555555</c:v>
                </c:pt>
                <c:pt idx="369">
                  <c:v>2.5625</c:v>
                </c:pt>
                <c:pt idx="370">
                  <c:v>2.5694444444444402</c:v>
                </c:pt>
                <c:pt idx="371">
                  <c:v>2.57638888888888</c:v>
                </c:pt>
                <c:pt idx="372">
                  <c:v>2.5833333333333299</c:v>
                </c:pt>
                <c:pt idx="373">
                  <c:v>2.5902777777777701</c:v>
                </c:pt>
                <c:pt idx="374">
                  <c:v>2.5972222222222201</c:v>
                </c:pt>
                <c:pt idx="375">
                  <c:v>2.6041666666666599</c:v>
                </c:pt>
                <c:pt idx="376">
                  <c:v>2.6111111111111098</c:v>
                </c:pt>
                <c:pt idx="377">
                  <c:v>2.61805555555555</c:v>
                </c:pt>
                <c:pt idx="378">
                  <c:v>2.625</c:v>
                </c:pt>
                <c:pt idx="379">
                  <c:v>2.6319444444444402</c:v>
                </c:pt>
                <c:pt idx="380">
                  <c:v>2.63888888888888</c:v>
                </c:pt>
                <c:pt idx="381">
                  <c:v>2.6458333333333299</c:v>
                </c:pt>
                <c:pt idx="382">
                  <c:v>2.6527777777777701</c:v>
                </c:pt>
                <c:pt idx="383">
                  <c:v>2.6597222222222201</c:v>
                </c:pt>
                <c:pt idx="384">
                  <c:v>2.6666666666666599</c:v>
                </c:pt>
                <c:pt idx="385">
                  <c:v>2.6736111111111098</c:v>
                </c:pt>
                <c:pt idx="386">
                  <c:v>2.68055555555555</c:v>
                </c:pt>
                <c:pt idx="387">
                  <c:v>2.6875</c:v>
                </c:pt>
                <c:pt idx="388">
                  <c:v>2.6944444444444402</c:v>
                </c:pt>
                <c:pt idx="389">
                  <c:v>2.70138888888888</c:v>
                </c:pt>
                <c:pt idx="390">
                  <c:v>2.7083333333333299</c:v>
                </c:pt>
                <c:pt idx="391">
                  <c:v>2.7152777777777701</c:v>
                </c:pt>
                <c:pt idx="392">
                  <c:v>2.7222222222222201</c:v>
                </c:pt>
                <c:pt idx="393">
                  <c:v>2.7291666666666599</c:v>
                </c:pt>
                <c:pt idx="394">
                  <c:v>2.7361111111111098</c:v>
                </c:pt>
                <c:pt idx="395">
                  <c:v>2.74305555555555</c:v>
                </c:pt>
                <c:pt idx="396">
                  <c:v>2.75</c:v>
                </c:pt>
                <c:pt idx="397">
                  <c:v>2.7569444444444402</c:v>
                </c:pt>
                <c:pt idx="398">
                  <c:v>2.76388888888888</c:v>
                </c:pt>
                <c:pt idx="399">
                  <c:v>2.7708333333333299</c:v>
                </c:pt>
                <c:pt idx="400">
                  <c:v>2.7777777777777701</c:v>
                </c:pt>
                <c:pt idx="401">
                  <c:v>2.7847222222222201</c:v>
                </c:pt>
                <c:pt idx="402">
                  <c:v>2.7916666666666599</c:v>
                </c:pt>
                <c:pt idx="403">
                  <c:v>2.7986111111111098</c:v>
                </c:pt>
                <c:pt idx="404">
                  <c:v>2.80555555555555</c:v>
                </c:pt>
                <c:pt idx="405">
                  <c:v>2.8125</c:v>
                </c:pt>
                <c:pt idx="406">
                  <c:v>2.8194444444444402</c:v>
                </c:pt>
                <c:pt idx="407">
                  <c:v>2.82638888888888</c:v>
                </c:pt>
                <c:pt idx="408">
                  <c:v>2.8333333333333299</c:v>
                </c:pt>
                <c:pt idx="409">
                  <c:v>2.8402777777777701</c:v>
                </c:pt>
                <c:pt idx="410">
                  <c:v>2.8472222222222201</c:v>
                </c:pt>
                <c:pt idx="411">
                  <c:v>2.8541666666666599</c:v>
                </c:pt>
                <c:pt idx="412">
                  <c:v>2.8611111111111098</c:v>
                </c:pt>
                <c:pt idx="413">
                  <c:v>2.86805555555555</c:v>
                </c:pt>
                <c:pt idx="414">
                  <c:v>2.875</c:v>
                </c:pt>
                <c:pt idx="415">
                  <c:v>2.8819444444444402</c:v>
                </c:pt>
                <c:pt idx="416">
                  <c:v>2.88888888888888</c:v>
                </c:pt>
                <c:pt idx="417">
                  <c:v>2.8958333333333299</c:v>
                </c:pt>
                <c:pt idx="418">
                  <c:v>2.9027777777777701</c:v>
                </c:pt>
                <c:pt idx="419">
                  <c:v>2.9097222222222201</c:v>
                </c:pt>
                <c:pt idx="420">
                  <c:v>2.9166666666666599</c:v>
                </c:pt>
                <c:pt idx="421">
                  <c:v>2.9236111111111098</c:v>
                </c:pt>
                <c:pt idx="422">
                  <c:v>2.93055555555555</c:v>
                </c:pt>
                <c:pt idx="423">
                  <c:v>2.9375</c:v>
                </c:pt>
                <c:pt idx="424">
                  <c:v>2.9444444444444402</c:v>
                </c:pt>
                <c:pt idx="425">
                  <c:v>2.95138888888888</c:v>
                </c:pt>
                <c:pt idx="426">
                  <c:v>2.9583333333333299</c:v>
                </c:pt>
                <c:pt idx="427">
                  <c:v>2.9652777777777701</c:v>
                </c:pt>
                <c:pt idx="428">
                  <c:v>2.9722222222222201</c:v>
                </c:pt>
                <c:pt idx="429">
                  <c:v>2.9791666666666599</c:v>
                </c:pt>
                <c:pt idx="430">
                  <c:v>2.9861111111111098</c:v>
                </c:pt>
                <c:pt idx="431">
                  <c:v>2.99305555555555</c:v>
                </c:pt>
                <c:pt idx="432">
                  <c:v>3</c:v>
                </c:pt>
                <c:pt idx="433">
                  <c:v>3.0069444444444402</c:v>
                </c:pt>
                <c:pt idx="434">
                  <c:v>3.01388888888888</c:v>
                </c:pt>
                <c:pt idx="435">
                  <c:v>3.0208333333333299</c:v>
                </c:pt>
                <c:pt idx="436">
                  <c:v>3.0277777777777701</c:v>
                </c:pt>
                <c:pt idx="437">
                  <c:v>3.0347222222222201</c:v>
                </c:pt>
                <c:pt idx="438">
                  <c:v>3.0416666666666599</c:v>
                </c:pt>
                <c:pt idx="439">
                  <c:v>3.0486111111111098</c:v>
                </c:pt>
                <c:pt idx="440">
                  <c:v>3.05555555555555</c:v>
                </c:pt>
                <c:pt idx="441">
                  <c:v>3.0625</c:v>
                </c:pt>
                <c:pt idx="442">
                  <c:v>3.0694444444444402</c:v>
                </c:pt>
                <c:pt idx="443">
                  <c:v>3.07638888888888</c:v>
                </c:pt>
                <c:pt idx="444">
                  <c:v>3.0833333333333299</c:v>
                </c:pt>
                <c:pt idx="445">
                  <c:v>3.0902777777777701</c:v>
                </c:pt>
                <c:pt idx="446">
                  <c:v>3.0972222222222201</c:v>
                </c:pt>
                <c:pt idx="447">
                  <c:v>3.1041666666666599</c:v>
                </c:pt>
                <c:pt idx="448">
                  <c:v>3.1111111111111098</c:v>
                </c:pt>
                <c:pt idx="449">
                  <c:v>3.11805555555555</c:v>
                </c:pt>
                <c:pt idx="450">
                  <c:v>3.125</c:v>
                </c:pt>
                <c:pt idx="451">
                  <c:v>3.1319444444444402</c:v>
                </c:pt>
                <c:pt idx="452">
                  <c:v>3.13888888888888</c:v>
                </c:pt>
                <c:pt idx="453">
                  <c:v>3.1458333333333299</c:v>
                </c:pt>
                <c:pt idx="454">
                  <c:v>3.1527777777777701</c:v>
                </c:pt>
                <c:pt idx="455">
                  <c:v>3.1597222222222201</c:v>
                </c:pt>
                <c:pt idx="456">
                  <c:v>3.1666666666666599</c:v>
                </c:pt>
                <c:pt idx="457">
                  <c:v>3.1736111111111098</c:v>
                </c:pt>
                <c:pt idx="458">
                  <c:v>3.18055555555555</c:v>
                </c:pt>
                <c:pt idx="459">
                  <c:v>3.1875</c:v>
                </c:pt>
                <c:pt idx="460">
                  <c:v>3.1944444444444402</c:v>
                </c:pt>
                <c:pt idx="461">
                  <c:v>3.20138888888888</c:v>
                </c:pt>
                <c:pt idx="462">
                  <c:v>3.2083333333333299</c:v>
                </c:pt>
                <c:pt idx="463">
                  <c:v>3.2152777777777701</c:v>
                </c:pt>
                <c:pt idx="464">
                  <c:v>3.2222222222222201</c:v>
                </c:pt>
                <c:pt idx="465">
                  <c:v>3.2291666666666599</c:v>
                </c:pt>
                <c:pt idx="466">
                  <c:v>3.2361111111111098</c:v>
                </c:pt>
                <c:pt idx="467">
                  <c:v>3.24305555555555</c:v>
                </c:pt>
                <c:pt idx="468">
                  <c:v>3.25</c:v>
                </c:pt>
                <c:pt idx="469">
                  <c:v>3.2569444444444402</c:v>
                </c:pt>
                <c:pt idx="470">
                  <c:v>3.26388888888888</c:v>
                </c:pt>
                <c:pt idx="471">
                  <c:v>3.2708333333333299</c:v>
                </c:pt>
                <c:pt idx="472">
                  <c:v>3.2777777777777701</c:v>
                </c:pt>
                <c:pt idx="473">
                  <c:v>3.2847222222222201</c:v>
                </c:pt>
                <c:pt idx="474">
                  <c:v>3.2916666666666599</c:v>
                </c:pt>
                <c:pt idx="475">
                  <c:v>3.2986111111111098</c:v>
                </c:pt>
                <c:pt idx="476">
                  <c:v>3.30555555555555</c:v>
                </c:pt>
                <c:pt idx="477">
                  <c:v>3.3125</c:v>
                </c:pt>
                <c:pt idx="478">
                  <c:v>3.3194444444444402</c:v>
                </c:pt>
                <c:pt idx="479">
                  <c:v>3.32638888888888</c:v>
                </c:pt>
                <c:pt idx="480">
                  <c:v>3.3333333333333299</c:v>
                </c:pt>
                <c:pt idx="481">
                  <c:v>3.3402777777777701</c:v>
                </c:pt>
                <c:pt idx="482">
                  <c:v>3.3472222222222201</c:v>
                </c:pt>
                <c:pt idx="483">
                  <c:v>3.3541666666666599</c:v>
                </c:pt>
                <c:pt idx="484">
                  <c:v>3.3611111111111098</c:v>
                </c:pt>
                <c:pt idx="485">
                  <c:v>3.36805555555555</c:v>
                </c:pt>
                <c:pt idx="486">
                  <c:v>3.375</c:v>
                </c:pt>
                <c:pt idx="487">
                  <c:v>3.3819444444444402</c:v>
                </c:pt>
                <c:pt idx="488">
                  <c:v>3.38888888888888</c:v>
                </c:pt>
                <c:pt idx="489">
                  <c:v>3.3958333333333299</c:v>
                </c:pt>
                <c:pt idx="490">
                  <c:v>3.4027777777777701</c:v>
                </c:pt>
                <c:pt idx="491">
                  <c:v>3.4097222222222201</c:v>
                </c:pt>
                <c:pt idx="492">
                  <c:v>3.4166666666666599</c:v>
                </c:pt>
                <c:pt idx="493">
                  <c:v>3.4236111111111098</c:v>
                </c:pt>
                <c:pt idx="494">
                  <c:v>3.43055555555555</c:v>
                </c:pt>
                <c:pt idx="495">
                  <c:v>3.4375</c:v>
                </c:pt>
                <c:pt idx="496">
                  <c:v>3.4444444444444402</c:v>
                </c:pt>
                <c:pt idx="497">
                  <c:v>3.45138888888888</c:v>
                </c:pt>
                <c:pt idx="498">
                  <c:v>3.4583333333333299</c:v>
                </c:pt>
                <c:pt idx="499">
                  <c:v>3.4652777777777701</c:v>
                </c:pt>
                <c:pt idx="500">
                  <c:v>3.4722222222222201</c:v>
                </c:pt>
                <c:pt idx="501">
                  <c:v>3.4791666666666599</c:v>
                </c:pt>
                <c:pt idx="502">
                  <c:v>3.4861111111111098</c:v>
                </c:pt>
                <c:pt idx="503">
                  <c:v>3.49305555555555</c:v>
                </c:pt>
                <c:pt idx="504">
                  <c:v>3.5</c:v>
                </c:pt>
                <c:pt idx="505">
                  <c:v>3.5069444444444402</c:v>
                </c:pt>
                <c:pt idx="506">
                  <c:v>3.51388888888888</c:v>
                </c:pt>
                <c:pt idx="507">
                  <c:v>3.5208333333333299</c:v>
                </c:pt>
                <c:pt idx="508">
                  <c:v>3.5277777777777701</c:v>
                </c:pt>
                <c:pt idx="509">
                  <c:v>3.5347222222222201</c:v>
                </c:pt>
                <c:pt idx="510">
                  <c:v>3.5416666666666599</c:v>
                </c:pt>
                <c:pt idx="511">
                  <c:v>3.5486111111111098</c:v>
                </c:pt>
                <c:pt idx="512">
                  <c:v>3.55555555555555</c:v>
                </c:pt>
                <c:pt idx="513">
                  <c:v>3.5625</c:v>
                </c:pt>
                <c:pt idx="514">
                  <c:v>3.5694444444444402</c:v>
                </c:pt>
                <c:pt idx="515">
                  <c:v>3.57638888888888</c:v>
                </c:pt>
                <c:pt idx="516">
                  <c:v>3.5833333333333299</c:v>
                </c:pt>
                <c:pt idx="517">
                  <c:v>3.5902777777777701</c:v>
                </c:pt>
                <c:pt idx="518">
                  <c:v>3.5972222222222201</c:v>
                </c:pt>
                <c:pt idx="519">
                  <c:v>3.6041666666666599</c:v>
                </c:pt>
                <c:pt idx="520">
                  <c:v>3.6111111111111098</c:v>
                </c:pt>
                <c:pt idx="521">
                  <c:v>3.61805555555555</c:v>
                </c:pt>
                <c:pt idx="522">
                  <c:v>3.625</c:v>
                </c:pt>
                <c:pt idx="523">
                  <c:v>3.6319444444444402</c:v>
                </c:pt>
                <c:pt idx="524">
                  <c:v>3.63888888888888</c:v>
                </c:pt>
                <c:pt idx="525">
                  <c:v>3.6458333333333299</c:v>
                </c:pt>
                <c:pt idx="526">
                  <c:v>3.6527777777777701</c:v>
                </c:pt>
                <c:pt idx="527">
                  <c:v>3.6597222222222201</c:v>
                </c:pt>
                <c:pt idx="528">
                  <c:v>3.6666666666666599</c:v>
                </c:pt>
                <c:pt idx="529">
                  <c:v>3.6736111111111098</c:v>
                </c:pt>
                <c:pt idx="530">
                  <c:v>3.68055555555555</c:v>
                </c:pt>
                <c:pt idx="531">
                  <c:v>3.6875</c:v>
                </c:pt>
                <c:pt idx="532">
                  <c:v>3.6944444444444402</c:v>
                </c:pt>
                <c:pt idx="533">
                  <c:v>3.70138888888888</c:v>
                </c:pt>
                <c:pt idx="534">
                  <c:v>3.7083333333333299</c:v>
                </c:pt>
                <c:pt idx="535">
                  <c:v>3.7152777777777701</c:v>
                </c:pt>
                <c:pt idx="536">
                  <c:v>3.7222222222222201</c:v>
                </c:pt>
                <c:pt idx="537">
                  <c:v>3.7291666666666599</c:v>
                </c:pt>
                <c:pt idx="538">
                  <c:v>3.7361111111111098</c:v>
                </c:pt>
                <c:pt idx="539">
                  <c:v>3.74305555555555</c:v>
                </c:pt>
                <c:pt idx="540">
                  <c:v>3.75</c:v>
                </c:pt>
                <c:pt idx="541">
                  <c:v>3.7569444444444402</c:v>
                </c:pt>
                <c:pt idx="542">
                  <c:v>3.76388888888888</c:v>
                </c:pt>
                <c:pt idx="543">
                  <c:v>3.7708333333333299</c:v>
                </c:pt>
                <c:pt idx="544">
                  <c:v>3.7777777777777701</c:v>
                </c:pt>
                <c:pt idx="545">
                  <c:v>3.7847222222222201</c:v>
                </c:pt>
                <c:pt idx="546">
                  <c:v>3.7916666666666599</c:v>
                </c:pt>
                <c:pt idx="547">
                  <c:v>3.7986111111111098</c:v>
                </c:pt>
                <c:pt idx="548">
                  <c:v>3.80555555555555</c:v>
                </c:pt>
                <c:pt idx="549">
                  <c:v>3.8125</c:v>
                </c:pt>
                <c:pt idx="550">
                  <c:v>3.8194444444444402</c:v>
                </c:pt>
                <c:pt idx="551">
                  <c:v>3.82638888888888</c:v>
                </c:pt>
                <c:pt idx="552">
                  <c:v>3.8333333333333299</c:v>
                </c:pt>
                <c:pt idx="553">
                  <c:v>3.8402777777777701</c:v>
                </c:pt>
                <c:pt idx="554">
                  <c:v>3.8472222222222201</c:v>
                </c:pt>
                <c:pt idx="555">
                  <c:v>3.8541666666666599</c:v>
                </c:pt>
                <c:pt idx="556">
                  <c:v>3.8611111111111098</c:v>
                </c:pt>
                <c:pt idx="557">
                  <c:v>3.86805555555555</c:v>
                </c:pt>
                <c:pt idx="558">
                  <c:v>3.875</c:v>
                </c:pt>
                <c:pt idx="559">
                  <c:v>3.8819444444444402</c:v>
                </c:pt>
                <c:pt idx="560">
                  <c:v>3.88888888888888</c:v>
                </c:pt>
                <c:pt idx="561">
                  <c:v>3.8958333333333299</c:v>
                </c:pt>
                <c:pt idx="562">
                  <c:v>3.9027777777777701</c:v>
                </c:pt>
                <c:pt idx="563">
                  <c:v>3.9097222222222201</c:v>
                </c:pt>
                <c:pt idx="564">
                  <c:v>3.9166666666666599</c:v>
                </c:pt>
                <c:pt idx="565">
                  <c:v>3.9236111111111098</c:v>
                </c:pt>
                <c:pt idx="566">
                  <c:v>3.93055555555555</c:v>
                </c:pt>
                <c:pt idx="567">
                  <c:v>3.9375</c:v>
                </c:pt>
                <c:pt idx="568">
                  <c:v>3.9444444444444402</c:v>
                </c:pt>
                <c:pt idx="569">
                  <c:v>3.95138888888888</c:v>
                </c:pt>
                <c:pt idx="570">
                  <c:v>3.9583333333333299</c:v>
                </c:pt>
                <c:pt idx="571">
                  <c:v>3.9652777777777701</c:v>
                </c:pt>
                <c:pt idx="572">
                  <c:v>3.9722222222222201</c:v>
                </c:pt>
                <c:pt idx="573">
                  <c:v>3.9791666666666599</c:v>
                </c:pt>
                <c:pt idx="574">
                  <c:v>3.9861111111111098</c:v>
                </c:pt>
                <c:pt idx="575">
                  <c:v>3.99305555555555</c:v>
                </c:pt>
                <c:pt idx="576">
                  <c:v>4</c:v>
                </c:pt>
                <c:pt idx="577">
                  <c:v>4.0069444444444402</c:v>
                </c:pt>
                <c:pt idx="578">
                  <c:v>4.0138888888888804</c:v>
                </c:pt>
                <c:pt idx="579">
                  <c:v>4.0208333333333304</c:v>
                </c:pt>
                <c:pt idx="580">
                  <c:v>4.0277777777777697</c:v>
                </c:pt>
                <c:pt idx="581">
                  <c:v>4.0347222222222197</c:v>
                </c:pt>
                <c:pt idx="582">
                  <c:v>4.0416666666666599</c:v>
                </c:pt>
                <c:pt idx="583">
                  <c:v>4.0486111111111098</c:v>
                </c:pt>
                <c:pt idx="584">
                  <c:v>4.05555555555555</c:v>
                </c:pt>
                <c:pt idx="585">
                  <c:v>4.0625</c:v>
                </c:pt>
                <c:pt idx="586">
                  <c:v>4.0694444444444402</c:v>
                </c:pt>
                <c:pt idx="587">
                  <c:v>4.0763888888888804</c:v>
                </c:pt>
                <c:pt idx="588">
                  <c:v>4.0833333333333304</c:v>
                </c:pt>
                <c:pt idx="589">
                  <c:v>4.0902777777777697</c:v>
                </c:pt>
                <c:pt idx="590">
                  <c:v>4.0972222222222197</c:v>
                </c:pt>
                <c:pt idx="591">
                  <c:v>4.1041666666666599</c:v>
                </c:pt>
                <c:pt idx="592">
                  <c:v>4.1111111111111098</c:v>
                </c:pt>
                <c:pt idx="593">
                  <c:v>4.11805555555555</c:v>
                </c:pt>
                <c:pt idx="594">
                  <c:v>4.125</c:v>
                </c:pt>
                <c:pt idx="595">
                  <c:v>4.1319444444444402</c:v>
                </c:pt>
                <c:pt idx="596">
                  <c:v>4.1388888888888804</c:v>
                </c:pt>
                <c:pt idx="597">
                  <c:v>4.1458333333333304</c:v>
                </c:pt>
                <c:pt idx="598">
                  <c:v>4.1527777777777697</c:v>
                </c:pt>
                <c:pt idx="599">
                  <c:v>4.1597222222222197</c:v>
                </c:pt>
                <c:pt idx="600">
                  <c:v>4.1666666666666599</c:v>
                </c:pt>
                <c:pt idx="601">
                  <c:v>4.1736111111111098</c:v>
                </c:pt>
                <c:pt idx="602">
                  <c:v>4.18055555555555</c:v>
                </c:pt>
                <c:pt idx="603">
                  <c:v>4.1875</c:v>
                </c:pt>
                <c:pt idx="604">
                  <c:v>4.1944444444444402</c:v>
                </c:pt>
                <c:pt idx="605">
                  <c:v>4.2013888888888804</c:v>
                </c:pt>
                <c:pt idx="606">
                  <c:v>4.2083333333333304</c:v>
                </c:pt>
                <c:pt idx="607">
                  <c:v>4.2152777777777697</c:v>
                </c:pt>
                <c:pt idx="608">
                  <c:v>4.2222222222222197</c:v>
                </c:pt>
                <c:pt idx="609">
                  <c:v>4.2291666666666599</c:v>
                </c:pt>
                <c:pt idx="610">
                  <c:v>4.2361111111111098</c:v>
                </c:pt>
                <c:pt idx="611">
                  <c:v>4.24305555555555</c:v>
                </c:pt>
                <c:pt idx="612">
                  <c:v>4.25</c:v>
                </c:pt>
                <c:pt idx="613">
                  <c:v>4.2569444444444402</c:v>
                </c:pt>
                <c:pt idx="614">
                  <c:v>4.2638888888888804</c:v>
                </c:pt>
                <c:pt idx="615">
                  <c:v>4.2708333333333304</c:v>
                </c:pt>
                <c:pt idx="616">
                  <c:v>4.2777777777777697</c:v>
                </c:pt>
                <c:pt idx="617">
                  <c:v>4.2847222222222197</c:v>
                </c:pt>
                <c:pt idx="618">
                  <c:v>4.2916666666666599</c:v>
                </c:pt>
                <c:pt idx="619">
                  <c:v>4.2986111111111098</c:v>
                </c:pt>
                <c:pt idx="620">
                  <c:v>4.30555555555555</c:v>
                </c:pt>
                <c:pt idx="621">
                  <c:v>4.3125</c:v>
                </c:pt>
                <c:pt idx="622">
                  <c:v>4.3194444444444402</c:v>
                </c:pt>
                <c:pt idx="623">
                  <c:v>4.3263888888888804</c:v>
                </c:pt>
                <c:pt idx="624">
                  <c:v>4.3333333333333304</c:v>
                </c:pt>
                <c:pt idx="625">
                  <c:v>4.3402777777777697</c:v>
                </c:pt>
                <c:pt idx="626">
                  <c:v>4.3472222222222197</c:v>
                </c:pt>
                <c:pt idx="627">
                  <c:v>4.3541666666666599</c:v>
                </c:pt>
                <c:pt idx="628">
                  <c:v>4.3611111111111098</c:v>
                </c:pt>
                <c:pt idx="629">
                  <c:v>4.36805555555555</c:v>
                </c:pt>
                <c:pt idx="630">
                  <c:v>4.375</c:v>
                </c:pt>
                <c:pt idx="631">
                  <c:v>4.3819444444444402</c:v>
                </c:pt>
                <c:pt idx="632">
                  <c:v>4.3888888888888804</c:v>
                </c:pt>
                <c:pt idx="633">
                  <c:v>4.3958333333333304</c:v>
                </c:pt>
                <c:pt idx="634">
                  <c:v>4.4027777777777697</c:v>
                </c:pt>
                <c:pt idx="635">
                  <c:v>4.4097222222222197</c:v>
                </c:pt>
                <c:pt idx="636">
                  <c:v>4.4166666666666599</c:v>
                </c:pt>
                <c:pt idx="637">
                  <c:v>4.4236111111111098</c:v>
                </c:pt>
                <c:pt idx="638">
                  <c:v>4.43055555555555</c:v>
                </c:pt>
                <c:pt idx="639">
                  <c:v>4.4375</c:v>
                </c:pt>
                <c:pt idx="640">
                  <c:v>4.4444444444444402</c:v>
                </c:pt>
                <c:pt idx="641">
                  <c:v>4.4513888888888804</c:v>
                </c:pt>
                <c:pt idx="642">
                  <c:v>4.4583333333333304</c:v>
                </c:pt>
                <c:pt idx="643">
                  <c:v>4.4652777777777697</c:v>
                </c:pt>
                <c:pt idx="644">
                  <c:v>4.4722222222222197</c:v>
                </c:pt>
                <c:pt idx="645">
                  <c:v>4.4791666666666599</c:v>
                </c:pt>
                <c:pt idx="646">
                  <c:v>4.4861111111111098</c:v>
                </c:pt>
                <c:pt idx="647">
                  <c:v>4.49305555555555</c:v>
                </c:pt>
                <c:pt idx="648">
                  <c:v>4.5</c:v>
                </c:pt>
                <c:pt idx="649">
                  <c:v>4.5069444444444402</c:v>
                </c:pt>
                <c:pt idx="650">
                  <c:v>4.5138888888888804</c:v>
                </c:pt>
                <c:pt idx="651">
                  <c:v>4.5208333333333304</c:v>
                </c:pt>
                <c:pt idx="652">
                  <c:v>4.5277777777777697</c:v>
                </c:pt>
                <c:pt idx="653">
                  <c:v>4.5347222222222197</c:v>
                </c:pt>
                <c:pt idx="654">
                  <c:v>4.5416666666666599</c:v>
                </c:pt>
                <c:pt idx="655">
                  <c:v>4.5486111111111098</c:v>
                </c:pt>
                <c:pt idx="656">
                  <c:v>4.55555555555555</c:v>
                </c:pt>
                <c:pt idx="657">
                  <c:v>4.5625</c:v>
                </c:pt>
                <c:pt idx="658">
                  <c:v>4.5694444444444402</c:v>
                </c:pt>
                <c:pt idx="659">
                  <c:v>4.5763888888888804</c:v>
                </c:pt>
                <c:pt idx="660">
                  <c:v>4.5833333333333304</c:v>
                </c:pt>
                <c:pt idx="661">
                  <c:v>4.5902777777777697</c:v>
                </c:pt>
                <c:pt idx="662">
                  <c:v>4.5972222222222197</c:v>
                </c:pt>
                <c:pt idx="663">
                  <c:v>4.6041666666666599</c:v>
                </c:pt>
                <c:pt idx="664">
                  <c:v>4.6111111111111098</c:v>
                </c:pt>
                <c:pt idx="665">
                  <c:v>4.61805555555555</c:v>
                </c:pt>
                <c:pt idx="666">
                  <c:v>4.625</c:v>
                </c:pt>
                <c:pt idx="667">
                  <c:v>4.6319444444444402</c:v>
                </c:pt>
                <c:pt idx="668">
                  <c:v>4.6388888888888804</c:v>
                </c:pt>
                <c:pt idx="669">
                  <c:v>4.6458333333333304</c:v>
                </c:pt>
                <c:pt idx="670">
                  <c:v>4.6527777777777697</c:v>
                </c:pt>
                <c:pt idx="671">
                  <c:v>4.6597222222222197</c:v>
                </c:pt>
                <c:pt idx="672">
                  <c:v>4.6666666666666599</c:v>
                </c:pt>
                <c:pt idx="673">
                  <c:v>4.6736111111111098</c:v>
                </c:pt>
                <c:pt idx="674">
                  <c:v>4.68055555555555</c:v>
                </c:pt>
                <c:pt idx="675">
                  <c:v>4.6875</c:v>
                </c:pt>
                <c:pt idx="676">
                  <c:v>4.6944444444444402</c:v>
                </c:pt>
                <c:pt idx="677">
                  <c:v>4.7013888888888804</c:v>
                </c:pt>
                <c:pt idx="678">
                  <c:v>4.7083333333333304</c:v>
                </c:pt>
                <c:pt idx="679">
                  <c:v>4.7152777777777697</c:v>
                </c:pt>
                <c:pt idx="680">
                  <c:v>4.7222222222222197</c:v>
                </c:pt>
                <c:pt idx="681">
                  <c:v>4.7291666666666599</c:v>
                </c:pt>
                <c:pt idx="682">
                  <c:v>4.7361111111111098</c:v>
                </c:pt>
                <c:pt idx="683">
                  <c:v>4.74305555555555</c:v>
                </c:pt>
                <c:pt idx="684">
                  <c:v>4.75</c:v>
                </c:pt>
                <c:pt idx="685">
                  <c:v>4.7569444444444402</c:v>
                </c:pt>
                <c:pt idx="686">
                  <c:v>4.7638888888888804</c:v>
                </c:pt>
                <c:pt idx="687">
                  <c:v>4.7708333333333304</c:v>
                </c:pt>
                <c:pt idx="688">
                  <c:v>4.7777777777777697</c:v>
                </c:pt>
                <c:pt idx="689">
                  <c:v>4.7847222222222197</c:v>
                </c:pt>
                <c:pt idx="690">
                  <c:v>4.7916666666666599</c:v>
                </c:pt>
                <c:pt idx="691">
                  <c:v>4.7986111111111098</c:v>
                </c:pt>
                <c:pt idx="692">
                  <c:v>4.80555555555555</c:v>
                </c:pt>
                <c:pt idx="693">
                  <c:v>4.8125</c:v>
                </c:pt>
                <c:pt idx="694">
                  <c:v>4.8194444444444402</c:v>
                </c:pt>
                <c:pt idx="695">
                  <c:v>4.8263888888888804</c:v>
                </c:pt>
                <c:pt idx="696">
                  <c:v>4.8333333333333304</c:v>
                </c:pt>
                <c:pt idx="697">
                  <c:v>4.8402777777777697</c:v>
                </c:pt>
                <c:pt idx="698">
                  <c:v>4.8472222222222197</c:v>
                </c:pt>
                <c:pt idx="699">
                  <c:v>4.8541666666666599</c:v>
                </c:pt>
                <c:pt idx="700">
                  <c:v>4.8611111111111098</c:v>
                </c:pt>
                <c:pt idx="701">
                  <c:v>4.86805555555555</c:v>
                </c:pt>
                <c:pt idx="702">
                  <c:v>4.875</c:v>
                </c:pt>
                <c:pt idx="703">
                  <c:v>4.8819444444444402</c:v>
                </c:pt>
                <c:pt idx="704">
                  <c:v>4.8888888888888804</c:v>
                </c:pt>
                <c:pt idx="705">
                  <c:v>4.8958333333333304</c:v>
                </c:pt>
                <c:pt idx="706">
                  <c:v>4.9027777777777697</c:v>
                </c:pt>
                <c:pt idx="707">
                  <c:v>4.9097222222222197</c:v>
                </c:pt>
                <c:pt idx="708">
                  <c:v>4.9166666666666599</c:v>
                </c:pt>
                <c:pt idx="709">
                  <c:v>4.9236111111111098</c:v>
                </c:pt>
                <c:pt idx="710">
                  <c:v>4.93055555555555</c:v>
                </c:pt>
                <c:pt idx="711">
                  <c:v>4.9375</c:v>
                </c:pt>
                <c:pt idx="712">
                  <c:v>4.9444444444444402</c:v>
                </c:pt>
                <c:pt idx="713">
                  <c:v>4.9513888888888804</c:v>
                </c:pt>
                <c:pt idx="714">
                  <c:v>4.9583333333333304</c:v>
                </c:pt>
                <c:pt idx="715">
                  <c:v>4.9652777777777697</c:v>
                </c:pt>
                <c:pt idx="716">
                  <c:v>4.9722222222222197</c:v>
                </c:pt>
                <c:pt idx="717">
                  <c:v>4.9791666666666599</c:v>
                </c:pt>
                <c:pt idx="718">
                  <c:v>4.9861111111111098</c:v>
                </c:pt>
                <c:pt idx="719">
                  <c:v>4.99305555555555</c:v>
                </c:pt>
                <c:pt idx="720">
                  <c:v>5</c:v>
                </c:pt>
                <c:pt idx="721">
                  <c:v>5.0069444444444402</c:v>
                </c:pt>
                <c:pt idx="722">
                  <c:v>5.0138888888888804</c:v>
                </c:pt>
                <c:pt idx="723">
                  <c:v>5.0208333333333304</c:v>
                </c:pt>
                <c:pt idx="724">
                  <c:v>5.0277777777777697</c:v>
                </c:pt>
                <c:pt idx="725">
                  <c:v>5.0347222222222197</c:v>
                </c:pt>
                <c:pt idx="726">
                  <c:v>5.0416666666666599</c:v>
                </c:pt>
                <c:pt idx="727">
                  <c:v>5.0486111111111098</c:v>
                </c:pt>
                <c:pt idx="728">
                  <c:v>5.05555555555555</c:v>
                </c:pt>
                <c:pt idx="729">
                  <c:v>5.0625</c:v>
                </c:pt>
                <c:pt idx="730">
                  <c:v>5.0694444444444402</c:v>
                </c:pt>
                <c:pt idx="731">
                  <c:v>5.0763888888888804</c:v>
                </c:pt>
                <c:pt idx="732">
                  <c:v>5.0833333333333304</c:v>
                </c:pt>
                <c:pt idx="733">
                  <c:v>5.0902777777777697</c:v>
                </c:pt>
                <c:pt idx="734">
                  <c:v>5.0972222222222197</c:v>
                </c:pt>
                <c:pt idx="735">
                  <c:v>5.1041666666666599</c:v>
                </c:pt>
                <c:pt idx="736">
                  <c:v>5.1111111111111098</c:v>
                </c:pt>
                <c:pt idx="737">
                  <c:v>5.11805555555555</c:v>
                </c:pt>
                <c:pt idx="738">
                  <c:v>5.125</c:v>
                </c:pt>
                <c:pt idx="739">
                  <c:v>5.1319444444444402</c:v>
                </c:pt>
                <c:pt idx="740">
                  <c:v>5.1388888888888804</c:v>
                </c:pt>
                <c:pt idx="741">
                  <c:v>5.1458333333333304</c:v>
                </c:pt>
                <c:pt idx="742">
                  <c:v>5.1527777777777697</c:v>
                </c:pt>
                <c:pt idx="743">
                  <c:v>5.1597222222222197</c:v>
                </c:pt>
                <c:pt idx="744">
                  <c:v>5.1666666666666599</c:v>
                </c:pt>
                <c:pt idx="745">
                  <c:v>5.1736111111111098</c:v>
                </c:pt>
                <c:pt idx="746">
                  <c:v>5.18055555555555</c:v>
                </c:pt>
                <c:pt idx="747">
                  <c:v>5.1875</c:v>
                </c:pt>
                <c:pt idx="748">
                  <c:v>5.1944444444444402</c:v>
                </c:pt>
                <c:pt idx="749">
                  <c:v>5.2013888888888804</c:v>
                </c:pt>
                <c:pt idx="750">
                  <c:v>5.2083333333333304</c:v>
                </c:pt>
                <c:pt idx="751">
                  <c:v>5.2152777777777697</c:v>
                </c:pt>
                <c:pt idx="752">
                  <c:v>5.2222222222222197</c:v>
                </c:pt>
                <c:pt idx="753">
                  <c:v>5.2291666666666599</c:v>
                </c:pt>
                <c:pt idx="754">
                  <c:v>5.2361111111111098</c:v>
                </c:pt>
                <c:pt idx="755">
                  <c:v>5.24305555555555</c:v>
                </c:pt>
                <c:pt idx="756">
                  <c:v>5.25</c:v>
                </c:pt>
                <c:pt idx="757">
                  <c:v>5.2569444444444402</c:v>
                </c:pt>
                <c:pt idx="758">
                  <c:v>5.2638888888888804</c:v>
                </c:pt>
                <c:pt idx="759">
                  <c:v>5.2708333333333304</c:v>
                </c:pt>
                <c:pt idx="760">
                  <c:v>5.2777777777777697</c:v>
                </c:pt>
                <c:pt idx="761">
                  <c:v>5.2847222222222197</c:v>
                </c:pt>
                <c:pt idx="762">
                  <c:v>5.2916666666666599</c:v>
                </c:pt>
                <c:pt idx="763">
                  <c:v>5.2986111111111098</c:v>
                </c:pt>
                <c:pt idx="764">
                  <c:v>5.30555555555555</c:v>
                </c:pt>
                <c:pt idx="765">
                  <c:v>5.3125</c:v>
                </c:pt>
                <c:pt idx="766">
                  <c:v>5.3194444444444402</c:v>
                </c:pt>
                <c:pt idx="767">
                  <c:v>5.3263888888888804</c:v>
                </c:pt>
                <c:pt idx="768">
                  <c:v>5.3333333333333304</c:v>
                </c:pt>
                <c:pt idx="769">
                  <c:v>5.3402777777777697</c:v>
                </c:pt>
                <c:pt idx="770">
                  <c:v>5.3472222222222197</c:v>
                </c:pt>
                <c:pt idx="771">
                  <c:v>5.3541666666666599</c:v>
                </c:pt>
                <c:pt idx="772">
                  <c:v>5.3611111111111098</c:v>
                </c:pt>
                <c:pt idx="773">
                  <c:v>5.36805555555555</c:v>
                </c:pt>
                <c:pt idx="774">
                  <c:v>5.375</c:v>
                </c:pt>
                <c:pt idx="775">
                  <c:v>5.3819444444444402</c:v>
                </c:pt>
                <c:pt idx="776">
                  <c:v>5.3888888888888902</c:v>
                </c:pt>
                <c:pt idx="777">
                  <c:v>5.3958333333333304</c:v>
                </c:pt>
                <c:pt idx="778">
                  <c:v>5.4027777777777697</c:v>
                </c:pt>
                <c:pt idx="779">
                  <c:v>5.4097222222222197</c:v>
                </c:pt>
                <c:pt idx="780">
                  <c:v>5.4166666666666599</c:v>
                </c:pt>
                <c:pt idx="781">
                  <c:v>5.4236111111111098</c:v>
                </c:pt>
                <c:pt idx="782">
                  <c:v>5.43055555555555</c:v>
                </c:pt>
                <c:pt idx="783">
                  <c:v>5.4375</c:v>
                </c:pt>
                <c:pt idx="784">
                  <c:v>5.4444444444444402</c:v>
                </c:pt>
                <c:pt idx="785">
                  <c:v>5.4513888888888902</c:v>
                </c:pt>
                <c:pt idx="786">
                  <c:v>5.4583333333333304</c:v>
                </c:pt>
                <c:pt idx="787">
                  <c:v>5.4652777777777697</c:v>
                </c:pt>
                <c:pt idx="788">
                  <c:v>5.4722222222222197</c:v>
                </c:pt>
                <c:pt idx="789">
                  <c:v>5.4791666666666599</c:v>
                </c:pt>
                <c:pt idx="790">
                  <c:v>5.4861111111111098</c:v>
                </c:pt>
                <c:pt idx="791">
                  <c:v>5.49305555555555</c:v>
                </c:pt>
                <c:pt idx="792">
                  <c:v>5.5</c:v>
                </c:pt>
                <c:pt idx="793">
                  <c:v>5.5069444444444402</c:v>
                </c:pt>
                <c:pt idx="794">
                  <c:v>5.5138888888888902</c:v>
                </c:pt>
                <c:pt idx="795">
                  <c:v>5.5208333333333304</c:v>
                </c:pt>
                <c:pt idx="796">
                  <c:v>5.5277777777777697</c:v>
                </c:pt>
                <c:pt idx="797">
                  <c:v>5.5347222222222197</c:v>
                </c:pt>
                <c:pt idx="798">
                  <c:v>5.5416666666666599</c:v>
                </c:pt>
                <c:pt idx="799">
                  <c:v>5.5486111111111098</c:v>
                </c:pt>
                <c:pt idx="800">
                  <c:v>5.55555555555555</c:v>
                </c:pt>
                <c:pt idx="801">
                  <c:v>5.5625</c:v>
                </c:pt>
                <c:pt idx="802">
                  <c:v>5.5694444444444402</c:v>
                </c:pt>
                <c:pt idx="803">
                  <c:v>5.5763888888888902</c:v>
                </c:pt>
                <c:pt idx="804">
                  <c:v>5.5833333333333304</c:v>
                </c:pt>
                <c:pt idx="805">
                  <c:v>5.5902777777777697</c:v>
                </c:pt>
                <c:pt idx="806">
                  <c:v>5.5972222222222197</c:v>
                </c:pt>
                <c:pt idx="807">
                  <c:v>5.6041666666666599</c:v>
                </c:pt>
                <c:pt idx="808">
                  <c:v>5.6111111111111098</c:v>
                </c:pt>
                <c:pt idx="809">
                  <c:v>5.61805555555555</c:v>
                </c:pt>
                <c:pt idx="810">
                  <c:v>5.625</c:v>
                </c:pt>
                <c:pt idx="811">
                  <c:v>5.6319444444444402</c:v>
                </c:pt>
                <c:pt idx="812">
                  <c:v>5.6388888888888902</c:v>
                </c:pt>
                <c:pt idx="813">
                  <c:v>5.6458333333333304</c:v>
                </c:pt>
                <c:pt idx="814">
                  <c:v>5.6527777777777697</c:v>
                </c:pt>
                <c:pt idx="815">
                  <c:v>5.6597222222222197</c:v>
                </c:pt>
                <c:pt idx="816">
                  <c:v>5.6666666666666599</c:v>
                </c:pt>
                <c:pt idx="817">
                  <c:v>5.6736111111111098</c:v>
                </c:pt>
                <c:pt idx="818">
                  <c:v>5.68055555555555</c:v>
                </c:pt>
                <c:pt idx="819">
                  <c:v>5.6875</c:v>
                </c:pt>
                <c:pt idx="820">
                  <c:v>5.6944444444444402</c:v>
                </c:pt>
                <c:pt idx="821">
                  <c:v>5.7013888888888902</c:v>
                </c:pt>
                <c:pt idx="822">
                  <c:v>5.7083333333333304</c:v>
                </c:pt>
                <c:pt idx="823">
                  <c:v>5.7152777777777697</c:v>
                </c:pt>
                <c:pt idx="824">
                  <c:v>5.7222222222222197</c:v>
                </c:pt>
                <c:pt idx="825">
                  <c:v>5.7291666666666599</c:v>
                </c:pt>
                <c:pt idx="826">
                  <c:v>5.7361111111111098</c:v>
                </c:pt>
                <c:pt idx="827">
                  <c:v>5.74305555555555</c:v>
                </c:pt>
                <c:pt idx="828">
                  <c:v>5.75</c:v>
                </c:pt>
                <c:pt idx="829">
                  <c:v>5.7569444444444402</c:v>
                </c:pt>
                <c:pt idx="830">
                  <c:v>5.7638888888888902</c:v>
                </c:pt>
                <c:pt idx="831">
                  <c:v>5.7708333333333304</c:v>
                </c:pt>
                <c:pt idx="832">
                  <c:v>5.7777777777777697</c:v>
                </c:pt>
                <c:pt idx="833">
                  <c:v>5.7847222222222197</c:v>
                </c:pt>
                <c:pt idx="834">
                  <c:v>5.7916666666666599</c:v>
                </c:pt>
                <c:pt idx="835">
                  <c:v>5.7986111111111098</c:v>
                </c:pt>
                <c:pt idx="836">
                  <c:v>5.80555555555555</c:v>
                </c:pt>
                <c:pt idx="837">
                  <c:v>5.8125</c:v>
                </c:pt>
                <c:pt idx="838">
                  <c:v>5.8194444444444402</c:v>
                </c:pt>
                <c:pt idx="839">
                  <c:v>5.8263888888888902</c:v>
                </c:pt>
                <c:pt idx="840">
                  <c:v>5.8333333333333304</c:v>
                </c:pt>
                <c:pt idx="841">
                  <c:v>5.8402777777777697</c:v>
                </c:pt>
                <c:pt idx="842">
                  <c:v>5.8472222222222197</c:v>
                </c:pt>
                <c:pt idx="843">
                  <c:v>5.8541666666666599</c:v>
                </c:pt>
                <c:pt idx="844">
                  <c:v>5.8611111111111098</c:v>
                </c:pt>
                <c:pt idx="845">
                  <c:v>5.86805555555555</c:v>
                </c:pt>
                <c:pt idx="846">
                  <c:v>5.875</c:v>
                </c:pt>
                <c:pt idx="847">
                  <c:v>5.8819444444444402</c:v>
                </c:pt>
                <c:pt idx="848">
                  <c:v>5.8888888888888902</c:v>
                </c:pt>
                <c:pt idx="849">
                  <c:v>5.8958333333333304</c:v>
                </c:pt>
                <c:pt idx="850">
                  <c:v>5.9027777777777697</c:v>
                </c:pt>
                <c:pt idx="851">
                  <c:v>5.9097222222222197</c:v>
                </c:pt>
                <c:pt idx="852">
                  <c:v>5.9166666666666599</c:v>
                </c:pt>
                <c:pt idx="853">
                  <c:v>5.9236111111111098</c:v>
                </c:pt>
                <c:pt idx="854">
                  <c:v>5.93055555555555</c:v>
                </c:pt>
                <c:pt idx="855">
                  <c:v>5.9375</c:v>
                </c:pt>
                <c:pt idx="856">
                  <c:v>5.9444444444444402</c:v>
                </c:pt>
                <c:pt idx="857">
                  <c:v>5.9513888888888902</c:v>
                </c:pt>
                <c:pt idx="858">
                  <c:v>5.9583333333333304</c:v>
                </c:pt>
                <c:pt idx="859">
                  <c:v>5.9652777777777697</c:v>
                </c:pt>
                <c:pt idx="860">
                  <c:v>5.9722222222222197</c:v>
                </c:pt>
                <c:pt idx="861">
                  <c:v>5.9791666666666599</c:v>
                </c:pt>
                <c:pt idx="862">
                  <c:v>5.9861111111111098</c:v>
                </c:pt>
                <c:pt idx="863">
                  <c:v>5.99305555555555</c:v>
                </c:pt>
                <c:pt idx="864">
                  <c:v>6</c:v>
                </c:pt>
                <c:pt idx="865">
                  <c:v>6.0069444444444402</c:v>
                </c:pt>
                <c:pt idx="866">
                  <c:v>6.0138888888888902</c:v>
                </c:pt>
                <c:pt idx="867">
                  <c:v>6.0208333333333304</c:v>
                </c:pt>
                <c:pt idx="868">
                  <c:v>6.0277777777777697</c:v>
                </c:pt>
                <c:pt idx="869">
                  <c:v>6.0347222222222197</c:v>
                </c:pt>
                <c:pt idx="870">
                  <c:v>6.0416666666666599</c:v>
                </c:pt>
                <c:pt idx="871">
                  <c:v>6.0486111111111098</c:v>
                </c:pt>
                <c:pt idx="872">
                  <c:v>6.05555555555555</c:v>
                </c:pt>
                <c:pt idx="873">
                  <c:v>6.0625</c:v>
                </c:pt>
                <c:pt idx="874">
                  <c:v>6.0694444444444402</c:v>
                </c:pt>
                <c:pt idx="875">
                  <c:v>6.0763888888888902</c:v>
                </c:pt>
                <c:pt idx="876">
                  <c:v>6.0833333333333304</c:v>
                </c:pt>
                <c:pt idx="877">
                  <c:v>6.0902777777777697</c:v>
                </c:pt>
                <c:pt idx="878">
                  <c:v>6.0972222222222197</c:v>
                </c:pt>
                <c:pt idx="879">
                  <c:v>6.1041666666666599</c:v>
                </c:pt>
                <c:pt idx="880">
                  <c:v>6.1111111111111098</c:v>
                </c:pt>
                <c:pt idx="881">
                  <c:v>6.11805555555555</c:v>
                </c:pt>
                <c:pt idx="882">
                  <c:v>6.125</c:v>
                </c:pt>
                <c:pt idx="883">
                  <c:v>6.1319444444444402</c:v>
                </c:pt>
                <c:pt idx="884">
                  <c:v>6.1388888888888902</c:v>
                </c:pt>
                <c:pt idx="885">
                  <c:v>6.1458333333333304</c:v>
                </c:pt>
                <c:pt idx="886">
                  <c:v>6.1527777777777697</c:v>
                </c:pt>
                <c:pt idx="887">
                  <c:v>6.1597222222222197</c:v>
                </c:pt>
                <c:pt idx="888">
                  <c:v>6.1666666666666599</c:v>
                </c:pt>
                <c:pt idx="889">
                  <c:v>6.1736111111111098</c:v>
                </c:pt>
                <c:pt idx="890">
                  <c:v>6.18055555555555</c:v>
                </c:pt>
                <c:pt idx="891">
                  <c:v>6.1875</c:v>
                </c:pt>
                <c:pt idx="892">
                  <c:v>6.1944444444444402</c:v>
                </c:pt>
                <c:pt idx="893">
                  <c:v>6.2013888888888902</c:v>
                </c:pt>
                <c:pt idx="894">
                  <c:v>6.2083333333333304</c:v>
                </c:pt>
                <c:pt idx="895">
                  <c:v>6.2152777777777697</c:v>
                </c:pt>
                <c:pt idx="896">
                  <c:v>6.2222222222222197</c:v>
                </c:pt>
                <c:pt idx="897">
                  <c:v>6.2291666666666599</c:v>
                </c:pt>
                <c:pt idx="898">
                  <c:v>6.2361111111111098</c:v>
                </c:pt>
                <c:pt idx="899">
                  <c:v>6.24305555555555</c:v>
                </c:pt>
                <c:pt idx="900">
                  <c:v>6.25</c:v>
                </c:pt>
                <c:pt idx="901">
                  <c:v>6.2569444444444402</c:v>
                </c:pt>
                <c:pt idx="902">
                  <c:v>6.2638888888888902</c:v>
                </c:pt>
                <c:pt idx="903">
                  <c:v>6.2708333333333304</c:v>
                </c:pt>
                <c:pt idx="904">
                  <c:v>6.2777777777777697</c:v>
                </c:pt>
                <c:pt idx="905">
                  <c:v>6.2847222222222197</c:v>
                </c:pt>
                <c:pt idx="906">
                  <c:v>6.2916666666666599</c:v>
                </c:pt>
                <c:pt idx="907">
                  <c:v>6.2986111111111098</c:v>
                </c:pt>
                <c:pt idx="908">
                  <c:v>6.30555555555555</c:v>
                </c:pt>
                <c:pt idx="909">
                  <c:v>6.3125</c:v>
                </c:pt>
                <c:pt idx="910">
                  <c:v>6.3194444444444402</c:v>
                </c:pt>
                <c:pt idx="911">
                  <c:v>6.3263888888888902</c:v>
                </c:pt>
                <c:pt idx="912">
                  <c:v>6.3333333333333304</c:v>
                </c:pt>
                <c:pt idx="913">
                  <c:v>6.3402777777777697</c:v>
                </c:pt>
                <c:pt idx="914">
                  <c:v>6.3472222222222197</c:v>
                </c:pt>
                <c:pt idx="915">
                  <c:v>6.3541666666666599</c:v>
                </c:pt>
                <c:pt idx="916">
                  <c:v>6.3611111111111098</c:v>
                </c:pt>
                <c:pt idx="917">
                  <c:v>6.36805555555555</c:v>
                </c:pt>
                <c:pt idx="918">
                  <c:v>6.375</c:v>
                </c:pt>
                <c:pt idx="919">
                  <c:v>6.3819444444444402</c:v>
                </c:pt>
                <c:pt idx="920">
                  <c:v>6.3888888888888902</c:v>
                </c:pt>
                <c:pt idx="921">
                  <c:v>6.3958333333333304</c:v>
                </c:pt>
                <c:pt idx="922">
                  <c:v>6.4027777777777697</c:v>
                </c:pt>
                <c:pt idx="923">
                  <c:v>6.4097222222222197</c:v>
                </c:pt>
                <c:pt idx="924">
                  <c:v>6.4166666666666599</c:v>
                </c:pt>
                <c:pt idx="925">
                  <c:v>6.4236111111111098</c:v>
                </c:pt>
                <c:pt idx="926">
                  <c:v>6.43055555555555</c:v>
                </c:pt>
                <c:pt idx="927">
                  <c:v>6.4375</c:v>
                </c:pt>
                <c:pt idx="928">
                  <c:v>6.4444444444444402</c:v>
                </c:pt>
                <c:pt idx="929">
                  <c:v>6.4513888888888902</c:v>
                </c:pt>
                <c:pt idx="930">
                  <c:v>6.4583333333333304</c:v>
                </c:pt>
                <c:pt idx="931">
                  <c:v>6.4652777777777697</c:v>
                </c:pt>
                <c:pt idx="932">
                  <c:v>6.4722222222222197</c:v>
                </c:pt>
                <c:pt idx="933">
                  <c:v>6.4791666666666599</c:v>
                </c:pt>
                <c:pt idx="934">
                  <c:v>6.4861111111111098</c:v>
                </c:pt>
                <c:pt idx="935">
                  <c:v>6.49305555555555</c:v>
                </c:pt>
                <c:pt idx="936">
                  <c:v>6.5</c:v>
                </c:pt>
                <c:pt idx="937">
                  <c:v>6.5069444444444402</c:v>
                </c:pt>
                <c:pt idx="938">
                  <c:v>6.5138888888888902</c:v>
                </c:pt>
                <c:pt idx="939">
                  <c:v>6.5208333333333304</c:v>
                </c:pt>
                <c:pt idx="940">
                  <c:v>6.5277777777777697</c:v>
                </c:pt>
                <c:pt idx="941">
                  <c:v>6.5347222222222197</c:v>
                </c:pt>
                <c:pt idx="942">
                  <c:v>6.5416666666666599</c:v>
                </c:pt>
                <c:pt idx="943">
                  <c:v>6.5486111111111098</c:v>
                </c:pt>
                <c:pt idx="944">
                  <c:v>6.55555555555555</c:v>
                </c:pt>
                <c:pt idx="945">
                  <c:v>6.5625</c:v>
                </c:pt>
                <c:pt idx="946">
                  <c:v>6.5694444444444402</c:v>
                </c:pt>
                <c:pt idx="947">
                  <c:v>6.5763888888888902</c:v>
                </c:pt>
                <c:pt idx="948">
                  <c:v>6.5833333333333304</c:v>
                </c:pt>
                <c:pt idx="949">
                  <c:v>6.5902777777777697</c:v>
                </c:pt>
                <c:pt idx="950">
                  <c:v>6.5972222222222197</c:v>
                </c:pt>
                <c:pt idx="951">
                  <c:v>6.6041666666666599</c:v>
                </c:pt>
                <c:pt idx="952">
                  <c:v>6.6111111111111098</c:v>
                </c:pt>
                <c:pt idx="953">
                  <c:v>6.61805555555555</c:v>
                </c:pt>
                <c:pt idx="954">
                  <c:v>6.625</c:v>
                </c:pt>
                <c:pt idx="955">
                  <c:v>6.6319444444444402</c:v>
                </c:pt>
                <c:pt idx="956">
                  <c:v>6.6388888888888902</c:v>
                </c:pt>
                <c:pt idx="957">
                  <c:v>6.6458333333333304</c:v>
                </c:pt>
                <c:pt idx="958">
                  <c:v>6.6527777777777697</c:v>
                </c:pt>
                <c:pt idx="959">
                  <c:v>6.6597222222222197</c:v>
                </c:pt>
                <c:pt idx="960">
                  <c:v>6.6666666666666599</c:v>
                </c:pt>
                <c:pt idx="961">
                  <c:v>6.6736111111111098</c:v>
                </c:pt>
                <c:pt idx="962">
                  <c:v>6.68055555555555</c:v>
                </c:pt>
                <c:pt idx="963">
                  <c:v>6.6875</c:v>
                </c:pt>
                <c:pt idx="964">
                  <c:v>6.6944444444444402</c:v>
                </c:pt>
                <c:pt idx="965">
                  <c:v>6.7013888888888902</c:v>
                </c:pt>
                <c:pt idx="966">
                  <c:v>6.7083333333333304</c:v>
                </c:pt>
                <c:pt idx="967">
                  <c:v>6.7152777777777697</c:v>
                </c:pt>
                <c:pt idx="968">
                  <c:v>6.7222222222222197</c:v>
                </c:pt>
                <c:pt idx="969">
                  <c:v>6.7291666666666599</c:v>
                </c:pt>
                <c:pt idx="970">
                  <c:v>6.7361111111111098</c:v>
                </c:pt>
                <c:pt idx="971">
                  <c:v>6.74305555555555</c:v>
                </c:pt>
                <c:pt idx="972">
                  <c:v>6.75</c:v>
                </c:pt>
                <c:pt idx="973">
                  <c:v>6.7569444444444402</c:v>
                </c:pt>
                <c:pt idx="974">
                  <c:v>6.7638888888888902</c:v>
                </c:pt>
                <c:pt idx="975">
                  <c:v>6.7708333333333304</c:v>
                </c:pt>
                <c:pt idx="976">
                  <c:v>6.7777777777777697</c:v>
                </c:pt>
                <c:pt idx="977">
                  <c:v>6.7847222222222197</c:v>
                </c:pt>
                <c:pt idx="978">
                  <c:v>6.7916666666666599</c:v>
                </c:pt>
                <c:pt idx="979">
                  <c:v>6.7986111111111098</c:v>
                </c:pt>
                <c:pt idx="980">
                  <c:v>6.80555555555555</c:v>
                </c:pt>
                <c:pt idx="981">
                  <c:v>6.8125</c:v>
                </c:pt>
                <c:pt idx="982">
                  <c:v>6.8194444444444402</c:v>
                </c:pt>
                <c:pt idx="983">
                  <c:v>6.8263888888888902</c:v>
                </c:pt>
                <c:pt idx="984">
                  <c:v>6.8333333333333304</c:v>
                </c:pt>
                <c:pt idx="985">
                  <c:v>6.8402777777777697</c:v>
                </c:pt>
                <c:pt idx="986">
                  <c:v>6.8472222222222197</c:v>
                </c:pt>
                <c:pt idx="987">
                  <c:v>6.8541666666666599</c:v>
                </c:pt>
                <c:pt idx="988">
                  <c:v>6.8611111111111098</c:v>
                </c:pt>
                <c:pt idx="989">
                  <c:v>6.86805555555555</c:v>
                </c:pt>
                <c:pt idx="990">
                  <c:v>6.875</c:v>
                </c:pt>
                <c:pt idx="991">
                  <c:v>6.8819444444444402</c:v>
                </c:pt>
                <c:pt idx="992">
                  <c:v>6.8888888888888902</c:v>
                </c:pt>
                <c:pt idx="993">
                  <c:v>6.8958333333333304</c:v>
                </c:pt>
                <c:pt idx="994">
                  <c:v>6.9027777777777697</c:v>
                </c:pt>
                <c:pt idx="995">
                  <c:v>6.9097222222222197</c:v>
                </c:pt>
                <c:pt idx="996">
                  <c:v>6.9166666666666599</c:v>
                </c:pt>
                <c:pt idx="997">
                  <c:v>6.9236111111111098</c:v>
                </c:pt>
                <c:pt idx="998">
                  <c:v>6.93055555555555</c:v>
                </c:pt>
                <c:pt idx="999">
                  <c:v>6.9375</c:v>
                </c:pt>
                <c:pt idx="1000">
                  <c:v>6.9444444444444402</c:v>
                </c:pt>
                <c:pt idx="1001">
                  <c:v>6.9513888888888902</c:v>
                </c:pt>
                <c:pt idx="1002">
                  <c:v>6.9583333333333304</c:v>
                </c:pt>
                <c:pt idx="1003">
                  <c:v>6.9652777777777697</c:v>
                </c:pt>
                <c:pt idx="1004">
                  <c:v>6.9722222222222197</c:v>
                </c:pt>
                <c:pt idx="1005">
                  <c:v>6.9791666666666599</c:v>
                </c:pt>
                <c:pt idx="1006">
                  <c:v>6.9861111111111098</c:v>
                </c:pt>
                <c:pt idx="1007">
                  <c:v>6.99305555555555</c:v>
                </c:pt>
                <c:pt idx="1008">
                  <c:v>7</c:v>
                </c:pt>
                <c:pt idx="1009">
                  <c:v>7.0069444444444402</c:v>
                </c:pt>
                <c:pt idx="1010">
                  <c:v>7.0138888888888902</c:v>
                </c:pt>
                <c:pt idx="1011">
                  <c:v>7.0208333333333304</c:v>
                </c:pt>
                <c:pt idx="1012">
                  <c:v>7.0277777777777697</c:v>
                </c:pt>
                <c:pt idx="1013">
                  <c:v>7.0347222222222197</c:v>
                </c:pt>
                <c:pt idx="1014">
                  <c:v>7.0416666666666599</c:v>
                </c:pt>
                <c:pt idx="1015">
                  <c:v>7.0486111111111098</c:v>
                </c:pt>
                <c:pt idx="1016">
                  <c:v>7.05555555555555</c:v>
                </c:pt>
                <c:pt idx="1017">
                  <c:v>7.0625</c:v>
                </c:pt>
                <c:pt idx="1018">
                  <c:v>7.0694444444444402</c:v>
                </c:pt>
                <c:pt idx="1019">
                  <c:v>7.0763888888888902</c:v>
                </c:pt>
                <c:pt idx="1020">
                  <c:v>7.0833333333333304</c:v>
                </c:pt>
                <c:pt idx="1021">
                  <c:v>7.0902777777777697</c:v>
                </c:pt>
                <c:pt idx="1022">
                  <c:v>7.0972222222222197</c:v>
                </c:pt>
                <c:pt idx="1023">
                  <c:v>7.1041666666666599</c:v>
                </c:pt>
                <c:pt idx="1024">
                  <c:v>7.1111111111111098</c:v>
                </c:pt>
                <c:pt idx="1025">
                  <c:v>7.11805555555555</c:v>
                </c:pt>
                <c:pt idx="1026">
                  <c:v>7.125</c:v>
                </c:pt>
                <c:pt idx="1027">
                  <c:v>7.1319444444444402</c:v>
                </c:pt>
                <c:pt idx="1028">
                  <c:v>7.1388888888888902</c:v>
                </c:pt>
                <c:pt idx="1029">
                  <c:v>7.1458333333333304</c:v>
                </c:pt>
                <c:pt idx="1030">
                  <c:v>7.1527777777777697</c:v>
                </c:pt>
                <c:pt idx="1031">
                  <c:v>7.1597222222222197</c:v>
                </c:pt>
                <c:pt idx="1032">
                  <c:v>7.1666666666666599</c:v>
                </c:pt>
                <c:pt idx="1033">
                  <c:v>7.1736111111111098</c:v>
                </c:pt>
                <c:pt idx="1034">
                  <c:v>7.18055555555555</c:v>
                </c:pt>
                <c:pt idx="1035">
                  <c:v>7.1875</c:v>
                </c:pt>
                <c:pt idx="1036">
                  <c:v>7.1944444444444402</c:v>
                </c:pt>
                <c:pt idx="1037">
                  <c:v>7.2013888888888902</c:v>
                </c:pt>
                <c:pt idx="1038">
                  <c:v>7.2083333333333304</c:v>
                </c:pt>
                <c:pt idx="1039">
                  <c:v>7.2152777777777697</c:v>
                </c:pt>
                <c:pt idx="1040">
                  <c:v>7.2222222222222197</c:v>
                </c:pt>
                <c:pt idx="1041">
                  <c:v>7.2291666666666599</c:v>
                </c:pt>
                <c:pt idx="1042">
                  <c:v>7.2361111111111098</c:v>
                </c:pt>
                <c:pt idx="1043">
                  <c:v>7.24305555555555</c:v>
                </c:pt>
                <c:pt idx="1044">
                  <c:v>7.25</c:v>
                </c:pt>
                <c:pt idx="1045">
                  <c:v>7.2569444444444402</c:v>
                </c:pt>
                <c:pt idx="1046">
                  <c:v>7.2638888888888902</c:v>
                </c:pt>
                <c:pt idx="1047">
                  <c:v>7.2708333333333304</c:v>
                </c:pt>
                <c:pt idx="1048">
                  <c:v>7.2777777777777697</c:v>
                </c:pt>
                <c:pt idx="1049">
                  <c:v>7.2847222222222197</c:v>
                </c:pt>
                <c:pt idx="1050">
                  <c:v>7.2916666666666599</c:v>
                </c:pt>
                <c:pt idx="1051">
                  <c:v>7.2986111111111098</c:v>
                </c:pt>
                <c:pt idx="1052">
                  <c:v>7.30555555555555</c:v>
                </c:pt>
                <c:pt idx="1053">
                  <c:v>7.3125</c:v>
                </c:pt>
                <c:pt idx="1054">
                  <c:v>7.3194444444444402</c:v>
                </c:pt>
                <c:pt idx="1055">
                  <c:v>7.3263888888888902</c:v>
                </c:pt>
                <c:pt idx="1056">
                  <c:v>7.3333333333333304</c:v>
                </c:pt>
                <c:pt idx="1057">
                  <c:v>7.3402777777777697</c:v>
                </c:pt>
                <c:pt idx="1058">
                  <c:v>7.3472222222222197</c:v>
                </c:pt>
                <c:pt idx="1059">
                  <c:v>7.3541666666666599</c:v>
                </c:pt>
                <c:pt idx="1060">
                  <c:v>7.3611111111111098</c:v>
                </c:pt>
                <c:pt idx="1061">
                  <c:v>7.36805555555555</c:v>
                </c:pt>
                <c:pt idx="1062">
                  <c:v>7.375</c:v>
                </c:pt>
                <c:pt idx="1063">
                  <c:v>7.3819444444444402</c:v>
                </c:pt>
                <c:pt idx="1064">
                  <c:v>7.3888888888888902</c:v>
                </c:pt>
                <c:pt idx="1065">
                  <c:v>7.3958333333333304</c:v>
                </c:pt>
                <c:pt idx="1066">
                  <c:v>7.4027777777777697</c:v>
                </c:pt>
                <c:pt idx="1067">
                  <c:v>7.4097222222222197</c:v>
                </c:pt>
                <c:pt idx="1068">
                  <c:v>7.4166666666666599</c:v>
                </c:pt>
                <c:pt idx="1069">
                  <c:v>7.4236111111111098</c:v>
                </c:pt>
                <c:pt idx="1070">
                  <c:v>7.43055555555555</c:v>
                </c:pt>
                <c:pt idx="1071">
                  <c:v>7.4375</c:v>
                </c:pt>
                <c:pt idx="1072">
                  <c:v>7.4444444444444402</c:v>
                </c:pt>
                <c:pt idx="1073">
                  <c:v>7.4513888888888902</c:v>
                </c:pt>
                <c:pt idx="1074">
                  <c:v>7.4583333333333304</c:v>
                </c:pt>
                <c:pt idx="1075">
                  <c:v>7.4652777777777697</c:v>
                </c:pt>
                <c:pt idx="1076">
                  <c:v>7.4722222222222197</c:v>
                </c:pt>
                <c:pt idx="1077">
                  <c:v>7.4791666666666599</c:v>
                </c:pt>
                <c:pt idx="1078">
                  <c:v>7.4861111111111098</c:v>
                </c:pt>
                <c:pt idx="1079">
                  <c:v>7.49305555555555</c:v>
                </c:pt>
                <c:pt idx="1080">
                  <c:v>7.5</c:v>
                </c:pt>
                <c:pt idx="1081">
                  <c:v>7.5069444444444402</c:v>
                </c:pt>
                <c:pt idx="1082">
                  <c:v>7.5138888888888902</c:v>
                </c:pt>
                <c:pt idx="1083">
                  <c:v>7.5208333333333304</c:v>
                </c:pt>
                <c:pt idx="1084">
                  <c:v>7.5277777777777697</c:v>
                </c:pt>
                <c:pt idx="1085">
                  <c:v>7.5347222222222197</c:v>
                </c:pt>
                <c:pt idx="1086">
                  <c:v>7.5416666666666599</c:v>
                </c:pt>
                <c:pt idx="1087">
                  <c:v>7.5486111111111098</c:v>
                </c:pt>
                <c:pt idx="1088">
                  <c:v>7.55555555555555</c:v>
                </c:pt>
                <c:pt idx="1089">
                  <c:v>7.5625</c:v>
                </c:pt>
                <c:pt idx="1090">
                  <c:v>7.5694444444444402</c:v>
                </c:pt>
                <c:pt idx="1091">
                  <c:v>7.5763888888888902</c:v>
                </c:pt>
                <c:pt idx="1092">
                  <c:v>7.5833333333333304</c:v>
                </c:pt>
                <c:pt idx="1093">
                  <c:v>7.5902777777777697</c:v>
                </c:pt>
                <c:pt idx="1094">
                  <c:v>7.5972222222222197</c:v>
                </c:pt>
                <c:pt idx="1095">
                  <c:v>7.6041666666666599</c:v>
                </c:pt>
                <c:pt idx="1096">
                  <c:v>7.6111111111111098</c:v>
                </c:pt>
                <c:pt idx="1097">
                  <c:v>7.61805555555555</c:v>
                </c:pt>
                <c:pt idx="1098">
                  <c:v>7.625</c:v>
                </c:pt>
                <c:pt idx="1099">
                  <c:v>7.6319444444444402</c:v>
                </c:pt>
                <c:pt idx="1100">
                  <c:v>7.6388888888888902</c:v>
                </c:pt>
                <c:pt idx="1101">
                  <c:v>7.6458333333333304</c:v>
                </c:pt>
                <c:pt idx="1102">
                  <c:v>7.6527777777777697</c:v>
                </c:pt>
                <c:pt idx="1103">
                  <c:v>7.6597222222222197</c:v>
                </c:pt>
                <c:pt idx="1104">
                  <c:v>7.6666666666666599</c:v>
                </c:pt>
                <c:pt idx="1105">
                  <c:v>7.6736111111111098</c:v>
                </c:pt>
                <c:pt idx="1106">
                  <c:v>7.68055555555555</c:v>
                </c:pt>
                <c:pt idx="1107">
                  <c:v>7.6875</c:v>
                </c:pt>
                <c:pt idx="1108">
                  <c:v>7.6944444444444402</c:v>
                </c:pt>
                <c:pt idx="1109">
                  <c:v>7.7013888888888902</c:v>
                </c:pt>
                <c:pt idx="1110">
                  <c:v>7.7083333333333304</c:v>
                </c:pt>
                <c:pt idx="1111">
                  <c:v>7.7152777777777697</c:v>
                </c:pt>
                <c:pt idx="1112">
                  <c:v>7.7222222222222197</c:v>
                </c:pt>
                <c:pt idx="1113">
                  <c:v>7.7291666666666599</c:v>
                </c:pt>
                <c:pt idx="1114">
                  <c:v>7.7361111111111098</c:v>
                </c:pt>
                <c:pt idx="1115">
                  <c:v>7.74305555555555</c:v>
                </c:pt>
                <c:pt idx="1116">
                  <c:v>7.75</c:v>
                </c:pt>
                <c:pt idx="1117">
                  <c:v>7.7569444444444402</c:v>
                </c:pt>
                <c:pt idx="1118">
                  <c:v>7.7638888888888902</c:v>
                </c:pt>
                <c:pt idx="1119">
                  <c:v>7.7708333333333304</c:v>
                </c:pt>
                <c:pt idx="1120">
                  <c:v>7.7777777777777697</c:v>
                </c:pt>
                <c:pt idx="1121">
                  <c:v>7.7847222222222197</c:v>
                </c:pt>
                <c:pt idx="1122">
                  <c:v>7.7916666666666599</c:v>
                </c:pt>
                <c:pt idx="1123">
                  <c:v>7.7986111111111098</c:v>
                </c:pt>
                <c:pt idx="1124">
                  <c:v>7.80555555555555</c:v>
                </c:pt>
                <c:pt idx="1125">
                  <c:v>7.8125</c:v>
                </c:pt>
                <c:pt idx="1126">
                  <c:v>7.8194444444444402</c:v>
                </c:pt>
                <c:pt idx="1127">
                  <c:v>7.8263888888888902</c:v>
                </c:pt>
                <c:pt idx="1128">
                  <c:v>7.8333333333333304</c:v>
                </c:pt>
                <c:pt idx="1129">
                  <c:v>7.8402777777777697</c:v>
                </c:pt>
                <c:pt idx="1130">
                  <c:v>7.8472222222222197</c:v>
                </c:pt>
                <c:pt idx="1131">
                  <c:v>7.8541666666666599</c:v>
                </c:pt>
                <c:pt idx="1132">
                  <c:v>7.8611111111111098</c:v>
                </c:pt>
                <c:pt idx="1133">
                  <c:v>7.86805555555555</c:v>
                </c:pt>
                <c:pt idx="1134">
                  <c:v>7.875</c:v>
                </c:pt>
                <c:pt idx="1135">
                  <c:v>7.8819444444444402</c:v>
                </c:pt>
                <c:pt idx="1136">
                  <c:v>7.8888888888888902</c:v>
                </c:pt>
                <c:pt idx="1137">
                  <c:v>7.8958333333333304</c:v>
                </c:pt>
                <c:pt idx="1138">
                  <c:v>7.9027777777777697</c:v>
                </c:pt>
                <c:pt idx="1139">
                  <c:v>7.9097222222222197</c:v>
                </c:pt>
                <c:pt idx="1140">
                  <c:v>7.9166666666666599</c:v>
                </c:pt>
                <c:pt idx="1141">
                  <c:v>7.9236111111111098</c:v>
                </c:pt>
                <c:pt idx="1142">
                  <c:v>7.93055555555555</c:v>
                </c:pt>
                <c:pt idx="1143">
                  <c:v>7.9375</c:v>
                </c:pt>
                <c:pt idx="1144">
                  <c:v>7.9444444444444402</c:v>
                </c:pt>
                <c:pt idx="1145">
                  <c:v>7.9513888888888902</c:v>
                </c:pt>
                <c:pt idx="1146">
                  <c:v>7.9583333333333304</c:v>
                </c:pt>
                <c:pt idx="1147">
                  <c:v>7.9652777777777697</c:v>
                </c:pt>
                <c:pt idx="1148">
                  <c:v>7.9722222222222197</c:v>
                </c:pt>
                <c:pt idx="1149">
                  <c:v>7.9791666666666599</c:v>
                </c:pt>
                <c:pt idx="1150">
                  <c:v>7.9861111111111098</c:v>
                </c:pt>
                <c:pt idx="1151">
                  <c:v>7.99305555555555</c:v>
                </c:pt>
                <c:pt idx="1152">
                  <c:v>8</c:v>
                </c:pt>
                <c:pt idx="1153">
                  <c:v>8.0069444444444393</c:v>
                </c:pt>
                <c:pt idx="1154">
                  <c:v>8.0138888888888893</c:v>
                </c:pt>
                <c:pt idx="1155">
                  <c:v>8.0208333333333304</c:v>
                </c:pt>
                <c:pt idx="1156">
                  <c:v>8.0277777777777697</c:v>
                </c:pt>
                <c:pt idx="1157">
                  <c:v>8.0347222222222197</c:v>
                </c:pt>
                <c:pt idx="1158">
                  <c:v>8.0416666666666607</c:v>
                </c:pt>
                <c:pt idx="1159">
                  <c:v>8.0486111111111107</c:v>
                </c:pt>
                <c:pt idx="1160">
                  <c:v>8.05555555555555</c:v>
                </c:pt>
                <c:pt idx="1161">
                  <c:v>8.0625</c:v>
                </c:pt>
                <c:pt idx="1162">
                  <c:v>8.0694444444444393</c:v>
                </c:pt>
                <c:pt idx="1163">
                  <c:v>8.0763888888888893</c:v>
                </c:pt>
                <c:pt idx="1164">
                  <c:v>8.0833333333333304</c:v>
                </c:pt>
                <c:pt idx="1165">
                  <c:v>8.0902777777777697</c:v>
                </c:pt>
                <c:pt idx="1166">
                  <c:v>8.0972222222222197</c:v>
                </c:pt>
                <c:pt idx="1167">
                  <c:v>8.1041666666666607</c:v>
                </c:pt>
                <c:pt idx="1168">
                  <c:v>8.1111111111111107</c:v>
                </c:pt>
                <c:pt idx="1169">
                  <c:v>8.11805555555555</c:v>
                </c:pt>
                <c:pt idx="1170">
                  <c:v>8.125</c:v>
                </c:pt>
                <c:pt idx="1171">
                  <c:v>8.1319444444444393</c:v>
                </c:pt>
                <c:pt idx="1172">
                  <c:v>8.1388888888888893</c:v>
                </c:pt>
                <c:pt idx="1173">
                  <c:v>8.1458333333333304</c:v>
                </c:pt>
                <c:pt idx="1174">
                  <c:v>8.1527777777777697</c:v>
                </c:pt>
                <c:pt idx="1175">
                  <c:v>8.1597222222222197</c:v>
                </c:pt>
                <c:pt idx="1176">
                  <c:v>8.1666666666666607</c:v>
                </c:pt>
                <c:pt idx="1177">
                  <c:v>8.1736111111111107</c:v>
                </c:pt>
                <c:pt idx="1178">
                  <c:v>8.18055555555555</c:v>
                </c:pt>
                <c:pt idx="1179">
                  <c:v>8.1875</c:v>
                </c:pt>
                <c:pt idx="1180">
                  <c:v>8.1944444444444393</c:v>
                </c:pt>
                <c:pt idx="1181">
                  <c:v>8.2013888888888893</c:v>
                </c:pt>
                <c:pt idx="1182">
                  <c:v>8.2083333333333304</c:v>
                </c:pt>
                <c:pt idx="1183">
                  <c:v>8.2152777777777697</c:v>
                </c:pt>
                <c:pt idx="1184">
                  <c:v>8.2222222222222197</c:v>
                </c:pt>
                <c:pt idx="1185">
                  <c:v>8.2291666666666607</c:v>
                </c:pt>
                <c:pt idx="1186">
                  <c:v>8.2361111111111107</c:v>
                </c:pt>
                <c:pt idx="1187">
                  <c:v>8.24305555555555</c:v>
                </c:pt>
                <c:pt idx="1188">
                  <c:v>8.25</c:v>
                </c:pt>
                <c:pt idx="1189">
                  <c:v>8.2569444444444393</c:v>
                </c:pt>
                <c:pt idx="1190">
                  <c:v>8.2638888888888893</c:v>
                </c:pt>
                <c:pt idx="1191">
                  <c:v>8.2708333333333304</c:v>
                </c:pt>
                <c:pt idx="1192">
                  <c:v>8.2777777777777697</c:v>
                </c:pt>
                <c:pt idx="1193">
                  <c:v>8.2847222222222197</c:v>
                </c:pt>
                <c:pt idx="1194">
                  <c:v>8.2916666666666607</c:v>
                </c:pt>
                <c:pt idx="1195">
                  <c:v>8.2986111111111107</c:v>
                </c:pt>
                <c:pt idx="1196">
                  <c:v>8.30555555555555</c:v>
                </c:pt>
                <c:pt idx="1197">
                  <c:v>8.3125</c:v>
                </c:pt>
                <c:pt idx="1198">
                  <c:v>8.3194444444444393</c:v>
                </c:pt>
                <c:pt idx="1199">
                  <c:v>8.3263888888888893</c:v>
                </c:pt>
                <c:pt idx="1200">
                  <c:v>8.3333333333333304</c:v>
                </c:pt>
                <c:pt idx="1201">
                  <c:v>8.3402777777777697</c:v>
                </c:pt>
                <c:pt idx="1202">
                  <c:v>8.3472222222222197</c:v>
                </c:pt>
                <c:pt idx="1203">
                  <c:v>8.3541666666666607</c:v>
                </c:pt>
                <c:pt idx="1204">
                  <c:v>8.3611111111111107</c:v>
                </c:pt>
                <c:pt idx="1205">
                  <c:v>8.36805555555555</c:v>
                </c:pt>
                <c:pt idx="1206">
                  <c:v>8.375</c:v>
                </c:pt>
                <c:pt idx="1207">
                  <c:v>8.3819444444444393</c:v>
                </c:pt>
                <c:pt idx="1208">
                  <c:v>8.3888888888888893</c:v>
                </c:pt>
                <c:pt idx="1209">
                  <c:v>8.3958333333333304</c:v>
                </c:pt>
                <c:pt idx="1210">
                  <c:v>8.4027777777777697</c:v>
                </c:pt>
                <c:pt idx="1211">
                  <c:v>8.4097222222222197</c:v>
                </c:pt>
                <c:pt idx="1212">
                  <c:v>8.4166666666666607</c:v>
                </c:pt>
                <c:pt idx="1213">
                  <c:v>8.4236111111111107</c:v>
                </c:pt>
                <c:pt idx="1214">
                  <c:v>8.43055555555555</c:v>
                </c:pt>
                <c:pt idx="1215">
                  <c:v>8.4375</c:v>
                </c:pt>
                <c:pt idx="1216">
                  <c:v>8.4444444444444393</c:v>
                </c:pt>
                <c:pt idx="1217">
                  <c:v>8.4513888888888893</c:v>
                </c:pt>
                <c:pt idx="1218">
                  <c:v>8.4583333333333304</c:v>
                </c:pt>
                <c:pt idx="1219">
                  <c:v>8.4652777777777697</c:v>
                </c:pt>
                <c:pt idx="1220">
                  <c:v>8.4722222222222197</c:v>
                </c:pt>
                <c:pt idx="1221">
                  <c:v>8.4791666666666607</c:v>
                </c:pt>
                <c:pt idx="1222">
                  <c:v>8.4861111111111107</c:v>
                </c:pt>
                <c:pt idx="1223">
                  <c:v>8.49305555555555</c:v>
                </c:pt>
                <c:pt idx="1224">
                  <c:v>8.5</c:v>
                </c:pt>
                <c:pt idx="1225">
                  <c:v>8.5069444444444393</c:v>
                </c:pt>
                <c:pt idx="1226">
                  <c:v>8.5138888888888893</c:v>
                </c:pt>
                <c:pt idx="1227">
                  <c:v>8.5208333333333304</c:v>
                </c:pt>
                <c:pt idx="1228">
                  <c:v>8.5277777777777697</c:v>
                </c:pt>
                <c:pt idx="1229">
                  <c:v>8.5347222222222197</c:v>
                </c:pt>
                <c:pt idx="1230">
                  <c:v>8.5416666666666607</c:v>
                </c:pt>
                <c:pt idx="1231">
                  <c:v>8.5486111111111107</c:v>
                </c:pt>
                <c:pt idx="1232">
                  <c:v>8.55555555555555</c:v>
                </c:pt>
                <c:pt idx="1233">
                  <c:v>8.5625</c:v>
                </c:pt>
                <c:pt idx="1234">
                  <c:v>8.5694444444444393</c:v>
                </c:pt>
                <c:pt idx="1235">
                  <c:v>8.5763888888888893</c:v>
                </c:pt>
                <c:pt idx="1236">
                  <c:v>8.5833333333333304</c:v>
                </c:pt>
                <c:pt idx="1237">
                  <c:v>8.5902777777777697</c:v>
                </c:pt>
                <c:pt idx="1238">
                  <c:v>8.5972222222222197</c:v>
                </c:pt>
                <c:pt idx="1239">
                  <c:v>8.6041666666666607</c:v>
                </c:pt>
                <c:pt idx="1240">
                  <c:v>8.6111111111111107</c:v>
                </c:pt>
                <c:pt idx="1241">
                  <c:v>8.61805555555555</c:v>
                </c:pt>
                <c:pt idx="1242">
                  <c:v>8.625</c:v>
                </c:pt>
                <c:pt idx="1243">
                  <c:v>8.6319444444444393</c:v>
                </c:pt>
                <c:pt idx="1244">
                  <c:v>8.6388888888888893</c:v>
                </c:pt>
                <c:pt idx="1245">
                  <c:v>8.6458333333333304</c:v>
                </c:pt>
                <c:pt idx="1246">
                  <c:v>8.6527777777777697</c:v>
                </c:pt>
                <c:pt idx="1247">
                  <c:v>8.6597222222222197</c:v>
                </c:pt>
                <c:pt idx="1248">
                  <c:v>8.6666666666666607</c:v>
                </c:pt>
                <c:pt idx="1249">
                  <c:v>8.6736111111111107</c:v>
                </c:pt>
                <c:pt idx="1250">
                  <c:v>8.68055555555555</c:v>
                </c:pt>
                <c:pt idx="1251">
                  <c:v>8.6875</c:v>
                </c:pt>
                <c:pt idx="1252">
                  <c:v>8.6944444444444393</c:v>
                </c:pt>
                <c:pt idx="1253">
                  <c:v>8.7013888888888893</c:v>
                </c:pt>
                <c:pt idx="1254">
                  <c:v>8.7083333333333304</c:v>
                </c:pt>
                <c:pt idx="1255">
                  <c:v>8.7152777777777697</c:v>
                </c:pt>
                <c:pt idx="1256">
                  <c:v>8.7222222222222197</c:v>
                </c:pt>
                <c:pt idx="1257">
                  <c:v>8.7291666666666607</c:v>
                </c:pt>
                <c:pt idx="1258">
                  <c:v>8.7361111111111107</c:v>
                </c:pt>
                <c:pt idx="1259">
                  <c:v>8.74305555555555</c:v>
                </c:pt>
                <c:pt idx="1260">
                  <c:v>8.75</c:v>
                </c:pt>
                <c:pt idx="1261">
                  <c:v>8.7569444444444393</c:v>
                </c:pt>
                <c:pt idx="1262">
                  <c:v>8.7638888888888893</c:v>
                </c:pt>
                <c:pt idx="1263">
                  <c:v>8.7708333333333304</c:v>
                </c:pt>
                <c:pt idx="1264">
                  <c:v>8.7777777777777697</c:v>
                </c:pt>
                <c:pt idx="1265">
                  <c:v>8.7847222222222197</c:v>
                </c:pt>
                <c:pt idx="1266">
                  <c:v>8.7916666666666607</c:v>
                </c:pt>
                <c:pt idx="1267">
                  <c:v>8.7986111111111107</c:v>
                </c:pt>
                <c:pt idx="1268">
                  <c:v>8.80555555555555</c:v>
                </c:pt>
                <c:pt idx="1269">
                  <c:v>8.8125</c:v>
                </c:pt>
                <c:pt idx="1270">
                  <c:v>8.8194444444444393</c:v>
                </c:pt>
                <c:pt idx="1271">
                  <c:v>8.8263888888888893</c:v>
                </c:pt>
                <c:pt idx="1272">
                  <c:v>8.8333333333333304</c:v>
                </c:pt>
                <c:pt idx="1273">
                  <c:v>8.8402777777777697</c:v>
                </c:pt>
                <c:pt idx="1274">
                  <c:v>8.8472222222222197</c:v>
                </c:pt>
                <c:pt idx="1275">
                  <c:v>8.8541666666666607</c:v>
                </c:pt>
                <c:pt idx="1276">
                  <c:v>8.8611111111111107</c:v>
                </c:pt>
                <c:pt idx="1277">
                  <c:v>8.86805555555555</c:v>
                </c:pt>
                <c:pt idx="1278">
                  <c:v>8.875</c:v>
                </c:pt>
                <c:pt idx="1279">
                  <c:v>8.8819444444444393</c:v>
                </c:pt>
                <c:pt idx="1280">
                  <c:v>8.8888888888888893</c:v>
                </c:pt>
                <c:pt idx="1281">
                  <c:v>8.8958333333333304</c:v>
                </c:pt>
                <c:pt idx="1282">
                  <c:v>8.9027777777777697</c:v>
                </c:pt>
                <c:pt idx="1283">
                  <c:v>8.9097222222222197</c:v>
                </c:pt>
                <c:pt idx="1284">
                  <c:v>8.9166666666666607</c:v>
                </c:pt>
                <c:pt idx="1285">
                  <c:v>8.9236111111111107</c:v>
                </c:pt>
                <c:pt idx="1286">
                  <c:v>8.93055555555555</c:v>
                </c:pt>
                <c:pt idx="1287">
                  <c:v>8.9375</c:v>
                </c:pt>
                <c:pt idx="1288">
                  <c:v>8.9444444444444393</c:v>
                </c:pt>
                <c:pt idx="1289">
                  <c:v>8.9513888888888893</c:v>
                </c:pt>
                <c:pt idx="1290">
                  <c:v>8.9583333333333304</c:v>
                </c:pt>
                <c:pt idx="1291">
                  <c:v>8.9652777777777697</c:v>
                </c:pt>
                <c:pt idx="1292">
                  <c:v>8.9722222222222197</c:v>
                </c:pt>
                <c:pt idx="1293">
                  <c:v>8.9791666666666607</c:v>
                </c:pt>
                <c:pt idx="1294">
                  <c:v>8.9861111111111107</c:v>
                </c:pt>
                <c:pt idx="1295">
                  <c:v>8.99305555555555</c:v>
                </c:pt>
                <c:pt idx="1296">
                  <c:v>9</c:v>
                </c:pt>
                <c:pt idx="1297">
                  <c:v>9.0069444444444393</c:v>
                </c:pt>
                <c:pt idx="1298">
                  <c:v>9.0138888888888893</c:v>
                </c:pt>
                <c:pt idx="1299">
                  <c:v>9.0208333333333304</c:v>
                </c:pt>
                <c:pt idx="1300">
                  <c:v>9.0277777777777697</c:v>
                </c:pt>
                <c:pt idx="1301">
                  <c:v>9.0347222222222197</c:v>
                </c:pt>
                <c:pt idx="1302">
                  <c:v>9.0416666666666607</c:v>
                </c:pt>
                <c:pt idx="1303">
                  <c:v>9.0486111111111107</c:v>
                </c:pt>
                <c:pt idx="1304">
                  <c:v>9.05555555555555</c:v>
                </c:pt>
                <c:pt idx="1305">
                  <c:v>9.0625</c:v>
                </c:pt>
                <c:pt idx="1306">
                  <c:v>9.0694444444444393</c:v>
                </c:pt>
                <c:pt idx="1307">
                  <c:v>9.0763888888888893</c:v>
                </c:pt>
                <c:pt idx="1308">
                  <c:v>9.0833333333333304</c:v>
                </c:pt>
                <c:pt idx="1309">
                  <c:v>9.0902777777777697</c:v>
                </c:pt>
                <c:pt idx="1310">
                  <c:v>9.0972222222222197</c:v>
                </c:pt>
                <c:pt idx="1311">
                  <c:v>9.1041666666666607</c:v>
                </c:pt>
                <c:pt idx="1312">
                  <c:v>9.1111111111111107</c:v>
                </c:pt>
                <c:pt idx="1313">
                  <c:v>9.11805555555555</c:v>
                </c:pt>
                <c:pt idx="1314">
                  <c:v>9.125</c:v>
                </c:pt>
                <c:pt idx="1315">
                  <c:v>9.1319444444444393</c:v>
                </c:pt>
                <c:pt idx="1316">
                  <c:v>9.1388888888888893</c:v>
                </c:pt>
                <c:pt idx="1317">
                  <c:v>9.1458333333333304</c:v>
                </c:pt>
                <c:pt idx="1318">
                  <c:v>9.1527777777777697</c:v>
                </c:pt>
                <c:pt idx="1319">
                  <c:v>9.1597222222222197</c:v>
                </c:pt>
                <c:pt idx="1320">
                  <c:v>9.1666666666666607</c:v>
                </c:pt>
                <c:pt idx="1321">
                  <c:v>9.1736111111111107</c:v>
                </c:pt>
                <c:pt idx="1322">
                  <c:v>9.18055555555555</c:v>
                </c:pt>
                <c:pt idx="1323">
                  <c:v>9.1875</c:v>
                </c:pt>
                <c:pt idx="1324">
                  <c:v>9.1944444444444393</c:v>
                </c:pt>
                <c:pt idx="1325">
                  <c:v>9.2013888888888893</c:v>
                </c:pt>
                <c:pt idx="1326">
                  <c:v>9.2083333333333304</c:v>
                </c:pt>
                <c:pt idx="1327">
                  <c:v>9.2152777777777697</c:v>
                </c:pt>
                <c:pt idx="1328">
                  <c:v>9.2222222222222197</c:v>
                </c:pt>
                <c:pt idx="1329">
                  <c:v>9.2291666666666607</c:v>
                </c:pt>
                <c:pt idx="1330">
                  <c:v>9.2361111111111107</c:v>
                </c:pt>
                <c:pt idx="1331">
                  <c:v>9.24305555555555</c:v>
                </c:pt>
                <c:pt idx="1332">
                  <c:v>9.25</c:v>
                </c:pt>
                <c:pt idx="1333">
                  <c:v>9.2569444444444393</c:v>
                </c:pt>
                <c:pt idx="1334">
                  <c:v>9.2638888888888893</c:v>
                </c:pt>
                <c:pt idx="1335">
                  <c:v>9.2708333333333304</c:v>
                </c:pt>
                <c:pt idx="1336">
                  <c:v>9.2777777777777697</c:v>
                </c:pt>
                <c:pt idx="1337">
                  <c:v>9.2847222222222197</c:v>
                </c:pt>
                <c:pt idx="1338">
                  <c:v>9.2916666666666607</c:v>
                </c:pt>
                <c:pt idx="1339">
                  <c:v>9.2986111111111107</c:v>
                </c:pt>
                <c:pt idx="1340">
                  <c:v>9.30555555555555</c:v>
                </c:pt>
                <c:pt idx="1341">
                  <c:v>9.3125</c:v>
                </c:pt>
                <c:pt idx="1342">
                  <c:v>9.3194444444444393</c:v>
                </c:pt>
                <c:pt idx="1343">
                  <c:v>9.3263888888888893</c:v>
                </c:pt>
                <c:pt idx="1344">
                  <c:v>9.3333333333333304</c:v>
                </c:pt>
                <c:pt idx="1345">
                  <c:v>9.3402777777777697</c:v>
                </c:pt>
                <c:pt idx="1346">
                  <c:v>9.3472222222222197</c:v>
                </c:pt>
                <c:pt idx="1347">
                  <c:v>9.3541666666666607</c:v>
                </c:pt>
                <c:pt idx="1348">
                  <c:v>9.3611111111111107</c:v>
                </c:pt>
                <c:pt idx="1349">
                  <c:v>9.36805555555555</c:v>
                </c:pt>
                <c:pt idx="1350">
                  <c:v>9.375</c:v>
                </c:pt>
                <c:pt idx="1351">
                  <c:v>9.3819444444444393</c:v>
                </c:pt>
                <c:pt idx="1352">
                  <c:v>9.3888888888888893</c:v>
                </c:pt>
                <c:pt idx="1353">
                  <c:v>9.3958333333333304</c:v>
                </c:pt>
                <c:pt idx="1354">
                  <c:v>9.4027777777777697</c:v>
                </c:pt>
                <c:pt idx="1355">
                  <c:v>9.4097222222222197</c:v>
                </c:pt>
                <c:pt idx="1356">
                  <c:v>9.4166666666666607</c:v>
                </c:pt>
                <c:pt idx="1357">
                  <c:v>9.4236111111111107</c:v>
                </c:pt>
                <c:pt idx="1358">
                  <c:v>9.43055555555555</c:v>
                </c:pt>
                <c:pt idx="1359">
                  <c:v>9.4375</c:v>
                </c:pt>
                <c:pt idx="1360">
                  <c:v>9.4444444444444393</c:v>
                </c:pt>
                <c:pt idx="1361">
                  <c:v>9.4513888888888893</c:v>
                </c:pt>
                <c:pt idx="1362">
                  <c:v>9.4583333333333304</c:v>
                </c:pt>
                <c:pt idx="1363">
                  <c:v>9.4652777777777697</c:v>
                </c:pt>
                <c:pt idx="1364">
                  <c:v>9.4722222222222197</c:v>
                </c:pt>
                <c:pt idx="1365">
                  <c:v>9.4791666666666607</c:v>
                </c:pt>
                <c:pt idx="1366">
                  <c:v>9.4861111111111107</c:v>
                </c:pt>
                <c:pt idx="1367">
                  <c:v>9.49305555555555</c:v>
                </c:pt>
                <c:pt idx="1368">
                  <c:v>9.5</c:v>
                </c:pt>
                <c:pt idx="1369">
                  <c:v>9.5069444444444393</c:v>
                </c:pt>
                <c:pt idx="1370">
                  <c:v>9.5138888888888893</c:v>
                </c:pt>
                <c:pt idx="1371">
                  <c:v>9.5208333333333304</c:v>
                </c:pt>
                <c:pt idx="1372">
                  <c:v>9.5277777777777697</c:v>
                </c:pt>
                <c:pt idx="1373">
                  <c:v>9.5347222222222197</c:v>
                </c:pt>
                <c:pt idx="1374">
                  <c:v>9.5416666666666607</c:v>
                </c:pt>
                <c:pt idx="1375">
                  <c:v>9.5486111111111107</c:v>
                </c:pt>
                <c:pt idx="1376">
                  <c:v>9.55555555555555</c:v>
                </c:pt>
                <c:pt idx="1377">
                  <c:v>9.5625</c:v>
                </c:pt>
                <c:pt idx="1378">
                  <c:v>9.5694444444444393</c:v>
                </c:pt>
                <c:pt idx="1379">
                  <c:v>9.5763888888888893</c:v>
                </c:pt>
                <c:pt idx="1380">
                  <c:v>9.5833333333333304</c:v>
                </c:pt>
                <c:pt idx="1381">
                  <c:v>9.5902777777777697</c:v>
                </c:pt>
                <c:pt idx="1382">
                  <c:v>9.5972222222222197</c:v>
                </c:pt>
                <c:pt idx="1383">
                  <c:v>9.6041666666666607</c:v>
                </c:pt>
                <c:pt idx="1384">
                  <c:v>9.6111111111111107</c:v>
                </c:pt>
                <c:pt idx="1385">
                  <c:v>9.61805555555555</c:v>
                </c:pt>
                <c:pt idx="1386">
                  <c:v>9.625</c:v>
                </c:pt>
                <c:pt idx="1387">
                  <c:v>9.6319444444444393</c:v>
                </c:pt>
                <c:pt idx="1388">
                  <c:v>9.6388888888888893</c:v>
                </c:pt>
                <c:pt idx="1389">
                  <c:v>9.6458333333333304</c:v>
                </c:pt>
                <c:pt idx="1390">
                  <c:v>9.6527777777777697</c:v>
                </c:pt>
                <c:pt idx="1391">
                  <c:v>9.6597222222222197</c:v>
                </c:pt>
                <c:pt idx="1392">
                  <c:v>9.6666666666666607</c:v>
                </c:pt>
                <c:pt idx="1393">
                  <c:v>9.6736111111111107</c:v>
                </c:pt>
                <c:pt idx="1394">
                  <c:v>9.68055555555555</c:v>
                </c:pt>
                <c:pt idx="1395">
                  <c:v>9.6875</c:v>
                </c:pt>
                <c:pt idx="1396">
                  <c:v>9.6944444444444393</c:v>
                </c:pt>
                <c:pt idx="1397">
                  <c:v>9.7013888888888893</c:v>
                </c:pt>
                <c:pt idx="1398">
                  <c:v>9.7083333333333304</c:v>
                </c:pt>
                <c:pt idx="1399">
                  <c:v>9.7152777777777697</c:v>
                </c:pt>
                <c:pt idx="1400">
                  <c:v>9.7222222222222197</c:v>
                </c:pt>
                <c:pt idx="1401">
                  <c:v>9.7291666666666607</c:v>
                </c:pt>
                <c:pt idx="1402">
                  <c:v>9.7361111111111107</c:v>
                </c:pt>
                <c:pt idx="1403">
                  <c:v>9.74305555555555</c:v>
                </c:pt>
                <c:pt idx="1404">
                  <c:v>9.75</c:v>
                </c:pt>
                <c:pt idx="1405">
                  <c:v>9.7569444444444393</c:v>
                </c:pt>
                <c:pt idx="1406">
                  <c:v>9.7638888888888893</c:v>
                </c:pt>
                <c:pt idx="1407">
                  <c:v>9.7708333333333304</c:v>
                </c:pt>
                <c:pt idx="1408">
                  <c:v>9.7777777777777697</c:v>
                </c:pt>
                <c:pt idx="1409">
                  <c:v>9.7847222222222197</c:v>
                </c:pt>
                <c:pt idx="1410">
                  <c:v>9.7916666666666607</c:v>
                </c:pt>
                <c:pt idx="1411">
                  <c:v>9.7986111111111107</c:v>
                </c:pt>
                <c:pt idx="1412">
                  <c:v>9.80555555555555</c:v>
                </c:pt>
                <c:pt idx="1413">
                  <c:v>9.8125</c:v>
                </c:pt>
                <c:pt idx="1414">
                  <c:v>9.8194444444444393</c:v>
                </c:pt>
                <c:pt idx="1415">
                  <c:v>9.8263888888888893</c:v>
                </c:pt>
                <c:pt idx="1416">
                  <c:v>9.8333333333333304</c:v>
                </c:pt>
                <c:pt idx="1417">
                  <c:v>9.8402777777777697</c:v>
                </c:pt>
                <c:pt idx="1418">
                  <c:v>9.8472222222222197</c:v>
                </c:pt>
                <c:pt idx="1419">
                  <c:v>9.8541666666666607</c:v>
                </c:pt>
                <c:pt idx="1420">
                  <c:v>9.8611111111111107</c:v>
                </c:pt>
                <c:pt idx="1421">
                  <c:v>9.86805555555555</c:v>
                </c:pt>
                <c:pt idx="1422">
                  <c:v>9.875</c:v>
                </c:pt>
                <c:pt idx="1423">
                  <c:v>9.8819444444444393</c:v>
                </c:pt>
                <c:pt idx="1424">
                  <c:v>9.8888888888888893</c:v>
                </c:pt>
                <c:pt idx="1425">
                  <c:v>9.8958333333333304</c:v>
                </c:pt>
                <c:pt idx="1426">
                  <c:v>9.9027777777777697</c:v>
                </c:pt>
                <c:pt idx="1427">
                  <c:v>9.9097222222222197</c:v>
                </c:pt>
                <c:pt idx="1428">
                  <c:v>9.9166666666666607</c:v>
                </c:pt>
                <c:pt idx="1429">
                  <c:v>9.9236111111111107</c:v>
                </c:pt>
                <c:pt idx="1430">
                  <c:v>9.93055555555555</c:v>
                </c:pt>
                <c:pt idx="1431">
                  <c:v>9.9375</c:v>
                </c:pt>
                <c:pt idx="1432">
                  <c:v>9.9444444444444393</c:v>
                </c:pt>
                <c:pt idx="1433">
                  <c:v>9.9513888888888893</c:v>
                </c:pt>
                <c:pt idx="1434">
                  <c:v>9.9583333333333304</c:v>
                </c:pt>
                <c:pt idx="1435">
                  <c:v>9.9652777777777697</c:v>
                </c:pt>
                <c:pt idx="1436">
                  <c:v>9.9722222222222197</c:v>
                </c:pt>
                <c:pt idx="1437">
                  <c:v>9.9791666666666607</c:v>
                </c:pt>
                <c:pt idx="1438">
                  <c:v>9.9861111111111107</c:v>
                </c:pt>
                <c:pt idx="1439">
                  <c:v>9.99305555555555</c:v>
                </c:pt>
                <c:pt idx="1440">
                  <c:v>10</c:v>
                </c:pt>
                <c:pt idx="1441">
                  <c:v>10.0069444444444</c:v>
                </c:pt>
                <c:pt idx="1442">
                  <c:v>10.0138888888888</c:v>
                </c:pt>
                <c:pt idx="1443">
                  <c:v>10.0208333333333</c:v>
                </c:pt>
                <c:pt idx="1444">
                  <c:v>10.0277777777777</c:v>
                </c:pt>
                <c:pt idx="1445">
                  <c:v>10.0347222222222</c:v>
                </c:pt>
                <c:pt idx="1446">
                  <c:v>10.0416666666666</c:v>
                </c:pt>
                <c:pt idx="1447">
                  <c:v>10.0486111111111</c:v>
                </c:pt>
                <c:pt idx="1448">
                  <c:v>10.0555555555555</c:v>
                </c:pt>
                <c:pt idx="1449">
                  <c:v>10.0625</c:v>
                </c:pt>
                <c:pt idx="1450">
                  <c:v>10.0694444444444</c:v>
                </c:pt>
                <c:pt idx="1451">
                  <c:v>10.0763888888888</c:v>
                </c:pt>
                <c:pt idx="1452">
                  <c:v>10.0833333333333</c:v>
                </c:pt>
                <c:pt idx="1453">
                  <c:v>10.0902777777777</c:v>
                </c:pt>
                <c:pt idx="1454">
                  <c:v>10.0972222222222</c:v>
                </c:pt>
                <c:pt idx="1455">
                  <c:v>10.1041666666666</c:v>
                </c:pt>
                <c:pt idx="1456">
                  <c:v>10.1111111111111</c:v>
                </c:pt>
                <c:pt idx="1457">
                  <c:v>10.1180555555555</c:v>
                </c:pt>
                <c:pt idx="1458">
                  <c:v>10.125</c:v>
                </c:pt>
                <c:pt idx="1459">
                  <c:v>10.1319444444444</c:v>
                </c:pt>
                <c:pt idx="1460">
                  <c:v>10.1388888888888</c:v>
                </c:pt>
                <c:pt idx="1461">
                  <c:v>10.1458333333333</c:v>
                </c:pt>
                <c:pt idx="1462">
                  <c:v>10.1527777777777</c:v>
                </c:pt>
                <c:pt idx="1463">
                  <c:v>10.1597222222222</c:v>
                </c:pt>
                <c:pt idx="1464">
                  <c:v>10.1666666666666</c:v>
                </c:pt>
                <c:pt idx="1465">
                  <c:v>10.1736111111111</c:v>
                </c:pt>
                <c:pt idx="1466">
                  <c:v>10.1805555555555</c:v>
                </c:pt>
                <c:pt idx="1467">
                  <c:v>10.1875</c:v>
                </c:pt>
                <c:pt idx="1468">
                  <c:v>10.1944444444444</c:v>
                </c:pt>
                <c:pt idx="1469">
                  <c:v>10.2013888888888</c:v>
                </c:pt>
                <c:pt idx="1470">
                  <c:v>10.2083333333333</c:v>
                </c:pt>
                <c:pt idx="1471">
                  <c:v>10.2152777777777</c:v>
                </c:pt>
                <c:pt idx="1472">
                  <c:v>10.2222222222222</c:v>
                </c:pt>
                <c:pt idx="1473">
                  <c:v>10.2291666666666</c:v>
                </c:pt>
                <c:pt idx="1474">
                  <c:v>10.2361111111111</c:v>
                </c:pt>
                <c:pt idx="1475">
                  <c:v>10.2430555555555</c:v>
                </c:pt>
                <c:pt idx="1476">
                  <c:v>10.25</c:v>
                </c:pt>
                <c:pt idx="1477">
                  <c:v>10.2569444444444</c:v>
                </c:pt>
                <c:pt idx="1478">
                  <c:v>10.2638888888888</c:v>
                </c:pt>
                <c:pt idx="1479">
                  <c:v>10.2708333333333</c:v>
                </c:pt>
                <c:pt idx="1480">
                  <c:v>10.2777777777777</c:v>
                </c:pt>
                <c:pt idx="1481">
                  <c:v>10.2847222222222</c:v>
                </c:pt>
                <c:pt idx="1482">
                  <c:v>10.2916666666666</c:v>
                </c:pt>
                <c:pt idx="1483">
                  <c:v>10.2986111111111</c:v>
                </c:pt>
                <c:pt idx="1484">
                  <c:v>10.3055555555555</c:v>
                </c:pt>
                <c:pt idx="1485">
                  <c:v>10.3125</c:v>
                </c:pt>
                <c:pt idx="1486">
                  <c:v>10.3194444444444</c:v>
                </c:pt>
                <c:pt idx="1487">
                  <c:v>10.3263888888888</c:v>
                </c:pt>
                <c:pt idx="1488">
                  <c:v>10.3333333333333</c:v>
                </c:pt>
                <c:pt idx="1489">
                  <c:v>10.3402777777777</c:v>
                </c:pt>
                <c:pt idx="1490">
                  <c:v>10.3472222222222</c:v>
                </c:pt>
                <c:pt idx="1491">
                  <c:v>10.3541666666666</c:v>
                </c:pt>
                <c:pt idx="1492">
                  <c:v>10.3611111111111</c:v>
                </c:pt>
                <c:pt idx="1493">
                  <c:v>10.3680555555555</c:v>
                </c:pt>
                <c:pt idx="1494">
                  <c:v>10.375</c:v>
                </c:pt>
                <c:pt idx="1495">
                  <c:v>10.3819444444444</c:v>
                </c:pt>
                <c:pt idx="1496">
                  <c:v>10.3888888888888</c:v>
                </c:pt>
                <c:pt idx="1497">
                  <c:v>10.3958333333333</c:v>
                </c:pt>
                <c:pt idx="1498">
                  <c:v>10.4027777777777</c:v>
                </c:pt>
                <c:pt idx="1499">
                  <c:v>10.4097222222222</c:v>
                </c:pt>
                <c:pt idx="1500">
                  <c:v>10.4166666666666</c:v>
                </c:pt>
                <c:pt idx="1501">
                  <c:v>10.4236111111111</c:v>
                </c:pt>
                <c:pt idx="1502">
                  <c:v>10.4305555555555</c:v>
                </c:pt>
                <c:pt idx="1503">
                  <c:v>10.4375</c:v>
                </c:pt>
                <c:pt idx="1504">
                  <c:v>10.4444444444444</c:v>
                </c:pt>
                <c:pt idx="1505">
                  <c:v>10.4513888888888</c:v>
                </c:pt>
                <c:pt idx="1506">
                  <c:v>10.4583333333333</c:v>
                </c:pt>
                <c:pt idx="1507">
                  <c:v>10.4652777777777</c:v>
                </c:pt>
                <c:pt idx="1508">
                  <c:v>10.4722222222222</c:v>
                </c:pt>
                <c:pt idx="1509">
                  <c:v>10.4791666666666</c:v>
                </c:pt>
                <c:pt idx="1510">
                  <c:v>10.4861111111111</c:v>
                </c:pt>
                <c:pt idx="1511">
                  <c:v>10.4930555555555</c:v>
                </c:pt>
                <c:pt idx="1512">
                  <c:v>10.5</c:v>
                </c:pt>
                <c:pt idx="1513">
                  <c:v>10.5069444444444</c:v>
                </c:pt>
                <c:pt idx="1514">
                  <c:v>10.5138888888888</c:v>
                </c:pt>
                <c:pt idx="1515">
                  <c:v>10.5208333333333</c:v>
                </c:pt>
                <c:pt idx="1516">
                  <c:v>10.5277777777777</c:v>
                </c:pt>
                <c:pt idx="1517">
                  <c:v>10.5347222222222</c:v>
                </c:pt>
                <c:pt idx="1518">
                  <c:v>10.5416666666666</c:v>
                </c:pt>
                <c:pt idx="1519">
                  <c:v>10.5486111111111</c:v>
                </c:pt>
                <c:pt idx="1520">
                  <c:v>10.5555555555555</c:v>
                </c:pt>
                <c:pt idx="1521">
                  <c:v>10.5625</c:v>
                </c:pt>
                <c:pt idx="1522">
                  <c:v>10.5694444444444</c:v>
                </c:pt>
                <c:pt idx="1523">
                  <c:v>10.5763888888888</c:v>
                </c:pt>
                <c:pt idx="1524">
                  <c:v>10.5833333333333</c:v>
                </c:pt>
                <c:pt idx="1525">
                  <c:v>10.5902777777777</c:v>
                </c:pt>
                <c:pt idx="1526">
                  <c:v>10.5972222222222</c:v>
                </c:pt>
                <c:pt idx="1527">
                  <c:v>10.6041666666666</c:v>
                </c:pt>
                <c:pt idx="1528">
                  <c:v>10.6111111111111</c:v>
                </c:pt>
                <c:pt idx="1529">
                  <c:v>10.6180555555555</c:v>
                </c:pt>
                <c:pt idx="1530">
                  <c:v>10.625</c:v>
                </c:pt>
                <c:pt idx="1531">
                  <c:v>10.6319444444444</c:v>
                </c:pt>
                <c:pt idx="1532">
                  <c:v>10.6388888888888</c:v>
                </c:pt>
                <c:pt idx="1533">
                  <c:v>10.6458333333333</c:v>
                </c:pt>
                <c:pt idx="1534">
                  <c:v>10.6527777777777</c:v>
                </c:pt>
                <c:pt idx="1535">
                  <c:v>10.6597222222222</c:v>
                </c:pt>
                <c:pt idx="1536">
                  <c:v>10.6666666666666</c:v>
                </c:pt>
                <c:pt idx="1537">
                  <c:v>10.6736111111111</c:v>
                </c:pt>
                <c:pt idx="1538">
                  <c:v>10.6805555555555</c:v>
                </c:pt>
                <c:pt idx="1539">
                  <c:v>10.6875</c:v>
                </c:pt>
                <c:pt idx="1540">
                  <c:v>10.6944444444444</c:v>
                </c:pt>
                <c:pt idx="1541">
                  <c:v>10.7013888888888</c:v>
                </c:pt>
                <c:pt idx="1542">
                  <c:v>10.7083333333333</c:v>
                </c:pt>
                <c:pt idx="1543">
                  <c:v>10.7152777777777</c:v>
                </c:pt>
                <c:pt idx="1544">
                  <c:v>10.7222222222222</c:v>
                </c:pt>
                <c:pt idx="1545">
                  <c:v>10.7291666666666</c:v>
                </c:pt>
                <c:pt idx="1546">
                  <c:v>10.7361111111111</c:v>
                </c:pt>
                <c:pt idx="1547">
                  <c:v>10.7430555555555</c:v>
                </c:pt>
                <c:pt idx="1548">
                  <c:v>10.75</c:v>
                </c:pt>
                <c:pt idx="1549">
                  <c:v>10.7569444444444</c:v>
                </c:pt>
                <c:pt idx="1550">
                  <c:v>10.7638888888888</c:v>
                </c:pt>
                <c:pt idx="1551">
                  <c:v>10.7708333333333</c:v>
                </c:pt>
                <c:pt idx="1552">
                  <c:v>10.7777777777777</c:v>
                </c:pt>
                <c:pt idx="1553">
                  <c:v>10.7847222222222</c:v>
                </c:pt>
                <c:pt idx="1554">
                  <c:v>10.7916666666666</c:v>
                </c:pt>
                <c:pt idx="1555">
                  <c:v>10.7986111111111</c:v>
                </c:pt>
                <c:pt idx="1556">
                  <c:v>10.8055555555555</c:v>
                </c:pt>
                <c:pt idx="1557">
                  <c:v>10.8125</c:v>
                </c:pt>
                <c:pt idx="1558">
                  <c:v>10.8194444444444</c:v>
                </c:pt>
                <c:pt idx="1559">
                  <c:v>10.8263888888888</c:v>
                </c:pt>
                <c:pt idx="1560">
                  <c:v>10.8333333333333</c:v>
                </c:pt>
                <c:pt idx="1561">
                  <c:v>10.8402777777777</c:v>
                </c:pt>
                <c:pt idx="1562">
                  <c:v>10.8472222222222</c:v>
                </c:pt>
                <c:pt idx="1563">
                  <c:v>10.8541666666666</c:v>
                </c:pt>
                <c:pt idx="1564">
                  <c:v>10.8611111111111</c:v>
                </c:pt>
                <c:pt idx="1565">
                  <c:v>10.8680555555555</c:v>
                </c:pt>
                <c:pt idx="1566">
                  <c:v>10.875</c:v>
                </c:pt>
                <c:pt idx="1567">
                  <c:v>10.8819444444444</c:v>
                </c:pt>
                <c:pt idx="1568">
                  <c:v>10.8888888888888</c:v>
                </c:pt>
                <c:pt idx="1569">
                  <c:v>10.8958333333333</c:v>
                </c:pt>
                <c:pt idx="1570">
                  <c:v>10.9027777777777</c:v>
                </c:pt>
                <c:pt idx="1571">
                  <c:v>10.9097222222222</c:v>
                </c:pt>
                <c:pt idx="1572">
                  <c:v>10.9166666666666</c:v>
                </c:pt>
                <c:pt idx="1573">
                  <c:v>10.9236111111111</c:v>
                </c:pt>
                <c:pt idx="1574">
                  <c:v>10.9305555555555</c:v>
                </c:pt>
                <c:pt idx="1575">
                  <c:v>10.9375</c:v>
                </c:pt>
                <c:pt idx="1576">
                  <c:v>10.9444444444444</c:v>
                </c:pt>
                <c:pt idx="1577">
                  <c:v>10.9513888888888</c:v>
                </c:pt>
                <c:pt idx="1578">
                  <c:v>10.9583333333333</c:v>
                </c:pt>
                <c:pt idx="1579">
                  <c:v>10.9652777777777</c:v>
                </c:pt>
                <c:pt idx="1580">
                  <c:v>10.9722222222222</c:v>
                </c:pt>
                <c:pt idx="1581">
                  <c:v>10.9791666666666</c:v>
                </c:pt>
                <c:pt idx="1582">
                  <c:v>10.9861111111111</c:v>
                </c:pt>
                <c:pt idx="1583">
                  <c:v>10.9930555555555</c:v>
                </c:pt>
                <c:pt idx="1584">
                  <c:v>11</c:v>
                </c:pt>
                <c:pt idx="1585">
                  <c:v>11.0069444444444</c:v>
                </c:pt>
                <c:pt idx="1586">
                  <c:v>11.0138888888888</c:v>
                </c:pt>
                <c:pt idx="1587">
                  <c:v>11.0208333333333</c:v>
                </c:pt>
                <c:pt idx="1588">
                  <c:v>11.0277777777777</c:v>
                </c:pt>
                <c:pt idx="1589">
                  <c:v>11.0347222222222</c:v>
                </c:pt>
                <c:pt idx="1590">
                  <c:v>11.0416666666666</c:v>
                </c:pt>
                <c:pt idx="1591">
                  <c:v>11.0486111111111</c:v>
                </c:pt>
                <c:pt idx="1592">
                  <c:v>11.0555555555555</c:v>
                </c:pt>
                <c:pt idx="1593">
                  <c:v>11.0625</c:v>
                </c:pt>
                <c:pt idx="1594">
                  <c:v>11.0694444444444</c:v>
                </c:pt>
                <c:pt idx="1595">
                  <c:v>11.0763888888888</c:v>
                </c:pt>
                <c:pt idx="1596">
                  <c:v>11.0833333333333</c:v>
                </c:pt>
                <c:pt idx="1597">
                  <c:v>11.0902777777777</c:v>
                </c:pt>
                <c:pt idx="1598">
                  <c:v>11.0972222222222</c:v>
                </c:pt>
                <c:pt idx="1599">
                  <c:v>11.1041666666666</c:v>
                </c:pt>
                <c:pt idx="1600">
                  <c:v>11.1111111111111</c:v>
                </c:pt>
                <c:pt idx="1601">
                  <c:v>11.1180555555555</c:v>
                </c:pt>
                <c:pt idx="1602">
                  <c:v>11.125</c:v>
                </c:pt>
                <c:pt idx="1603">
                  <c:v>11.1319444444444</c:v>
                </c:pt>
                <c:pt idx="1604">
                  <c:v>11.1388888888888</c:v>
                </c:pt>
                <c:pt idx="1605">
                  <c:v>11.1458333333333</c:v>
                </c:pt>
                <c:pt idx="1606">
                  <c:v>11.1527777777777</c:v>
                </c:pt>
                <c:pt idx="1607">
                  <c:v>11.1597222222222</c:v>
                </c:pt>
                <c:pt idx="1608">
                  <c:v>11.1666666666666</c:v>
                </c:pt>
                <c:pt idx="1609">
                  <c:v>11.1736111111111</c:v>
                </c:pt>
                <c:pt idx="1610">
                  <c:v>11.1805555555555</c:v>
                </c:pt>
                <c:pt idx="1611">
                  <c:v>11.1875</c:v>
                </c:pt>
                <c:pt idx="1612">
                  <c:v>11.1944444444444</c:v>
                </c:pt>
                <c:pt idx="1613">
                  <c:v>11.2013888888888</c:v>
                </c:pt>
                <c:pt idx="1614">
                  <c:v>11.2083333333333</c:v>
                </c:pt>
                <c:pt idx="1615">
                  <c:v>11.2152777777777</c:v>
                </c:pt>
                <c:pt idx="1616">
                  <c:v>11.2222222222222</c:v>
                </c:pt>
                <c:pt idx="1617">
                  <c:v>11.2291666666666</c:v>
                </c:pt>
                <c:pt idx="1618">
                  <c:v>11.2361111111111</c:v>
                </c:pt>
                <c:pt idx="1619">
                  <c:v>11.2430555555555</c:v>
                </c:pt>
                <c:pt idx="1620">
                  <c:v>11.25</c:v>
                </c:pt>
                <c:pt idx="1621">
                  <c:v>11.2569444444444</c:v>
                </c:pt>
                <c:pt idx="1622">
                  <c:v>11.2638888888888</c:v>
                </c:pt>
                <c:pt idx="1623">
                  <c:v>11.2708333333333</c:v>
                </c:pt>
                <c:pt idx="1624">
                  <c:v>11.2777777777777</c:v>
                </c:pt>
                <c:pt idx="1625">
                  <c:v>11.2847222222222</c:v>
                </c:pt>
                <c:pt idx="1626">
                  <c:v>11.2916666666666</c:v>
                </c:pt>
                <c:pt idx="1627">
                  <c:v>11.2986111111111</c:v>
                </c:pt>
                <c:pt idx="1628">
                  <c:v>11.3055555555555</c:v>
                </c:pt>
                <c:pt idx="1629">
                  <c:v>11.3125</c:v>
                </c:pt>
                <c:pt idx="1630">
                  <c:v>11.3194444444444</c:v>
                </c:pt>
                <c:pt idx="1631">
                  <c:v>11.3263888888888</c:v>
                </c:pt>
                <c:pt idx="1632">
                  <c:v>11.3333333333333</c:v>
                </c:pt>
                <c:pt idx="1633">
                  <c:v>11.3402777777777</c:v>
                </c:pt>
                <c:pt idx="1634">
                  <c:v>11.3472222222222</c:v>
                </c:pt>
                <c:pt idx="1635">
                  <c:v>11.3541666666666</c:v>
                </c:pt>
                <c:pt idx="1636">
                  <c:v>11.3611111111111</c:v>
                </c:pt>
                <c:pt idx="1637">
                  <c:v>11.3680555555555</c:v>
                </c:pt>
                <c:pt idx="1638">
                  <c:v>11.375</c:v>
                </c:pt>
                <c:pt idx="1639">
                  <c:v>11.3819444444444</c:v>
                </c:pt>
                <c:pt idx="1640">
                  <c:v>11.3888888888888</c:v>
                </c:pt>
                <c:pt idx="1641">
                  <c:v>11.3958333333333</c:v>
                </c:pt>
                <c:pt idx="1642">
                  <c:v>11.4027777777777</c:v>
                </c:pt>
                <c:pt idx="1643">
                  <c:v>11.4097222222222</c:v>
                </c:pt>
                <c:pt idx="1644">
                  <c:v>11.4166666666666</c:v>
                </c:pt>
                <c:pt idx="1645">
                  <c:v>11.4236111111111</c:v>
                </c:pt>
                <c:pt idx="1646">
                  <c:v>11.4305555555555</c:v>
                </c:pt>
                <c:pt idx="1647">
                  <c:v>11.4375</c:v>
                </c:pt>
                <c:pt idx="1648">
                  <c:v>11.4444444444444</c:v>
                </c:pt>
                <c:pt idx="1649">
                  <c:v>11.4513888888888</c:v>
                </c:pt>
                <c:pt idx="1650">
                  <c:v>11.4583333333333</c:v>
                </c:pt>
                <c:pt idx="1651">
                  <c:v>11.4652777777777</c:v>
                </c:pt>
                <c:pt idx="1652">
                  <c:v>11.4722222222222</c:v>
                </c:pt>
                <c:pt idx="1653">
                  <c:v>11.4791666666666</c:v>
                </c:pt>
                <c:pt idx="1654">
                  <c:v>11.4861111111111</c:v>
                </c:pt>
                <c:pt idx="1655">
                  <c:v>11.4930555555555</c:v>
                </c:pt>
                <c:pt idx="1656">
                  <c:v>11.5</c:v>
                </c:pt>
                <c:pt idx="1657">
                  <c:v>11.5069444444444</c:v>
                </c:pt>
                <c:pt idx="1658">
                  <c:v>11.5138888888888</c:v>
                </c:pt>
                <c:pt idx="1659">
                  <c:v>11.5208333333333</c:v>
                </c:pt>
                <c:pt idx="1660">
                  <c:v>11.5277777777777</c:v>
                </c:pt>
                <c:pt idx="1661">
                  <c:v>11.5347222222222</c:v>
                </c:pt>
                <c:pt idx="1662">
                  <c:v>11.5416666666666</c:v>
                </c:pt>
                <c:pt idx="1663">
                  <c:v>11.5486111111111</c:v>
                </c:pt>
                <c:pt idx="1664">
                  <c:v>11.5555555555555</c:v>
                </c:pt>
                <c:pt idx="1665">
                  <c:v>11.5625</c:v>
                </c:pt>
                <c:pt idx="1666">
                  <c:v>11.5694444444444</c:v>
                </c:pt>
                <c:pt idx="1667">
                  <c:v>11.5763888888888</c:v>
                </c:pt>
                <c:pt idx="1668">
                  <c:v>11.5833333333333</c:v>
                </c:pt>
                <c:pt idx="1669">
                  <c:v>11.5902777777777</c:v>
                </c:pt>
                <c:pt idx="1670">
                  <c:v>11.5972222222222</c:v>
                </c:pt>
                <c:pt idx="1671">
                  <c:v>11.6041666666666</c:v>
                </c:pt>
                <c:pt idx="1672">
                  <c:v>11.6111111111111</c:v>
                </c:pt>
                <c:pt idx="1673">
                  <c:v>11.6180555555555</c:v>
                </c:pt>
                <c:pt idx="1674">
                  <c:v>11.625</c:v>
                </c:pt>
                <c:pt idx="1675">
                  <c:v>11.6319444444444</c:v>
                </c:pt>
                <c:pt idx="1676">
                  <c:v>11.6388888888888</c:v>
                </c:pt>
                <c:pt idx="1677">
                  <c:v>11.6458333333333</c:v>
                </c:pt>
                <c:pt idx="1678">
                  <c:v>11.6527777777777</c:v>
                </c:pt>
                <c:pt idx="1679">
                  <c:v>11.6597222222222</c:v>
                </c:pt>
                <c:pt idx="1680">
                  <c:v>11.6666666666666</c:v>
                </c:pt>
                <c:pt idx="1681">
                  <c:v>11.6736111111111</c:v>
                </c:pt>
                <c:pt idx="1682">
                  <c:v>11.6805555555555</c:v>
                </c:pt>
                <c:pt idx="1683">
                  <c:v>11.6875</c:v>
                </c:pt>
                <c:pt idx="1684">
                  <c:v>11.6944444444444</c:v>
                </c:pt>
                <c:pt idx="1685">
                  <c:v>11.7013888888888</c:v>
                </c:pt>
                <c:pt idx="1686">
                  <c:v>11.7083333333333</c:v>
                </c:pt>
                <c:pt idx="1687">
                  <c:v>11.7152777777777</c:v>
                </c:pt>
                <c:pt idx="1688">
                  <c:v>11.7222222222222</c:v>
                </c:pt>
                <c:pt idx="1689">
                  <c:v>11.7291666666666</c:v>
                </c:pt>
                <c:pt idx="1690">
                  <c:v>11.7361111111111</c:v>
                </c:pt>
                <c:pt idx="1691">
                  <c:v>11.7430555555555</c:v>
                </c:pt>
                <c:pt idx="1692">
                  <c:v>11.75</c:v>
                </c:pt>
                <c:pt idx="1693">
                  <c:v>11.7569444444444</c:v>
                </c:pt>
                <c:pt idx="1694">
                  <c:v>11.7638888888888</c:v>
                </c:pt>
                <c:pt idx="1695">
                  <c:v>11.7708333333333</c:v>
                </c:pt>
                <c:pt idx="1696">
                  <c:v>11.7777777777777</c:v>
                </c:pt>
                <c:pt idx="1697">
                  <c:v>11.7847222222222</c:v>
                </c:pt>
                <c:pt idx="1698">
                  <c:v>11.7916666666666</c:v>
                </c:pt>
                <c:pt idx="1699">
                  <c:v>11.7986111111111</c:v>
                </c:pt>
                <c:pt idx="1700">
                  <c:v>11.8055555555555</c:v>
                </c:pt>
                <c:pt idx="1701">
                  <c:v>11.8125</c:v>
                </c:pt>
                <c:pt idx="1702">
                  <c:v>11.8194444444444</c:v>
                </c:pt>
                <c:pt idx="1703">
                  <c:v>11.8263888888888</c:v>
                </c:pt>
                <c:pt idx="1704">
                  <c:v>11.8333333333333</c:v>
                </c:pt>
                <c:pt idx="1705">
                  <c:v>11.8402777777777</c:v>
                </c:pt>
                <c:pt idx="1706">
                  <c:v>11.8472222222222</c:v>
                </c:pt>
                <c:pt idx="1707">
                  <c:v>11.8541666666666</c:v>
                </c:pt>
                <c:pt idx="1708">
                  <c:v>11.8611111111111</c:v>
                </c:pt>
                <c:pt idx="1709">
                  <c:v>11.8680555555555</c:v>
                </c:pt>
                <c:pt idx="1710">
                  <c:v>11.875</c:v>
                </c:pt>
                <c:pt idx="1711">
                  <c:v>11.8819444444444</c:v>
                </c:pt>
                <c:pt idx="1712">
                  <c:v>11.8888888888888</c:v>
                </c:pt>
                <c:pt idx="1713">
                  <c:v>11.8958333333333</c:v>
                </c:pt>
                <c:pt idx="1714">
                  <c:v>11.9027777777777</c:v>
                </c:pt>
                <c:pt idx="1715">
                  <c:v>11.9097222222222</c:v>
                </c:pt>
                <c:pt idx="1716">
                  <c:v>11.9166666666666</c:v>
                </c:pt>
                <c:pt idx="1717">
                  <c:v>11.9236111111111</c:v>
                </c:pt>
                <c:pt idx="1718">
                  <c:v>11.9305555555555</c:v>
                </c:pt>
                <c:pt idx="1719">
                  <c:v>11.9375</c:v>
                </c:pt>
                <c:pt idx="1720">
                  <c:v>11.9444444444444</c:v>
                </c:pt>
                <c:pt idx="1721">
                  <c:v>11.9513888888888</c:v>
                </c:pt>
                <c:pt idx="1722">
                  <c:v>11.9583333333333</c:v>
                </c:pt>
                <c:pt idx="1723">
                  <c:v>11.9652777777777</c:v>
                </c:pt>
                <c:pt idx="1724">
                  <c:v>11.9722222222222</c:v>
                </c:pt>
                <c:pt idx="1725">
                  <c:v>11.9791666666666</c:v>
                </c:pt>
                <c:pt idx="1726">
                  <c:v>11.9861111111111</c:v>
                </c:pt>
                <c:pt idx="1727">
                  <c:v>11.9930555555555</c:v>
                </c:pt>
                <c:pt idx="1728">
                  <c:v>12</c:v>
                </c:pt>
                <c:pt idx="1729">
                  <c:v>12.0069444444444</c:v>
                </c:pt>
                <c:pt idx="1730">
                  <c:v>12.0138888888888</c:v>
                </c:pt>
                <c:pt idx="1731">
                  <c:v>12.0208333333333</c:v>
                </c:pt>
                <c:pt idx="1732">
                  <c:v>12.0277777777777</c:v>
                </c:pt>
                <c:pt idx="1733">
                  <c:v>12.0347222222222</c:v>
                </c:pt>
                <c:pt idx="1734">
                  <c:v>12.0416666666666</c:v>
                </c:pt>
                <c:pt idx="1735">
                  <c:v>12.0486111111111</c:v>
                </c:pt>
                <c:pt idx="1736">
                  <c:v>12.0555555555555</c:v>
                </c:pt>
                <c:pt idx="1737">
                  <c:v>12.0625</c:v>
                </c:pt>
                <c:pt idx="1738">
                  <c:v>12.0694444444444</c:v>
                </c:pt>
                <c:pt idx="1739">
                  <c:v>12.0763888888888</c:v>
                </c:pt>
                <c:pt idx="1740">
                  <c:v>12.0833333333333</c:v>
                </c:pt>
                <c:pt idx="1741">
                  <c:v>12.0902777777777</c:v>
                </c:pt>
                <c:pt idx="1742">
                  <c:v>12.0972222222222</c:v>
                </c:pt>
                <c:pt idx="1743">
                  <c:v>12.1041666666666</c:v>
                </c:pt>
                <c:pt idx="1744">
                  <c:v>12.1111111111111</c:v>
                </c:pt>
                <c:pt idx="1745">
                  <c:v>12.1180555555555</c:v>
                </c:pt>
                <c:pt idx="1746">
                  <c:v>12.125</c:v>
                </c:pt>
                <c:pt idx="1747">
                  <c:v>12.1319444444444</c:v>
                </c:pt>
                <c:pt idx="1748">
                  <c:v>12.1388888888888</c:v>
                </c:pt>
                <c:pt idx="1749">
                  <c:v>12.1458333333333</c:v>
                </c:pt>
                <c:pt idx="1750">
                  <c:v>12.1527777777777</c:v>
                </c:pt>
                <c:pt idx="1751">
                  <c:v>12.1597222222222</c:v>
                </c:pt>
                <c:pt idx="1752">
                  <c:v>12.1666666666666</c:v>
                </c:pt>
                <c:pt idx="1753">
                  <c:v>12.1736111111111</c:v>
                </c:pt>
                <c:pt idx="1754">
                  <c:v>12.1805555555555</c:v>
                </c:pt>
                <c:pt idx="1755">
                  <c:v>12.1875</c:v>
                </c:pt>
                <c:pt idx="1756">
                  <c:v>12.1944444444444</c:v>
                </c:pt>
                <c:pt idx="1757">
                  <c:v>12.2013888888888</c:v>
                </c:pt>
                <c:pt idx="1758">
                  <c:v>12.2083333333333</c:v>
                </c:pt>
                <c:pt idx="1759">
                  <c:v>12.2152777777777</c:v>
                </c:pt>
                <c:pt idx="1760">
                  <c:v>12.2222222222222</c:v>
                </c:pt>
                <c:pt idx="1761">
                  <c:v>12.2291666666666</c:v>
                </c:pt>
                <c:pt idx="1762">
                  <c:v>12.2361111111111</c:v>
                </c:pt>
                <c:pt idx="1763">
                  <c:v>12.2430555555555</c:v>
                </c:pt>
                <c:pt idx="1764">
                  <c:v>12.25</c:v>
                </c:pt>
                <c:pt idx="1765">
                  <c:v>12.2569444444444</c:v>
                </c:pt>
                <c:pt idx="1766">
                  <c:v>12.2638888888888</c:v>
                </c:pt>
                <c:pt idx="1767">
                  <c:v>12.2708333333333</c:v>
                </c:pt>
                <c:pt idx="1768">
                  <c:v>12.2777777777777</c:v>
                </c:pt>
                <c:pt idx="1769">
                  <c:v>12.2847222222222</c:v>
                </c:pt>
                <c:pt idx="1770">
                  <c:v>12.2916666666666</c:v>
                </c:pt>
                <c:pt idx="1771">
                  <c:v>12.2986111111111</c:v>
                </c:pt>
                <c:pt idx="1772">
                  <c:v>12.3055555555555</c:v>
                </c:pt>
                <c:pt idx="1773">
                  <c:v>12.3125</c:v>
                </c:pt>
                <c:pt idx="1774">
                  <c:v>12.3194444444444</c:v>
                </c:pt>
                <c:pt idx="1775">
                  <c:v>12.3263888888888</c:v>
                </c:pt>
                <c:pt idx="1776">
                  <c:v>12.3333333333333</c:v>
                </c:pt>
                <c:pt idx="1777">
                  <c:v>12.3402777777777</c:v>
                </c:pt>
                <c:pt idx="1778">
                  <c:v>12.3472222222222</c:v>
                </c:pt>
                <c:pt idx="1779">
                  <c:v>12.3541666666666</c:v>
                </c:pt>
                <c:pt idx="1780">
                  <c:v>12.3611111111111</c:v>
                </c:pt>
                <c:pt idx="1781">
                  <c:v>12.3680555555555</c:v>
                </c:pt>
                <c:pt idx="1782">
                  <c:v>12.375</c:v>
                </c:pt>
                <c:pt idx="1783">
                  <c:v>12.3819444444444</c:v>
                </c:pt>
                <c:pt idx="1784">
                  <c:v>12.3888888888888</c:v>
                </c:pt>
                <c:pt idx="1785">
                  <c:v>12.3958333333333</c:v>
                </c:pt>
                <c:pt idx="1786">
                  <c:v>12.4027777777777</c:v>
                </c:pt>
                <c:pt idx="1787">
                  <c:v>12.4097222222222</c:v>
                </c:pt>
                <c:pt idx="1788">
                  <c:v>12.4166666666666</c:v>
                </c:pt>
                <c:pt idx="1789">
                  <c:v>12.4236111111111</c:v>
                </c:pt>
                <c:pt idx="1790">
                  <c:v>12.4305555555555</c:v>
                </c:pt>
                <c:pt idx="1791">
                  <c:v>12.4375</c:v>
                </c:pt>
                <c:pt idx="1792">
                  <c:v>12.4444444444444</c:v>
                </c:pt>
                <c:pt idx="1793">
                  <c:v>12.4513888888888</c:v>
                </c:pt>
                <c:pt idx="1794">
                  <c:v>12.4583333333333</c:v>
                </c:pt>
                <c:pt idx="1795">
                  <c:v>12.4652777777777</c:v>
                </c:pt>
                <c:pt idx="1796">
                  <c:v>12.4722222222222</c:v>
                </c:pt>
                <c:pt idx="1797">
                  <c:v>12.4791666666666</c:v>
                </c:pt>
                <c:pt idx="1798">
                  <c:v>12.4861111111111</c:v>
                </c:pt>
                <c:pt idx="1799">
                  <c:v>12.4930555555555</c:v>
                </c:pt>
                <c:pt idx="1800">
                  <c:v>12.5</c:v>
                </c:pt>
                <c:pt idx="1801">
                  <c:v>12.5069444444444</c:v>
                </c:pt>
                <c:pt idx="1802">
                  <c:v>12.5138888888888</c:v>
                </c:pt>
                <c:pt idx="1803">
                  <c:v>12.5208333333333</c:v>
                </c:pt>
                <c:pt idx="1804">
                  <c:v>12.5277777777777</c:v>
                </c:pt>
                <c:pt idx="1805">
                  <c:v>12.5347222222222</c:v>
                </c:pt>
                <c:pt idx="1806">
                  <c:v>12.5416666666666</c:v>
                </c:pt>
                <c:pt idx="1807">
                  <c:v>12.5486111111111</c:v>
                </c:pt>
                <c:pt idx="1808">
                  <c:v>12.5555555555555</c:v>
                </c:pt>
                <c:pt idx="1809">
                  <c:v>12.5625</c:v>
                </c:pt>
                <c:pt idx="1810">
                  <c:v>12.5694444444444</c:v>
                </c:pt>
                <c:pt idx="1811">
                  <c:v>12.5763888888888</c:v>
                </c:pt>
                <c:pt idx="1812">
                  <c:v>12.5833333333333</c:v>
                </c:pt>
                <c:pt idx="1813">
                  <c:v>12.5902777777777</c:v>
                </c:pt>
                <c:pt idx="1814">
                  <c:v>12.5972222222222</c:v>
                </c:pt>
                <c:pt idx="1815">
                  <c:v>12.6041666666666</c:v>
                </c:pt>
                <c:pt idx="1816">
                  <c:v>12.6111111111111</c:v>
                </c:pt>
                <c:pt idx="1817">
                  <c:v>12.6180555555555</c:v>
                </c:pt>
                <c:pt idx="1818">
                  <c:v>12.625</c:v>
                </c:pt>
                <c:pt idx="1819">
                  <c:v>12.6319444444444</c:v>
                </c:pt>
                <c:pt idx="1820">
                  <c:v>12.6388888888888</c:v>
                </c:pt>
                <c:pt idx="1821">
                  <c:v>12.6458333333333</c:v>
                </c:pt>
                <c:pt idx="1822">
                  <c:v>12.6527777777777</c:v>
                </c:pt>
                <c:pt idx="1823">
                  <c:v>12.6597222222222</c:v>
                </c:pt>
                <c:pt idx="1824">
                  <c:v>12.6666666666666</c:v>
                </c:pt>
                <c:pt idx="1825">
                  <c:v>12.6736111111111</c:v>
                </c:pt>
                <c:pt idx="1826">
                  <c:v>12.6805555555555</c:v>
                </c:pt>
                <c:pt idx="1827">
                  <c:v>12.6875</c:v>
                </c:pt>
                <c:pt idx="1828">
                  <c:v>12.6944444444444</c:v>
                </c:pt>
                <c:pt idx="1829">
                  <c:v>12.7013888888888</c:v>
                </c:pt>
                <c:pt idx="1830">
                  <c:v>12.7083333333333</c:v>
                </c:pt>
                <c:pt idx="1831">
                  <c:v>12.7152777777777</c:v>
                </c:pt>
                <c:pt idx="1832">
                  <c:v>12.7222222222222</c:v>
                </c:pt>
                <c:pt idx="1833">
                  <c:v>12.7291666666666</c:v>
                </c:pt>
                <c:pt idx="1834">
                  <c:v>12.7361111111111</c:v>
                </c:pt>
                <c:pt idx="1835">
                  <c:v>12.7430555555555</c:v>
                </c:pt>
                <c:pt idx="1836">
                  <c:v>12.75</c:v>
                </c:pt>
                <c:pt idx="1837">
                  <c:v>12.7569444444444</c:v>
                </c:pt>
                <c:pt idx="1838">
                  <c:v>12.7638888888888</c:v>
                </c:pt>
                <c:pt idx="1839">
                  <c:v>12.7708333333333</c:v>
                </c:pt>
                <c:pt idx="1840">
                  <c:v>12.7777777777777</c:v>
                </c:pt>
                <c:pt idx="1841">
                  <c:v>12.7847222222222</c:v>
                </c:pt>
                <c:pt idx="1842">
                  <c:v>12.7916666666666</c:v>
                </c:pt>
                <c:pt idx="1843">
                  <c:v>12.7986111111111</c:v>
                </c:pt>
                <c:pt idx="1844">
                  <c:v>12.8055555555555</c:v>
                </c:pt>
                <c:pt idx="1845">
                  <c:v>12.8125</c:v>
                </c:pt>
                <c:pt idx="1846">
                  <c:v>12.8194444444444</c:v>
                </c:pt>
                <c:pt idx="1847">
                  <c:v>12.8263888888888</c:v>
                </c:pt>
                <c:pt idx="1848">
                  <c:v>12.8333333333333</c:v>
                </c:pt>
                <c:pt idx="1849">
                  <c:v>12.8402777777777</c:v>
                </c:pt>
                <c:pt idx="1850">
                  <c:v>12.8472222222222</c:v>
                </c:pt>
                <c:pt idx="1851">
                  <c:v>12.8541666666666</c:v>
                </c:pt>
                <c:pt idx="1852">
                  <c:v>12.8611111111111</c:v>
                </c:pt>
                <c:pt idx="1853">
                  <c:v>12.8680555555555</c:v>
                </c:pt>
                <c:pt idx="1854">
                  <c:v>12.875</c:v>
                </c:pt>
                <c:pt idx="1855">
                  <c:v>12.8819444444444</c:v>
                </c:pt>
                <c:pt idx="1856">
                  <c:v>12.8888888888888</c:v>
                </c:pt>
                <c:pt idx="1857">
                  <c:v>12.8958333333333</c:v>
                </c:pt>
                <c:pt idx="1858">
                  <c:v>12.9027777777777</c:v>
                </c:pt>
                <c:pt idx="1859">
                  <c:v>12.9097222222222</c:v>
                </c:pt>
                <c:pt idx="1860">
                  <c:v>12.9166666666666</c:v>
                </c:pt>
                <c:pt idx="1861">
                  <c:v>12.9236111111111</c:v>
                </c:pt>
                <c:pt idx="1862">
                  <c:v>12.9305555555555</c:v>
                </c:pt>
                <c:pt idx="1863">
                  <c:v>12.9375</c:v>
                </c:pt>
                <c:pt idx="1864">
                  <c:v>12.9444444444444</c:v>
                </c:pt>
                <c:pt idx="1865">
                  <c:v>12.9513888888888</c:v>
                </c:pt>
                <c:pt idx="1866">
                  <c:v>12.9583333333333</c:v>
                </c:pt>
                <c:pt idx="1867">
                  <c:v>12.9652777777777</c:v>
                </c:pt>
                <c:pt idx="1868">
                  <c:v>12.9722222222222</c:v>
                </c:pt>
                <c:pt idx="1869">
                  <c:v>12.9791666666666</c:v>
                </c:pt>
                <c:pt idx="1870">
                  <c:v>12.9861111111111</c:v>
                </c:pt>
                <c:pt idx="1871">
                  <c:v>12.9930555555555</c:v>
                </c:pt>
                <c:pt idx="1872">
                  <c:v>13</c:v>
                </c:pt>
                <c:pt idx="1873">
                  <c:v>13.0069444444444</c:v>
                </c:pt>
                <c:pt idx="1874">
                  <c:v>13.0138888888888</c:v>
                </c:pt>
                <c:pt idx="1875">
                  <c:v>13.0208333333333</c:v>
                </c:pt>
                <c:pt idx="1876">
                  <c:v>13.0277777777777</c:v>
                </c:pt>
                <c:pt idx="1877">
                  <c:v>13.0347222222222</c:v>
                </c:pt>
                <c:pt idx="1878">
                  <c:v>13.0416666666666</c:v>
                </c:pt>
                <c:pt idx="1879">
                  <c:v>13.0486111111111</c:v>
                </c:pt>
                <c:pt idx="1880">
                  <c:v>13.0555555555555</c:v>
                </c:pt>
                <c:pt idx="1881">
                  <c:v>13.0625</c:v>
                </c:pt>
                <c:pt idx="1882">
                  <c:v>13.0694444444444</c:v>
                </c:pt>
                <c:pt idx="1883">
                  <c:v>13.0763888888888</c:v>
                </c:pt>
                <c:pt idx="1884">
                  <c:v>13.0833333333333</c:v>
                </c:pt>
                <c:pt idx="1885">
                  <c:v>13.0902777777777</c:v>
                </c:pt>
                <c:pt idx="1886">
                  <c:v>13.0972222222222</c:v>
                </c:pt>
                <c:pt idx="1887">
                  <c:v>13.1041666666666</c:v>
                </c:pt>
                <c:pt idx="1888">
                  <c:v>13.1111111111111</c:v>
                </c:pt>
                <c:pt idx="1889">
                  <c:v>13.1180555555555</c:v>
                </c:pt>
                <c:pt idx="1890">
                  <c:v>13.125</c:v>
                </c:pt>
                <c:pt idx="1891">
                  <c:v>13.1319444444444</c:v>
                </c:pt>
                <c:pt idx="1892">
                  <c:v>13.1388888888888</c:v>
                </c:pt>
                <c:pt idx="1893">
                  <c:v>13.1458333333333</c:v>
                </c:pt>
                <c:pt idx="1894">
                  <c:v>13.1527777777777</c:v>
                </c:pt>
                <c:pt idx="1895">
                  <c:v>13.1597222222222</c:v>
                </c:pt>
                <c:pt idx="1896">
                  <c:v>13.1666666666666</c:v>
                </c:pt>
                <c:pt idx="1897">
                  <c:v>13.1736111111111</c:v>
                </c:pt>
                <c:pt idx="1898">
                  <c:v>13.1805555555555</c:v>
                </c:pt>
                <c:pt idx="1899">
                  <c:v>13.1875</c:v>
                </c:pt>
                <c:pt idx="1900">
                  <c:v>13.1944444444444</c:v>
                </c:pt>
                <c:pt idx="1901">
                  <c:v>13.2013888888888</c:v>
                </c:pt>
                <c:pt idx="1902">
                  <c:v>13.2083333333333</c:v>
                </c:pt>
                <c:pt idx="1903">
                  <c:v>13.2152777777777</c:v>
                </c:pt>
                <c:pt idx="1904">
                  <c:v>13.2222222222222</c:v>
                </c:pt>
                <c:pt idx="1905">
                  <c:v>13.2291666666666</c:v>
                </c:pt>
                <c:pt idx="1906">
                  <c:v>13.2361111111111</c:v>
                </c:pt>
                <c:pt idx="1907">
                  <c:v>13.2430555555555</c:v>
                </c:pt>
                <c:pt idx="1908">
                  <c:v>13.25</c:v>
                </c:pt>
                <c:pt idx="1909">
                  <c:v>13.2569444444444</c:v>
                </c:pt>
                <c:pt idx="1910">
                  <c:v>13.2638888888888</c:v>
                </c:pt>
                <c:pt idx="1911">
                  <c:v>13.2708333333333</c:v>
                </c:pt>
                <c:pt idx="1912">
                  <c:v>13.2777777777777</c:v>
                </c:pt>
                <c:pt idx="1913">
                  <c:v>13.2847222222222</c:v>
                </c:pt>
                <c:pt idx="1914">
                  <c:v>13.2916666666666</c:v>
                </c:pt>
                <c:pt idx="1915">
                  <c:v>13.2986111111111</c:v>
                </c:pt>
                <c:pt idx="1916">
                  <c:v>13.3055555555555</c:v>
                </c:pt>
                <c:pt idx="1917">
                  <c:v>13.3125</c:v>
                </c:pt>
                <c:pt idx="1918">
                  <c:v>13.3194444444444</c:v>
                </c:pt>
                <c:pt idx="1919">
                  <c:v>13.3263888888888</c:v>
                </c:pt>
                <c:pt idx="1920">
                  <c:v>13.3333333333333</c:v>
                </c:pt>
                <c:pt idx="1921">
                  <c:v>13.3402777777777</c:v>
                </c:pt>
                <c:pt idx="1922">
                  <c:v>13.3472222222222</c:v>
                </c:pt>
                <c:pt idx="1923">
                  <c:v>13.3541666666666</c:v>
                </c:pt>
                <c:pt idx="1924">
                  <c:v>13.3611111111111</c:v>
                </c:pt>
                <c:pt idx="1925">
                  <c:v>13.3680555555555</c:v>
                </c:pt>
                <c:pt idx="1926">
                  <c:v>13.375</c:v>
                </c:pt>
                <c:pt idx="1927">
                  <c:v>13.3819444444444</c:v>
                </c:pt>
                <c:pt idx="1928">
                  <c:v>13.3888888888888</c:v>
                </c:pt>
                <c:pt idx="1929">
                  <c:v>13.3958333333333</c:v>
                </c:pt>
                <c:pt idx="1930">
                  <c:v>13.4027777777777</c:v>
                </c:pt>
                <c:pt idx="1931">
                  <c:v>13.4097222222222</c:v>
                </c:pt>
                <c:pt idx="1932">
                  <c:v>13.4166666666666</c:v>
                </c:pt>
                <c:pt idx="1933">
                  <c:v>13.4236111111111</c:v>
                </c:pt>
                <c:pt idx="1934">
                  <c:v>13.4305555555555</c:v>
                </c:pt>
                <c:pt idx="1935">
                  <c:v>13.4375</c:v>
                </c:pt>
                <c:pt idx="1936">
                  <c:v>13.4444444444444</c:v>
                </c:pt>
                <c:pt idx="1937">
                  <c:v>13.4513888888888</c:v>
                </c:pt>
                <c:pt idx="1938">
                  <c:v>13.4583333333333</c:v>
                </c:pt>
                <c:pt idx="1939">
                  <c:v>13.4652777777777</c:v>
                </c:pt>
                <c:pt idx="1940">
                  <c:v>13.4722222222222</c:v>
                </c:pt>
                <c:pt idx="1941">
                  <c:v>13.4791666666666</c:v>
                </c:pt>
                <c:pt idx="1942">
                  <c:v>13.4861111111111</c:v>
                </c:pt>
                <c:pt idx="1943">
                  <c:v>13.4930555555555</c:v>
                </c:pt>
                <c:pt idx="1944">
                  <c:v>13.5</c:v>
                </c:pt>
                <c:pt idx="1945">
                  <c:v>13.5069444444444</c:v>
                </c:pt>
                <c:pt idx="1946">
                  <c:v>13.5138888888888</c:v>
                </c:pt>
                <c:pt idx="1947">
                  <c:v>13.5208333333333</c:v>
                </c:pt>
                <c:pt idx="1948">
                  <c:v>13.5277777777777</c:v>
                </c:pt>
                <c:pt idx="1949">
                  <c:v>13.5347222222222</c:v>
                </c:pt>
                <c:pt idx="1950">
                  <c:v>13.5416666666666</c:v>
                </c:pt>
                <c:pt idx="1951">
                  <c:v>13.5486111111111</c:v>
                </c:pt>
                <c:pt idx="1952">
                  <c:v>13.5555555555555</c:v>
                </c:pt>
                <c:pt idx="1953">
                  <c:v>13.5625</c:v>
                </c:pt>
                <c:pt idx="1954">
                  <c:v>13.5694444444444</c:v>
                </c:pt>
                <c:pt idx="1955">
                  <c:v>13.5763888888888</c:v>
                </c:pt>
                <c:pt idx="1956">
                  <c:v>13.5833333333333</c:v>
                </c:pt>
                <c:pt idx="1957">
                  <c:v>13.5902777777777</c:v>
                </c:pt>
                <c:pt idx="1958">
                  <c:v>13.5972222222222</c:v>
                </c:pt>
                <c:pt idx="1959">
                  <c:v>13.6041666666666</c:v>
                </c:pt>
                <c:pt idx="1960">
                  <c:v>13.6111111111111</c:v>
                </c:pt>
                <c:pt idx="1961">
                  <c:v>13.6180555555555</c:v>
                </c:pt>
                <c:pt idx="1962">
                  <c:v>13.625</c:v>
                </c:pt>
                <c:pt idx="1963">
                  <c:v>13.6319444444444</c:v>
                </c:pt>
                <c:pt idx="1964">
                  <c:v>13.6388888888888</c:v>
                </c:pt>
                <c:pt idx="1965">
                  <c:v>13.6458333333333</c:v>
                </c:pt>
                <c:pt idx="1966">
                  <c:v>13.6527777777777</c:v>
                </c:pt>
                <c:pt idx="1967">
                  <c:v>13.6597222222222</c:v>
                </c:pt>
                <c:pt idx="1968">
                  <c:v>13.6666666666666</c:v>
                </c:pt>
                <c:pt idx="1969">
                  <c:v>13.6736111111111</c:v>
                </c:pt>
                <c:pt idx="1970">
                  <c:v>13.6805555555555</c:v>
                </c:pt>
                <c:pt idx="1971">
                  <c:v>13.6875</c:v>
                </c:pt>
                <c:pt idx="1972">
                  <c:v>13.6944444444444</c:v>
                </c:pt>
                <c:pt idx="1973">
                  <c:v>13.7013888888888</c:v>
                </c:pt>
                <c:pt idx="1974">
                  <c:v>13.7083333333333</c:v>
                </c:pt>
                <c:pt idx="1975">
                  <c:v>13.7152777777777</c:v>
                </c:pt>
                <c:pt idx="1976">
                  <c:v>13.7222222222222</c:v>
                </c:pt>
                <c:pt idx="1977">
                  <c:v>13.7291666666666</c:v>
                </c:pt>
                <c:pt idx="1978">
                  <c:v>13.7361111111111</c:v>
                </c:pt>
                <c:pt idx="1979">
                  <c:v>13.7430555555555</c:v>
                </c:pt>
                <c:pt idx="1980">
                  <c:v>13.75</c:v>
                </c:pt>
                <c:pt idx="1981">
                  <c:v>13.7569444444444</c:v>
                </c:pt>
                <c:pt idx="1982">
                  <c:v>13.7638888888888</c:v>
                </c:pt>
                <c:pt idx="1983">
                  <c:v>13.7708333333333</c:v>
                </c:pt>
                <c:pt idx="1984">
                  <c:v>13.7777777777777</c:v>
                </c:pt>
                <c:pt idx="1985">
                  <c:v>13.7847222222222</c:v>
                </c:pt>
                <c:pt idx="1986">
                  <c:v>13.7916666666666</c:v>
                </c:pt>
                <c:pt idx="1987">
                  <c:v>13.7986111111111</c:v>
                </c:pt>
                <c:pt idx="1988">
                  <c:v>13.8055555555555</c:v>
                </c:pt>
                <c:pt idx="1989">
                  <c:v>13.8125</c:v>
                </c:pt>
                <c:pt idx="1990">
                  <c:v>13.8194444444444</c:v>
                </c:pt>
                <c:pt idx="1991">
                  <c:v>13.8263888888888</c:v>
                </c:pt>
                <c:pt idx="1992">
                  <c:v>13.8333333333333</c:v>
                </c:pt>
                <c:pt idx="1993">
                  <c:v>13.8402777777777</c:v>
                </c:pt>
                <c:pt idx="1994">
                  <c:v>13.8472222222222</c:v>
                </c:pt>
                <c:pt idx="1995">
                  <c:v>13.8541666666666</c:v>
                </c:pt>
                <c:pt idx="1996">
                  <c:v>13.8611111111111</c:v>
                </c:pt>
                <c:pt idx="1997">
                  <c:v>13.8680555555555</c:v>
                </c:pt>
                <c:pt idx="1998">
                  <c:v>13.875</c:v>
                </c:pt>
                <c:pt idx="1999">
                  <c:v>13.8819444444444</c:v>
                </c:pt>
                <c:pt idx="2000">
                  <c:v>13.8888888888888</c:v>
                </c:pt>
                <c:pt idx="2001">
                  <c:v>13.8958333333333</c:v>
                </c:pt>
                <c:pt idx="2002">
                  <c:v>13.9027777777777</c:v>
                </c:pt>
                <c:pt idx="2003">
                  <c:v>13.9097222222222</c:v>
                </c:pt>
                <c:pt idx="2004">
                  <c:v>13.9166666666666</c:v>
                </c:pt>
                <c:pt idx="2005">
                  <c:v>13.9236111111111</c:v>
                </c:pt>
                <c:pt idx="2006">
                  <c:v>13.9305555555555</c:v>
                </c:pt>
                <c:pt idx="2007">
                  <c:v>13.9375</c:v>
                </c:pt>
                <c:pt idx="2008">
                  <c:v>13.9444444444444</c:v>
                </c:pt>
                <c:pt idx="2009">
                  <c:v>13.9513888888888</c:v>
                </c:pt>
                <c:pt idx="2010">
                  <c:v>13.9583333333333</c:v>
                </c:pt>
                <c:pt idx="2011">
                  <c:v>13.9652777777777</c:v>
                </c:pt>
                <c:pt idx="2012">
                  <c:v>13.9722222222222</c:v>
                </c:pt>
                <c:pt idx="2013">
                  <c:v>13.9791666666666</c:v>
                </c:pt>
                <c:pt idx="2014">
                  <c:v>13.9861111111111</c:v>
                </c:pt>
                <c:pt idx="2015">
                  <c:v>13.9930555555555</c:v>
                </c:pt>
                <c:pt idx="2016">
                  <c:v>14</c:v>
                </c:pt>
                <c:pt idx="2017">
                  <c:v>14.0069444444444</c:v>
                </c:pt>
                <c:pt idx="2018">
                  <c:v>14.0138888888888</c:v>
                </c:pt>
                <c:pt idx="2019">
                  <c:v>14.0208333333333</c:v>
                </c:pt>
                <c:pt idx="2020">
                  <c:v>14.0277777777777</c:v>
                </c:pt>
                <c:pt idx="2021">
                  <c:v>14.0347222222222</c:v>
                </c:pt>
                <c:pt idx="2022">
                  <c:v>14.0416666666666</c:v>
                </c:pt>
                <c:pt idx="2023">
                  <c:v>14.0486111111111</c:v>
                </c:pt>
                <c:pt idx="2024">
                  <c:v>14.0555555555555</c:v>
                </c:pt>
                <c:pt idx="2025">
                  <c:v>14.0625</c:v>
                </c:pt>
                <c:pt idx="2026">
                  <c:v>14.0694444444444</c:v>
                </c:pt>
                <c:pt idx="2027">
                  <c:v>14.0763888888888</c:v>
                </c:pt>
                <c:pt idx="2028">
                  <c:v>14.0833333333333</c:v>
                </c:pt>
                <c:pt idx="2029">
                  <c:v>14.0902777777777</c:v>
                </c:pt>
                <c:pt idx="2030">
                  <c:v>14.0972222222222</c:v>
                </c:pt>
                <c:pt idx="2031">
                  <c:v>14.1041666666666</c:v>
                </c:pt>
                <c:pt idx="2032">
                  <c:v>14.1111111111111</c:v>
                </c:pt>
                <c:pt idx="2033">
                  <c:v>14.1180555555555</c:v>
                </c:pt>
                <c:pt idx="2034">
                  <c:v>14.125</c:v>
                </c:pt>
                <c:pt idx="2035">
                  <c:v>14.1319444444444</c:v>
                </c:pt>
                <c:pt idx="2036">
                  <c:v>14.1388888888888</c:v>
                </c:pt>
                <c:pt idx="2037">
                  <c:v>14.1458333333333</c:v>
                </c:pt>
                <c:pt idx="2038">
                  <c:v>14.1527777777777</c:v>
                </c:pt>
                <c:pt idx="2039">
                  <c:v>14.1597222222222</c:v>
                </c:pt>
                <c:pt idx="2040">
                  <c:v>14.1666666666666</c:v>
                </c:pt>
                <c:pt idx="2041">
                  <c:v>14.1736111111111</c:v>
                </c:pt>
                <c:pt idx="2042">
                  <c:v>14.1805555555555</c:v>
                </c:pt>
                <c:pt idx="2043">
                  <c:v>14.1875</c:v>
                </c:pt>
                <c:pt idx="2044">
                  <c:v>14.1944444444444</c:v>
                </c:pt>
                <c:pt idx="2045">
                  <c:v>14.2013888888888</c:v>
                </c:pt>
                <c:pt idx="2046">
                  <c:v>14.2083333333333</c:v>
                </c:pt>
                <c:pt idx="2047">
                  <c:v>14.2152777777777</c:v>
                </c:pt>
                <c:pt idx="2048">
                  <c:v>14.2222222222222</c:v>
                </c:pt>
                <c:pt idx="2049">
                  <c:v>14.2291666666666</c:v>
                </c:pt>
                <c:pt idx="2050">
                  <c:v>14.2361111111111</c:v>
                </c:pt>
                <c:pt idx="2051">
                  <c:v>14.2430555555555</c:v>
                </c:pt>
                <c:pt idx="2052">
                  <c:v>14.25</c:v>
                </c:pt>
                <c:pt idx="2053">
                  <c:v>14.2569444444444</c:v>
                </c:pt>
                <c:pt idx="2054">
                  <c:v>14.2638888888888</c:v>
                </c:pt>
                <c:pt idx="2055">
                  <c:v>14.2708333333333</c:v>
                </c:pt>
                <c:pt idx="2056">
                  <c:v>14.2777777777777</c:v>
                </c:pt>
                <c:pt idx="2057">
                  <c:v>14.2847222222222</c:v>
                </c:pt>
                <c:pt idx="2058">
                  <c:v>14.2916666666666</c:v>
                </c:pt>
                <c:pt idx="2059">
                  <c:v>14.2986111111111</c:v>
                </c:pt>
                <c:pt idx="2060">
                  <c:v>14.3055555555555</c:v>
                </c:pt>
                <c:pt idx="2061">
                  <c:v>14.3125</c:v>
                </c:pt>
                <c:pt idx="2062">
                  <c:v>14.3194444444444</c:v>
                </c:pt>
                <c:pt idx="2063">
                  <c:v>14.3263888888888</c:v>
                </c:pt>
                <c:pt idx="2064">
                  <c:v>14.3333333333333</c:v>
                </c:pt>
                <c:pt idx="2065">
                  <c:v>14.3402777777777</c:v>
                </c:pt>
                <c:pt idx="2066">
                  <c:v>14.3472222222222</c:v>
                </c:pt>
                <c:pt idx="2067">
                  <c:v>14.3541666666666</c:v>
                </c:pt>
                <c:pt idx="2068">
                  <c:v>14.3611111111111</c:v>
                </c:pt>
                <c:pt idx="2069">
                  <c:v>14.3680555555555</c:v>
                </c:pt>
                <c:pt idx="2070">
                  <c:v>14.375</c:v>
                </c:pt>
                <c:pt idx="2071">
                  <c:v>14.3819444444444</c:v>
                </c:pt>
                <c:pt idx="2072">
                  <c:v>14.3888888888888</c:v>
                </c:pt>
                <c:pt idx="2073">
                  <c:v>14.3958333333333</c:v>
                </c:pt>
                <c:pt idx="2074">
                  <c:v>14.4027777777777</c:v>
                </c:pt>
                <c:pt idx="2075">
                  <c:v>14.4097222222222</c:v>
                </c:pt>
                <c:pt idx="2076">
                  <c:v>14.4166666666666</c:v>
                </c:pt>
                <c:pt idx="2077">
                  <c:v>14.4236111111111</c:v>
                </c:pt>
                <c:pt idx="2078">
                  <c:v>14.4305555555555</c:v>
                </c:pt>
                <c:pt idx="2079">
                  <c:v>14.4375</c:v>
                </c:pt>
                <c:pt idx="2080">
                  <c:v>14.4444444444444</c:v>
                </c:pt>
                <c:pt idx="2081">
                  <c:v>14.4513888888888</c:v>
                </c:pt>
                <c:pt idx="2082">
                  <c:v>14.4583333333333</c:v>
                </c:pt>
                <c:pt idx="2083">
                  <c:v>14.4652777777777</c:v>
                </c:pt>
                <c:pt idx="2084">
                  <c:v>14.4722222222222</c:v>
                </c:pt>
                <c:pt idx="2085">
                  <c:v>14.4791666666666</c:v>
                </c:pt>
                <c:pt idx="2086">
                  <c:v>14.4861111111111</c:v>
                </c:pt>
                <c:pt idx="2087">
                  <c:v>14.4930555555555</c:v>
                </c:pt>
                <c:pt idx="2088">
                  <c:v>14.5</c:v>
                </c:pt>
                <c:pt idx="2089">
                  <c:v>14.5069444444444</c:v>
                </c:pt>
                <c:pt idx="2090">
                  <c:v>14.5138888888888</c:v>
                </c:pt>
                <c:pt idx="2091">
                  <c:v>14.5208333333333</c:v>
                </c:pt>
                <c:pt idx="2092">
                  <c:v>14.5277777777777</c:v>
                </c:pt>
                <c:pt idx="2093">
                  <c:v>14.5347222222222</c:v>
                </c:pt>
                <c:pt idx="2094">
                  <c:v>14.5416666666666</c:v>
                </c:pt>
                <c:pt idx="2095">
                  <c:v>14.5486111111111</c:v>
                </c:pt>
                <c:pt idx="2096">
                  <c:v>14.5555555555555</c:v>
                </c:pt>
                <c:pt idx="2097">
                  <c:v>14.5625</c:v>
                </c:pt>
                <c:pt idx="2098">
                  <c:v>14.5694444444444</c:v>
                </c:pt>
                <c:pt idx="2099">
                  <c:v>14.5763888888888</c:v>
                </c:pt>
                <c:pt idx="2100">
                  <c:v>14.5833333333333</c:v>
                </c:pt>
                <c:pt idx="2101">
                  <c:v>14.5902777777777</c:v>
                </c:pt>
                <c:pt idx="2102">
                  <c:v>14.5972222222222</c:v>
                </c:pt>
                <c:pt idx="2103">
                  <c:v>14.6041666666666</c:v>
                </c:pt>
                <c:pt idx="2104">
                  <c:v>14.6111111111111</c:v>
                </c:pt>
                <c:pt idx="2105">
                  <c:v>14.6180555555555</c:v>
                </c:pt>
                <c:pt idx="2106">
                  <c:v>14.625</c:v>
                </c:pt>
                <c:pt idx="2107">
                  <c:v>14.6319444444444</c:v>
                </c:pt>
                <c:pt idx="2108">
                  <c:v>14.6388888888888</c:v>
                </c:pt>
                <c:pt idx="2109">
                  <c:v>14.6458333333333</c:v>
                </c:pt>
                <c:pt idx="2110">
                  <c:v>14.6527777777777</c:v>
                </c:pt>
                <c:pt idx="2111">
                  <c:v>14.6597222222222</c:v>
                </c:pt>
                <c:pt idx="2112">
                  <c:v>14.6666666666666</c:v>
                </c:pt>
                <c:pt idx="2113">
                  <c:v>14.6736111111111</c:v>
                </c:pt>
                <c:pt idx="2114">
                  <c:v>14.6805555555555</c:v>
                </c:pt>
                <c:pt idx="2115">
                  <c:v>14.6875</c:v>
                </c:pt>
                <c:pt idx="2116">
                  <c:v>14.6944444444444</c:v>
                </c:pt>
                <c:pt idx="2117">
                  <c:v>14.7013888888888</c:v>
                </c:pt>
                <c:pt idx="2118">
                  <c:v>14.7083333333333</c:v>
                </c:pt>
                <c:pt idx="2119">
                  <c:v>14.7152777777777</c:v>
                </c:pt>
                <c:pt idx="2120">
                  <c:v>14.7222222222222</c:v>
                </c:pt>
                <c:pt idx="2121">
                  <c:v>14.7291666666666</c:v>
                </c:pt>
                <c:pt idx="2122">
                  <c:v>14.7361111111111</c:v>
                </c:pt>
                <c:pt idx="2123">
                  <c:v>14.7430555555555</c:v>
                </c:pt>
                <c:pt idx="2124">
                  <c:v>14.75</c:v>
                </c:pt>
                <c:pt idx="2125">
                  <c:v>14.7569444444444</c:v>
                </c:pt>
                <c:pt idx="2126">
                  <c:v>14.7638888888888</c:v>
                </c:pt>
                <c:pt idx="2127">
                  <c:v>14.7708333333333</c:v>
                </c:pt>
                <c:pt idx="2128">
                  <c:v>14.7777777777777</c:v>
                </c:pt>
                <c:pt idx="2129">
                  <c:v>14.7847222222222</c:v>
                </c:pt>
                <c:pt idx="2130">
                  <c:v>14.7916666666666</c:v>
                </c:pt>
                <c:pt idx="2131">
                  <c:v>14.7986111111111</c:v>
                </c:pt>
                <c:pt idx="2132">
                  <c:v>14.8055555555555</c:v>
                </c:pt>
                <c:pt idx="2133">
                  <c:v>14.8125</c:v>
                </c:pt>
                <c:pt idx="2134">
                  <c:v>14.8194444444444</c:v>
                </c:pt>
                <c:pt idx="2135">
                  <c:v>14.8263888888888</c:v>
                </c:pt>
                <c:pt idx="2136">
                  <c:v>14.8333333333333</c:v>
                </c:pt>
                <c:pt idx="2137">
                  <c:v>14.8402777777777</c:v>
                </c:pt>
                <c:pt idx="2138">
                  <c:v>14.8472222222222</c:v>
                </c:pt>
                <c:pt idx="2139">
                  <c:v>14.8541666666666</c:v>
                </c:pt>
                <c:pt idx="2140">
                  <c:v>14.8611111111111</c:v>
                </c:pt>
                <c:pt idx="2141">
                  <c:v>14.8680555555555</c:v>
                </c:pt>
                <c:pt idx="2142">
                  <c:v>14.875</c:v>
                </c:pt>
                <c:pt idx="2143">
                  <c:v>14.8819444444444</c:v>
                </c:pt>
                <c:pt idx="2144">
                  <c:v>14.8888888888888</c:v>
                </c:pt>
                <c:pt idx="2145">
                  <c:v>14.8958333333333</c:v>
                </c:pt>
                <c:pt idx="2146">
                  <c:v>14.9027777777777</c:v>
                </c:pt>
                <c:pt idx="2147">
                  <c:v>14.9097222222222</c:v>
                </c:pt>
                <c:pt idx="2148">
                  <c:v>14.9166666666666</c:v>
                </c:pt>
                <c:pt idx="2149">
                  <c:v>14.9236111111111</c:v>
                </c:pt>
                <c:pt idx="2150">
                  <c:v>14.9305555555555</c:v>
                </c:pt>
                <c:pt idx="2151">
                  <c:v>14.9375</c:v>
                </c:pt>
                <c:pt idx="2152">
                  <c:v>14.9444444444444</c:v>
                </c:pt>
                <c:pt idx="2153">
                  <c:v>14.9513888888888</c:v>
                </c:pt>
                <c:pt idx="2154">
                  <c:v>14.9583333333333</c:v>
                </c:pt>
                <c:pt idx="2155">
                  <c:v>14.9652777777777</c:v>
                </c:pt>
                <c:pt idx="2156">
                  <c:v>14.9722222222222</c:v>
                </c:pt>
                <c:pt idx="2157">
                  <c:v>14.9791666666666</c:v>
                </c:pt>
                <c:pt idx="2158">
                  <c:v>14.9861111111111</c:v>
                </c:pt>
                <c:pt idx="2159">
                  <c:v>14.9930555555555</c:v>
                </c:pt>
                <c:pt idx="2160">
                  <c:v>15</c:v>
                </c:pt>
                <c:pt idx="2161">
                  <c:v>15.0069444444444</c:v>
                </c:pt>
                <c:pt idx="2162">
                  <c:v>15.0138888888888</c:v>
                </c:pt>
                <c:pt idx="2163">
                  <c:v>15.0208333333333</c:v>
                </c:pt>
                <c:pt idx="2164">
                  <c:v>15.0277777777777</c:v>
                </c:pt>
                <c:pt idx="2165">
                  <c:v>15.0347222222222</c:v>
                </c:pt>
                <c:pt idx="2166">
                  <c:v>15.0416666666666</c:v>
                </c:pt>
                <c:pt idx="2167">
                  <c:v>15.0486111111111</c:v>
                </c:pt>
                <c:pt idx="2168">
                  <c:v>15.0555555555555</c:v>
                </c:pt>
                <c:pt idx="2169">
                  <c:v>15.0625</c:v>
                </c:pt>
                <c:pt idx="2170">
                  <c:v>15.0694444444444</c:v>
                </c:pt>
                <c:pt idx="2171">
                  <c:v>15.0763888888888</c:v>
                </c:pt>
                <c:pt idx="2172">
                  <c:v>15.0833333333333</c:v>
                </c:pt>
                <c:pt idx="2173">
                  <c:v>15.0902777777777</c:v>
                </c:pt>
                <c:pt idx="2174">
                  <c:v>15.0972222222222</c:v>
                </c:pt>
                <c:pt idx="2175">
                  <c:v>15.1041666666666</c:v>
                </c:pt>
                <c:pt idx="2176">
                  <c:v>15.1111111111111</c:v>
                </c:pt>
                <c:pt idx="2177">
                  <c:v>15.1180555555555</c:v>
                </c:pt>
                <c:pt idx="2178">
                  <c:v>15.125</c:v>
                </c:pt>
                <c:pt idx="2179">
                  <c:v>15.1319444444444</c:v>
                </c:pt>
                <c:pt idx="2180">
                  <c:v>15.1388888888888</c:v>
                </c:pt>
                <c:pt idx="2181">
                  <c:v>15.1458333333333</c:v>
                </c:pt>
                <c:pt idx="2182">
                  <c:v>15.1527777777777</c:v>
                </c:pt>
                <c:pt idx="2183">
                  <c:v>15.1597222222222</c:v>
                </c:pt>
                <c:pt idx="2184">
                  <c:v>15.1666666666666</c:v>
                </c:pt>
                <c:pt idx="2185">
                  <c:v>15.1736111111111</c:v>
                </c:pt>
                <c:pt idx="2186">
                  <c:v>15.1805555555555</c:v>
                </c:pt>
                <c:pt idx="2187">
                  <c:v>15.1875</c:v>
                </c:pt>
                <c:pt idx="2188">
                  <c:v>15.1944444444444</c:v>
                </c:pt>
                <c:pt idx="2189">
                  <c:v>15.2013888888888</c:v>
                </c:pt>
                <c:pt idx="2190">
                  <c:v>15.2083333333333</c:v>
                </c:pt>
                <c:pt idx="2191">
                  <c:v>15.2152777777777</c:v>
                </c:pt>
                <c:pt idx="2192">
                  <c:v>15.2222222222222</c:v>
                </c:pt>
                <c:pt idx="2193">
                  <c:v>15.2291666666666</c:v>
                </c:pt>
                <c:pt idx="2194">
                  <c:v>15.2361111111111</c:v>
                </c:pt>
                <c:pt idx="2195">
                  <c:v>15.2430555555555</c:v>
                </c:pt>
                <c:pt idx="2196">
                  <c:v>15.25</c:v>
                </c:pt>
                <c:pt idx="2197">
                  <c:v>15.2569444444444</c:v>
                </c:pt>
                <c:pt idx="2198">
                  <c:v>15.2638888888888</c:v>
                </c:pt>
                <c:pt idx="2199">
                  <c:v>15.2708333333333</c:v>
                </c:pt>
                <c:pt idx="2200">
                  <c:v>15.2777777777777</c:v>
                </c:pt>
                <c:pt idx="2201">
                  <c:v>15.2847222222222</c:v>
                </c:pt>
                <c:pt idx="2202">
                  <c:v>15.2916666666666</c:v>
                </c:pt>
                <c:pt idx="2203">
                  <c:v>15.2986111111111</c:v>
                </c:pt>
                <c:pt idx="2204">
                  <c:v>15.3055555555555</c:v>
                </c:pt>
                <c:pt idx="2205">
                  <c:v>15.3125</c:v>
                </c:pt>
                <c:pt idx="2206">
                  <c:v>15.3194444444444</c:v>
                </c:pt>
                <c:pt idx="2207">
                  <c:v>15.3263888888888</c:v>
                </c:pt>
                <c:pt idx="2208">
                  <c:v>15.3333333333333</c:v>
                </c:pt>
                <c:pt idx="2209">
                  <c:v>15.3402777777777</c:v>
                </c:pt>
                <c:pt idx="2210">
                  <c:v>15.3472222222222</c:v>
                </c:pt>
                <c:pt idx="2211">
                  <c:v>15.3541666666666</c:v>
                </c:pt>
                <c:pt idx="2212">
                  <c:v>15.3611111111111</c:v>
                </c:pt>
                <c:pt idx="2213">
                  <c:v>15.3680555555555</c:v>
                </c:pt>
                <c:pt idx="2214">
                  <c:v>15.375</c:v>
                </c:pt>
                <c:pt idx="2215">
                  <c:v>15.3819444444444</c:v>
                </c:pt>
                <c:pt idx="2216">
                  <c:v>15.3888888888888</c:v>
                </c:pt>
                <c:pt idx="2217">
                  <c:v>15.3958333333333</c:v>
                </c:pt>
                <c:pt idx="2218">
                  <c:v>15.4027777777777</c:v>
                </c:pt>
                <c:pt idx="2219">
                  <c:v>15.4097222222222</c:v>
                </c:pt>
                <c:pt idx="2220">
                  <c:v>15.4166666666666</c:v>
                </c:pt>
                <c:pt idx="2221">
                  <c:v>15.4236111111111</c:v>
                </c:pt>
                <c:pt idx="2222">
                  <c:v>15.4305555555555</c:v>
                </c:pt>
                <c:pt idx="2223">
                  <c:v>15.4375</c:v>
                </c:pt>
                <c:pt idx="2224">
                  <c:v>15.4444444444444</c:v>
                </c:pt>
                <c:pt idx="2225">
                  <c:v>15.4513888888888</c:v>
                </c:pt>
                <c:pt idx="2226">
                  <c:v>15.4583333333333</c:v>
                </c:pt>
                <c:pt idx="2227">
                  <c:v>15.4652777777777</c:v>
                </c:pt>
                <c:pt idx="2228">
                  <c:v>15.4722222222222</c:v>
                </c:pt>
                <c:pt idx="2229">
                  <c:v>15.4791666666666</c:v>
                </c:pt>
                <c:pt idx="2230">
                  <c:v>15.4861111111111</c:v>
                </c:pt>
                <c:pt idx="2231">
                  <c:v>15.4930555555555</c:v>
                </c:pt>
                <c:pt idx="2232">
                  <c:v>15.5</c:v>
                </c:pt>
                <c:pt idx="2233">
                  <c:v>15.5069444444444</c:v>
                </c:pt>
                <c:pt idx="2234">
                  <c:v>15.5138888888888</c:v>
                </c:pt>
                <c:pt idx="2235">
                  <c:v>15.5208333333333</c:v>
                </c:pt>
                <c:pt idx="2236">
                  <c:v>15.5277777777777</c:v>
                </c:pt>
                <c:pt idx="2237">
                  <c:v>15.5347222222222</c:v>
                </c:pt>
                <c:pt idx="2238">
                  <c:v>15.5416666666666</c:v>
                </c:pt>
                <c:pt idx="2239">
                  <c:v>15.5486111111111</c:v>
                </c:pt>
                <c:pt idx="2240">
                  <c:v>15.5555555555555</c:v>
                </c:pt>
                <c:pt idx="2241">
                  <c:v>15.5625</c:v>
                </c:pt>
                <c:pt idx="2242">
                  <c:v>15.5694444444444</c:v>
                </c:pt>
                <c:pt idx="2243">
                  <c:v>15.5763888888888</c:v>
                </c:pt>
                <c:pt idx="2244">
                  <c:v>15.5833333333333</c:v>
                </c:pt>
                <c:pt idx="2245">
                  <c:v>15.5902777777777</c:v>
                </c:pt>
                <c:pt idx="2246">
                  <c:v>15.5972222222222</c:v>
                </c:pt>
                <c:pt idx="2247">
                  <c:v>15.6041666666666</c:v>
                </c:pt>
                <c:pt idx="2248">
                  <c:v>15.6111111111111</c:v>
                </c:pt>
                <c:pt idx="2249">
                  <c:v>15.6180555555555</c:v>
                </c:pt>
                <c:pt idx="2250">
                  <c:v>15.625</c:v>
                </c:pt>
                <c:pt idx="2251">
                  <c:v>15.6319444444444</c:v>
                </c:pt>
                <c:pt idx="2252">
                  <c:v>15.6388888888888</c:v>
                </c:pt>
                <c:pt idx="2253">
                  <c:v>15.6458333333333</c:v>
                </c:pt>
                <c:pt idx="2254">
                  <c:v>15.6527777777777</c:v>
                </c:pt>
                <c:pt idx="2255">
                  <c:v>15.6597222222222</c:v>
                </c:pt>
                <c:pt idx="2256">
                  <c:v>15.6666666666666</c:v>
                </c:pt>
                <c:pt idx="2257">
                  <c:v>15.6736111111111</c:v>
                </c:pt>
                <c:pt idx="2258">
                  <c:v>15.6805555555555</c:v>
                </c:pt>
                <c:pt idx="2259">
                  <c:v>15.6875</c:v>
                </c:pt>
                <c:pt idx="2260">
                  <c:v>15.6944444444444</c:v>
                </c:pt>
                <c:pt idx="2261">
                  <c:v>15.7013888888888</c:v>
                </c:pt>
                <c:pt idx="2262">
                  <c:v>15.7083333333333</c:v>
                </c:pt>
                <c:pt idx="2263">
                  <c:v>15.7152777777777</c:v>
                </c:pt>
                <c:pt idx="2264">
                  <c:v>15.7222222222222</c:v>
                </c:pt>
                <c:pt idx="2265">
                  <c:v>15.7291666666666</c:v>
                </c:pt>
                <c:pt idx="2266">
                  <c:v>15.7361111111111</c:v>
                </c:pt>
                <c:pt idx="2267">
                  <c:v>15.7430555555555</c:v>
                </c:pt>
                <c:pt idx="2268">
                  <c:v>15.75</c:v>
                </c:pt>
                <c:pt idx="2269">
                  <c:v>15.7569444444444</c:v>
                </c:pt>
                <c:pt idx="2270">
                  <c:v>15.7638888888888</c:v>
                </c:pt>
                <c:pt idx="2271">
                  <c:v>15.7708333333333</c:v>
                </c:pt>
                <c:pt idx="2272">
                  <c:v>15.7777777777777</c:v>
                </c:pt>
                <c:pt idx="2273">
                  <c:v>15.7847222222222</c:v>
                </c:pt>
                <c:pt idx="2274">
                  <c:v>15.7916666666666</c:v>
                </c:pt>
                <c:pt idx="2275">
                  <c:v>15.7986111111111</c:v>
                </c:pt>
                <c:pt idx="2276">
                  <c:v>15.8055555555555</c:v>
                </c:pt>
                <c:pt idx="2277">
                  <c:v>15.8125</c:v>
                </c:pt>
                <c:pt idx="2278">
                  <c:v>15.8194444444444</c:v>
                </c:pt>
                <c:pt idx="2279">
                  <c:v>15.8263888888888</c:v>
                </c:pt>
                <c:pt idx="2280">
                  <c:v>15.8333333333333</c:v>
                </c:pt>
                <c:pt idx="2281">
                  <c:v>15.8402777777777</c:v>
                </c:pt>
                <c:pt idx="2282">
                  <c:v>15.8472222222222</c:v>
                </c:pt>
                <c:pt idx="2283">
                  <c:v>15.8541666666666</c:v>
                </c:pt>
                <c:pt idx="2284">
                  <c:v>15.8611111111111</c:v>
                </c:pt>
                <c:pt idx="2285">
                  <c:v>15.8680555555555</c:v>
                </c:pt>
                <c:pt idx="2286">
                  <c:v>15.875</c:v>
                </c:pt>
                <c:pt idx="2287">
                  <c:v>15.8819444444444</c:v>
                </c:pt>
                <c:pt idx="2288">
                  <c:v>15.8888888888888</c:v>
                </c:pt>
                <c:pt idx="2289">
                  <c:v>15.8958333333333</c:v>
                </c:pt>
                <c:pt idx="2290">
                  <c:v>15.9027777777777</c:v>
                </c:pt>
                <c:pt idx="2291">
                  <c:v>15.9097222222222</c:v>
                </c:pt>
                <c:pt idx="2292">
                  <c:v>15.9166666666666</c:v>
                </c:pt>
                <c:pt idx="2293">
                  <c:v>15.9236111111111</c:v>
                </c:pt>
                <c:pt idx="2294">
                  <c:v>15.9305555555555</c:v>
                </c:pt>
                <c:pt idx="2295">
                  <c:v>15.9375</c:v>
                </c:pt>
                <c:pt idx="2296">
                  <c:v>15.9444444444444</c:v>
                </c:pt>
                <c:pt idx="2297">
                  <c:v>15.9513888888888</c:v>
                </c:pt>
                <c:pt idx="2298">
                  <c:v>15.9583333333333</c:v>
                </c:pt>
                <c:pt idx="2299">
                  <c:v>15.9652777777777</c:v>
                </c:pt>
                <c:pt idx="2300">
                  <c:v>15.9722222222222</c:v>
                </c:pt>
                <c:pt idx="2301">
                  <c:v>15.9791666666666</c:v>
                </c:pt>
                <c:pt idx="2302">
                  <c:v>15.9861111111111</c:v>
                </c:pt>
                <c:pt idx="2303">
                  <c:v>15.9930555555555</c:v>
                </c:pt>
                <c:pt idx="2304">
                  <c:v>16</c:v>
                </c:pt>
                <c:pt idx="2305">
                  <c:v>16.0069444444444</c:v>
                </c:pt>
                <c:pt idx="2306">
                  <c:v>16.0138888888888</c:v>
                </c:pt>
                <c:pt idx="2307">
                  <c:v>16.0208333333333</c:v>
                </c:pt>
                <c:pt idx="2308">
                  <c:v>16.0277777777777</c:v>
                </c:pt>
                <c:pt idx="2309">
                  <c:v>16.0347222222222</c:v>
                </c:pt>
                <c:pt idx="2310">
                  <c:v>16.0416666666666</c:v>
                </c:pt>
                <c:pt idx="2311">
                  <c:v>16.0486111111111</c:v>
                </c:pt>
                <c:pt idx="2312">
                  <c:v>16.0555555555555</c:v>
                </c:pt>
                <c:pt idx="2313">
                  <c:v>16.0625</c:v>
                </c:pt>
                <c:pt idx="2314">
                  <c:v>16.0694444444444</c:v>
                </c:pt>
                <c:pt idx="2315">
                  <c:v>16.0763888888888</c:v>
                </c:pt>
                <c:pt idx="2316">
                  <c:v>16.0833333333333</c:v>
                </c:pt>
                <c:pt idx="2317">
                  <c:v>16.0902777777777</c:v>
                </c:pt>
                <c:pt idx="2318">
                  <c:v>16.0972222222222</c:v>
                </c:pt>
                <c:pt idx="2319">
                  <c:v>16.1041666666666</c:v>
                </c:pt>
                <c:pt idx="2320">
                  <c:v>16.1111111111111</c:v>
                </c:pt>
                <c:pt idx="2321">
                  <c:v>16.1180555555555</c:v>
                </c:pt>
                <c:pt idx="2322">
                  <c:v>16.125</c:v>
                </c:pt>
                <c:pt idx="2323">
                  <c:v>16.1319444444444</c:v>
                </c:pt>
                <c:pt idx="2324">
                  <c:v>16.1388888888888</c:v>
                </c:pt>
                <c:pt idx="2325">
                  <c:v>16.1458333333333</c:v>
                </c:pt>
                <c:pt idx="2326">
                  <c:v>16.1527777777777</c:v>
                </c:pt>
                <c:pt idx="2327">
                  <c:v>16.1597222222222</c:v>
                </c:pt>
                <c:pt idx="2328">
                  <c:v>16.1666666666666</c:v>
                </c:pt>
                <c:pt idx="2329">
                  <c:v>16.1736111111111</c:v>
                </c:pt>
                <c:pt idx="2330">
                  <c:v>16.1805555555555</c:v>
                </c:pt>
                <c:pt idx="2331">
                  <c:v>16.1875</c:v>
                </c:pt>
                <c:pt idx="2332">
                  <c:v>16.1944444444444</c:v>
                </c:pt>
                <c:pt idx="2333">
                  <c:v>16.2013888888888</c:v>
                </c:pt>
                <c:pt idx="2334">
                  <c:v>16.2083333333333</c:v>
                </c:pt>
                <c:pt idx="2335">
                  <c:v>16.2152777777777</c:v>
                </c:pt>
                <c:pt idx="2336">
                  <c:v>16.2222222222222</c:v>
                </c:pt>
                <c:pt idx="2337">
                  <c:v>16.2291666666666</c:v>
                </c:pt>
                <c:pt idx="2338">
                  <c:v>16.2361111111111</c:v>
                </c:pt>
                <c:pt idx="2339">
                  <c:v>16.2430555555555</c:v>
                </c:pt>
                <c:pt idx="2340">
                  <c:v>16.25</c:v>
                </c:pt>
                <c:pt idx="2341">
                  <c:v>16.2569444444444</c:v>
                </c:pt>
                <c:pt idx="2342">
                  <c:v>16.2638888888888</c:v>
                </c:pt>
                <c:pt idx="2343">
                  <c:v>16.2708333333333</c:v>
                </c:pt>
                <c:pt idx="2344">
                  <c:v>16.2777777777777</c:v>
                </c:pt>
                <c:pt idx="2345">
                  <c:v>16.2847222222222</c:v>
                </c:pt>
                <c:pt idx="2346">
                  <c:v>16.2916666666666</c:v>
                </c:pt>
                <c:pt idx="2347">
                  <c:v>16.2986111111111</c:v>
                </c:pt>
                <c:pt idx="2348">
                  <c:v>16.3055555555555</c:v>
                </c:pt>
                <c:pt idx="2349">
                  <c:v>16.3125</c:v>
                </c:pt>
                <c:pt idx="2350">
                  <c:v>16.3194444444444</c:v>
                </c:pt>
                <c:pt idx="2351">
                  <c:v>16.3263888888888</c:v>
                </c:pt>
                <c:pt idx="2352">
                  <c:v>16.3333333333333</c:v>
                </c:pt>
                <c:pt idx="2353">
                  <c:v>16.3402777777777</c:v>
                </c:pt>
                <c:pt idx="2354">
                  <c:v>16.3472222222222</c:v>
                </c:pt>
                <c:pt idx="2355">
                  <c:v>16.3541666666666</c:v>
                </c:pt>
                <c:pt idx="2356">
                  <c:v>16.3611111111111</c:v>
                </c:pt>
                <c:pt idx="2357">
                  <c:v>16.3680555555555</c:v>
                </c:pt>
                <c:pt idx="2358">
                  <c:v>16.375</c:v>
                </c:pt>
                <c:pt idx="2359">
                  <c:v>16.3819444444444</c:v>
                </c:pt>
                <c:pt idx="2360">
                  <c:v>16.3888888888888</c:v>
                </c:pt>
                <c:pt idx="2361">
                  <c:v>16.3958333333333</c:v>
                </c:pt>
                <c:pt idx="2362">
                  <c:v>16.4027777777777</c:v>
                </c:pt>
                <c:pt idx="2363">
                  <c:v>16.4097222222222</c:v>
                </c:pt>
                <c:pt idx="2364">
                  <c:v>16.4166666666666</c:v>
                </c:pt>
                <c:pt idx="2365">
                  <c:v>16.4236111111111</c:v>
                </c:pt>
                <c:pt idx="2366">
                  <c:v>16.4305555555555</c:v>
                </c:pt>
                <c:pt idx="2367">
                  <c:v>16.4375</c:v>
                </c:pt>
                <c:pt idx="2368">
                  <c:v>16.4444444444444</c:v>
                </c:pt>
                <c:pt idx="2369">
                  <c:v>16.4513888888888</c:v>
                </c:pt>
                <c:pt idx="2370">
                  <c:v>16.4583333333333</c:v>
                </c:pt>
                <c:pt idx="2371">
                  <c:v>16.4652777777777</c:v>
                </c:pt>
                <c:pt idx="2372">
                  <c:v>16.4722222222222</c:v>
                </c:pt>
                <c:pt idx="2373">
                  <c:v>16.4791666666666</c:v>
                </c:pt>
                <c:pt idx="2374">
                  <c:v>16.4861111111111</c:v>
                </c:pt>
                <c:pt idx="2375">
                  <c:v>16.4930555555555</c:v>
                </c:pt>
                <c:pt idx="2376">
                  <c:v>16.5</c:v>
                </c:pt>
                <c:pt idx="2377">
                  <c:v>16.5069444444444</c:v>
                </c:pt>
                <c:pt idx="2378">
                  <c:v>16.5138888888888</c:v>
                </c:pt>
                <c:pt idx="2379">
                  <c:v>16.5208333333333</c:v>
                </c:pt>
                <c:pt idx="2380">
                  <c:v>16.5277777777777</c:v>
                </c:pt>
                <c:pt idx="2381">
                  <c:v>16.5347222222222</c:v>
                </c:pt>
                <c:pt idx="2382">
                  <c:v>16.5416666666666</c:v>
                </c:pt>
                <c:pt idx="2383">
                  <c:v>16.5486111111111</c:v>
                </c:pt>
                <c:pt idx="2384">
                  <c:v>16.5555555555555</c:v>
                </c:pt>
                <c:pt idx="2385">
                  <c:v>16.5625</c:v>
                </c:pt>
                <c:pt idx="2386">
                  <c:v>16.5694444444444</c:v>
                </c:pt>
                <c:pt idx="2387">
                  <c:v>16.5763888888888</c:v>
                </c:pt>
                <c:pt idx="2388">
                  <c:v>16.5833333333333</c:v>
                </c:pt>
                <c:pt idx="2389">
                  <c:v>16.5902777777777</c:v>
                </c:pt>
                <c:pt idx="2390">
                  <c:v>16.5972222222222</c:v>
                </c:pt>
                <c:pt idx="2391">
                  <c:v>16.6041666666666</c:v>
                </c:pt>
                <c:pt idx="2392">
                  <c:v>16.6111111111111</c:v>
                </c:pt>
                <c:pt idx="2393">
                  <c:v>16.6180555555555</c:v>
                </c:pt>
                <c:pt idx="2394">
                  <c:v>16.625</c:v>
                </c:pt>
                <c:pt idx="2395">
                  <c:v>16.6319444444444</c:v>
                </c:pt>
                <c:pt idx="2396">
                  <c:v>16.6388888888888</c:v>
                </c:pt>
                <c:pt idx="2397">
                  <c:v>16.6458333333333</c:v>
                </c:pt>
                <c:pt idx="2398">
                  <c:v>16.6527777777777</c:v>
                </c:pt>
                <c:pt idx="2399">
                  <c:v>16.6597222222222</c:v>
                </c:pt>
                <c:pt idx="2400">
                  <c:v>16.6666666666666</c:v>
                </c:pt>
                <c:pt idx="2401">
                  <c:v>16.6736111111111</c:v>
                </c:pt>
                <c:pt idx="2402">
                  <c:v>16.6805555555555</c:v>
                </c:pt>
                <c:pt idx="2403">
                  <c:v>16.6875</c:v>
                </c:pt>
                <c:pt idx="2404">
                  <c:v>16.6944444444444</c:v>
                </c:pt>
                <c:pt idx="2405">
                  <c:v>16.7013888888888</c:v>
                </c:pt>
                <c:pt idx="2406">
                  <c:v>16.7083333333333</c:v>
                </c:pt>
                <c:pt idx="2407">
                  <c:v>16.7152777777777</c:v>
                </c:pt>
                <c:pt idx="2408">
                  <c:v>16.7222222222222</c:v>
                </c:pt>
                <c:pt idx="2409">
                  <c:v>16.7291666666666</c:v>
                </c:pt>
                <c:pt idx="2410">
                  <c:v>16.7361111111111</c:v>
                </c:pt>
                <c:pt idx="2411">
                  <c:v>16.7430555555555</c:v>
                </c:pt>
                <c:pt idx="2412">
                  <c:v>16.75</c:v>
                </c:pt>
                <c:pt idx="2413">
                  <c:v>16.7569444444444</c:v>
                </c:pt>
                <c:pt idx="2414">
                  <c:v>16.7638888888888</c:v>
                </c:pt>
                <c:pt idx="2415">
                  <c:v>16.7708333333333</c:v>
                </c:pt>
                <c:pt idx="2416">
                  <c:v>16.7777777777777</c:v>
                </c:pt>
                <c:pt idx="2417">
                  <c:v>16.7847222222222</c:v>
                </c:pt>
                <c:pt idx="2418">
                  <c:v>16.7916666666666</c:v>
                </c:pt>
                <c:pt idx="2419">
                  <c:v>16.7986111111111</c:v>
                </c:pt>
                <c:pt idx="2420">
                  <c:v>16.8055555555555</c:v>
                </c:pt>
                <c:pt idx="2421">
                  <c:v>16.8125</c:v>
                </c:pt>
                <c:pt idx="2422">
                  <c:v>16.8194444444444</c:v>
                </c:pt>
                <c:pt idx="2423">
                  <c:v>16.8263888888888</c:v>
                </c:pt>
                <c:pt idx="2424">
                  <c:v>16.8333333333333</c:v>
                </c:pt>
                <c:pt idx="2425">
                  <c:v>16.8402777777777</c:v>
                </c:pt>
                <c:pt idx="2426">
                  <c:v>16.8472222222222</c:v>
                </c:pt>
                <c:pt idx="2427">
                  <c:v>16.8541666666666</c:v>
                </c:pt>
                <c:pt idx="2428">
                  <c:v>16.8611111111111</c:v>
                </c:pt>
                <c:pt idx="2429">
                  <c:v>16.8680555555555</c:v>
                </c:pt>
                <c:pt idx="2430">
                  <c:v>16.875</c:v>
                </c:pt>
                <c:pt idx="2431">
                  <c:v>16.8819444444444</c:v>
                </c:pt>
                <c:pt idx="2432">
                  <c:v>16.8888888888888</c:v>
                </c:pt>
                <c:pt idx="2433">
                  <c:v>16.8958333333333</c:v>
                </c:pt>
                <c:pt idx="2434">
                  <c:v>16.9027777777777</c:v>
                </c:pt>
                <c:pt idx="2435">
                  <c:v>16.9097222222222</c:v>
                </c:pt>
                <c:pt idx="2436">
                  <c:v>16.9166666666666</c:v>
                </c:pt>
                <c:pt idx="2437">
                  <c:v>16.9236111111111</c:v>
                </c:pt>
                <c:pt idx="2438">
                  <c:v>16.9305555555555</c:v>
                </c:pt>
                <c:pt idx="2439">
                  <c:v>16.9375</c:v>
                </c:pt>
                <c:pt idx="2440">
                  <c:v>16.9444444444444</c:v>
                </c:pt>
                <c:pt idx="2441">
                  <c:v>16.9513888888888</c:v>
                </c:pt>
                <c:pt idx="2442">
                  <c:v>16.9583333333333</c:v>
                </c:pt>
                <c:pt idx="2443">
                  <c:v>16.9652777777777</c:v>
                </c:pt>
                <c:pt idx="2444">
                  <c:v>16.9722222222222</c:v>
                </c:pt>
                <c:pt idx="2445">
                  <c:v>16.9791666666666</c:v>
                </c:pt>
                <c:pt idx="2446">
                  <c:v>16.9861111111111</c:v>
                </c:pt>
                <c:pt idx="2447">
                  <c:v>16.9930555555555</c:v>
                </c:pt>
                <c:pt idx="2448">
                  <c:v>17</c:v>
                </c:pt>
                <c:pt idx="2449">
                  <c:v>17.0069444444444</c:v>
                </c:pt>
                <c:pt idx="2450">
                  <c:v>17.0138888888888</c:v>
                </c:pt>
                <c:pt idx="2451">
                  <c:v>17.0208333333333</c:v>
                </c:pt>
                <c:pt idx="2452">
                  <c:v>17.0277777777777</c:v>
                </c:pt>
                <c:pt idx="2453">
                  <c:v>17.0347222222222</c:v>
                </c:pt>
                <c:pt idx="2454">
                  <c:v>17.0416666666666</c:v>
                </c:pt>
                <c:pt idx="2455">
                  <c:v>17.0486111111111</c:v>
                </c:pt>
                <c:pt idx="2456">
                  <c:v>17.0555555555555</c:v>
                </c:pt>
                <c:pt idx="2457">
                  <c:v>17.0625</c:v>
                </c:pt>
                <c:pt idx="2458">
                  <c:v>17.0694444444444</c:v>
                </c:pt>
                <c:pt idx="2459">
                  <c:v>17.0763888888888</c:v>
                </c:pt>
                <c:pt idx="2460">
                  <c:v>17.0833333333333</c:v>
                </c:pt>
                <c:pt idx="2461">
                  <c:v>17.0902777777777</c:v>
                </c:pt>
                <c:pt idx="2462">
                  <c:v>17.0972222222222</c:v>
                </c:pt>
                <c:pt idx="2463">
                  <c:v>17.1041666666666</c:v>
                </c:pt>
                <c:pt idx="2464">
                  <c:v>17.1111111111111</c:v>
                </c:pt>
                <c:pt idx="2465">
                  <c:v>17.1180555555555</c:v>
                </c:pt>
                <c:pt idx="2466">
                  <c:v>17.125</c:v>
                </c:pt>
                <c:pt idx="2467">
                  <c:v>17.1319444444444</c:v>
                </c:pt>
                <c:pt idx="2468">
                  <c:v>17.1388888888888</c:v>
                </c:pt>
                <c:pt idx="2469">
                  <c:v>17.1458333333333</c:v>
                </c:pt>
                <c:pt idx="2470">
                  <c:v>17.1527777777777</c:v>
                </c:pt>
                <c:pt idx="2471">
                  <c:v>17.1597222222222</c:v>
                </c:pt>
                <c:pt idx="2472">
                  <c:v>17.1666666666666</c:v>
                </c:pt>
                <c:pt idx="2473">
                  <c:v>17.1736111111111</c:v>
                </c:pt>
                <c:pt idx="2474">
                  <c:v>17.1805555555555</c:v>
                </c:pt>
                <c:pt idx="2475">
                  <c:v>17.1875</c:v>
                </c:pt>
                <c:pt idx="2476">
                  <c:v>17.1944444444444</c:v>
                </c:pt>
                <c:pt idx="2477">
                  <c:v>17.2013888888888</c:v>
                </c:pt>
                <c:pt idx="2478">
                  <c:v>17.2083333333333</c:v>
                </c:pt>
                <c:pt idx="2479">
                  <c:v>17.2152777777777</c:v>
                </c:pt>
                <c:pt idx="2480">
                  <c:v>17.2222222222222</c:v>
                </c:pt>
                <c:pt idx="2481">
                  <c:v>17.2291666666666</c:v>
                </c:pt>
                <c:pt idx="2482">
                  <c:v>17.2361111111111</c:v>
                </c:pt>
                <c:pt idx="2483">
                  <c:v>17.2430555555555</c:v>
                </c:pt>
                <c:pt idx="2484">
                  <c:v>17.25</c:v>
                </c:pt>
                <c:pt idx="2485">
                  <c:v>17.2569444444444</c:v>
                </c:pt>
                <c:pt idx="2486">
                  <c:v>17.2638888888888</c:v>
                </c:pt>
                <c:pt idx="2487">
                  <c:v>17.2708333333333</c:v>
                </c:pt>
                <c:pt idx="2488">
                  <c:v>17.2777777777777</c:v>
                </c:pt>
                <c:pt idx="2489">
                  <c:v>17.2847222222222</c:v>
                </c:pt>
                <c:pt idx="2490">
                  <c:v>17.2916666666666</c:v>
                </c:pt>
                <c:pt idx="2491">
                  <c:v>17.2986111111111</c:v>
                </c:pt>
                <c:pt idx="2492">
                  <c:v>17.3055555555555</c:v>
                </c:pt>
                <c:pt idx="2493">
                  <c:v>17.3125</c:v>
                </c:pt>
                <c:pt idx="2494">
                  <c:v>17.3194444444444</c:v>
                </c:pt>
                <c:pt idx="2495">
                  <c:v>17.3263888888888</c:v>
                </c:pt>
                <c:pt idx="2496">
                  <c:v>17.3333333333333</c:v>
                </c:pt>
                <c:pt idx="2497">
                  <c:v>17.3402777777777</c:v>
                </c:pt>
                <c:pt idx="2498">
                  <c:v>17.3472222222222</c:v>
                </c:pt>
                <c:pt idx="2499">
                  <c:v>17.3541666666666</c:v>
                </c:pt>
                <c:pt idx="2500">
                  <c:v>17.3611111111111</c:v>
                </c:pt>
                <c:pt idx="2501">
                  <c:v>17.3680555555555</c:v>
                </c:pt>
                <c:pt idx="2502">
                  <c:v>17.375</c:v>
                </c:pt>
                <c:pt idx="2503">
                  <c:v>17.3819444444444</c:v>
                </c:pt>
                <c:pt idx="2504">
                  <c:v>17.3888888888888</c:v>
                </c:pt>
                <c:pt idx="2505">
                  <c:v>17.3958333333333</c:v>
                </c:pt>
                <c:pt idx="2506">
                  <c:v>17.4027777777777</c:v>
                </c:pt>
                <c:pt idx="2507">
                  <c:v>17.4097222222222</c:v>
                </c:pt>
                <c:pt idx="2508">
                  <c:v>17.4166666666666</c:v>
                </c:pt>
                <c:pt idx="2509">
                  <c:v>17.4236111111111</c:v>
                </c:pt>
                <c:pt idx="2510">
                  <c:v>17.4305555555555</c:v>
                </c:pt>
                <c:pt idx="2511">
                  <c:v>17.4375</c:v>
                </c:pt>
                <c:pt idx="2512">
                  <c:v>17.4444444444444</c:v>
                </c:pt>
                <c:pt idx="2513">
                  <c:v>17.4513888888888</c:v>
                </c:pt>
                <c:pt idx="2514">
                  <c:v>17.4583333333333</c:v>
                </c:pt>
                <c:pt idx="2515">
                  <c:v>17.4652777777777</c:v>
                </c:pt>
                <c:pt idx="2516">
                  <c:v>17.4722222222222</c:v>
                </c:pt>
                <c:pt idx="2517">
                  <c:v>17.4791666666666</c:v>
                </c:pt>
                <c:pt idx="2518">
                  <c:v>17.4861111111111</c:v>
                </c:pt>
                <c:pt idx="2519">
                  <c:v>17.4930555555555</c:v>
                </c:pt>
                <c:pt idx="2520">
                  <c:v>17.5</c:v>
                </c:pt>
                <c:pt idx="2521">
                  <c:v>17.5069444444444</c:v>
                </c:pt>
                <c:pt idx="2522">
                  <c:v>17.5138888888888</c:v>
                </c:pt>
                <c:pt idx="2523">
                  <c:v>17.5208333333333</c:v>
                </c:pt>
                <c:pt idx="2524">
                  <c:v>17.5277777777777</c:v>
                </c:pt>
                <c:pt idx="2525">
                  <c:v>17.5347222222222</c:v>
                </c:pt>
                <c:pt idx="2526">
                  <c:v>17.5416666666666</c:v>
                </c:pt>
                <c:pt idx="2527">
                  <c:v>17.5486111111111</c:v>
                </c:pt>
                <c:pt idx="2528">
                  <c:v>17.5555555555555</c:v>
                </c:pt>
                <c:pt idx="2529">
                  <c:v>17.5625</c:v>
                </c:pt>
                <c:pt idx="2530">
                  <c:v>17.5694444444444</c:v>
                </c:pt>
                <c:pt idx="2531">
                  <c:v>17.5763888888888</c:v>
                </c:pt>
                <c:pt idx="2532">
                  <c:v>17.5833333333333</c:v>
                </c:pt>
                <c:pt idx="2533">
                  <c:v>17.5902777777777</c:v>
                </c:pt>
                <c:pt idx="2534">
                  <c:v>17.5972222222222</c:v>
                </c:pt>
                <c:pt idx="2535">
                  <c:v>17.6041666666666</c:v>
                </c:pt>
                <c:pt idx="2536">
                  <c:v>17.6111111111111</c:v>
                </c:pt>
                <c:pt idx="2537">
                  <c:v>17.6180555555555</c:v>
                </c:pt>
                <c:pt idx="2538">
                  <c:v>17.625</c:v>
                </c:pt>
                <c:pt idx="2539">
                  <c:v>17.6319444444444</c:v>
                </c:pt>
                <c:pt idx="2540">
                  <c:v>17.6388888888888</c:v>
                </c:pt>
                <c:pt idx="2541">
                  <c:v>17.6458333333333</c:v>
                </c:pt>
                <c:pt idx="2542">
                  <c:v>17.6527777777777</c:v>
                </c:pt>
                <c:pt idx="2543">
                  <c:v>17.6597222222222</c:v>
                </c:pt>
                <c:pt idx="2544">
                  <c:v>17.6666666666666</c:v>
                </c:pt>
                <c:pt idx="2545">
                  <c:v>17.6736111111111</c:v>
                </c:pt>
                <c:pt idx="2546">
                  <c:v>17.6805555555555</c:v>
                </c:pt>
                <c:pt idx="2547">
                  <c:v>17.6875</c:v>
                </c:pt>
                <c:pt idx="2548">
                  <c:v>17.6944444444444</c:v>
                </c:pt>
                <c:pt idx="2549">
                  <c:v>17.7013888888888</c:v>
                </c:pt>
                <c:pt idx="2550">
                  <c:v>17.7083333333333</c:v>
                </c:pt>
                <c:pt idx="2551">
                  <c:v>17.7152777777777</c:v>
                </c:pt>
                <c:pt idx="2552">
                  <c:v>17.7222222222222</c:v>
                </c:pt>
                <c:pt idx="2553">
                  <c:v>17.7291666666666</c:v>
                </c:pt>
                <c:pt idx="2554">
                  <c:v>17.7361111111111</c:v>
                </c:pt>
                <c:pt idx="2555">
                  <c:v>17.7430555555555</c:v>
                </c:pt>
                <c:pt idx="2556">
                  <c:v>17.75</c:v>
                </c:pt>
                <c:pt idx="2557">
                  <c:v>17.7569444444444</c:v>
                </c:pt>
                <c:pt idx="2558">
                  <c:v>17.7638888888888</c:v>
                </c:pt>
                <c:pt idx="2559">
                  <c:v>17.7708333333333</c:v>
                </c:pt>
                <c:pt idx="2560">
                  <c:v>17.7777777777777</c:v>
                </c:pt>
                <c:pt idx="2561">
                  <c:v>17.7847222222222</c:v>
                </c:pt>
                <c:pt idx="2562">
                  <c:v>17.7916666666666</c:v>
                </c:pt>
                <c:pt idx="2563">
                  <c:v>17.7986111111111</c:v>
                </c:pt>
                <c:pt idx="2564">
                  <c:v>17.8055555555555</c:v>
                </c:pt>
                <c:pt idx="2565">
                  <c:v>17.8125</c:v>
                </c:pt>
                <c:pt idx="2566">
                  <c:v>17.8194444444444</c:v>
                </c:pt>
                <c:pt idx="2567">
                  <c:v>17.8263888888888</c:v>
                </c:pt>
                <c:pt idx="2568">
                  <c:v>17.8333333333333</c:v>
                </c:pt>
                <c:pt idx="2569">
                  <c:v>17.8402777777777</c:v>
                </c:pt>
                <c:pt idx="2570">
                  <c:v>17.8472222222222</c:v>
                </c:pt>
                <c:pt idx="2571">
                  <c:v>17.8541666666666</c:v>
                </c:pt>
                <c:pt idx="2572">
                  <c:v>17.8611111111111</c:v>
                </c:pt>
                <c:pt idx="2573">
                  <c:v>17.8680555555555</c:v>
                </c:pt>
                <c:pt idx="2574">
                  <c:v>17.875</c:v>
                </c:pt>
                <c:pt idx="2575">
                  <c:v>17.8819444444444</c:v>
                </c:pt>
                <c:pt idx="2576">
                  <c:v>17.8888888888888</c:v>
                </c:pt>
                <c:pt idx="2577">
                  <c:v>17.8958333333333</c:v>
                </c:pt>
                <c:pt idx="2578">
                  <c:v>17.9027777777777</c:v>
                </c:pt>
                <c:pt idx="2579">
                  <c:v>17.9097222222222</c:v>
                </c:pt>
                <c:pt idx="2580">
                  <c:v>17.9166666666666</c:v>
                </c:pt>
                <c:pt idx="2581">
                  <c:v>17.9236111111111</c:v>
                </c:pt>
                <c:pt idx="2582">
                  <c:v>17.9305555555555</c:v>
                </c:pt>
                <c:pt idx="2583">
                  <c:v>17.9375</c:v>
                </c:pt>
                <c:pt idx="2584">
                  <c:v>17.9444444444444</c:v>
                </c:pt>
                <c:pt idx="2585">
                  <c:v>17.9513888888888</c:v>
                </c:pt>
                <c:pt idx="2586">
                  <c:v>17.9583333333333</c:v>
                </c:pt>
                <c:pt idx="2587">
                  <c:v>17.9652777777777</c:v>
                </c:pt>
                <c:pt idx="2588">
                  <c:v>17.9722222222222</c:v>
                </c:pt>
                <c:pt idx="2589">
                  <c:v>17.9791666666666</c:v>
                </c:pt>
                <c:pt idx="2590">
                  <c:v>17.9861111111111</c:v>
                </c:pt>
                <c:pt idx="2591">
                  <c:v>17.9930555555555</c:v>
                </c:pt>
                <c:pt idx="2592">
                  <c:v>18</c:v>
                </c:pt>
                <c:pt idx="2593">
                  <c:v>18.0069444444444</c:v>
                </c:pt>
                <c:pt idx="2594">
                  <c:v>18.0138888888888</c:v>
                </c:pt>
                <c:pt idx="2595">
                  <c:v>18.0208333333333</c:v>
                </c:pt>
                <c:pt idx="2596">
                  <c:v>18.0277777777777</c:v>
                </c:pt>
                <c:pt idx="2597">
                  <c:v>18.0347222222222</c:v>
                </c:pt>
                <c:pt idx="2598">
                  <c:v>18.0416666666666</c:v>
                </c:pt>
                <c:pt idx="2599">
                  <c:v>18.0486111111111</c:v>
                </c:pt>
                <c:pt idx="2600">
                  <c:v>18.0555555555555</c:v>
                </c:pt>
                <c:pt idx="2601">
                  <c:v>18.0625</c:v>
                </c:pt>
                <c:pt idx="2602">
                  <c:v>18.0694444444444</c:v>
                </c:pt>
                <c:pt idx="2603">
                  <c:v>18.0763888888888</c:v>
                </c:pt>
                <c:pt idx="2604">
                  <c:v>18.0833333333333</c:v>
                </c:pt>
                <c:pt idx="2605">
                  <c:v>18.0902777777777</c:v>
                </c:pt>
                <c:pt idx="2606">
                  <c:v>18.0972222222222</c:v>
                </c:pt>
                <c:pt idx="2607">
                  <c:v>18.1041666666666</c:v>
                </c:pt>
                <c:pt idx="2608">
                  <c:v>18.1111111111111</c:v>
                </c:pt>
                <c:pt idx="2609">
                  <c:v>18.1180555555555</c:v>
                </c:pt>
                <c:pt idx="2610">
                  <c:v>18.125</c:v>
                </c:pt>
                <c:pt idx="2611">
                  <c:v>18.1319444444444</c:v>
                </c:pt>
                <c:pt idx="2612">
                  <c:v>18.1388888888888</c:v>
                </c:pt>
                <c:pt idx="2613">
                  <c:v>18.1458333333333</c:v>
                </c:pt>
                <c:pt idx="2614">
                  <c:v>18.1527777777777</c:v>
                </c:pt>
                <c:pt idx="2615">
                  <c:v>18.1597222222222</c:v>
                </c:pt>
                <c:pt idx="2616">
                  <c:v>18.1666666666666</c:v>
                </c:pt>
                <c:pt idx="2617">
                  <c:v>18.1736111111111</c:v>
                </c:pt>
                <c:pt idx="2618">
                  <c:v>18.1805555555555</c:v>
                </c:pt>
                <c:pt idx="2619">
                  <c:v>18.1875</c:v>
                </c:pt>
                <c:pt idx="2620">
                  <c:v>18.1944444444444</c:v>
                </c:pt>
                <c:pt idx="2621">
                  <c:v>18.2013888888888</c:v>
                </c:pt>
                <c:pt idx="2622">
                  <c:v>18.2083333333333</c:v>
                </c:pt>
                <c:pt idx="2623">
                  <c:v>18.2152777777777</c:v>
                </c:pt>
                <c:pt idx="2624">
                  <c:v>18.2222222222222</c:v>
                </c:pt>
                <c:pt idx="2625">
                  <c:v>18.2291666666666</c:v>
                </c:pt>
                <c:pt idx="2626">
                  <c:v>18.2361111111111</c:v>
                </c:pt>
                <c:pt idx="2627">
                  <c:v>18.2430555555555</c:v>
                </c:pt>
                <c:pt idx="2628">
                  <c:v>18.25</c:v>
                </c:pt>
                <c:pt idx="2629">
                  <c:v>18.2569444444444</c:v>
                </c:pt>
                <c:pt idx="2630">
                  <c:v>18.2638888888888</c:v>
                </c:pt>
                <c:pt idx="2631">
                  <c:v>18.2708333333333</c:v>
                </c:pt>
                <c:pt idx="2632">
                  <c:v>18.2777777777777</c:v>
                </c:pt>
                <c:pt idx="2633">
                  <c:v>18.2847222222222</c:v>
                </c:pt>
                <c:pt idx="2634">
                  <c:v>18.2916666666666</c:v>
                </c:pt>
                <c:pt idx="2635">
                  <c:v>18.2986111111111</c:v>
                </c:pt>
                <c:pt idx="2636">
                  <c:v>18.3055555555555</c:v>
                </c:pt>
                <c:pt idx="2637">
                  <c:v>18.3125</c:v>
                </c:pt>
                <c:pt idx="2638">
                  <c:v>18.3194444444444</c:v>
                </c:pt>
                <c:pt idx="2639">
                  <c:v>18.3263888888888</c:v>
                </c:pt>
                <c:pt idx="2640">
                  <c:v>18.3333333333333</c:v>
                </c:pt>
                <c:pt idx="2641">
                  <c:v>18.3402777777777</c:v>
                </c:pt>
                <c:pt idx="2642">
                  <c:v>18.3472222222222</c:v>
                </c:pt>
                <c:pt idx="2643">
                  <c:v>18.3541666666666</c:v>
                </c:pt>
                <c:pt idx="2644">
                  <c:v>18.3611111111111</c:v>
                </c:pt>
                <c:pt idx="2645">
                  <c:v>18.3680555555555</c:v>
                </c:pt>
                <c:pt idx="2646">
                  <c:v>18.375</c:v>
                </c:pt>
                <c:pt idx="2647">
                  <c:v>18.3819444444444</c:v>
                </c:pt>
                <c:pt idx="2648">
                  <c:v>18.3888888888888</c:v>
                </c:pt>
                <c:pt idx="2649">
                  <c:v>18.3958333333333</c:v>
                </c:pt>
                <c:pt idx="2650">
                  <c:v>18.4027777777777</c:v>
                </c:pt>
                <c:pt idx="2651">
                  <c:v>18.4097222222222</c:v>
                </c:pt>
                <c:pt idx="2652">
                  <c:v>18.4166666666666</c:v>
                </c:pt>
                <c:pt idx="2653">
                  <c:v>18.4236111111111</c:v>
                </c:pt>
                <c:pt idx="2654">
                  <c:v>18.4305555555555</c:v>
                </c:pt>
                <c:pt idx="2655">
                  <c:v>18.4375</c:v>
                </c:pt>
                <c:pt idx="2656">
                  <c:v>18.4444444444444</c:v>
                </c:pt>
                <c:pt idx="2657">
                  <c:v>18.4513888888888</c:v>
                </c:pt>
                <c:pt idx="2658">
                  <c:v>18.4583333333333</c:v>
                </c:pt>
                <c:pt idx="2659">
                  <c:v>18.4652777777777</c:v>
                </c:pt>
                <c:pt idx="2660">
                  <c:v>18.4722222222222</c:v>
                </c:pt>
                <c:pt idx="2661">
                  <c:v>18.4791666666666</c:v>
                </c:pt>
                <c:pt idx="2662">
                  <c:v>18.4861111111111</c:v>
                </c:pt>
                <c:pt idx="2663">
                  <c:v>18.4930555555555</c:v>
                </c:pt>
                <c:pt idx="2664">
                  <c:v>18.5</c:v>
                </c:pt>
                <c:pt idx="2665">
                  <c:v>18.5069444444444</c:v>
                </c:pt>
                <c:pt idx="2666">
                  <c:v>18.5138888888888</c:v>
                </c:pt>
                <c:pt idx="2667">
                  <c:v>18.5208333333333</c:v>
                </c:pt>
                <c:pt idx="2668">
                  <c:v>18.5277777777777</c:v>
                </c:pt>
                <c:pt idx="2669">
                  <c:v>18.5347222222222</c:v>
                </c:pt>
                <c:pt idx="2670">
                  <c:v>18.5416666666666</c:v>
                </c:pt>
                <c:pt idx="2671">
                  <c:v>18.5486111111111</c:v>
                </c:pt>
                <c:pt idx="2672">
                  <c:v>18.5555555555555</c:v>
                </c:pt>
                <c:pt idx="2673">
                  <c:v>18.5625</c:v>
                </c:pt>
                <c:pt idx="2674">
                  <c:v>18.5694444444444</c:v>
                </c:pt>
                <c:pt idx="2675">
                  <c:v>18.5763888888888</c:v>
                </c:pt>
                <c:pt idx="2676">
                  <c:v>18.5833333333333</c:v>
                </c:pt>
                <c:pt idx="2677">
                  <c:v>18.5902777777777</c:v>
                </c:pt>
                <c:pt idx="2678">
                  <c:v>18.5972222222222</c:v>
                </c:pt>
                <c:pt idx="2679">
                  <c:v>18.6041666666666</c:v>
                </c:pt>
                <c:pt idx="2680">
                  <c:v>18.6111111111111</c:v>
                </c:pt>
                <c:pt idx="2681">
                  <c:v>18.6180555555555</c:v>
                </c:pt>
                <c:pt idx="2682">
                  <c:v>18.625</c:v>
                </c:pt>
                <c:pt idx="2683">
                  <c:v>18.6319444444444</c:v>
                </c:pt>
                <c:pt idx="2684">
                  <c:v>18.6388888888888</c:v>
                </c:pt>
                <c:pt idx="2685">
                  <c:v>18.6458333333333</c:v>
                </c:pt>
                <c:pt idx="2686">
                  <c:v>18.6527777777777</c:v>
                </c:pt>
                <c:pt idx="2687">
                  <c:v>18.6597222222222</c:v>
                </c:pt>
                <c:pt idx="2688">
                  <c:v>18.6666666666666</c:v>
                </c:pt>
                <c:pt idx="2689">
                  <c:v>18.6736111111111</c:v>
                </c:pt>
                <c:pt idx="2690">
                  <c:v>18.6805555555555</c:v>
                </c:pt>
                <c:pt idx="2691">
                  <c:v>18.6875</c:v>
                </c:pt>
                <c:pt idx="2692">
                  <c:v>18.6944444444444</c:v>
                </c:pt>
                <c:pt idx="2693">
                  <c:v>18.7013888888888</c:v>
                </c:pt>
                <c:pt idx="2694">
                  <c:v>18.7083333333333</c:v>
                </c:pt>
                <c:pt idx="2695">
                  <c:v>18.7152777777777</c:v>
                </c:pt>
                <c:pt idx="2696">
                  <c:v>18.7222222222222</c:v>
                </c:pt>
                <c:pt idx="2697">
                  <c:v>18.7291666666666</c:v>
                </c:pt>
                <c:pt idx="2698">
                  <c:v>18.7361111111111</c:v>
                </c:pt>
                <c:pt idx="2699">
                  <c:v>18.7430555555555</c:v>
                </c:pt>
                <c:pt idx="2700">
                  <c:v>18.75</c:v>
                </c:pt>
                <c:pt idx="2701">
                  <c:v>18.7569444444444</c:v>
                </c:pt>
                <c:pt idx="2702">
                  <c:v>18.7638888888888</c:v>
                </c:pt>
                <c:pt idx="2703">
                  <c:v>18.7708333333333</c:v>
                </c:pt>
                <c:pt idx="2704">
                  <c:v>18.7777777777777</c:v>
                </c:pt>
                <c:pt idx="2705">
                  <c:v>18.7847222222222</c:v>
                </c:pt>
                <c:pt idx="2706">
                  <c:v>18.7916666666666</c:v>
                </c:pt>
                <c:pt idx="2707">
                  <c:v>18.7986111111111</c:v>
                </c:pt>
                <c:pt idx="2708">
                  <c:v>18.8055555555555</c:v>
                </c:pt>
                <c:pt idx="2709">
                  <c:v>18.8125</c:v>
                </c:pt>
                <c:pt idx="2710">
                  <c:v>18.8194444444444</c:v>
                </c:pt>
                <c:pt idx="2711">
                  <c:v>18.8263888888888</c:v>
                </c:pt>
                <c:pt idx="2712">
                  <c:v>18.8333333333333</c:v>
                </c:pt>
                <c:pt idx="2713">
                  <c:v>18.8402777777777</c:v>
                </c:pt>
                <c:pt idx="2714">
                  <c:v>18.8472222222222</c:v>
                </c:pt>
                <c:pt idx="2715">
                  <c:v>18.8541666666666</c:v>
                </c:pt>
                <c:pt idx="2716">
                  <c:v>18.8611111111111</c:v>
                </c:pt>
                <c:pt idx="2717">
                  <c:v>18.8680555555555</c:v>
                </c:pt>
                <c:pt idx="2718">
                  <c:v>18.875</c:v>
                </c:pt>
                <c:pt idx="2719">
                  <c:v>18.8819444444444</c:v>
                </c:pt>
                <c:pt idx="2720">
                  <c:v>18.8888888888888</c:v>
                </c:pt>
                <c:pt idx="2721">
                  <c:v>18.8958333333333</c:v>
                </c:pt>
                <c:pt idx="2722">
                  <c:v>18.9027777777777</c:v>
                </c:pt>
                <c:pt idx="2723">
                  <c:v>18.9097222222222</c:v>
                </c:pt>
                <c:pt idx="2724">
                  <c:v>18.9166666666666</c:v>
                </c:pt>
                <c:pt idx="2725">
                  <c:v>18.9236111111111</c:v>
                </c:pt>
                <c:pt idx="2726">
                  <c:v>18.9305555555555</c:v>
                </c:pt>
                <c:pt idx="2727">
                  <c:v>18.9375</c:v>
                </c:pt>
                <c:pt idx="2728">
                  <c:v>18.9444444444444</c:v>
                </c:pt>
                <c:pt idx="2729">
                  <c:v>18.9513888888888</c:v>
                </c:pt>
                <c:pt idx="2730">
                  <c:v>18.9583333333333</c:v>
                </c:pt>
                <c:pt idx="2731">
                  <c:v>18.9652777777777</c:v>
                </c:pt>
                <c:pt idx="2732">
                  <c:v>18.9722222222222</c:v>
                </c:pt>
                <c:pt idx="2733">
                  <c:v>18.9791666666666</c:v>
                </c:pt>
                <c:pt idx="2734">
                  <c:v>18.9861111111111</c:v>
                </c:pt>
                <c:pt idx="2735">
                  <c:v>18.9930555555555</c:v>
                </c:pt>
                <c:pt idx="2736">
                  <c:v>19</c:v>
                </c:pt>
                <c:pt idx="2737">
                  <c:v>19.0069444444444</c:v>
                </c:pt>
                <c:pt idx="2738">
                  <c:v>19.0138888888888</c:v>
                </c:pt>
                <c:pt idx="2739">
                  <c:v>19.0208333333333</c:v>
                </c:pt>
                <c:pt idx="2740">
                  <c:v>19.0277777777777</c:v>
                </c:pt>
                <c:pt idx="2741">
                  <c:v>19.0347222222222</c:v>
                </c:pt>
                <c:pt idx="2742">
                  <c:v>19.0416666666666</c:v>
                </c:pt>
                <c:pt idx="2743">
                  <c:v>19.0486111111111</c:v>
                </c:pt>
                <c:pt idx="2744">
                  <c:v>19.0555555555555</c:v>
                </c:pt>
                <c:pt idx="2745">
                  <c:v>19.0625</c:v>
                </c:pt>
                <c:pt idx="2746">
                  <c:v>19.0694444444444</c:v>
                </c:pt>
                <c:pt idx="2747">
                  <c:v>19.0763888888888</c:v>
                </c:pt>
                <c:pt idx="2748">
                  <c:v>19.0833333333333</c:v>
                </c:pt>
                <c:pt idx="2749">
                  <c:v>19.0902777777777</c:v>
                </c:pt>
                <c:pt idx="2750">
                  <c:v>19.0972222222222</c:v>
                </c:pt>
                <c:pt idx="2751">
                  <c:v>19.1041666666666</c:v>
                </c:pt>
                <c:pt idx="2752">
                  <c:v>19.1111111111111</c:v>
                </c:pt>
                <c:pt idx="2753">
                  <c:v>19.1180555555555</c:v>
                </c:pt>
                <c:pt idx="2754">
                  <c:v>19.125</c:v>
                </c:pt>
                <c:pt idx="2755">
                  <c:v>19.1319444444444</c:v>
                </c:pt>
                <c:pt idx="2756">
                  <c:v>19.1388888888888</c:v>
                </c:pt>
                <c:pt idx="2757">
                  <c:v>19.1458333333333</c:v>
                </c:pt>
                <c:pt idx="2758">
                  <c:v>19.1527777777777</c:v>
                </c:pt>
                <c:pt idx="2759">
                  <c:v>19.1597222222222</c:v>
                </c:pt>
                <c:pt idx="2760">
                  <c:v>19.1666666666666</c:v>
                </c:pt>
                <c:pt idx="2761">
                  <c:v>19.1736111111111</c:v>
                </c:pt>
                <c:pt idx="2762">
                  <c:v>19.1805555555555</c:v>
                </c:pt>
                <c:pt idx="2763">
                  <c:v>19.1875</c:v>
                </c:pt>
                <c:pt idx="2764">
                  <c:v>19.1944444444444</c:v>
                </c:pt>
                <c:pt idx="2765">
                  <c:v>19.2013888888888</c:v>
                </c:pt>
                <c:pt idx="2766">
                  <c:v>19.2083333333333</c:v>
                </c:pt>
                <c:pt idx="2767">
                  <c:v>19.2152777777777</c:v>
                </c:pt>
                <c:pt idx="2768">
                  <c:v>19.2222222222222</c:v>
                </c:pt>
                <c:pt idx="2769">
                  <c:v>19.2291666666666</c:v>
                </c:pt>
                <c:pt idx="2770">
                  <c:v>19.2361111111111</c:v>
                </c:pt>
                <c:pt idx="2771">
                  <c:v>19.2430555555555</c:v>
                </c:pt>
                <c:pt idx="2772">
                  <c:v>19.25</c:v>
                </c:pt>
                <c:pt idx="2773">
                  <c:v>19.2569444444444</c:v>
                </c:pt>
                <c:pt idx="2774">
                  <c:v>19.2638888888888</c:v>
                </c:pt>
                <c:pt idx="2775">
                  <c:v>19.2708333333333</c:v>
                </c:pt>
                <c:pt idx="2776">
                  <c:v>19.2777777777777</c:v>
                </c:pt>
                <c:pt idx="2777">
                  <c:v>19.2847222222222</c:v>
                </c:pt>
                <c:pt idx="2778">
                  <c:v>19.2916666666666</c:v>
                </c:pt>
                <c:pt idx="2779">
                  <c:v>19.2986111111111</c:v>
                </c:pt>
                <c:pt idx="2780">
                  <c:v>19.3055555555555</c:v>
                </c:pt>
                <c:pt idx="2781">
                  <c:v>19.3125</c:v>
                </c:pt>
                <c:pt idx="2782">
                  <c:v>19.3194444444444</c:v>
                </c:pt>
                <c:pt idx="2783">
                  <c:v>19.3263888888888</c:v>
                </c:pt>
                <c:pt idx="2784">
                  <c:v>19.3333333333333</c:v>
                </c:pt>
                <c:pt idx="2785">
                  <c:v>19.3402777777777</c:v>
                </c:pt>
                <c:pt idx="2786">
                  <c:v>19.3472222222222</c:v>
                </c:pt>
                <c:pt idx="2787">
                  <c:v>19.3541666666666</c:v>
                </c:pt>
                <c:pt idx="2788">
                  <c:v>19.3611111111111</c:v>
                </c:pt>
                <c:pt idx="2789">
                  <c:v>19.3680555555555</c:v>
                </c:pt>
                <c:pt idx="2790">
                  <c:v>19.375</c:v>
                </c:pt>
                <c:pt idx="2791">
                  <c:v>19.3819444444444</c:v>
                </c:pt>
                <c:pt idx="2792">
                  <c:v>19.3888888888888</c:v>
                </c:pt>
                <c:pt idx="2793">
                  <c:v>19.3958333333333</c:v>
                </c:pt>
                <c:pt idx="2794">
                  <c:v>19.4027777777777</c:v>
                </c:pt>
                <c:pt idx="2795">
                  <c:v>19.4097222222222</c:v>
                </c:pt>
                <c:pt idx="2796">
                  <c:v>19.4166666666666</c:v>
                </c:pt>
                <c:pt idx="2797">
                  <c:v>19.4236111111111</c:v>
                </c:pt>
                <c:pt idx="2798">
                  <c:v>19.4305555555555</c:v>
                </c:pt>
                <c:pt idx="2799">
                  <c:v>19.4375</c:v>
                </c:pt>
                <c:pt idx="2800">
                  <c:v>19.4444444444444</c:v>
                </c:pt>
                <c:pt idx="2801">
                  <c:v>19.4513888888888</c:v>
                </c:pt>
                <c:pt idx="2802">
                  <c:v>19.4583333333333</c:v>
                </c:pt>
                <c:pt idx="2803">
                  <c:v>19.4652777777777</c:v>
                </c:pt>
                <c:pt idx="2804">
                  <c:v>19.4722222222222</c:v>
                </c:pt>
                <c:pt idx="2805">
                  <c:v>19.4791666666666</c:v>
                </c:pt>
                <c:pt idx="2806">
                  <c:v>19.4861111111111</c:v>
                </c:pt>
                <c:pt idx="2807">
                  <c:v>19.4930555555555</c:v>
                </c:pt>
                <c:pt idx="2808">
                  <c:v>19.5</c:v>
                </c:pt>
                <c:pt idx="2809">
                  <c:v>19.5069444444444</c:v>
                </c:pt>
                <c:pt idx="2810">
                  <c:v>19.5138888888888</c:v>
                </c:pt>
                <c:pt idx="2811">
                  <c:v>19.5208333333333</c:v>
                </c:pt>
                <c:pt idx="2812">
                  <c:v>19.5277777777777</c:v>
                </c:pt>
                <c:pt idx="2813">
                  <c:v>19.5347222222222</c:v>
                </c:pt>
                <c:pt idx="2814">
                  <c:v>19.5416666666666</c:v>
                </c:pt>
                <c:pt idx="2815">
                  <c:v>19.5486111111111</c:v>
                </c:pt>
                <c:pt idx="2816">
                  <c:v>19.5555555555555</c:v>
                </c:pt>
                <c:pt idx="2817">
                  <c:v>19.5625</c:v>
                </c:pt>
                <c:pt idx="2818">
                  <c:v>19.5694444444444</c:v>
                </c:pt>
                <c:pt idx="2819">
                  <c:v>19.5763888888888</c:v>
                </c:pt>
                <c:pt idx="2820">
                  <c:v>19.5833333333333</c:v>
                </c:pt>
                <c:pt idx="2821">
                  <c:v>19.5902777777777</c:v>
                </c:pt>
                <c:pt idx="2822">
                  <c:v>19.5972222222222</c:v>
                </c:pt>
                <c:pt idx="2823">
                  <c:v>19.6041666666666</c:v>
                </c:pt>
                <c:pt idx="2824">
                  <c:v>19.6111111111111</c:v>
                </c:pt>
                <c:pt idx="2825">
                  <c:v>19.6180555555555</c:v>
                </c:pt>
                <c:pt idx="2826">
                  <c:v>19.625</c:v>
                </c:pt>
                <c:pt idx="2827">
                  <c:v>19.6319444444444</c:v>
                </c:pt>
                <c:pt idx="2828">
                  <c:v>19.6388888888888</c:v>
                </c:pt>
                <c:pt idx="2829">
                  <c:v>19.6458333333333</c:v>
                </c:pt>
                <c:pt idx="2830">
                  <c:v>19.6527777777777</c:v>
                </c:pt>
                <c:pt idx="2831">
                  <c:v>19.6597222222222</c:v>
                </c:pt>
                <c:pt idx="2832">
                  <c:v>19.6666666666666</c:v>
                </c:pt>
                <c:pt idx="2833">
                  <c:v>19.6736111111111</c:v>
                </c:pt>
                <c:pt idx="2834">
                  <c:v>19.6805555555555</c:v>
                </c:pt>
                <c:pt idx="2835">
                  <c:v>19.6875</c:v>
                </c:pt>
                <c:pt idx="2836">
                  <c:v>19.6944444444444</c:v>
                </c:pt>
                <c:pt idx="2837">
                  <c:v>19.7013888888888</c:v>
                </c:pt>
                <c:pt idx="2838">
                  <c:v>19.7083333333333</c:v>
                </c:pt>
                <c:pt idx="2839">
                  <c:v>19.7152777777777</c:v>
                </c:pt>
                <c:pt idx="2840">
                  <c:v>19.7222222222222</c:v>
                </c:pt>
                <c:pt idx="2841">
                  <c:v>19.7291666666666</c:v>
                </c:pt>
                <c:pt idx="2842">
                  <c:v>19.7361111111111</c:v>
                </c:pt>
                <c:pt idx="2843">
                  <c:v>19.7430555555555</c:v>
                </c:pt>
                <c:pt idx="2844">
                  <c:v>19.75</c:v>
                </c:pt>
                <c:pt idx="2845">
                  <c:v>19.7569444444444</c:v>
                </c:pt>
                <c:pt idx="2846">
                  <c:v>19.7638888888888</c:v>
                </c:pt>
                <c:pt idx="2847">
                  <c:v>19.7708333333333</c:v>
                </c:pt>
                <c:pt idx="2848">
                  <c:v>19.7777777777777</c:v>
                </c:pt>
                <c:pt idx="2849">
                  <c:v>19.7847222222222</c:v>
                </c:pt>
                <c:pt idx="2850">
                  <c:v>19.7916666666666</c:v>
                </c:pt>
                <c:pt idx="2851">
                  <c:v>19.7986111111111</c:v>
                </c:pt>
                <c:pt idx="2852">
                  <c:v>19.8055555555555</c:v>
                </c:pt>
                <c:pt idx="2853">
                  <c:v>19.8125</c:v>
                </c:pt>
                <c:pt idx="2854">
                  <c:v>19.8194444444444</c:v>
                </c:pt>
                <c:pt idx="2855">
                  <c:v>19.8263888888888</c:v>
                </c:pt>
                <c:pt idx="2856">
                  <c:v>19.8333333333333</c:v>
                </c:pt>
                <c:pt idx="2857">
                  <c:v>19.8402777777777</c:v>
                </c:pt>
                <c:pt idx="2858">
                  <c:v>19.8472222222222</c:v>
                </c:pt>
                <c:pt idx="2859">
                  <c:v>19.8541666666666</c:v>
                </c:pt>
                <c:pt idx="2860">
                  <c:v>19.8611111111111</c:v>
                </c:pt>
                <c:pt idx="2861">
                  <c:v>19.8680555555555</c:v>
                </c:pt>
                <c:pt idx="2862">
                  <c:v>19.875</c:v>
                </c:pt>
                <c:pt idx="2863">
                  <c:v>19.8819444444444</c:v>
                </c:pt>
                <c:pt idx="2864">
                  <c:v>19.8888888888888</c:v>
                </c:pt>
                <c:pt idx="2865">
                  <c:v>19.8958333333333</c:v>
                </c:pt>
                <c:pt idx="2866">
                  <c:v>19.9027777777777</c:v>
                </c:pt>
                <c:pt idx="2867">
                  <c:v>19.9097222222222</c:v>
                </c:pt>
                <c:pt idx="2868">
                  <c:v>19.9166666666666</c:v>
                </c:pt>
                <c:pt idx="2869">
                  <c:v>19.9236111111111</c:v>
                </c:pt>
                <c:pt idx="2870">
                  <c:v>19.9305555555555</c:v>
                </c:pt>
                <c:pt idx="2871">
                  <c:v>19.9375</c:v>
                </c:pt>
                <c:pt idx="2872">
                  <c:v>19.9444444444444</c:v>
                </c:pt>
                <c:pt idx="2873">
                  <c:v>19.9513888888888</c:v>
                </c:pt>
                <c:pt idx="2874">
                  <c:v>19.9583333333333</c:v>
                </c:pt>
                <c:pt idx="2875">
                  <c:v>19.9652777777777</c:v>
                </c:pt>
                <c:pt idx="2876">
                  <c:v>19.9722222222222</c:v>
                </c:pt>
                <c:pt idx="2877">
                  <c:v>19.9791666666666</c:v>
                </c:pt>
                <c:pt idx="2878">
                  <c:v>19.9861111111111</c:v>
                </c:pt>
                <c:pt idx="2879">
                  <c:v>19.9930555555555</c:v>
                </c:pt>
                <c:pt idx="2880">
                  <c:v>20</c:v>
                </c:pt>
                <c:pt idx="2881">
                  <c:v>20.0069444444444</c:v>
                </c:pt>
                <c:pt idx="2882">
                  <c:v>20.0138888888888</c:v>
                </c:pt>
                <c:pt idx="2883">
                  <c:v>20.0208333333333</c:v>
                </c:pt>
                <c:pt idx="2884">
                  <c:v>20.0277777777777</c:v>
                </c:pt>
                <c:pt idx="2885">
                  <c:v>20.0347222222222</c:v>
                </c:pt>
                <c:pt idx="2886">
                  <c:v>20.0416666666666</c:v>
                </c:pt>
                <c:pt idx="2887">
                  <c:v>20.0486111111111</c:v>
                </c:pt>
                <c:pt idx="2888">
                  <c:v>20.0555555555555</c:v>
                </c:pt>
                <c:pt idx="2889">
                  <c:v>20.0625</c:v>
                </c:pt>
                <c:pt idx="2890">
                  <c:v>20.0694444444444</c:v>
                </c:pt>
                <c:pt idx="2891">
                  <c:v>20.0763888888888</c:v>
                </c:pt>
                <c:pt idx="2892">
                  <c:v>20.0833333333333</c:v>
                </c:pt>
                <c:pt idx="2893">
                  <c:v>20.0902777777777</c:v>
                </c:pt>
                <c:pt idx="2894">
                  <c:v>20.0972222222222</c:v>
                </c:pt>
                <c:pt idx="2895">
                  <c:v>20.1041666666666</c:v>
                </c:pt>
                <c:pt idx="2896">
                  <c:v>20.1111111111111</c:v>
                </c:pt>
                <c:pt idx="2897">
                  <c:v>20.1180555555555</c:v>
                </c:pt>
                <c:pt idx="2898">
                  <c:v>20.125</c:v>
                </c:pt>
                <c:pt idx="2899">
                  <c:v>20.1319444444444</c:v>
                </c:pt>
                <c:pt idx="2900">
                  <c:v>20.1388888888888</c:v>
                </c:pt>
                <c:pt idx="2901">
                  <c:v>20.1458333333333</c:v>
                </c:pt>
                <c:pt idx="2902">
                  <c:v>20.1527777777777</c:v>
                </c:pt>
                <c:pt idx="2903">
                  <c:v>20.1597222222222</c:v>
                </c:pt>
                <c:pt idx="2904">
                  <c:v>20.1666666666666</c:v>
                </c:pt>
                <c:pt idx="2905">
                  <c:v>20.1736111111111</c:v>
                </c:pt>
                <c:pt idx="2906">
                  <c:v>20.1805555555555</c:v>
                </c:pt>
                <c:pt idx="2907">
                  <c:v>20.1875</c:v>
                </c:pt>
                <c:pt idx="2908">
                  <c:v>20.1944444444444</c:v>
                </c:pt>
                <c:pt idx="2909">
                  <c:v>20.2013888888888</c:v>
                </c:pt>
                <c:pt idx="2910">
                  <c:v>20.2083333333333</c:v>
                </c:pt>
                <c:pt idx="2911">
                  <c:v>20.2152777777777</c:v>
                </c:pt>
                <c:pt idx="2912">
                  <c:v>20.2222222222222</c:v>
                </c:pt>
                <c:pt idx="2913">
                  <c:v>20.2291666666666</c:v>
                </c:pt>
                <c:pt idx="2914">
                  <c:v>20.2361111111111</c:v>
                </c:pt>
                <c:pt idx="2915">
                  <c:v>20.2430555555555</c:v>
                </c:pt>
                <c:pt idx="2916">
                  <c:v>20.25</c:v>
                </c:pt>
                <c:pt idx="2917">
                  <c:v>20.2569444444444</c:v>
                </c:pt>
                <c:pt idx="2918">
                  <c:v>20.2638888888888</c:v>
                </c:pt>
                <c:pt idx="2919">
                  <c:v>20.2708333333333</c:v>
                </c:pt>
                <c:pt idx="2920">
                  <c:v>20.2777777777777</c:v>
                </c:pt>
                <c:pt idx="2921">
                  <c:v>20.2847222222222</c:v>
                </c:pt>
                <c:pt idx="2922">
                  <c:v>20.2916666666666</c:v>
                </c:pt>
                <c:pt idx="2923">
                  <c:v>20.2986111111111</c:v>
                </c:pt>
                <c:pt idx="2924">
                  <c:v>20.3055555555555</c:v>
                </c:pt>
                <c:pt idx="2925">
                  <c:v>20.3125</c:v>
                </c:pt>
                <c:pt idx="2926">
                  <c:v>20.3194444444444</c:v>
                </c:pt>
                <c:pt idx="2927">
                  <c:v>20.3263888888888</c:v>
                </c:pt>
                <c:pt idx="2928">
                  <c:v>20.3333333333333</c:v>
                </c:pt>
                <c:pt idx="2929">
                  <c:v>20.3402777777777</c:v>
                </c:pt>
                <c:pt idx="2930">
                  <c:v>20.3472222222222</c:v>
                </c:pt>
                <c:pt idx="2931">
                  <c:v>20.3541666666666</c:v>
                </c:pt>
                <c:pt idx="2932">
                  <c:v>20.3611111111111</c:v>
                </c:pt>
                <c:pt idx="2933">
                  <c:v>20.3680555555555</c:v>
                </c:pt>
                <c:pt idx="2934">
                  <c:v>20.375</c:v>
                </c:pt>
                <c:pt idx="2935">
                  <c:v>20.3819444444444</c:v>
                </c:pt>
                <c:pt idx="2936">
                  <c:v>20.3888888888888</c:v>
                </c:pt>
                <c:pt idx="2937">
                  <c:v>20.3958333333333</c:v>
                </c:pt>
                <c:pt idx="2938">
                  <c:v>20.4027777777777</c:v>
                </c:pt>
                <c:pt idx="2939">
                  <c:v>20.4097222222222</c:v>
                </c:pt>
                <c:pt idx="2940">
                  <c:v>20.4166666666666</c:v>
                </c:pt>
                <c:pt idx="2941">
                  <c:v>20.4236111111111</c:v>
                </c:pt>
                <c:pt idx="2942">
                  <c:v>20.4305555555555</c:v>
                </c:pt>
                <c:pt idx="2943">
                  <c:v>20.4375</c:v>
                </c:pt>
                <c:pt idx="2944">
                  <c:v>20.4444444444444</c:v>
                </c:pt>
                <c:pt idx="2945">
                  <c:v>20.4513888888888</c:v>
                </c:pt>
                <c:pt idx="2946">
                  <c:v>20.4583333333333</c:v>
                </c:pt>
                <c:pt idx="2947">
                  <c:v>20.4652777777777</c:v>
                </c:pt>
                <c:pt idx="2948">
                  <c:v>20.4722222222222</c:v>
                </c:pt>
                <c:pt idx="2949">
                  <c:v>20.4791666666666</c:v>
                </c:pt>
                <c:pt idx="2950">
                  <c:v>20.4861111111111</c:v>
                </c:pt>
                <c:pt idx="2951">
                  <c:v>20.4930555555555</c:v>
                </c:pt>
                <c:pt idx="2952">
                  <c:v>20.5</c:v>
                </c:pt>
                <c:pt idx="2953">
                  <c:v>20.5069444444444</c:v>
                </c:pt>
                <c:pt idx="2954">
                  <c:v>20.5138888888888</c:v>
                </c:pt>
                <c:pt idx="2955">
                  <c:v>20.5208333333333</c:v>
                </c:pt>
                <c:pt idx="2956">
                  <c:v>20.5277777777777</c:v>
                </c:pt>
                <c:pt idx="2957">
                  <c:v>20.5347222222222</c:v>
                </c:pt>
                <c:pt idx="2958">
                  <c:v>20.5416666666666</c:v>
                </c:pt>
                <c:pt idx="2959">
                  <c:v>20.5486111111111</c:v>
                </c:pt>
                <c:pt idx="2960">
                  <c:v>20.5555555555555</c:v>
                </c:pt>
                <c:pt idx="2961">
                  <c:v>20.5625</c:v>
                </c:pt>
                <c:pt idx="2962">
                  <c:v>20.5694444444444</c:v>
                </c:pt>
                <c:pt idx="2963">
                  <c:v>20.5763888888888</c:v>
                </c:pt>
                <c:pt idx="2964">
                  <c:v>20.5833333333333</c:v>
                </c:pt>
                <c:pt idx="2965">
                  <c:v>20.5902777777777</c:v>
                </c:pt>
                <c:pt idx="2966">
                  <c:v>20.5972222222222</c:v>
                </c:pt>
                <c:pt idx="2967">
                  <c:v>20.6041666666666</c:v>
                </c:pt>
                <c:pt idx="2968">
                  <c:v>20.6111111111111</c:v>
                </c:pt>
                <c:pt idx="2969">
                  <c:v>20.6180555555555</c:v>
                </c:pt>
                <c:pt idx="2970">
                  <c:v>20.625</c:v>
                </c:pt>
                <c:pt idx="2971">
                  <c:v>20.6319444444444</c:v>
                </c:pt>
                <c:pt idx="2972">
                  <c:v>20.6388888888888</c:v>
                </c:pt>
                <c:pt idx="2973">
                  <c:v>20.6458333333333</c:v>
                </c:pt>
                <c:pt idx="2974">
                  <c:v>20.6527777777777</c:v>
                </c:pt>
                <c:pt idx="2975">
                  <c:v>20.6597222222222</c:v>
                </c:pt>
                <c:pt idx="2976">
                  <c:v>20.6666666666666</c:v>
                </c:pt>
                <c:pt idx="2977">
                  <c:v>20.6736111111111</c:v>
                </c:pt>
                <c:pt idx="2978">
                  <c:v>20.6805555555555</c:v>
                </c:pt>
                <c:pt idx="2979">
                  <c:v>20.6875</c:v>
                </c:pt>
                <c:pt idx="2980">
                  <c:v>20.6944444444444</c:v>
                </c:pt>
                <c:pt idx="2981">
                  <c:v>20.7013888888888</c:v>
                </c:pt>
                <c:pt idx="2982">
                  <c:v>20.7083333333333</c:v>
                </c:pt>
                <c:pt idx="2983">
                  <c:v>20.7152777777777</c:v>
                </c:pt>
                <c:pt idx="2984">
                  <c:v>20.7222222222222</c:v>
                </c:pt>
                <c:pt idx="2985">
                  <c:v>20.7291666666666</c:v>
                </c:pt>
                <c:pt idx="2986">
                  <c:v>20.7361111111111</c:v>
                </c:pt>
                <c:pt idx="2987">
                  <c:v>20.7430555555555</c:v>
                </c:pt>
                <c:pt idx="2988">
                  <c:v>20.75</c:v>
                </c:pt>
                <c:pt idx="2989">
                  <c:v>20.7569444444444</c:v>
                </c:pt>
                <c:pt idx="2990">
                  <c:v>20.7638888888888</c:v>
                </c:pt>
                <c:pt idx="2991">
                  <c:v>20.7708333333333</c:v>
                </c:pt>
                <c:pt idx="2992">
                  <c:v>20.7777777777777</c:v>
                </c:pt>
                <c:pt idx="2993">
                  <c:v>20.7847222222222</c:v>
                </c:pt>
                <c:pt idx="2994">
                  <c:v>20.7916666666666</c:v>
                </c:pt>
                <c:pt idx="2995">
                  <c:v>20.7986111111111</c:v>
                </c:pt>
                <c:pt idx="2996">
                  <c:v>20.8055555555555</c:v>
                </c:pt>
                <c:pt idx="2997">
                  <c:v>20.8125</c:v>
                </c:pt>
                <c:pt idx="2998">
                  <c:v>20.8194444444444</c:v>
                </c:pt>
                <c:pt idx="2999">
                  <c:v>20.8263888888888</c:v>
                </c:pt>
                <c:pt idx="3000">
                  <c:v>20.8333333333333</c:v>
                </c:pt>
                <c:pt idx="3001">
                  <c:v>20.8402777777777</c:v>
                </c:pt>
                <c:pt idx="3002">
                  <c:v>20.8472222222222</c:v>
                </c:pt>
                <c:pt idx="3003">
                  <c:v>20.8541666666666</c:v>
                </c:pt>
                <c:pt idx="3004">
                  <c:v>20.8611111111111</c:v>
                </c:pt>
                <c:pt idx="3005">
                  <c:v>20.8680555555555</c:v>
                </c:pt>
                <c:pt idx="3006">
                  <c:v>20.875</c:v>
                </c:pt>
                <c:pt idx="3007">
                  <c:v>20.8819444444444</c:v>
                </c:pt>
                <c:pt idx="3008">
                  <c:v>20.8888888888888</c:v>
                </c:pt>
                <c:pt idx="3009">
                  <c:v>20.8958333333333</c:v>
                </c:pt>
                <c:pt idx="3010">
                  <c:v>20.9027777777777</c:v>
                </c:pt>
                <c:pt idx="3011">
                  <c:v>20.9097222222222</c:v>
                </c:pt>
                <c:pt idx="3012">
                  <c:v>20.9166666666666</c:v>
                </c:pt>
                <c:pt idx="3013">
                  <c:v>20.9236111111111</c:v>
                </c:pt>
                <c:pt idx="3014">
                  <c:v>20.9305555555555</c:v>
                </c:pt>
                <c:pt idx="3015">
                  <c:v>20.9375</c:v>
                </c:pt>
                <c:pt idx="3016">
                  <c:v>20.9444444444444</c:v>
                </c:pt>
                <c:pt idx="3017">
                  <c:v>20.9513888888888</c:v>
                </c:pt>
                <c:pt idx="3018">
                  <c:v>20.9583333333333</c:v>
                </c:pt>
                <c:pt idx="3019">
                  <c:v>20.9652777777777</c:v>
                </c:pt>
                <c:pt idx="3020">
                  <c:v>20.9722222222222</c:v>
                </c:pt>
                <c:pt idx="3021">
                  <c:v>20.9791666666666</c:v>
                </c:pt>
                <c:pt idx="3022">
                  <c:v>20.9861111111111</c:v>
                </c:pt>
                <c:pt idx="3023">
                  <c:v>20.9930555555555</c:v>
                </c:pt>
                <c:pt idx="3024">
                  <c:v>21</c:v>
                </c:pt>
                <c:pt idx="3025">
                  <c:v>21.0069444444444</c:v>
                </c:pt>
                <c:pt idx="3026">
                  <c:v>21.0138888888888</c:v>
                </c:pt>
                <c:pt idx="3027">
                  <c:v>21.0208333333333</c:v>
                </c:pt>
                <c:pt idx="3028">
                  <c:v>21.0277777777777</c:v>
                </c:pt>
                <c:pt idx="3029">
                  <c:v>21.0347222222222</c:v>
                </c:pt>
                <c:pt idx="3030">
                  <c:v>21.0416666666666</c:v>
                </c:pt>
                <c:pt idx="3031">
                  <c:v>21.0486111111111</c:v>
                </c:pt>
                <c:pt idx="3032">
                  <c:v>21.0555555555555</c:v>
                </c:pt>
                <c:pt idx="3033">
                  <c:v>21.0625</c:v>
                </c:pt>
                <c:pt idx="3034">
                  <c:v>21.0694444444444</c:v>
                </c:pt>
                <c:pt idx="3035">
                  <c:v>21.0763888888888</c:v>
                </c:pt>
                <c:pt idx="3036">
                  <c:v>21.0833333333333</c:v>
                </c:pt>
                <c:pt idx="3037">
                  <c:v>21.0902777777777</c:v>
                </c:pt>
                <c:pt idx="3038">
                  <c:v>21.0972222222222</c:v>
                </c:pt>
                <c:pt idx="3039">
                  <c:v>21.1041666666666</c:v>
                </c:pt>
                <c:pt idx="3040">
                  <c:v>21.1111111111111</c:v>
                </c:pt>
                <c:pt idx="3041">
                  <c:v>21.1180555555555</c:v>
                </c:pt>
                <c:pt idx="3042">
                  <c:v>21.125</c:v>
                </c:pt>
                <c:pt idx="3043">
                  <c:v>21.1319444444444</c:v>
                </c:pt>
                <c:pt idx="3044">
                  <c:v>21.1388888888888</c:v>
                </c:pt>
                <c:pt idx="3045">
                  <c:v>21.1458333333333</c:v>
                </c:pt>
                <c:pt idx="3046">
                  <c:v>21.1527777777777</c:v>
                </c:pt>
                <c:pt idx="3047">
                  <c:v>21.1597222222222</c:v>
                </c:pt>
                <c:pt idx="3048">
                  <c:v>21.1666666666666</c:v>
                </c:pt>
                <c:pt idx="3049">
                  <c:v>21.1736111111111</c:v>
                </c:pt>
                <c:pt idx="3050">
                  <c:v>21.1805555555555</c:v>
                </c:pt>
                <c:pt idx="3051">
                  <c:v>21.1875</c:v>
                </c:pt>
                <c:pt idx="3052">
                  <c:v>21.1944444444444</c:v>
                </c:pt>
                <c:pt idx="3053">
                  <c:v>21.2013888888888</c:v>
                </c:pt>
                <c:pt idx="3054">
                  <c:v>21.2083333333333</c:v>
                </c:pt>
                <c:pt idx="3055">
                  <c:v>21.2152777777777</c:v>
                </c:pt>
                <c:pt idx="3056">
                  <c:v>21.2222222222222</c:v>
                </c:pt>
                <c:pt idx="3057">
                  <c:v>21.2291666666666</c:v>
                </c:pt>
                <c:pt idx="3058">
                  <c:v>21.2361111111111</c:v>
                </c:pt>
                <c:pt idx="3059">
                  <c:v>21.2430555555555</c:v>
                </c:pt>
                <c:pt idx="3060">
                  <c:v>21.25</c:v>
                </c:pt>
                <c:pt idx="3061">
                  <c:v>21.2569444444444</c:v>
                </c:pt>
                <c:pt idx="3062">
                  <c:v>21.2638888888888</c:v>
                </c:pt>
                <c:pt idx="3063">
                  <c:v>21.2708333333333</c:v>
                </c:pt>
                <c:pt idx="3064">
                  <c:v>21.2777777777777</c:v>
                </c:pt>
                <c:pt idx="3065">
                  <c:v>21.2847222222222</c:v>
                </c:pt>
                <c:pt idx="3066">
                  <c:v>21.2916666666666</c:v>
                </c:pt>
                <c:pt idx="3067">
                  <c:v>21.2986111111111</c:v>
                </c:pt>
                <c:pt idx="3068">
                  <c:v>21.3055555555555</c:v>
                </c:pt>
                <c:pt idx="3069">
                  <c:v>21.3125</c:v>
                </c:pt>
                <c:pt idx="3070">
                  <c:v>21.3194444444444</c:v>
                </c:pt>
                <c:pt idx="3071">
                  <c:v>21.3263888888888</c:v>
                </c:pt>
                <c:pt idx="3072">
                  <c:v>21.3333333333333</c:v>
                </c:pt>
                <c:pt idx="3073">
                  <c:v>21.3402777777777</c:v>
                </c:pt>
                <c:pt idx="3074">
                  <c:v>21.3472222222222</c:v>
                </c:pt>
                <c:pt idx="3075">
                  <c:v>21.3541666666666</c:v>
                </c:pt>
                <c:pt idx="3076">
                  <c:v>21.3611111111111</c:v>
                </c:pt>
                <c:pt idx="3077">
                  <c:v>21.3680555555555</c:v>
                </c:pt>
                <c:pt idx="3078">
                  <c:v>21.375</c:v>
                </c:pt>
                <c:pt idx="3079">
                  <c:v>21.3819444444444</c:v>
                </c:pt>
                <c:pt idx="3080">
                  <c:v>21.3888888888888</c:v>
                </c:pt>
                <c:pt idx="3081">
                  <c:v>21.3958333333333</c:v>
                </c:pt>
                <c:pt idx="3082">
                  <c:v>21.4027777777777</c:v>
                </c:pt>
                <c:pt idx="3083">
                  <c:v>21.4097222222222</c:v>
                </c:pt>
                <c:pt idx="3084">
                  <c:v>21.4166666666666</c:v>
                </c:pt>
                <c:pt idx="3085">
                  <c:v>21.4236111111111</c:v>
                </c:pt>
                <c:pt idx="3086">
                  <c:v>21.4305555555555</c:v>
                </c:pt>
                <c:pt idx="3087">
                  <c:v>21.4375</c:v>
                </c:pt>
                <c:pt idx="3088">
                  <c:v>21.4444444444444</c:v>
                </c:pt>
                <c:pt idx="3089">
                  <c:v>21.4513888888888</c:v>
                </c:pt>
                <c:pt idx="3090">
                  <c:v>21.4583333333333</c:v>
                </c:pt>
                <c:pt idx="3091">
                  <c:v>21.4652777777777</c:v>
                </c:pt>
                <c:pt idx="3092">
                  <c:v>21.4722222222222</c:v>
                </c:pt>
                <c:pt idx="3093">
                  <c:v>21.4791666666666</c:v>
                </c:pt>
                <c:pt idx="3094">
                  <c:v>21.4861111111111</c:v>
                </c:pt>
                <c:pt idx="3095">
                  <c:v>21.4930555555555</c:v>
                </c:pt>
                <c:pt idx="3096">
                  <c:v>21.5</c:v>
                </c:pt>
                <c:pt idx="3097">
                  <c:v>21.5069444444444</c:v>
                </c:pt>
                <c:pt idx="3098">
                  <c:v>21.5138888888888</c:v>
                </c:pt>
                <c:pt idx="3099">
                  <c:v>21.5208333333333</c:v>
                </c:pt>
                <c:pt idx="3100">
                  <c:v>21.5277777777777</c:v>
                </c:pt>
                <c:pt idx="3101">
                  <c:v>21.5347222222222</c:v>
                </c:pt>
                <c:pt idx="3102">
                  <c:v>21.5416666666666</c:v>
                </c:pt>
                <c:pt idx="3103">
                  <c:v>21.5486111111111</c:v>
                </c:pt>
                <c:pt idx="3104">
                  <c:v>21.5555555555555</c:v>
                </c:pt>
                <c:pt idx="3105">
                  <c:v>21.5625</c:v>
                </c:pt>
                <c:pt idx="3106">
                  <c:v>21.5694444444444</c:v>
                </c:pt>
                <c:pt idx="3107">
                  <c:v>21.5763888888888</c:v>
                </c:pt>
                <c:pt idx="3108">
                  <c:v>21.5833333333333</c:v>
                </c:pt>
                <c:pt idx="3109">
                  <c:v>21.5902777777777</c:v>
                </c:pt>
                <c:pt idx="3110">
                  <c:v>21.5972222222222</c:v>
                </c:pt>
                <c:pt idx="3111">
                  <c:v>21.6041666666666</c:v>
                </c:pt>
                <c:pt idx="3112">
                  <c:v>21.6111111111111</c:v>
                </c:pt>
                <c:pt idx="3113">
                  <c:v>21.6180555555555</c:v>
                </c:pt>
                <c:pt idx="3114">
                  <c:v>21.625</c:v>
                </c:pt>
                <c:pt idx="3115">
                  <c:v>21.6319444444444</c:v>
                </c:pt>
                <c:pt idx="3116">
                  <c:v>21.6388888888888</c:v>
                </c:pt>
                <c:pt idx="3117">
                  <c:v>21.6458333333333</c:v>
                </c:pt>
                <c:pt idx="3118">
                  <c:v>21.6527777777777</c:v>
                </c:pt>
                <c:pt idx="3119">
                  <c:v>21.6597222222222</c:v>
                </c:pt>
                <c:pt idx="3120">
                  <c:v>21.6666666666666</c:v>
                </c:pt>
                <c:pt idx="3121">
                  <c:v>21.6736111111111</c:v>
                </c:pt>
                <c:pt idx="3122">
                  <c:v>21.6805555555555</c:v>
                </c:pt>
                <c:pt idx="3123">
                  <c:v>21.6875</c:v>
                </c:pt>
                <c:pt idx="3124">
                  <c:v>21.6944444444444</c:v>
                </c:pt>
                <c:pt idx="3125">
                  <c:v>21.7013888888888</c:v>
                </c:pt>
                <c:pt idx="3126">
                  <c:v>21.7083333333333</c:v>
                </c:pt>
                <c:pt idx="3127">
                  <c:v>21.7152777777777</c:v>
                </c:pt>
                <c:pt idx="3128">
                  <c:v>21.7222222222222</c:v>
                </c:pt>
                <c:pt idx="3129">
                  <c:v>21.7291666666666</c:v>
                </c:pt>
                <c:pt idx="3130">
                  <c:v>21.7361111111111</c:v>
                </c:pt>
                <c:pt idx="3131">
                  <c:v>21.7430555555555</c:v>
                </c:pt>
                <c:pt idx="3132">
                  <c:v>21.75</c:v>
                </c:pt>
                <c:pt idx="3133">
                  <c:v>21.7569444444444</c:v>
                </c:pt>
                <c:pt idx="3134">
                  <c:v>21.7638888888888</c:v>
                </c:pt>
                <c:pt idx="3135">
                  <c:v>21.7708333333333</c:v>
                </c:pt>
                <c:pt idx="3136">
                  <c:v>21.7777777777777</c:v>
                </c:pt>
                <c:pt idx="3137">
                  <c:v>21.7847222222222</c:v>
                </c:pt>
                <c:pt idx="3138">
                  <c:v>21.7916666666666</c:v>
                </c:pt>
                <c:pt idx="3139">
                  <c:v>21.7986111111111</c:v>
                </c:pt>
                <c:pt idx="3140">
                  <c:v>21.8055555555555</c:v>
                </c:pt>
                <c:pt idx="3141">
                  <c:v>21.8125</c:v>
                </c:pt>
                <c:pt idx="3142">
                  <c:v>21.8194444444444</c:v>
                </c:pt>
                <c:pt idx="3143">
                  <c:v>21.8263888888888</c:v>
                </c:pt>
                <c:pt idx="3144">
                  <c:v>21.8333333333333</c:v>
                </c:pt>
                <c:pt idx="3145">
                  <c:v>21.8402777777777</c:v>
                </c:pt>
                <c:pt idx="3146">
                  <c:v>21.8472222222222</c:v>
                </c:pt>
                <c:pt idx="3147">
                  <c:v>21.8541666666666</c:v>
                </c:pt>
                <c:pt idx="3148">
                  <c:v>21.8611111111111</c:v>
                </c:pt>
                <c:pt idx="3149">
                  <c:v>21.8680555555555</c:v>
                </c:pt>
                <c:pt idx="3150">
                  <c:v>21.875</c:v>
                </c:pt>
                <c:pt idx="3151">
                  <c:v>21.8819444444444</c:v>
                </c:pt>
                <c:pt idx="3152">
                  <c:v>21.8888888888888</c:v>
                </c:pt>
                <c:pt idx="3153">
                  <c:v>21.8958333333333</c:v>
                </c:pt>
                <c:pt idx="3154">
                  <c:v>21.9027777777777</c:v>
                </c:pt>
                <c:pt idx="3155">
                  <c:v>21.9097222222222</c:v>
                </c:pt>
                <c:pt idx="3156">
                  <c:v>21.9166666666666</c:v>
                </c:pt>
                <c:pt idx="3157">
                  <c:v>21.9236111111111</c:v>
                </c:pt>
                <c:pt idx="3158">
                  <c:v>21.9305555555555</c:v>
                </c:pt>
                <c:pt idx="3159">
                  <c:v>21.9375</c:v>
                </c:pt>
                <c:pt idx="3160">
                  <c:v>21.9444444444444</c:v>
                </c:pt>
                <c:pt idx="3161">
                  <c:v>21.9513888888888</c:v>
                </c:pt>
                <c:pt idx="3162">
                  <c:v>21.9583333333333</c:v>
                </c:pt>
                <c:pt idx="3163">
                  <c:v>21.9652777777777</c:v>
                </c:pt>
                <c:pt idx="3164">
                  <c:v>21.9722222222222</c:v>
                </c:pt>
                <c:pt idx="3165">
                  <c:v>21.9791666666666</c:v>
                </c:pt>
                <c:pt idx="3166">
                  <c:v>21.9861111111111</c:v>
                </c:pt>
                <c:pt idx="3167">
                  <c:v>21.9930555555555</c:v>
                </c:pt>
                <c:pt idx="3168">
                  <c:v>22</c:v>
                </c:pt>
                <c:pt idx="3169">
                  <c:v>22.0069444444444</c:v>
                </c:pt>
                <c:pt idx="3170">
                  <c:v>22.0138888888888</c:v>
                </c:pt>
                <c:pt idx="3171">
                  <c:v>22.0208333333333</c:v>
                </c:pt>
                <c:pt idx="3172">
                  <c:v>22.0277777777777</c:v>
                </c:pt>
                <c:pt idx="3173">
                  <c:v>22.0347222222222</c:v>
                </c:pt>
                <c:pt idx="3174">
                  <c:v>22.0416666666666</c:v>
                </c:pt>
                <c:pt idx="3175">
                  <c:v>22.0486111111111</c:v>
                </c:pt>
                <c:pt idx="3176">
                  <c:v>22.0555555555555</c:v>
                </c:pt>
                <c:pt idx="3177">
                  <c:v>22.0625</c:v>
                </c:pt>
                <c:pt idx="3178">
                  <c:v>22.0694444444444</c:v>
                </c:pt>
                <c:pt idx="3179">
                  <c:v>22.0763888888888</c:v>
                </c:pt>
                <c:pt idx="3180">
                  <c:v>22.0833333333333</c:v>
                </c:pt>
                <c:pt idx="3181">
                  <c:v>22.0902777777777</c:v>
                </c:pt>
                <c:pt idx="3182">
                  <c:v>22.0972222222222</c:v>
                </c:pt>
                <c:pt idx="3183">
                  <c:v>22.1041666666666</c:v>
                </c:pt>
                <c:pt idx="3184">
                  <c:v>22.1111111111111</c:v>
                </c:pt>
                <c:pt idx="3185">
                  <c:v>22.1180555555555</c:v>
                </c:pt>
                <c:pt idx="3186">
                  <c:v>22.125</c:v>
                </c:pt>
                <c:pt idx="3187">
                  <c:v>22.1319444444444</c:v>
                </c:pt>
                <c:pt idx="3188">
                  <c:v>22.1388888888888</c:v>
                </c:pt>
                <c:pt idx="3189">
                  <c:v>22.1458333333333</c:v>
                </c:pt>
                <c:pt idx="3190">
                  <c:v>22.1527777777777</c:v>
                </c:pt>
                <c:pt idx="3191">
                  <c:v>22.1597222222222</c:v>
                </c:pt>
                <c:pt idx="3192">
                  <c:v>22.1666666666666</c:v>
                </c:pt>
                <c:pt idx="3193">
                  <c:v>22.1736111111111</c:v>
                </c:pt>
                <c:pt idx="3194">
                  <c:v>22.1805555555555</c:v>
                </c:pt>
                <c:pt idx="3195">
                  <c:v>22.1875</c:v>
                </c:pt>
                <c:pt idx="3196">
                  <c:v>22.1944444444444</c:v>
                </c:pt>
                <c:pt idx="3197">
                  <c:v>22.2013888888888</c:v>
                </c:pt>
                <c:pt idx="3198">
                  <c:v>22.2083333333333</c:v>
                </c:pt>
                <c:pt idx="3199">
                  <c:v>22.2152777777777</c:v>
                </c:pt>
                <c:pt idx="3200">
                  <c:v>22.2222222222222</c:v>
                </c:pt>
                <c:pt idx="3201">
                  <c:v>22.2291666666666</c:v>
                </c:pt>
                <c:pt idx="3202">
                  <c:v>22.2361111111111</c:v>
                </c:pt>
                <c:pt idx="3203">
                  <c:v>22.2430555555555</c:v>
                </c:pt>
                <c:pt idx="3204">
                  <c:v>22.25</c:v>
                </c:pt>
                <c:pt idx="3205">
                  <c:v>22.2569444444444</c:v>
                </c:pt>
                <c:pt idx="3206">
                  <c:v>22.2638888888888</c:v>
                </c:pt>
                <c:pt idx="3207">
                  <c:v>22.2708333333333</c:v>
                </c:pt>
                <c:pt idx="3208">
                  <c:v>22.2777777777777</c:v>
                </c:pt>
                <c:pt idx="3209">
                  <c:v>22.2847222222222</c:v>
                </c:pt>
                <c:pt idx="3210">
                  <c:v>22.2916666666666</c:v>
                </c:pt>
                <c:pt idx="3211">
                  <c:v>22.2986111111111</c:v>
                </c:pt>
                <c:pt idx="3212">
                  <c:v>22.3055555555555</c:v>
                </c:pt>
                <c:pt idx="3213">
                  <c:v>22.3125</c:v>
                </c:pt>
                <c:pt idx="3214">
                  <c:v>22.3194444444444</c:v>
                </c:pt>
                <c:pt idx="3215">
                  <c:v>22.3263888888888</c:v>
                </c:pt>
                <c:pt idx="3216">
                  <c:v>22.3333333333333</c:v>
                </c:pt>
                <c:pt idx="3217">
                  <c:v>22.3402777777777</c:v>
                </c:pt>
                <c:pt idx="3218">
                  <c:v>22.3472222222222</c:v>
                </c:pt>
                <c:pt idx="3219">
                  <c:v>22.3541666666666</c:v>
                </c:pt>
                <c:pt idx="3220">
                  <c:v>22.3611111111111</c:v>
                </c:pt>
                <c:pt idx="3221">
                  <c:v>22.3680555555555</c:v>
                </c:pt>
                <c:pt idx="3222">
                  <c:v>22.375</c:v>
                </c:pt>
                <c:pt idx="3223">
                  <c:v>22.3819444444444</c:v>
                </c:pt>
                <c:pt idx="3224">
                  <c:v>22.3888888888888</c:v>
                </c:pt>
                <c:pt idx="3225">
                  <c:v>22.3958333333333</c:v>
                </c:pt>
                <c:pt idx="3226">
                  <c:v>22.4027777777777</c:v>
                </c:pt>
                <c:pt idx="3227">
                  <c:v>22.4097222222222</c:v>
                </c:pt>
                <c:pt idx="3228">
                  <c:v>22.4166666666666</c:v>
                </c:pt>
                <c:pt idx="3229">
                  <c:v>22.4236111111111</c:v>
                </c:pt>
                <c:pt idx="3230">
                  <c:v>22.4305555555555</c:v>
                </c:pt>
                <c:pt idx="3231">
                  <c:v>22.4375</c:v>
                </c:pt>
                <c:pt idx="3232">
                  <c:v>22.4444444444444</c:v>
                </c:pt>
                <c:pt idx="3233">
                  <c:v>22.4513888888888</c:v>
                </c:pt>
                <c:pt idx="3234">
                  <c:v>22.4583333333333</c:v>
                </c:pt>
                <c:pt idx="3235">
                  <c:v>22.4652777777777</c:v>
                </c:pt>
                <c:pt idx="3236">
                  <c:v>22.4722222222222</c:v>
                </c:pt>
                <c:pt idx="3237">
                  <c:v>22.4791666666666</c:v>
                </c:pt>
                <c:pt idx="3238">
                  <c:v>22.4861111111111</c:v>
                </c:pt>
                <c:pt idx="3239">
                  <c:v>22.4930555555555</c:v>
                </c:pt>
                <c:pt idx="3240">
                  <c:v>22.5</c:v>
                </c:pt>
                <c:pt idx="3241">
                  <c:v>22.5069444444444</c:v>
                </c:pt>
                <c:pt idx="3242">
                  <c:v>22.5138888888888</c:v>
                </c:pt>
                <c:pt idx="3243">
                  <c:v>22.5208333333333</c:v>
                </c:pt>
                <c:pt idx="3244">
                  <c:v>22.5277777777777</c:v>
                </c:pt>
                <c:pt idx="3245">
                  <c:v>22.5347222222222</c:v>
                </c:pt>
                <c:pt idx="3246">
                  <c:v>22.5416666666666</c:v>
                </c:pt>
                <c:pt idx="3247">
                  <c:v>22.5486111111111</c:v>
                </c:pt>
                <c:pt idx="3248">
                  <c:v>22.5555555555555</c:v>
                </c:pt>
                <c:pt idx="3249">
                  <c:v>22.5625</c:v>
                </c:pt>
                <c:pt idx="3250">
                  <c:v>22.5694444444444</c:v>
                </c:pt>
                <c:pt idx="3251">
                  <c:v>22.5763888888888</c:v>
                </c:pt>
                <c:pt idx="3252">
                  <c:v>22.5833333333333</c:v>
                </c:pt>
                <c:pt idx="3253">
                  <c:v>22.5902777777777</c:v>
                </c:pt>
                <c:pt idx="3254">
                  <c:v>22.5972222222222</c:v>
                </c:pt>
                <c:pt idx="3255">
                  <c:v>22.6041666666666</c:v>
                </c:pt>
                <c:pt idx="3256">
                  <c:v>22.6111111111111</c:v>
                </c:pt>
                <c:pt idx="3257">
                  <c:v>22.6180555555555</c:v>
                </c:pt>
                <c:pt idx="3258">
                  <c:v>22.625</c:v>
                </c:pt>
                <c:pt idx="3259">
                  <c:v>22.6319444444444</c:v>
                </c:pt>
                <c:pt idx="3260">
                  <c:v>22.6388888888888</c:v>
                </c:pt>
                <c:pt idx="3261">
                  <c:v>22.6458333333333</c:v>
                </c:pt>
                <c:pt idx="3262">
                  <c:v>22.6527777777777</c:v>
                </c:pt>
                <c:pt idx="3263">
                  <c:v>22.6597222222222</c:v>
                </c:pt>
                <c:pt idx="3264">
                  <c:v>22.6666666666666</c:v>
                </c:pt>
                <c:pt idx="3265">
                  <c:v>22.6736111111111</c:v>
                </c:pt>
                <c:pt idx="3266">
                  <c:v>22.6805555555555</c:v>
                </c:pt>
                <c:pt idx="3267">
                  <c:v>22.6875</c:v>
                </c:pt>
                <c:pt idx="3268">
                  <c:v>22.6944444444444</c:v>
                </c:pt>
                <c:pt idx="3269">
                  <c:v>22.7013888888888</c:v>
                </c:pt>
                <c:pt idx="3270">
                  <c:v>22.7083333333333</c:v>
                </c:pt>
                <c:pt idx="3271">
                  <c:v>22.7152777777777</c:v>
                </c:pt>
                <c:pt idx="3272">
                  <c:v>22.7222222222222</c:v>
                </c:pt>
                <c:pt idx="3273">
                  <c:v>22.7291666666666</c:v>
                </c:pt>
                <c:pt idx="3274">
                  <c:v>22.7361111111111</c:v>
                </c:pt>
                <c:pt idx="3275">
                  <c:v>22.7430555555555</c:v>
                </c:pt>
                <c:pt idx="3276">
                  <c:v>22.75</c:v>
                </c:pt>
                <c:pt idx="3277">
                  <c:v>22.7569444444444</c:v>
                </c:pt>
                <c:pt idx="3278">
                  <c:v>22.7638888888888</c:v>
                </c:pt>
                <c:pt idx="3279">
                  <c:v>22.7708333333333</c:v>
                </c:pt>
                <c:pt idx="3280">
                  <c:v>22.7777777777777</c:v>
                </c:pt>
                <c:pt idx="3281">
                  <c:v>22.7847222222222</c:v>
                </c:pt>
                <c:pt idx="3282">
                  <c:v>22.7916666666666</c:v>
                </c:pt>
                <c:pt idx="3283">
                  <c:v>22.7986111111111</c:v>
                </c:pt>
                <c:pt idx="3284">
                  <c:v>22.8055555555555</c:v>
                </c:pt>
                <c:pt idx="3285">
                  <c:v>22.8125</c:v>
                </c:pt>
                <c:pt idx="3286">
                  <c:v>22.8194444444444</c:v>
                </c:pt>
                <c:pt idx="3287">
                  <c:v>22.8263888888888</c:v>
                </c:pt>
                <c:pt idx="3288">
                  <c:v>22.8333333333333</c:v>
                </c:pt>
                <c:pt idx="3289">
                  <c:v>22.8402777777777</c:v>
                </c:pt>
                <c:pt idx="3290">
                  <c:v>22.8472222222222</c:v>
                </c:pt>
                <c:pt idx="3291">
                  <c:v>22.8541666666666</c:v>
                </c:pt>
                <c:pt idx="3292">
                  <c:v>22.8611111111111</c:v>
                </c:pt>
                <c:pt idx="3293">
                  <c:v>22.8680555555555</c:v>
                </c:pt>
                <c:pt idx="3294">
                  <c:v>22.875</c:v>
                </c:pt>
                <c:pt idx="3295">
                  <c:v>22.8819444444444</c:v>
                </c:pt>
                <c:pt idx="3296">
                  <c:v>22.8888888888888</c:v>
                </c:pt>
                <c:pt idx="3297">
                  <c:v>22.8958333333333</c:v>
                </c:pt>
                <c:pt idx="3298">
                  <c:v>22.9027777777777</c:v>
                </c:pt>
                <c:pt idx="3299">
                  <c:v>22.9097222222222</c:v>
                </c:pt>
                <c:pt idx="3300">
                  <c:v>22.9166666666666</c:v>
                </c:pt>
                <c:pt idx="3301">
                  <c:v>22.9236111111111</c:v>
                </c:pt>
                <c:pt idx="3302">
                  <c:v>22.9305555555555</c:v>
                </c:pt>
                <c:pt idx="3303">
                  <c:v>22.9375</c:v>
                </c:pt>
                <c:pt idx="3304">
                  <c:v>22.9444444444444</c:v>
                </c:pt>
                <c:pt idx="3305">
                  <c:v>22.9513888888888</c:v>
                </c:pt>
                <c:pt idx="3306">
                  <c:v>22.9583333333333</c:v>
                </c:pt>
                <c:pt idx="3307">
                  <c:v>22.9652777777777</c:v>
                </c:pt>
                <c:pt idx="3308">
                  <c:v>22.9722222222222</c:v>
                </c:pt>
                <c:pt idx="3309">
                  <c:v>22.9791666666666</c:v>
                </c:pt>
                <c:pt idx="3310">
                  <c:v>22.9861111111111</c:v>
                </c:pt>
                <c:pt idx="3311">
                  <c:v>22.9930555555555</c:v>
                </c:pt>
                <c:pt idx="3312">
                  <c:v>23</c:v>
                </c:pt>
                <c:pt idx="3313">
                  <c:v>23.0069444444444</c:v>
                </c:pt>
                <c:pt idx="3314">
                  <c:v>23.0138888888888</c:v>
                </c:pt>
                <c:pt idx="3315">
                  <c:v>23.0208333333333</c:v>
                </c:pt>
                <c:pt idx="3316">
                  <c:v>23.0277777777777</c:v>
                </c:pt>
                <c:pt idx="3317">
                  <c:v>23.0347222222222</c:v>
                </c:pt>
                <c:pt idx="3318">
                  <c:v>23.0416666666666</c:v>
                </c:pt>
                <c:pt idx="3319">
                  <c:v>23.0486111111111</c:v>
                </c:pt>
                <c:pt idx="3320">
                  <c:v>23.0555555555555</c:v>
                </c:pt>
                <c:pt idx="3321">
                  <c:v>23.0625</c:v>
                </c:pt>
                <c:pt idx="3322">
                  <c:v>23.0694444444444</c:v>
                </c:pt>
                <c:pt idx="3323">
                  <c:v>23.0763888888888</c:v>
                </c:pt>
                <c:pt idx="3324">
                  <c:v>23.0833333333333</c:v>
                </c:pt>
                <c:pt idx="3325">
                  <c:v>23.0902777777777</c:v>
                </c:pt>
                <c:pt idx="3326">
                  <c:v>23.0972222222222</c:v>
                </c:pt>
                <c:pt idx="3327">
                  <c:v>23.1041666666666</c:v>
                </c:pt>
                <c:pt idx="3328">
                  <c:v>23.1111111111111</c:v>
                </c:pt>
                <c:pt idx="3329">
                  <c:v>23.1180555555555</c:v>
                </c:pt>
                <c:pt idx="3330">
                  <c:v>23.125</c:v>
                </c:pt>
                <c:pt idx="3331">
                  <c:v>23.1319444444444</c:v>
                </c:pt>
                <c:pt idx="3332">
                  <c:v>23.1388888888888</c:v>
                </c:pt>
                <c:pt idx="3333">
                  <c:v>23.1458333333333</c:v>
                </c:pt>
                <c:pt idx="3334">
                  <c:v>23.1527777777777</c:v>
                </c:pt>
                <c:pt idx="3335">
                  <c:v>23.1597222222222</c:v>
                </c:pt>
                <c:pt idx="3336">
                  <c:v>23.1666666666666</c:v>
                </c:pt>
                <c:pt idx="3337">
                  <c:v>23.1736111111111</c:v>
                </c:pt>
                <c:pt idx="3338">
                  <c:v>23.1805555555555</c:v>
                </c:pt>
                <c:pt idx="3339">
                  <c:v>23.1875</c:v>
                </c:pt>
                <c:pt idx="3340">
                  <c:v>23.1944444444444</c:v>
                </c:pt>
                <c:pt idx="3341">
                  <c:v>23.2013888888888</c:v>
                </c:pt>
                <c:pt idx="3342">
                  <c:v>23.2083333333333</c:v>
                </c:pt>
                <c:pt idx="3343">
                  <c:v>23.2152777777777</c:v>
                </c:pt>
                <c:pt idx="3344">
                  <c:v>23.2222222222222</c:v>
                </c:pt>
                <c:pt idx="3345">
                  <c:v>23.2291666666666</c:v>
                </c:pt>
                <c:pt idx="3346">
                  <c:v>23.2361111111111</c:v>
                </c:pt>
                <c:pt idx="3347">
                  <c:v>23.2430555555555</c:v>
                </c:pt>
                <c:pt idx="3348">
                  <c:v>23.25</c:v>
                </c:pt>
                <c:pt idx="3349">
                  <c:v>23.2569444444444</c:v>
                </c:pt>
                <c:pt idx="3350">
                  <c:v>23.2638888888888</c:v>
                </c:pt>
                <c:pt idx="3351">
                  <c:v>23.2708333333333</c:v>
                </c:pt>
                <c:pt idx="3352">
                  <c:v>23.2777777777777</c:v>
                </c:pt>
                <c:pt idx="3353">
                  <c:v>23.2847222222222</c:v>
                </c:pt>
                <c:pt idx="3354">
                  <c:v>23.2916666666666</c:v>
                </c:pt>
                <c:pt idx="3355">
                  <c:v>23.2986111111111</c:v>
                </c:pt>
                <c:pt idx="3356">
                  <c:v>23.3055555555555</c:v>
                </c:pt>
                <c:pt idx="3357">
                  <c:v>23.3125</c:v>
                </c:pt>
                <c:pt idx="3358">
                  <c:v>23.3194444444444</c:v>
                </c:pt>
                <c:pt idx="3359">
                  <c:v>23.3263888888888</c:v>
                </c:pt>
                <c:pt idx="3360">
                  <c:v>23.3333333333333</c:v>
                </c:pt>
              </c:numCache>
            </c:numRef>
          </c:xVal>
          <c:yVal>
            <c:numRef>
              <c:f>('Enrich, Cont. mode, PBS&amp;flow(2)'!$O$4:$O$2603,'Enrich, Cont. mode, PBS&amp;flow(2)'!$O$2622:$O$3382)</c:f>
              <c:numCache>
                <c:formatCode>General</c:formatCode>
                <c:ptCount val="3361"/>
                <c:pt idx="0">
                  <c:v>8.9800000000000004E-4</c:v>
                </c:pt>
                <c:pt idx="1">
                  <c:v>8.9950000000000002E-4</c:v>
                </c:pt>
                <c:pt idx="2">
                  <c:v>9.0149999999999996E-4</c:v>
                </c:pt>
                <c:pt idx="3">
                  <c:v>9.0499999999999999E-4</c:v>
                </c:pt>
                <c:pt idx="4">
                  <c:v>9.0899999999999998E-4</c:v>
                </c:pt>
                <c:pt idx="5">
                  <c:v>9.1149999999999998E-4</c:v>
                </c:pt>
                <c:pt idx="6">
                  <c:v>9.1500000000000001E-4</c:v>
                </c:pt>
                <c:pt idx="7">
                  <c:v>9.1800000000000009E-4</c:v>
                </c:pt>
                <c:pt idx="8">
                  <c:v>9.1999999999999992E-4</c:v>
                </c:pt>
                <c:pt idx="9">
                  <c:v>9.2150000000000001E-4</c:v>
                </c:pt>
                <c:pt idx="10">
                  <c:v>9.2500000000000004E-4</c:v>
                </c:pt>
                <c:pt idx="11">
                  <c:v>9.2949999999999999E-4</c:v>
                </c:pt>
                <c:pt idx="12">
                  <c:v>9.3300000000000002E-4</c:v>
                </c:pt>
                <c:pt idx="13">
                  <c:v>9.3650000000000005E-4</c:v>
                </c:pt>
                <c:pt idx="14">
                  <c:v>9.3749999999999997E-4</c:v>
                </c:pt>
                <c:pt idx="15">
                  <c:v>9.3999999999999997E-4</c:v>
                </c:pt>
                <c:pt idx="16">
                  <c:v>9.4399999999999996E-4</c:v>
                </c:pt>
                <c:pt idx="17">
                  <c:v>9.5E-4</c:v>
                </c:pt>
                <c:pt idx="18">
                  <c:v>9.5700000000000006E-4</c:v>
                </c:pt>
                <c:pt idx="19">
                  <c:v>9.6199999999999996E-4</c:v>
                </c:pt>
                <c:pt idx="20">
                  <c:v>9.6500000000000004E-4</c:v>
                </c:pt>
                <c:pt idx="21">
                  <c:v>9.6850000000000007E-4</c:v>
                </c:pt>
                <c:pt idx="22">
                  <c:v>9.7199999999999999E-4</c:v>
                </c:pt>
                <c:pt idx="23">
                  <c:v>9.7649999999999994E-4</c:v>
                </c:pt>
                <c:pt idx="24">
                  <c:v>9.7900000000000005E-4</c:v>
                </c:pt>
                <c:pt idx="25">
                  <c:v>9.7950000000000012E-4</c:v>
                </c:pt>
                <c:pt idx="26">
                  <c:v>9.7849999999999999E-4</c:v>
                </c:pt>
                <c:pt idx="27">
                  <c:v>9.7749999999999985E-4</c:v>
                </c:pt>
                <c:pt idx="28">
                  <c:v>9.7849999999999999E-4</c:v>
                </c:pt>
                <c:pt idx="29">
                  <c:v>9.7499999999999996E-4</c:v>
                </c:pt>
                <c:pt idx="30">
                  <c:v>9.7300000000000002E-4</c:v>
                </c:pt>
                <c:pt idx="31">
                  <c:v>9.7299999999999991E-4</c:v>
                </c:pt>
                <c:pt idx="32">
                  <c:v>9.7300000000000002E-4</c:v>
                </c:pt>
                <c:pt idx="33">
                  <c:v>9.7399999999999993E-4</c:v>
                </c:pt>
                <c:pt idx="34">
                  <c:v>9.7449999999999989E-4</c:v>
                </c:pt>
                <c:pt idx="35">
                  <c:v>9.7649999999999994E-4</c:v>
                </c:pt>
                <c:pt idx="36">
                  <c:v>9.7799999999999992E-4</c:v>
                </c:pt>
                <c:pt idx="37">
                  <c:v>9.7799999999999992E-4</c:v>
                </c:pt>
                <c:pt idx="38">
                  <c:v>9.7799999999999992E-4</c:v>
                </c:pt>
                <c:pt idx="39">
                  <c:v>9.7899999999999984E-4</c:v>
                </c:pt>
                <c:pt idx="40">
                  <c:v>9.8200000000000002E-4</c:v>
                </c:pt>
                <c:pt idx="41">
                  <c:v>9.8549999999999983E-4</c:v>
                </c:pt>
                <c:pt idx="42">
                  <c:v>9.8850000000000001E-4</c:v>
                </c:pt>
                <c:pt idx="43">
                  <c:v>9.8700000000000003E-4</c:v>
                </c:pt>
                <c:pt idx="44">
                  <c:v>9.8449999999999992E-4</c:v>
                </c:pt>
                <c:pt idx="45">
                  <c:v>9.8649999999999996E-4</c:v>
                </c:pt>
                <c:pt idx="46">
                  <c:v>9.859999999999999E-4</c:v>
                </c:pt>
                <c:pt idx="47">
                  <c:v>9.8700000000000003E-4</c:v>
                </c:pt>
                <c:pt idx="48">
                  <c:v>9.8699999999999981E-4</c:v>
                </c:pt>
                <c:pt idx="49">
                  <c:v>9.8649999999999996E-4</c:v>
                </c:pt>
                <c:pt idx="50">
                  <c:v>9.8649999999999996E-4</c:v>
                </c:pt>
                <c:pt idx="51">
                  <c:v>9.8700000000000003E-4</c:v>
                </c:pt>
                <c:pt idx="52">
                  <c:v>9.8850000000000001E-4</c:v>
                </c:pt>
                <c:pt idx="53">
                  <c:v>9.8999999999999999E-4</c:v>
                </c:pt>
                <c:pt idx="54">
                  <c:v>9.8999999999999999E-4</c:v>
                </c:pt>
                <c:pt idx="55">
                  <c:v>9.8950000000000015E-4</c:v>
                </c:pt>
                <c:pt idx="56">
                  <c:v>9.9149999999999998E-4</c:v>
                </c:pt>
                <c:pt idx="57">
                  <c:v>9.9400000000000009E-4</c:v>
                </c:pt>
                <c:pt idx="58">
                  <c:v>9.9350000000000003E-4</c:v>
                </c:pt>
                <c:pt idx="59">
                  <c:v>9.8900000000000008E-4</c:v>
                </c:pt>
                <c:pt idx="60">
                  <c:v>9.8449999999999992E-4</c:v>
                </c:pt>
                <c:pt idx="61">
                  <c:v>9.8149999999999995E-4</c:v>
                </c:pt>
                <c:pt idx="62">
                  <c:v>9.7999999999999997E-4</c:v>
                </c:pt>
                <c:pt idx="63">
                  <c:v>9.8099999999999988E-4</c:v>
                </c:pt>
                <c:pt idx="64">
                  <c:v>9.8499999999999998E-4</c:v>
                </c:pt>
                <c:pt idx="65">
                  <c:v>9.8749999999999988E-4</c:v>
                </c:pt>
                <c:pt idx="66">
                  <c:v>9.8400000000000007E-4</c:v>
                </c:pt>
                <c:pt idx="67">
                  <c:v>9.8200000000000002E-4</c:v>
                </c:pt>
                <c:pt idx="68">
                  <c:v>9.8200000000000002E-4</c:v>
                </c:pt>
                <c:pt idx="69">
                  <c:v>9.7849999999999999E-4</c:v>
                </c:pt>
                <c:pt idx="70">
                  <c:v>9.7449999999999989E-4</c:v>
                </c:pt>
                <c:pt idx="71">
                  <c:v>9.704999999999999E-4</c:v>
                </c:pt>
                <c:pt idx="72">
                  <c:v>9.6750000000000004E-4</c:v>
                </c:pt>
                <c:pt idx="73">
                  <c:v>9.6400000000000001E-4</c:v>
                </c:pt>
                <c:pt idx="74">
                  <c:v>9.6449999999999986E-4</c:v>
                </c:pt>
                <c:pt idx="75">
                  <c:v>9.6449999999999986E-4</c:v>
                </c:pt>
                <c:pt idx="76">
                  <c:v>9.6299999999999999E-4</c:v>
                </c:pt>
                <c:pt idx="77">
                  <c:v>9.59E-4</c:v>
                </c:pt>
                <c:pt idx="78">
                  <c:v>9.5500000000000012E-4</c:v>
                </c:pt>
                <c:pt idx="79">
                  <c:v>9.5100000000000002E-4</c:v>
                </c:pt>
                <c:pt idx="80">
                  <c:v>9.5050000000000006E-4</c:v>
                </c:pt>
                <c:pt idx="81">
                  <c:v>9.524999999999999E-4</c:v>
                </c:pt>
                <c:pt idx="82">
                  <c:v>9.5350000000000003E-4</c:v>
                </c:pt>
                <c:pt idx="83">
                  <c:v>9.524999999999999E-4</c:v>
                </c:pt>
                <c:pt idx="84">
                  <c:v>9.5E-4</c:v>
                </c:pt>
                <c:pt idx="85">
                  <c:v>9.4749999999999999E-4</c:v>
                </c:pt>
                <c:pt idx="86">
                  <c:v>9.4649999999999997E-4</c:v>
                </c:pt>
                <c:pt idx="87">
                  <c:v>9.4850000000000002E-4</c:v>
                </c:pt>
                <c:pt idx="88">
                  <c:v>9.5049999999999985E-4</c:v>
                </c:pt>
                <c:pt idx="89">
                  <c:v>9.4850000000000002E-4</c:v>
                </c:pt>
                <c:pt idx="90">
                  <c:v>9.4649999999999997E-4</c:v>
                </c:pt>
                <c:pt idx="91">
                  <c:v>9.4699999999999993E-4</c:v>
                </c:pt>
                <c:pt idx="92">
                  <c:v>9.4849999999999991E-4</c:v>
                </c:pt>
                <c:pt idx="93">
                  <c:v>9.4849999999999991E-4</c:v>
                </c:pt>
                <c:pt idx="94">
                  <c:v>9.4849999999999991E-4</c:v>
                </c:pt>
                <c:pt idx="95">
                  <c:v>9.4749999999999999E-4</c:v>
                </c:pt>
                <c:pt idx="96">
                  <c:v>9.4550000000000005E-4</c:v>
                </c:pt>
                <c:pt idx="97">
                  <c:v>9.4399999999999996E-4</c:v>
                </c:pt>
                <c:pt idx="98">
                  <c:v>9.4550000000000005E-4</c:v>
                </c:pt>
                <c:pt idx="99">
                  <c:v>9.4699999999999993E-4</c:v>
                </c:pt>
                <c:pt idx="100">
                  <c:v>9.4550000000000005E-4</c:v>
                </c:pt>
                <c:pt idx="101">
                  <c:v>9.4199999999999991E-4</c:v>
                </c:pt>
                <c:pt idx="102">
                  <c:v>9.3999999999999997E-4</c:v>
                </c:pt>
                <c:pt idx="103">
                  <c:v>9.3849999999999999E-4</c:v>
                </c:pt>
                <c:pt idx="104">
                  <c:v>9.410000000000001E-4</c:v>
                </c:pt>
                <c:pt idx="105">
                  <c:v>9.4299999999999994E-4</c:v>
                </c:pt>
                <c:pt idx="106">
                  <c:v>9.410000000000001E-4</c:v>
                </c:pt>
                <c:pt idx="107">
                  <c:v>9.3849999999999999E-4</c:v>
                </c:pt>
                <c:pt idx="108">
                  <c:v>9.3799999999999992E-4</c:v>
                </c:pt>
                <c:pt idx="109">
                  <c:v>9.3999999999999997E-4</c:v>
                </c:pt>
                <c:pt idx="110">
                  <c:v>9.410000000000001E-4</c:v>
                </c:pt>
                <c:pt idx="111">
                  <c:v>9.41E-4</c:v>
                </c:pt>
                <c:pt idx="112">
                  <c:v>9.3999999999999997E-4</c:v>
                </c:pt>
                <c:pt idx="113">
                  <c:v>9.3799999999999992E-4</c:v>
                </c:pt>
                <c:pt idx="114">
                  <c:v>9.3700000000000001E-4</c:v>
                </c:pt>
                <c:pt idx="115">
                  <c:v>9.3849999999999999E-4</c:v>
                </c:pt>
                <c:pt idx="116">
                  <c:v>9.3950000000000001E-4</c:v>
                </c:pt>
                <c:pt idx="117">
                  <c:v>9.3950000000000001E-4</c:v>
                </c:pt>
                <c:pt idx="118">
                  <c:v>9.3799999999999992E-4</c:v>
                </c:pt>
                <c:pt idx="119">
                  <c:v>9.3700000000000001E-4</c:v>
                </c:pt>
                <c:pt idx="120">
                  <c:v>9.3749999999999997E-4</c:v>
                </c:pt>
                <c:pt idx="121">
                  <c:v>9.3999999999999997E-4</c:v>
                </c:pt>
                <c:pt idx="122">
                  <c:v>9.41E-4</c:v>
                </c:pt>
                <c:pt idx="123">
                  <c:v>9.3900000000000006E-4</c:v>
                </c:pt>
                <c:pt idx="124">
                  <c:v>9.3700000000000001E-4</c:v>
                </c:pt>
                <c:pt idx="125">
                  <c:v>9.3550000000000003E-4</c:v>
                </c:pt>
                <c:pt idx="126">
                  <c:v>9.3599999999999998E-4</c:v>
                </c:pt>
                <c:pt idx="127">
                  <c:v>9.3799999999999992E-4</c:v>
                </c:pt>
                <c:pt idx="128">
                  <c:v>9.3999999999999997E-4</c:v>
                </c:pt>
                <c:pt idx="129">
                  <c:v>9.3950000000000001E-4</c:v>
                </c:pt>
                <c:pt idx="130">
                  <c:v>9.3900000000000006E-4</c:v>
                </c:pt>
                <c:pt idx="131">
                  <c:v>9.3799999999999992E-4</c:v>
                </c:pt>
                <c:pt idx="132">
                  <c:v>9.3799999999999992E-4</c:v>
                </c:pt>
                <c:pt idx="133">
                  <c:v>9.3900000000000006E-4</c:v>
                </c:pt>
                <c:pt idx="134">
                  <c:v>9.3849999999999999E-4</c:v>
                </c:pt>
                <c:pt idx="135">
                  <c:v>9.3900000000000006E-4</c:v>
                </c:pt>
                <c:pt idx="136">
                  <c:v>9.3999999999999997E-4</c:v>
                </c:pt>
                <c:pt idx="137">
                  <c:v>9.3950000000000001E-4</c:v>
                </c:pt>
                <c:pt idx="138">
                  <c:v>9.4050000000000004E-4</c:v>
                </c:pt>
                <c:pt idx="139">
                  <c:v>9.4149999999999995E-4</c:v>
                </c:pt>
                <c:pt idx="140">
                  <c:v>9.4500000000000009E-4</c:v>
                </c:pt>
                <c:pt idx="141">
                  <c:v>9.5299999999999996E-4</c:v>
                </c:pt>
                <c:pt idx="142">
                  <c:v>9.6400000000000001E-4</c:v>
                </c:pt>
                <c:pt idx="143">
                  <c:v>9.7550000000000002E-4</c:v>
                </c:pt>
                <c:pt idx="144">
                  <c:v>9.8850000000000001E-4</c:v>
                </c:pt>
                <c:pt idx="145">
                  <c:v>1.003E-3</c:v>
                </c:pt>
                <c:pt idx="146">
                  <c:v>1.0184999999999999E-3</c:v>
                </c:pt>
                <c:pt idx="147">
                  <c:v>1.0329999999999998E-3</c:v>
                </c:pt>
                <c:pt idx="148">
                  <c:v>1.0455E-3</c:v>
                </c:pt>
                <c:pt idx="149">
                  <c:v>1.0579999999999999E-3</c:v>
                </c:pt>
                <c:pt idx="150">
                  <c:v>1.0695000000000001E-3</c:v>
                </c:pt>
                <c:pt idx="151">
                  <c:v>1.0815000000000002E-3</c:v>
                </c:pt>
                <c:pt idx="152">
                  <c:v>1.0885000000000001E-3</c:v>
                </c:pt>
                <c:pt idx="153">
                  <c:v>1.0945E-3</c:v>
                </c:pt>
                <c:pt idx="154">
                  <c:v>1.0989999999999999E-3</c:v>
                </c:pt>
                <c:pt idx="155">
                  <c:v>1.1065000000000001E-3</c:v>
                </c:pt>
                <c:pt idx="156">
                  <c:v>1.111E-3</c:v>
                </c:pt>
                <c:pt idx="157">
                  <c:v>1.111E-3</c:v>
                </c:pt>
                <c:pt idx="158">
                  <c:v>1.1019999999999999E-3</c:v>
                </c:pt>
                <c:pt idx="159">
                  <c:v>1.0950000000000001E-3</c:v>
                </c:pt>
                <c:pt idx="160">
                  <c:v>1.0869999999999999E-3</c:v>
                </c:pt>
                <c:pt idx="161">
                  <c:v>1.08E-3</c:v>
                </c:pt>
                <c:pt idx="162">
                  <c:v>1.0790000000000001E-3</c:v>
                </c:pt>
                <c:pt idx="163">
                  <c:v>1.078E-3</c:v>
                </c:pt>
                <c:pt idx="164">
                  <c:v>1.075E-3</c:v>
                </c:pt>
                <c:pt idx="165">
                  <c:v>1.072E-3</c:v>
                </c:pt>
                <c:pt idx="166">
                  <c:v>1.0685E-3</c:v>
                </c:pt>
                <c:pt idx="167">
                  <c:v>1.0660000000000001E-3</c:v>
                </c:pt>
                <c:pt idx="168">
                  <c:v>1.0640000000000001E-3</c:v>
                </c:pt>
                <c:pt idx="169">
                  <c:v>1.06E-3</c:v>
                </c:pt>
                <c:pt idx="170">
                  <c:v>1.0549999999999999E-3</c:v>
                </c:pt>
                <c:pt idx="171">
                  <c:v>5.4349999999999993E-4</c:v>
                </c:pt>
                <c:pt idx="172">
                  <c:v>8.4200000000000008E-4</c:v>
                </c:pt>
                <c:pt idx="173">
                  <c:v>6.3199999999999997E-4</c:v>
                </c:pt>
                <c:pt idx="174">
                  <c:v>1.2530000000000002E-3</c:v>
                </c:pt>
                <c:pt idx="175">
                  <c:v>3.2000000000000003E-4</c:v>
                </c:pt>
                <c:pt idx="176">
                  <c:v>2.6200000000000003E-4</c:v>
                </c:pt>
                <c:pt idx="177">
                  <c:v>2.9600000000000004E-4</c:v>
                </c:pt>
                <c:pt idx="178">
                  <c:v>3.4250000000000003E-4</c:v>
                </c:pt>
                <c:pt idx="179">
                  <c:v>4.2500000000000003E-4</c:v>
                </c:pt>
                <c:pt idx="180">
                  <c:v>4.9100000000000001E-4</c:v>
                </c:pt>
                <c:pt idx="181">
                  <c:v>5.3349999999999947E-4</c:v>
                </c:pt>
                <c:pt idx="182">
                  <c:v>5.7599999999999936E-4</c:v>
                </c:pt>
                <c:pt idx="183">
                  <c:v>6.1949999999999993E-4</c:v>
                </c:pt>
                <c:pt idx="184">
                  <c:v>6.6200000000000005E-4</c:v>
                </c:pt>
                <c:pt idx="185">
                  <c:v>7.025E-4</c:v>
                </c:pt>
                <c:pt idx="186">
                  <c:v>7.4449999999999994E-4</c:v>
                </c:pt>
                <c:pt idx="187">
                  <c:v>7.8699999999999994E-4</c:v>
                </c:pt>
                <c:pt idx="188">
                  <c:v>8.2850000000000003E-4</c:v>
                </c:pt>
                <c:pt idx="189">
                  <c:v>8.7149999999999999E-4</c:v>
                </c:pt>
                <c:pt idx="190">
                  <c:v>9.1300000000000007E-4</c:v>
                </c:pt>
                <c:pt idx="191">
                  <c:v>9.524999999999999E-4</c:v>
                </c:pt>
                <c:pt idx="192">
                  <c:v>9.8799999999999995E-4</c:v>
                </c:pt>
                <c:pt idx="193">
                  <c:v>1.0245E-3</c:v>
                </c:pt>
                <c:pt idx="194">
                  <c:v>1.0585E-3</c:v>
                </c:pt>
                <c:pt idx="195">
                  <c:v>1.0915E-3</c:v>
                </c:pt>
                <c:pt idx="196">
                  <c:v>1.1225E-3</c:v>
                </c:pt>
                <c:pt idx="197">
                  <c:v>1.155E-3</c:v>
                </c:pt>
                <c:pt idx="198">
                  <c:v>1.1825000000000002E-3</c:v>
                </c:pt>
                <c:pt idx="199">
                  <c:v>1.2055E-3</c:v>
                </c:pt>
                <c:pt idx="200">
                  <c:v>1.2285E-3</c:v>
                </c:pt>
                <c:pt idx="201">
                  <c:v>1.25E-3</c:v>
                </c:pt>
                <c:pt idx="202">
                  <c:v>1.2704999999999999E-3</c:v>
                </c:pt>
                <c:pt idx="203">
                  <c:v>1.2900000000000001E-3</c:v>
                </c:pt>
                <c:pt idx="204">
                  <c:v>1.3079999999999999E-3</c:v>
                </c:pt>
                <c:pt idx="205">
                  <c:v>1.3260000000000001E-3</c:v>
                </c:pt>
                <c:pt idx="206">
                  <c:v>1.3424999999999999E-3</c:v>
                </c:pt>
                <c:pt idx="207">
                  <c:v>1.3585000000000001E-3</c:v>
                </c:pt>
                <c:pt idx="208">
                  <c:v>1.3715000000000001E-3</c:v>
                </c:pt>
                <c:pt idx="209">
                  <c:v>1.3849999999999999E-3</c:v>
                </c:pt>
                <c:pt idx="210">
                  <c:v>1.3959999999999999E-3</c:v>
                </c:pt>
                <c:pt idx="211">
                  <c:v>1.4064999999999998E-3</c:v>
                </c:pt>
                <c:pt idx="212">
                  <c:v>1.4165E-3</c:v>
                </c:pt>
                <c:pt idx="213">
                  <c:v>1.431E-3</c:v>
                </c:pt>
                <c:pt idx="214">
                  <c:v>1.4375E-3</c:v>
                </c:pt>
                <c:pt idx="215">
                  <c:v>1.4464999999999999E-3</c:v>
                </c:pt>
                <c:pt idx="216">
                  <c:v>1.4519999999999999E-3</c:v>
                </c:pt>
                <c:pt idx="217">
                  <c:v>1.4595000000000001E-3</c:v>
                </c:pt>
                <c:pt idx="218">
                  <c:v>1.4664999999999999E-3</c:v>
                </c:pt>
                <c:pt idx="219">
                  <c:v>1.4735E-3</c:v>
                </c:pt>
                <c:pt idx="220">
                  <c:v>1.48E-3</c:v>
                </c:pt>
                <c:pt idx="221">
                  <c:v>1.4849999999999998E-3</c:v>
                </c:pt>
                <c:pt idx="222">
                  <c:v>1.4910000000000001E-3</c:v>
                </c:pt>
                <c:pt idx="223">
                  <c:v>1.498E-3</c:v>
                </c:pt>
                <c:pt idx="224">
                  <c:v>1.5049999999999998E-3</c:v>
                </c:pt>
                <c:pt idx="225">
                  <c:v>1.5139999999999999E-3</c:v>
                </c:pt>
                <c:pt idx="226">
                  <c:v>1.524E-3</c:v>
                </c:pt>
                <c:pt idx="227">
                  <c:v>1.5319999999999999E-3</c:v>
                </c:pt>
                <c:pt idx="228">
                  <c:v>1.5380000000000001E-3</c:v>
                </c:pt>
                <c:pt idx="229">
                  <c:v>1.5455E-3</c:v>
                </c:pt>
                <c:pt idx="230">
                  <c:v>1.5525000000000001E-3</c:v>
                </c:pt>
                <c:pt idx="231">
                  <c:v>1.5609999999999999E-3</c:v>
                </c:pt>
                <c:pt idx="232">
                  <c:v>1.5680000000000002E-3</c:v>
                </c:pt>
                <c:pt idx="233">
                  <c:v>1.5735E-3</c:v>
                </c:pt>
                <c:pt idx="234">
                  <c:v>1.5790000000000001E-3</c:v>
                </c:pt>
                <c:pt idx="235">
                  <c:v>1.5860000000000002E-3</c:v>
                </c:pt>
                <c:pt idx="236">
                  <c:v>1.5935000000000001E-3</c:v>
                </c:pt>
                <c:pt idx="237">
                  <c:v>1.6000000000000001E-3</c:v>
                </c:pt>
                <c:pt idx="238">
                  <c:v>1.6044999999999998E-3</c:v>
                </c:pt>
                <c:pt idx="239">
                  <c:v>1.6099999999999999E-3</c:v>
                </c:pt>
                <c:pt idx="240">
                  <c:v>1.6179999999999999E-3</c:v>
                </c:pt>
                <c:pt idx="241">
                  <c:v>1.6259999999999998E-3</c:v>
                </c:pt>
                <c:pt idx="242">
                  <c:v>1.6320000000000002E-3</c:v>
                </c:pt>
                <c:pt idx="243">
                  <c:v>1.6379999999999999E-3</c:v>
                </c:pt>
                <c:pt idx="244">
                  <c:v>1.6419999999999998E-3</c:v>
                </c:pt>
                <c:pt idx="245">
                  <c:v>1.6490000000000001E-3</c:v>
                </c:pt>
                <c:pt idx="246">
                  <c:v>1.6555000000000001E-3</c:v>
                </c:pt>
                <c:pt idx="247">
                  <c:v>1.6635E-3</c:v>
                </c:pt>
                <c:pt idx="248">
                  <c:v>1.6699999999999998E-3</c:v>
                </c:pt>
                <c:pt idx="249">
                  <c:v>1.6764999999999998E-3</c:v>
                </c:pt>
                <c:pt idx="250">
                  <c:v>1.681E-3</c:v>
                </c:pt>
                <c:pt idx="251">
                  <c:v>1.6875E-3</c:v>
                </c:pt>
                <c:pt idx="252">
                  <c:v>1.6960000000000002E-3</c:v>
                </c:pt>
                <c:pt idx="253">
                  <c:v>1.704E-3</c:v>
                </c:pt>
                <c:pt idx="254">
                  <c:v>1.7114999999999999E-3</c:v>
                </c:pt>
                <c:pt idx="255">
                  <c:v>1.7164999999999999E-3</c:v>
                </c:pt>
                <c:pt idx="256">
                  <c:v>1.722E-3</c:v>
                </c:pt>
                <c:pt idx="257">
                  <c:v>1.7285E-3</c:v>
                </c:pt>
                <c:pt idx="258">
                  <c:v>1.7359999999999999E-3</c:v>
                </c:pt>
                <c:pt idx="259">
                  <c:v>1.743E-3</c:v>
                </c:pt>
                <c:pt idx="260">
                  <c:v>1.7495E-3</c:v>
                </c:pt>
                <c:pt idx="261">
                  <c:v>1.7545E-3</c:v>
                </c:pt>
                <c:pt idx="262">
                  <c:v>1.7595E-3</c:v>
                </c:pt>
                <c:pt idx="263">
                  <c:v>1.7665000000000001E-3</c:v>
                </c:pt>
                <c:pt idx="264">
                  <c:v>1.7734999999999999E-3</c:v>
                </c:pt>
                <c:pt idx="265">
                  <c:v>1.7805E-3</c:v>
                </c:pt>
                <c:pt idx="266">
                  <c:v>1.786E-3</c:v>
                </c:pt>
                <c:pt idx="267">
                  <c:v>1.7909999999999998E-3</c:v>
                </c:pt>
                <c:pt idx="268">
                  <c:v>1.797E-3</c:v>
                </c:pt>
                <c:pt idx="269">
                  <c:v>1.8044999999999999E-3</c:v>
                </c:pt>
                <c:pt idx="270">
                  <c:v>1.8109999999999999E-3</c:v>
                </c:pt>
                <c:pt idx="271">
                  <c:v>1.8189999999999999E-3</c:v>
                </c:pt>
                <c:pt idx="272">
                  <c:v>1.8254999999999999E-3</c:v>
                </c:pt>
                <c:pt idx="273">
                  <c:v>1.8324999999999999E-3</c:v>
                </c:pt>
                <c:pt idx="274">
                  <c:v>1.8395000000000002E-3</c:v>
                </c:pt>
                <c:pt idx="275">
                  <c:v>1.8475E-3</c:v>
                </c:pt>
                <c:pt idx="276">
                  <c:v>1.8544999999999998E-3</c:v>
                </c:pt>
                <c:pt idx="277">
                  <c:v>1.861E-3</c:v>
                </c:pt>
                <c:pt idx="278">
                  <c:v>1.867E-3</c:v>
                </c:pt>
                <c:pt idx="279">
                  <c:v>1.8734999999999999E-3</c:v>
                </c:pt>
                <c:pt idx="280">
                  <c:v>1.8810000000000001E-3</c:v>
                </c:pt>
                <c:pt idx="281">
                  <c:v>1.8890000000000001E-3</c:v>
                </c:pt>
                <c:pt idx="282">
                  <c:v>1.8974999999999999E-3</c:v>
                </c:pt>
                <c:pt idx="283">
                  <c:v>1.9055000000000001E-3</c:v>
                </c:pt>
                <c:pt idx="284">
                  <c:v>1.9109999999999999E-3</c:v>
                </c:pt>
                <c:pt idx="285">
                  <c:v>1.9170000000000001E-3</c:v>
                </c:pt>
                <c:pt idx="286">
                  <c:v>1.9254999999999999E-3</c:v>
                </c:pt>
                <c:pt idx="287">
                  <c:v>1.9350000000000001E-3</c:v>
                </c:pt>
                <c:pt idx="288">
                  <c:v>1.9449999999999999E-3</c:v>
                </c:pt>
                <c:pt idx="289">
                  <c:v>1.9534999999999999E-3</c:v>
                </c:pt>
                <c:pt idx="290">
                  <c:v>1.9635E-3</c:v>
                </c:pt>
                <c:pt idx="291">
                  <c:v>1.9740000000000001E-3</c:v>
                </c:pt>
                <c:pt idx="292">
                  <c:v>1.9844999999999997E-3</c:v>
                </c:pt>
                <c:pt idx="293">
                  <c:v>1.9965E-3</c:v>
                </c:pt>
                <c:pt idx="294">
                  <c:v>2.0085000000000003E-3</c:v>
                </c:pt>
                <c:pt idx="295">
                  <c:v>2.0214999999999999E-3</c:v>
                </c:pt>
                <c:pt idx="296">
                  <c:v>2.0330000000000005E-3</c:v>
                </c:pt>
                <c:pt idx="297">
                  <c:v>2.0430000000000001E-3</c:v>
                </c:pt>
                <c:pt idx="298">
                  <c:v>2.0560000000000001E-3</c:v>
                </c:pt>
                <c:pt idx="299">
                  <c:v>2.0685E-3</c:v>
                </c:pt>
                <c:pt idx="300">
                  <c:v>2.0789999999999997E-3</c:v>
                </c:pt>
                <c:pt idx="301">
                  <c:v>2.0915E-3</c:v>
                </c:pt>
                <c:pt idx="302">
                  <c:v>2.1064999999999999E-3</c:v>
                </c:pt>
                <c:pt idx="303">
                  <c:v>2.1210000000000001E-3</c:v>
                </c:pt>
                <c:pt idx="304">
                  <c:v>2.1349999999999997E-3</c:v>
                </c:pt>
                <c:pt idx="305">
                  <c:v>2.1465E-3</c:v>
                </c:pt>
                <c:pt idx="306">
                  <c:v>2.1565000000000004E-3</c:v>
                </c:pt>
                <c:pt idx="307">
                  <c:v>2.1615000000000002E-3</c:v>
                </c:pt>
                <c:pt idx="308">
                  <c:v>2.1660000000000004E-3</c:v>
                </c:pt>
                <c:pt idx="309">
                  <c:v>2.1734999999999997E-3</c:v>
                </c:pt>
                <c:pt idx="310">
                  <c:v>2.1800000000000001E-3</c:v>
                </c:pt>
                <c:pt idx="311">
                  <c:v>2.1855000000000004E-3</c:v>
                </c:pt>
                <c:pt idx="312">
                  <c:v>2.1884999999999999E-3</c:v>
                </c:pt>
                <c:pt idx="313">
                  <c:v>2.1884999999999999E-3</c:v>
                </c:pt>
                <c:pt idx="314">
                  <c:v>2.1920000000000004E-3</c:v>
                </c:pt>
                <c:pt idx="315">
                  <c:v>2.1984999999999999E-3</c:v>
                </c:pt>
                <c:pt idx="316">
                  <c:v>2.1984999999999999E-3</c:v>
                </c:pt>
                <c:pt idx="317">
                  <c:v>2.2035000000000002E-3</c:v>
                </c:pt>
                <c:pt idx="318">
                  <c:v>2.2114999999999999E-3</c:v>
                </c:pt>
                <c:pt idx="319">
                  <c:v>2.2154999999999996E-3</c:v>
                </c:pt>
                <c:pt idx="320">
                  <c:v>2.222E-3</c:v>
                </c:pt>
                <c:pt idx="321">
                  <c:v>2.2315E-3</c:v>
                </c:pt>
                <c:pt idx="322">
                  <c:v>2.2394999999999997E-3</c:v>
                </c:pt>
                <c:pt idx="323">
                  <c:v>2.2485000000000001E-3</c:v>
                </c:pt>
                <c:pt idx="324">
                  <c:v>2.2550000000000001E-3</c:v>
                </c:pt>
                <c:pt idx="325">
                  <c:v>2.2629999999999998E-3</c:v>
                </c:pt>
                <c:pt idx="326">
                  <c:v>2.2699999999999999E-3</c:v>
                </c:pt>
                <c:pt idx="327">
                  <c:v>2.2785000000000001E-3</c:v>
                </c:pt>
                <c:pt idx="328">
                  <c:v>2.2875E-3</c:v>
                </c:pt>
                <c:pt idx="329">
                  <c:v>2.2915000000000001E-3</c:v>
                </c:pt>
                <c:pt idx="330">
                  <c:v>2.2935E-3</c:v>
                </c:pt>
                <c:pt idx="331">
                  <c:v>2.2975000000000005E-3</c:v>
                </c:pt>
                <c:pt idx="332">
                  <c:v>2.3014999999999997E-3</c:v>
                </c:pt>
                <c:pt idx="333">
                  <c:v>2.3054999999999998E-3</c:v>
                </c:pt>
                <c:pt idx="334">
                  <c:v>2.3075000000000001E-3</c:v>
                </c:pt>
                <c:pt idx="335">
                  <c:v>2.3115000000000002E-3</c:v>
                </c:pt>
                <c:pt idx="336">
                  <c:v>2.3144999999999997E-3</c:v>
                </c:pt>
                <c:pt idx="337">
                  <c:v>2.3185000000000002E-3</c:v>
                </c:pt>
                <c:pt idx="338">
                  <c:v>2.3250000000000002E-3</c:v>
                </c:pt>
                <c:pt idx="339">
                  <c:v>2.3324999999999999E-3</c:v>
                </c:pt>
                <c:pt idx="340">
                  <c:v>2.3405000000000001E-3</c:v>
                </c:pt>
                <c:pt idx="341">
                  <c:v>2.3490000000000004E-3</c:v>
                </c:pt>
                <c:pt idx="342">
                  <c:v>2.356E-3</c:v>
                </c:pt>
                <c:pt idx="343">
                  <c:v>2.3639999999999998E-3</c:v>
                </c:pt>
                <c:pt idx="344">
                  <c:v>2.372E-3</c:v>
                </c:pt>
                <c:pt idx="345">
                  <c:v>2.3825000000000001E-3</c:v>
                </c:pt>
                <c:pt idx="346">
                  <c:v>2.3899999999999998E-3</c:v>
                </c:pt>
                <c:pt idx="347">
                  <c:v>2.3944999999999999E-3</c:v>
                </c:pt>
                <c:pt idx="348">
                  <c:v>2.3994999999999997E-3</c:v>
                </c:pt>
                <c:pt idx="349">
                  <c:v>2.4055000000000001E-3</c:v>
                </c:pt>
                <c:pt idx="350">
                  <c:v>2.4115E-3</c:v>
                </c:pt>
                <c:pt idx="351">
                  <c:v>2.4139999999999999E-3</c:v>
                </c:pt>
                <c:pt idx="352">
                  <c:v>2.4189999999999997E-3</c:v>
                </c:pt>
                <c:pt idx="353">
                  <c:v>2.4245E-3</c:v>
                </c:pt>
                <c:pt idx="354">
                  <c:v>2.4294999999999998E-3</c:v>
                </c:pt>
                <c:pt idx="355">
                  <c:v>2.4345E-3</c:v>
                </c:pt>
                <c:pt idx="356">
                  <c:v>2.4375E-3</c:v>
                </c:pt>
                <c:pt idx="357">
                  <c:v>2.4399999999999999E-3</c:v>
                </c:pt>
                <c:pt idx="358">
                  <c:v>2.444E-3</c:v>
                </c:pt>
                <c:pt idx="359">
                  <c:v>2.4450000000000001E-3</c:v>
                </c:pt>
                <c:pt idx="360">
                  <c:v>2.4449999999999997E-3</c:v>
                </c:pt>
                <c:pt idx="361">
                  <c:v>2.4465000000000003E-3</c:v>
                </c:pt>
                <c:pt idx="362">
                  <c:v>2.4465000000000003E-3</c:v>
                </c:pt>
                <c:pt idx="363">
                  <c:v>2.4464999999999999E-3</c:v>
                </c:pt>
                <c:pt idx="364">
                  <c:v>2.4505E-3</c:v>
                </c:pt>
                <c:pt idx="365">
                  <c:v>2.4515000000000001E-3</c:v>
                </c:pt>
                <c:pt idx="366">
                  <c:v>2.454E-3</c:v>
                </c:pt>
                <c:pt idx="367">
                  <c:v>2.4559999999999998E-3</c:v>
                </c:pt>
                <c:pt idx="368">
                  <c:v>2.4575E-3</c:v>
                </c:pt>
                <c:pt idx="369">
                  <c:v>2.4604999999999996E-3</c:v>
                </c:pt>
                <c:pt idx="370">
                  <c:v>2.4629999999999999E-3</c:v>
                </c:pt>
                <c:pt idx="371">
                  <c:v>2.4649999999999997E-3</c:v>
                </c:pt>
                <c:pt idx="372">
                  <c:v>2.4680000000000001E-3</c:v>
                </c:pt>
                <c:pt idx="373">
                  <c:v>2.4714999999999997E-3</c:v>
                </c:pt>
                <c:pt idx="374">
                  <c:v>2.4750000000000002E-3</c:v>
                </c:pt>
                <c:pt idx="375">
                  <c:v>2.4779999999999997E-3</c:v>
                </c:pt>
                <c:pt idx="376">
                  <c:v>2.4805000000000001E-3</c:v>
                </c:pt>
                <c:pt idx="377">
                  <c:v>2.4840000000000001E-3</c:v>
                </c:pt>
                <c:pt idx="378">
                  <c:v>2.4865E-3</c:v>
                </c:pt>
                <c:pt idx="379">
                  <c:v>2.4895E-3</c:v>
                </c:pt>
                <c:pt idx="380">
                  <c:v>2.4944999999999998E-3</c:v>
                </c:pt>
                <c:pt idx="381">
                  <c:v>2.4980000000000002E-3</c:v>
                </c:pt>
                <c:pt idx="382">
                  <c:v>2.5009999999999998E-3</c:v>
                </c:pt>
                <c:pt idx="383">
                  <c:v>2.503E-3</c:v>
                </c:pt>
                <c:pt idx="384">
                  <c:v>2.5054999999999999E-3</c:v>
                </c:pt>
                <c:pt idx="385">
                  <c:v>2.5095E-3</c:v>
                </c:pt>
                <c:pt idx="386">
                  <c:v>2.513E-3</c:v>
                </c:pt>
                <c:pt idx="387">
                  <c:v>2.5155000000000004E-3</c:v>
                </c:pt>
                <c:pt idx="388">
                  <c:v>2.5184999999999999E-3</c:v>
                </c:pt>
                <c:pt idx="389">
                  <c:v>2.5195E-3</c:v>
                </c:pt>
                <c:pt idx="390">
                  <c:v>2.5220000000000004E-3</c:v>
                </c:pt>
                <c:pt idx="391">
                  <c:v>2.5244999999999998E-3</c:v>
                </c:pt>
                <c:pt idx="392">
                  <c:v>2.5235000000000001E-3</c:v>
                </c:pt>
                <c:pt idx="393">
                  <c:v>2.5265000000000001E-3</c:v>
                </c:pt>
                <c:pt idx="394">
                  <c:v>2.5294999999999996E-3</c:v>
                </c:pt>
                <c:pt idx="395">
                  <c:v>2.5330000000000001E-3</c:v>
                </c:pt>
                <c:pt idx="396">
                  <c:v>2.5369999999999998E-3</c:v>
                </c:pt>
                <c:pt idx="397">
                  <c:v>2.5400000000000002E-3</c:v>
                </c:pt>
                <c:pt idx="398">
                  <c:v>2.5445000000000003E-3</c:v>
                </c:pt>
                <c:pt idx="399">
                  <c:v>2.5490000000000001E-3</c:v>
                </c:pt>
                <c:pt idx="400">
                  <c:v>2.5544999999999999E-3</c:v>
                </c:pt>
                <c:pt idx="401">
                  <c:v>2.5585E-3</c:v>
                </c:pt>
                <c:pt idx="402">
                  <c:v>2.5620000000000005E-3</c:v>
                </c:pt>
                <c:pt idx="403">
                  <c:v>2.5665000000000002E-3</c:v>
                </c:pt>
                <c:pt idx="404">
                  <c:v>2.5695000000000002E-3</c:v>
                </c:pt>
                <c:pt idx="405">
                  <c:v>2.575E-3</c:v>
                </c:pt>
                <c:pt idx="406">
                  <c:v>2.5804999999999999E-3</c:v>
                </c:pt>
                <c:pt idx="407">
                  <c:v>2.5875E-3</c:v>
                </c:pt>
                <c:pt idx="408">
                  <c:v>2.591E-3</c:v>
                </c:pt>
                <c:pt idx="409">
                  <c:v>2.5960000000000002E-3</c:v>
                </c:pt>
                <c:pt idx="410">
                  <c:v>2.5999999999999999E-3</c:v>
                </c:pt>
                <c:pt idx="411">
                  <c:v>2.6029999999999998E-3</c:v>
                </c:pt>
                <c:pt idx="412">
                  <c:v>2.6089999999999998E-3</c:v>
                </c:pt>
                <c:pt idx="413">
                  <c:v>2.6135000000000004E-3</c:v>
                </c:pt>
                <c:pt idx="414">
                  <c:v>2.6189999999999998E-3</c:v>
                </c:pt>
                <c:pt idx="415">
                  <c:v>2.6250000000000002E-3</c:v>
                </c:pt>
                <c:pt idx="416">
                  <c:v>2.6315000000000002E-3</c:v>
                </c:pt>
                <c:pt idx="417">
                  <c:v>2.6365E-3</c:v>
                </c:pt>
                <c:pt idx="418">
                  <c:v>2.6420000000000003E-3</c:v>
                </c:pt>
                <c:pt idx="419">
                  <c:v>2.6485000000000002E-3</c:v>
                </c:pt>
                <c:pt idx="420">
                  <c:v>2.6544999999999997E-3</c:v>
                </c:pt>
                <c:pt idx="421">
                  <c:v>2.6619999999999999E-3</c:v>
                </c:pt>
                <c:pt idx="422">
                  <c:v>2.6680000000000002E-3</c:v>
                </c:pt>
                <c:pt idx="423">
                  <c:v>2.676E-3</c:v>
                </c:pt>
                <c:pt idx="424">
                  <c:v>2.6855000000000004E-3</c:v>
                </c:pt>
                <c:pt idx="425">
                  <c:v>2.696E-3</c:v>
                </c:pt>
                <c:pt idx="426">
                  <c:v>2.7100000000000002E-3</c:v>
                </c:pt>
                <c:pt idx="427">
                  <c:v>2.7199999999999998E-3</c:v>
                </c:pt>
                <c:pt idx="428">
                  <c:v>2.7299999999999998E-3</c:v>
                </c:pt>
                <c:pt idx="429">
                  <c:v>2.7404999999999999E-3</c:v>
                </c:pt>
                <c:pt idx="430">
                  <c:v>2.751E-3</c:v>
                </c:pt>
                <c:pt idx="431">
                  <c:v>2.7620000000000001E-3</c:v>
                </c:pt>
                <c:pt idx="432">
                  <c:v>2.7720000000000002E-3</c:v>
                </c:pt>
                <c:pt idx="433">
                  <c:v>2.7809999999999996E-3</c:v>
                </c:pt>
                <c:pt idx="434">
                  <c:v>2.7889999999999998E-3</c:v>
                </c:pt>
                <c:pt idx="435">
                  <c:v>2.7994999999999999E-3</c:v>
                </c:pt>
                <c:pt idx="436">
                  <c:v>2.8140000000000001E-3</c:v>
                </c:pt>
                <c:pt idx="437">
                  <c:v>2.8274999999999997E-3</c:v>
                </c:pt>
                <c:pt idx="438">
                  <c:v>2.8410000000000002E-3</c:v>
                </c:pt>
                <c:pt idx="439">
                  <c:v>2.8555E-3</c:v>
                </c:pt>
                <c:pt idx="440">
                  <c:v>2.8704999999999998E-3</c:v>
                </c:pt>
                <c:pt idx="441">
                  <c:v>2.8855E-3</c:v>
                </c:pt>
                <c:pt idx="442">
                  <c:v>3.0170000000000002E-3</c:v>
                </c:pt>
                <c:pt idx="443">
                  <c:v>3.0430000000000001E-3</c:v>
                </c:pt>
                <c:pt idx="444">
                  <c:v>3.0205000000000002E-3</c:v>
                </c:pt>
                <c:pt idx="445">
                  <c:v>3.0240000000000002E-3</c:v>
                </c:pt>
                <c:pt idx="446">
                  <c:v>3.0324999999999996E-3</c:v>
                </c:pt>
                <c:pt idx="447">
                  <c:v>3.0460000000000001E-3</c:v>
                </c:pt>
                <c:pt idx="448">
                  <c:v>3.0704999999999999E-3</c:v>
                </c:pt>
                <c:pt idx="449">
                  <c:v>3.1044999999999996E-3</c:v>
                </c:pt>
                <c:pt idx="450">
                  <c:v>3.1355000000000003E-3</c:v>
                </c:pt>
                <c:pt idx="451">
                  <c:v>3.16E-3</c:v>
                </c:pt>
                <c:pt idx="452">
                  <c:v>3.1749999999999999E-3</c:v>
                </c:pt>
                <c:pt idx="453">
                  <c:v>3.1985E-3</c:v>
                </c:pt>
                <c:pt idx="454">
                  <c:v>3.2260000000000001E-3</c:v>
                </c:pt>
                <c:pt idx="455">
                  <c:v>3.2499999999999999E-3</c:v>
                </c:pt>
                <c:pt idx="456">
                  <c:v>3.2730000000000003E-3</c:v>
                </c:pt>
                <c:pt idx="457">
                  <c:v>3.2949999999999998E-3</c:v>
                </c:pt>
                <c:pt idx="458">
                  <c:v>3.3120000000000003E-3</c:v>
                </c:pt>
                <c:pt idx="459">
                  <c:v>3.3384999999999999E-3</c:v>
                </c:pt>
                <c:pt idx="460">
                  <c:v>3.3630000000000001E-3</c:v>
                </c:pt>
                <c:pt idx="461">
                  <c:v>3.3790000000000001E-3</c:v>
                </c:pt>
                <c:pt idx="462">
                  <c:v>3.3884999999999996E-3</c:v>
                </c:pt>
                <c:pt idx="463">
                  <c:v>3.3994999999999997E-3</c:v>
                </c:pt>
                <c:pt idx="464">
                  <c:v>3.4020000000000001E-3</c:v>
                </c:pt>
                <c:pt idx="465">
                  <c:v>3.4120000000000001E-3</c:v>
                </c:pt>
                <c:pt idx="466">
                  <c:v>3.4294999999999998E-3</c:v>
                </c:pt>
                <c:pt idx="467">
                  <c:v>3.4494999999999999E-3</c:v>
                </c:pt>
                <c:pt idx="468">
                  <c:v>3.4699999999999996E-3</c:v>
                </c:pt>
                <c:pt idx="469">
                  <c:v>3.4930000000000004E-3</c:v>
                </c:pt>
                <c:pt idx="470">
                  <c:v>3.5099999999999997E-3</c:v>
                </c:pt>
                <c:pt idx="471">
                  <c:v>3.529E-3</c:v>
                </c:pt>
                <c:pt idx="472">
                  <c:v>3.5495000000000001E-3</c:v>
                </c:pt>
                <c:pt idx="473">
                  <c:v>3.5600000000000002E-3</c:v>
                </c:pt>
                <c:pt idx="474">
                  <c:v>3.5694999999999998E-3</c:v>
                </c:pt>
                <c:pt idx="475">
                  <c:v>3.5739999999999999E-3</c:v>
                </c:pt>
                <c:pt idx="476">
                  <c:v>3.5795000000000002E-3</c:v>
                </c:pt>
                <c:pt idx="477">
                  <c:v>3.5919999999999997E-3</c:v>
                </c:pt>
                <c:pt idx="478">
                  <c:v>3.6064999999999999E-3</c:v>
                </c:pt>
                <c:pt idx="479">
                  <c:v>3.6239999999999996E-3</c:v>
                </c:pt>
                <c:pt idx="480">
                  <c:v>3.6379999999999997E-3</c:v>
                </c:pt>
                <c:pt idx="481">
                  <c:v>3.6390000000000003E-3</c:v>
                </c:pt>
                <c:pt idx="482">
                  <c:v>3.6355000000000003E-3</c:v>
                </c:pt>
                <c:pt idx="483">
                  <c:v>3.6420000000000003E-3</c:v>
                </c:pt>
                <c:pt idx="484">
                  <c:v>3.6540000000000001E-3</c:v>
                </c:pt>
                <c:pt idx="485">
                  <c:v>3.6654999999999999E-3</c:v>
                </c:pt>
                <c:pt idx="486">
                  <c:v>3.6775000000000002E-3</c:v>
                </c:pt>
                <c:pt idx="487">
                  <c:v>3.6885000000000004E-3</c:v>
                </c:pt>
                <c:pt idx="488">
                  <c:v>3.6914999999999999E-3</c:v>
                </c:pt>
                <c:pt idx="489">
                  <c:v>3.7015000000000004E-3</c:v>
                </c:pt>
                <c:pt idx="490">
                  <c:v>3.7115E-3</c:v>
                </c:pt>
                <c:pt idx="491">
                  <c:v>3.7184999999999996E-3</c:v>
                </c:pt>
                <c:pt idx="492">
                  <c:v>3.7195000000000001E-3</c:v>
                </c:pt>
                <c:pt idx="493">
                  <c:v>3.7204999999999998E-3</c:v>
                </c:pt>
                <c:pt idx="494">
                  <c:v>3.725E-3</c:v>
                </c:pt>
                <c:pt idx="495">
                  <c:v>3.7355000000000001E-3</c:v>
                </c:pt>
                <c:pt idx="496">
                  <c:v>3.7485000000000001E-3</c:v>
                </c:pt>
                <c:pt idx="497">
                  <c:v>3.7605E-3</c:v>
                </c:pt>
                <c:pt idx="498">
                  <c:v>3.7699999999999999E-3</c:v>
                </c:pt>
                <c:pt idx="499">
                  <c:v>3.7735000000000004E-3</c:v>
                </c:pt>
                <c:pt idx="500">
                  <c:v>3.7800000000000004E-3</c:v>
                </c:pt>
                <c:pt idx="501">
                  <c:v>3.7859999999999999E-3</c:v>
                </c:pt>
                <c:pt idx="502">
                  <c:v>3.7960000000000003E-3</c:v>
                </c:pt>
                <c:pt idx="503">
                  <c:v>3.8045000000000002E-3</c:v>
                </c:pt>
                <c:pt idx="504">
                  <c:v>3.8120000000000003E-3</c:v>
                </c:pt>
                <c:pt idx="505">
                  <c:v>3.82E-3</c:v>
                </c:pt>
                <c:pt idx="506">
                  <c:v>3.8270000000000001E-3</c:v>
                </c:pt>
                <c:pt idx="507">
                  <c:v>3.8340000000000002E-3</c:v>
                </c:pt>
                <c:pt idx="508">
                  <c:v>3.8419999999999999E-3</c:v>
                </c:pt>
                <c:pt idx="509">
                  <c:v>3.8520000000000004E-3</c:v>
                </c:pt>
                <c:pt idx="510">
                  <c:v>3.8600000000000001E-3</c:v>
                </c:pt>
                <c:pt idx="511">
                  <c:v>3.8664999999999949E-3</c:v>
                </c:pt>
                <c:pt idx="512">
                  <c:v>3.8730000000000001E-3</c:v>
                </c:pt>
                <c:pt idx="513">
                  <c:v>3.8814999999999948E-3</c:v>
                </c:pt>
                <c:pt idx="514">
                  <c:v>3.8895000000000002E-3</c:v>
                </c:pt>
                <c:pt idx="515">
                  <c:v>3.8969999999999999E-3</c:v>
                </c:pt>
                <c:pt idx="516">
                  <c:v>3.9059999999999997E-3</c:v>
                </c:pt>
                <c:pt idx="517">
                  <c:v>3.9139999999999999E-3</c:v>
                </c:pt>
                <c:pt idx="518">
                  <c:v>3.9239999999999995E-3</c:v>
                </c:pt>
                <c:pt idx="519">
                  <c:v>3.9319999999999997E-3</c:v>
                </c:pt>
                <c:pt idx="520">
                  <c:v>3.9424999999999998E-3</c:v>
                </c:pt>
                <c:pt idx="521">
                  <c:v>3.9564999999999999E-3</c:v>
                </c:pt>
                <c:pt idx="522">
                  <c:v>3.9649999999999998E-3</c:v>
                </c:pt>
                <c:pt idx="523">
                  <c:v>3.974999999999995E-3</c:v>
                </c:pt>
                <c:pt idx="524">
                  <c:v>3.9874999999999997E-3</c:v>
                </c:pt>
                <c:pt idx="525">
                  <c:v>3.999E-3</c:v>
                </c:pt>
                <c:pt idx="526">
                  <c:v>4.0114999999999994E-3</c:v>
                </c:pt>
                <c:pt idx="527">
                  <c:v>4.0229999999999997E-3</c:v>
                </c:pt>
                <c:pt idx="528">
                  <c:v>4.0344999999999999E-3</c:v>
                </c:pt>
                <c:pt idx="529">
                  <c:v>4.047499999999999E-3</c:v>
                </c:pt>
                <c:pt idx="530">
                  <c:v>4.0600000000000002E-3</c:v>
                </c:pt>
                <c:pt idx="531">
                  <c:v>4.0730000000000002E-3</c:v>
                </c:pt>
                <c:pt idx="532">
                  <c:v>4.0864999999999999E-3</c:v>
                </c:pt>
                <c:pt idx="533">
                  <c:v>4.0994999999999998E-3</c:v>
                </c:pt>
                <c:pt idx="534">
                  <c:v>4.1130000000000003E-3</c:v>
                </c:pt>
                <c:pt idx="535">
                  <c:v>4.1269999999999996E-3</c:v>
                </c:pt>
                <c:pt idx="536">
                  <c:v>4.143E-3</c:v>
                </c:pt>
                <c:pt idx="537">
                  <c:v>4.1579999999999994E-3</c:v>
                </c:pt>
                <c:pt idx="538">
                  <c:v>4.1735000000000001E-3</c:v>
                </c:pt>
                <c:pt idx="539">
                  <c:v>4.1889999999999896E-3</c:v>
                </c:pt>
                <c:pt idx="540">
                  <c:v>4.2040000000000003E-3</c:v>
                </c:pt>
                <c:pt idx="541">
                  <c:v>4.2195000000000002E-3</c:v>
                </c:pt>
                <c:pt idx="542">
                  <c:v>4.2370000000000003E-3</c:v>
                </c:pt>
                <c:pt idx="543">
                  <c:v>4.254E-3</c:v>
                </c:pt>
                <c:pt idx="544">
                  <c:v>4.2725000000000011E-3</c:v>
                </c:pt>
                <c:pt idx="545">
                  <c:v>4.2910000000000005E-3</c:v>
                </c:pt>
                <c:pt idx="546">
                  <c:v>4.3109999999999997E-3</c:v>
                </c:pt>
                <c:pt idx="547">
                  <c:v>4.3299999999999996E-3</c:v>
                </c:pt>
                <c:pt idx="548">
                  <c:v>4.3499999999999997E-3</c:v>
                </c:pt>
                <c:pt idx="549">
                  <c:v>4.3689999999999996E-3</c:v>
                </c:pt>
                <c:pt idx="550">
                  <c:v>4.3879999999999995E-3</c:v>
                </c:pt>
                <c:pt idx="551">
                  <c:v>4.4090000000000006E-3</c:v>
                </c:pt>
                <c:pt idx="552">
                  <c:v>4.4294999999999959E-3</c:v>
                </c:pt>
                <c:pt idx="553">
                  <c:v>4.4504999999999996E-3</c:v>
                </c:pt>
                <c:pt idx="554">
                  <c:v>4.4734999999999992E-3</c:v>
                </c:pt>
                <c:pt idx="555">
                  <c:v>4.4965000000000005E-3</c:v>
                </c:pt>
                <c:pt idx="556">
                  <c:v>4.5180000000000003E-3</c:v>
                </c:pt>
                <c:pt idx="557">
                  <c:v>4.5380000000000004E-3</c:v>
                </c:pt>
                <c:pt idx="558">
                  <c:v>4.5605000000000003E-3</c:v>
                </c:pt>
                <c:pt idx="559">
                  <c:v>4.5850000000000005E-3</c:v>
                </c:pt>
                <c:pt idx="560">
                  <c:v>4.6069999999999991E-3</c:v>
                </c:pt>
                <c:pt idx="561">
                  <c:v>4.6299999999999996E-3</c:v>
                </c:pt>
                <c:pt idx="562">
                  <c:v>4.6549999999999951E-3</c:v>
                </c:pt>
                <c:pt idx="563">
                  <c:v>4.6810000000000003E-3</c:v>
                </c:pt>
                <c:pt idx="564">
                  <c:v>4.7079999999999952E-3</c:v>
                </c:pt>
                <c:pt idx="565">
                  <c:v>4.7354999999999897E-3</c:v>
                </c:pt>
                <c:pt idx="566">
                  <c:v>4.764E-3</c:v>
                </c:pt>
                <c:pt idx="567">
                  <c:v>4.7930000000000004E-3</c:v>
                </c:pt>
                <c:pt idx="568">
                  <c:v>4.8219999999999999E-3</c:v>
                </c:pt>
                <c:pt idx="569">
                  <c:v>4.8505000000000006E-3</c:v>
                </c:pt>
                <c:pt idx="570">
                  <c:v>4.8814999999999952E-3</c:v>
                </c:pt>
                <c:pt idx="571">
                  <c:v>4.914E-3</c:v>
                </c:pt>
                <c:pt idx="572">
                  <c:v>4.9455000000000002E-3</c:v>
                </c:pt>
                <c:pt idx="573">
                  <c:v>4.9770000000000005E-3</c:v>
                </c:pt>
                <c:pt idx="574">
                  <c:v>5.0094999999999905E-3</c:v>
                </c:pt>
                <c:pt idx="575">
                  <c:v>5.0419999999999996E-3</c:v>
                </c:pt>
                <c:pt idx="576">
                  <c:v>5.0769999999999999E-3</c:v>
                </c:pt>
                <c:pt idx="577">
                  <c:v>5.1174999999999997E-3</c:v>
                </c:pt>
                <c:pt idx="578">
                  <c:v>5.1609999999999998E-3</c:v>
                </c:pt>
                <c:pt idx="579">
                  <c:v>5.2055000000000009E-3</c:v>
                </c:pt>
                <c:pt idx="580">
                  <c:v>5.2534999999999952E-3</c:v>
                </c:pt>
                <c:pt idx="581">
                  <c:v>5.3049999999999998E-3</c:v>
                </c:pt>
                <c:pt idx="582">
                  <c:v>5.3569999999999998E-3</c:v>
                </c:pt>
                <c:pt idx="583">
                  <c:v>5.4074999999999956E-3</c:v>
                </c:pt>
                <c:pt idx="584">
                  <c:v>5.4565000000000004E-3</c:v>
                </c:pt>
                <c:pt idx="585">
                  <c:v>5.509E-3</c:v>
                </c:pt>
                <c:pt idx="586">
                  <c:v>5.5595000000000002E-3</c:v>
                </c:pt>
                <c:pt idx="587">
                  <c:v>5.6080000000000001E-3</c:v>
                </c:pt>
                <c:pt idx="588">
                  <c:v>5.6585000000000003E-3</c:v>
                </c:pt>
                <c:pt idx="589">
                  <c:v>5.7044999999999995E-3</c:v>
                </c:pt>
                <c:pt idx="590">
                  <c:v>5.7590000000000002E-3</c:v>
                </c:pt>
                <c:pt idx="591">
                  <c:v>5.8134999999999992E-3</c:v>
                </c:pt>
                <c:pt idx="592">
                  <c:v>5.8704999999999999E-3</c:v>
                </c:pt>
                <c:pt idx="593">
                  <c:v>5.9290000000000002E-3</c:v>
                </c:pt>
                <c:pt idx="594">
                  <c:v>5.9884999999999999E-3</c:v>
                </c:pt>
                <c:pt idx="595">
                  <c:v>6.0435000000000003E-3</c:v>
                </c:pt>
                <c:pt idx="596">
                  <c:v>6.0969999999999991E-3</c:v>
                </c:pt>
                <c:pt idx="597">
                  <c:v>6.1525E-3</c:v>
                </c:pt>
                <c:pt idx="598">
                  <c:v>6.208E-3</c:v>
                </c:pt>
                <c:pt idx="599">
                  <c:v>6.2529999999999999E-3</c:v>
                </c:pt>
                <c:pt idx="600">
                  <c:v>6.3035000000000001E-3</c:v>
                </c:pt>
                <c:pt idx="601">
                  <c:v>6.3580000000000008E-3</c:v>
                </c:pt>
                <c:pt idx="602">
                  <c:v>6.4109999999999992E-3</c:v>
                </c:pt>
                <c:pt idx="603">
                  <c:v>6.463E-3</c:v>
                </c:pt>
                <c:pt idx="604">
                  <c:v>6.5199999999999998E-3</c:v>
                </c:pt>
                <c:pt idx="605">
                  <c:v>6.5830000000000003E-3</c:v>
                </c:pt>
                <c:pt idx="606">
                  <c:v>6.6479999999999994E-3</c:v>
                </c:pt>
                <c:pt idx="607">
                  <c:v>6.7134999999999998E-3</c:v>
                </c:pt>
                <c:pt idx="608">
                  <c:v>6.7824999999999995E-3</c:v>
                </c:pt>
                <c:pt idx="609">
                  <c:v>6.8555000000000005E-3</c:v>
                </c:pt>
                <c:pt idx="610">
                  <c:v>6.9254999999999994E-3</c:v>
                </c:pt>
                <c:pt idx="611">
                  <c:v>6.9939999999999993E-3</c:v>
                </c:pt>
                <c:pt idx="612">
                  <c:v>7.0654999999999997E-3</c:v>
                </c:pt>
                <c:pt idx="613">
                  <c:v>7.1420000000000008E-3</c:v>
                </c:pt>
                <c:pt idx="614">
                  <c:v>7.2200000000000007E-3</c:v>
                </c:pt>
                <c:pt idx="615">
                  <c:v>7.2979999999999998E-3</c:v>
                </c:pt>
                <c:pt idx="616">
                  <c:v>7.3815E-3</c:v>
                </c:pt>
                <c:pt idx="617">
                  <c:v>7.4715000000000007E-3</c:v>
                </c:pt>
                <c:pt idx="618">
                  <c:v>7.5659999999999998E-3</c:v>
                </c:pt>
                <c:pt idx="619">
                  <c:v>7.6619999999999995E-3</c:v>
                </c:pt>
                <c:pt idx="620">
                  <c:v>7.757E-3</c:v>
                </c:pt>
                <c:pt idx="621">
                  <c:v>7.8450000000000013E-3</c:v>
                </c:pt>
                <c:pt idx="622">
                  <c:v>7.9365000000000008E-3</c:v>
                </c:pt>
                <c:pt idx="623">
                  <c:v>8.0339999999999995E-3</c:v>
                </c:pt>
                <c:pt idx="624">
                  <c:v>8.1320000000000003E-3</c:v>
                </c:pt>
                <c:pt idx="625">
                  <c:v>8.2305E-3</c:v>
                </c:pt>
                <c:pt idx="626">
                  <c:v>8.3279999999999986E-3</c:v>
                </c:pt>
                <c:pt idx="627">
                  <c:v>8.4270000000000005E-3</c:v>
                </c:pt>
                <c:pt idx="628">
                  <c:v>8.5279999999999957E-3</c:v>
                </c:pt>
                <c:pt idx="629">
                  <c:v>8.6320000000000008E-3</c:v>
                </c:pt>
                <c:pt idx="630">
                  <c:v>8.7435000000000013E-3</c:v>
                </c:pt>
                <c:pt idx="631">
                  <c:v>8.8564999999999998E-3</c:v>
                </c:pt>
                <c:pt idx="632">
                  <c:v>8.9660000000000017E-3</c:v>
                </c:pt>
                <c:pt idx="633">
                  <c:v>9.0704999999999987E-3</c:v>
                </c:pt>
                <c:pt idx="634">
                  <c:v>9.1765000000000006E-3</c:v>
                </c:pt>
                <c:pt idx="635">
                  <c:v>9.2849999999999999E-3</c:v>
                </c:pt>
                <c:pt idx="636">
                  <c:v>9.3869999999999943E-3</c:v>
                </c:pt>
                <c:pt idx="637">
                  <c:v>9.4870000000000006E-3</c:v>
                </c:pt>
                <c:pt idx="638">
                  <c:v>9.588000000000001E-3</c:v>
                </c:pt>
                <c:pt idx="639">
                  <c:v>9.6889999999999997E-3</c:v>
                </c:pt>
                <c:pt idx="640">
                  <c:v>9.7889999999999991E-3</c:v>
                </c:pt>
                <c:pt idx="641">
                  <c:v>9.8895000000000007E-3</c:v>
                </c:pt>
                <c:pt idx="642">
                  <c:v>9.9920000000000009E-3</c:v>
                </c:pt>
                <c:pt idx="643">
                  <c:v>1.0095E-2</c:v>
                </c:pt>
                <c:pt idx="644">
                  <c:v>1.0201499999999995E-2</c:v>
                </c:pt>
                <c:pt idx="645">
                  <c:v>1.0312999999999999E-2</c:v>
                </c:pt>
                <c:pt idx="646">
                  <c:v>1.0429000000000001E-2</c:v>
                </c:pt>
                <c:pt idx="647">
                  <c:v>1.0547000000000001E-2</c:v>
                </c:pt>
                <c:pt idx="648">
                  <c:v>1.06645E-2</c:v>
                </c:pt>
                <c:pt idx="649">
                  <c:v>1.0779500000000001E-2</c:v>
                </c:pt>
                <c:pt idx="650">
                  <c:v>1.0898E-2</c:v>
                </c:pt>
                <c:pt idx="651">
                  <c:v>1.1021000000000001E-2</c:v>
                </c:pt>
                <c:pt idx="652">
                  <c:v>1.1145499999999999E-2</c:v>
                </c:pt>
                <c:pt idx="653">
                  <c:v>1.1269999999999999E-2</c:v>
                </c:pt>
                <c:pt idx="654">
                  <c:v>1.1393E-2</c:v>
                </c:pt>
                <c:pt idx="655">
                  <c:v>1.1518E-2</c:v>
                </c:pt>
                <c:pt idx="656">
                  <c:v>1.1644E-2</c:v>
                </c:pt>
                <c:pt idx="657">
                  <c:v>1.1774000000000001E-2</c:v>
                </c:pt>
                <c:pt idx="658">
                  <c:v>1.1905999999999998E-2</c:v>
                </c:pt>
                <c:pt idx="659">
                  <c:v>1.20395E-2</c:v>
                </c:pt>
                <c:pt idx="660">
                  <c:v>1.21735E-2</c:v>
                </c:pt>
                <c:pt idx="661">
                  <c:v>1.2307999999999999E-2</c:v>
                </c:pt>
                <c:pt idx="662">
                  <c:v>1.2447500000000002E-2</c:v>
                </c:pt>
                <c:pt idx="663">
                  <c:v>1.2588E-2</c:v>
                </c:pt>
                <c:pt idx="664">
                  <c:v>1.2728999999999999E-2</c:v>
                </c:pt>
                <c:pt idx="665">
                  <c:v>1.2872999999999999E-2</c:v>
                </c:pt>
                <c:pt idx="666">
                  <c:v>1.3015499999999999E-2</c:v>
                </c:pt>
                <c:pt idx="667">
                  <c:v>1.31655E-2</c:v>
                </c:pt>
                <c:pt idx="668">
                  <c:v>1.33185E-2</c:v>
                </c:pt>
                <c:pt idx="669">
                  <c:v>1.34745E-2</c:v>
                </c:pt>
                <c:pt idx="670">
                  <c:v>1.3630000000000001E-2</c:v>
                </c:pt>
                <c:pt idx="671">
                  <c:v>1.3786999999999999E-2</c:v>
                </c:pt>
                <c:pt idx="672">
                  <c:v>1.39475E-2</c:v>
                </c:pt>
                <c:pt idx="673">
                  <c:v>1.4111E-2</c:v>
                </c:pt>
                <c:pt idx="674">
                  <c:v>1.4280000000000001E-2</c:v>
                </c:pt>
                <c:pt idx="675">
                  <c:v>1.4451499999999999E-2</c:v>
                </c:pt>
                <c:pt idx="676">
                  <c:v>1.4626E-2</c:v>
                </c:pt>
                <c:pt idx="677">
                  <c:v>1.4801000000000002E-2</c:v>
                </c:pt>
                <c:pt idx="678">
                  <c:v>1.4978999999999999E-2</c:v>
                </c:pt>
                <c:pt idx="679">
                  <c:v>1.5164000000000002E-2</c:v>
                </c:pt>
                <c:pt idx="680">
                  <c:v>1.5352500000000002E-2</c:v>
                </c:pt>
                <c:pt idx="681">
                  <c:v>1.55405E-2</c:v>
                </c:pt>
                <c:pt idx="682">
                  <c:v>1.5731999999999999E-2</c:v>
                </c:pt>
                <c:pt idx="683">
                  <c:v>1.5927499999999997E-2</c:v>
                </c:pt>
                <c:pt idx="684">
                  <c:v>1.6125499999999997E-2</c:v>
                </c:pt>
                <c:pt idx="685">
                  <c:v>1.6327999999999999E-2</c:v>
                </c:pt>
                <c:pt idx="686">
                  <c:v>1.65335E-2</c:v>
                </c:pt>
                <c:pt idx="687">
                  <c:v>1.6741999999999996E-2</c:v>
                </c:pt>
                <c:pt idx="688">
                  <c:v>1.6951499999999998E-2</c:v>
                </c:pt>
                <c:pt idx="689">
                  <c:v>1.7163000000000001E-2</c:v>
                </c:pt>
                <c:pt idx="690">
                  <c:v>1.7382499999999999E-2</c:v>
                </c:pt>
                <c:pt idx="691">
                  <c:v>1.7607500000000002E-2</c:v>
                </c:pt>
                <c:pt idx="692">
                  <c:v>1.7835E-2</c:v>
                </c:pt>
                <c:pt idx="693">
                  <c:v>1.8062000000000002E-2</c:v>
                </c:pt>
                <c:pt idx="694">
                  <c:v>1.8286999999999998E-2</c:v>
                </c:pt>
                <c:pt idx="695">
                  <c:v>1.8516999999999999E-2</c:v>
                </c:pt>
                <c:pt idx="696">
                  <c:v>1.8756499999999999E-2</c:v>
                </c:pt>
                <c:pt idx="697">
                  <c:v>1.9002999999999999E-2</c:v>
                </c:pt>
                <c:pt idx="698">
                  <c:v>1.9255000000000001E-2</c:v>
                </c:pt>
                <c:pt idx="699">
                  <c:v>1.9511499999999998E-2</c:v>
                </c:pt>
                <c:pt idx="700">
                  <c:v>1.9771500000000001E-2</c:v>
                </c:pt>
                <c:pt idx="701">
                  <c:v>2.0042000000000001E-2</c:v>
                </c:pt>
                <c:pt idx="702">
                  <c:v>2.0324499999999999E-2</c:v>
                </c:pt>
                <c:pt idx="703">
                  <c:v>2.0622000000000001E-2</c:v>
                </c:pt>
                <c:pt idx="704">
                  <c:v>2.0922E-2</c:v>
                </c:pt>
                <c:pt idx="705">
                  <c:v>2.1226500000000002E-2</c:v>
                </c:pt>
                <c:pt idx="706">
                  <c:v>2.1538499999999999E-2</c:v>
                </c:pt>
                <c:pt idx="707">
                  <c:v>2.1860500000000001E-2</c:v>
                </c:pt>
                <c:pt idx="708">
                  <c:v>2.2193000000000001E-2</c:v>
                </c:pt>
                <c:pt idx="709">
                  <c:v>2.2539500000000001E-2</c:v>
                </c:pt>
                <c:pt idx="710">
                  <c:v>2.2890000000000001E-2</c:v>
                </c:pt>
                <c:pt idx="711">
                  <c:v>2.3244500000000001E-2</c:v>
                </c:pt>
                <c:pt idx="712">
                  <c:v>2.3602000000000001E-2</c:v>
                </c:pt>
                <c:pt idx="713">
                  <c:v>2.39685E-2</c:v>
                </c:pt>
                <c:pt idx="714">
                  <c:v>2.435E-2</c:v>
                </c:pt>
                <c:pt idx="715">
                  <c:v>2.4737499999999996E-2</c:v>
                </c:pt>
                <c:pt idx="716">
                  <c:v>2.5130499999999997E-2</c:v>
                </c:pt>
                <c:pt idx="717">
                  <c:v>2.5533500000000001E-2</c:v>
                </c:pt>
                <c:pt idx="718">
                  <c:v>2.5948999999999996E-2</c:v>
                </c:pt>
                <c:pt idx="719">
                  <c:v>2.63825E-2</c:v>
                </c:pt>
                <c:pt idx="720">
                  <c:v>2.6824500000000001E-2</c:v>
                </c:pt>
                <c:pt idx="721">
                  <c:v>2.7279000000000001E-2</c:v>
                </c:pt>
                <c:pt idx="722">
                  <c:v>2.7743499999999997E-2</c:v>
                </c:pt>
                <c:pt idx="723">
                  <c:v>2.8221E-2</c:v>
                </c:pt>
                <c:pt idx="724">
                  <c:v>2.87145E-2</c:v>
                </c:pt>
                <c:pt idx="725">
                  <c:v>2.9219000000000002E-2</c:v>
                </c:pt>
                <c:pt idx="726">
                  <c:v>2.9731499999999998E-2</c:v>
                </c:pt>
                <c:pt idx="727">
                  <c:v>3.0234999999999949E-2</c:v>
                </c:pt>
                <c:pt idx="728">
                  <c:v>3.07365E-2</c:v>
                </c:pt>
                <c:pt idx="729">
                  <c:v>3.1234999999999999E-2</c:v>
                </c:pt>
                <c:pt idx="730">
                  <c:v>3.1734500000000006E-2</c:v>
                </c:pt>
                <c:pt idx="731">
                  <c:v>3.2245499999999996E-2</c:v>
                </c:pt>
                <c:pt idx="732">
                  <c:v>3.2766500000000004E-2</c:v>
                </c:pt>
                <c:pt idx="733">
                  <c:v>3.3297500000000001E-2</c:v>
                </c:pt>
                <c:pt idx="734">
                  <c:v>3.3841500000000004E-2</c:v>
                </c:pt>
                <c:pt idx="735">
                  <c:v>3.43935E-2</c:v>
                </c:pt>
                <c:pt idx="736">
                  <c:v>3.49555E-2</c:v>
                </c:pt>
                <c:pt idx="737">
                  <c:v>3.5517999999999952E-2</c:v>
                </c:pt>
                <c:pt idx="738">
                  <c:v>3.6080000000000001E-2</c:v>
                </c:pt>
                <c:pt idx="739">
                  <c:v>3.6628000000000001E-2</c:v>
                </c:pt>
                <c:pt idx="740">
                  <c:v>3.7194000000000005E-2</c:v>
                </c:pt>
                <c:pt idx="741">
                  <c:v>3.7766999999999995E-2</c:v>
                </c:pt>
                <c:pt idx="742">
                  <c:v>3.8349500000000002E-2</c:v>
                </c:pt>
                <c:pt idx="743">
                  <c:v>3.8930999999999945E-2</c:v>
                </c:pt>
                <c:pt idx="744">
                  <c:v>3.9510499999999893E-2</c:v>
                </c:pt>
                <c:pt idx="745">
                  <c:v>4.0086499999999942E-2</c:v>
                </c:pt>
                <c:pt idx="746">
                  <c:v>4.0691000000000005E-2</c:v>
                </c:pt>
                <c:pt idx="747">
                  <c:v>4.13105E-2</c:v>
                </c:pt>
                <c:pt idx="748">
                  <c:v>4.1957000000000001E-2</c:v>
                </c:pt>
                <c:pt idx="749">
                  <c:v>4.2622E-2</c:v>
                </c:pt>
                <c:pt idx="750">
                  <c:v>4.3258499999999998E-2</c:v>
                </c:pt>
                <c:pt idx="751">
                  <c:v>4.3869499999999999E-2</c:v>
                </c:pt>
                <c:pt idx="752">
                  <c:v>4.4455000000000001E-2</c:v>
                </c:pt>
                <c:pt idx="753">
                  <c:v>4.5028499999999992E-2</c:v>
                </c:pt>
                <c:pt idx="754">
                  <c:v>4.5611000000000006E-2</c:v>
                </c:pt>
                <c:pt idx="755">
                  <c:v>4.6210499999999995E-2</c:v>
                </c:pt>
                <c:pt idx="756">
                  <c:v>4.6792E-2</c:v>
                </c:pt>
                <c:pt idx="757">
                  <c:v>4.7342000000000002E-2</c:v>
                </c:pt>
                <c:pt idx="758">
                  <c:v>4.7864999999999949E-2</c:v>
                </c:pt>
                <c:pt idx="759">
                  <c:v>4.8351499999999999E-2</c:v>
                </c:pt>
                <c:pt idx="760">
                  <c:v>4.8839500000000001E-2</c:v>
                </c:pt>
                <c:pt idx="761">
                  <c:v>4.9320500000000003E-2</c:v>
                </c:pt>
                <c:pt idx="762">
                  <c:v>4.9791499999999947E-2</c:v>
                </c:pt>
                <c:pt idx="763">
                  <c:v>5.0259500000000006E-2</c:v>
                </c:pt>
                <c:pt idx="764">
                  <c:v>5.0691E-2</c:v>
                </c:pt>
                <c:pt idx="765">
                  <c:v>5.1093000000000006E-2</c:v>
                </c:pt>
                <c:pt idx="766">
                  <c:v>5.14885E-2</c:v>
                </c:pt>
                <c:pt idx="767">
                  <c:v>5.1831499999999996E-2</c:v>
                </c:pt>
                <c:pt idx="768">
                  <c:v>5.2132499999999998E-2</c:v>
                </c:pt>
                <c:pt idx="769">
                  <c:v>5.24045E-2</c:v>
                </c:pt>
                <c:pt idx="770">
                  <c:v>5.2647999999999993E-2</c:v>
                </c:pt>
                <c:pt idx="771">
                  <c:v>5.2891999999999995E-2</c:v>
                </c:pt>
                <c:pt idx="772">
                  <c:v>5.3111499999999999E-2</c:v>
                </c:pt>
                <c:pt idx="773">
                  <c:v>5.3323499999999996E-2</c:v>
                </c:pt>
                <c:pt idx="774">
                  <c:v>5.3530000000000001E-2</c:v>
                </c:pt>
                <c:pt idx="775">
                  <c:v>5.3700999999999999E-2</c:v>
                </c:pt>
                <c:pt idx="776">
                  <c:v>5.3848500000000001E-2</c:v>
                </c:pt>
                <c:pt idx="777">
                  <c:v>5.4028999999999994E-2</c:v>
                </c:pt>
                <c:pt idx="778">
                  <c:v>5.4230000000000007E-2</c:v>
                </c:pt>
                <c:pt idx="779">
                  <c:v>5.4429500000000006E-2</c:v>
                </c:pt>
                <c:pt idx="780">
                  <c:v>5.4658500000000006E-2</c:v>
                </c:pt>
                <c:pt idx="781">
                  <c:v>5.4892999999999997E-2</c:v>
                </c:pt>
                <c:pt idx="782">
                  <c:v>5.50625E-2</c:v>
                </c:pt>
                <c:pt idx="783">
                  <c:v>5.5206999999999992E-2</c:v>
                </c:pt>
                <c:pt idx="784">
                  <c:v>5.5359999999999999E-2</c:v>
                </c:pt>
                <c:pt idx="785">
                  <c:v>5.5501500000000002E-2</c:v>
                </c:pt>
                <c:pt idx="786">
                  <c:v>5.5621000000000004E-2</c:v>
                </c:pt>
                <c:pt idx="787">
                  <c:v>5.57285E-2</c:v>
                </c:pt>
                <c:pt idx="788">
                  <c:v>5.5761999999999999E-2</c:v>
                </c:pt>
                <c:pt idx="789">
                  <c:v>5.5810499999999999E-2</c:v>
                </c:pt>
                <c:pt idx="790">
                  <c:v>5.5915499999999993E-2</c:v>
                </c:pt>
                <c:pt idx="791">
                  <c:v>5.6028000000000001E-2</c:v>
                </c:pt>
                <c:pt idx="792">
                  <c:v>5.6069000000000001E-2</c:v>
                </c:pt>
                <c:pt idx="793">
                  <c:v>5.6061E-2</c:v>
                </c:pt>
                <c:pt idx="794">
                  <c:v>5.6075999999999952E-2</c:v>
                </c:pt>
                <c:pt idx="795">
                  <c:v>5.6106499999999997E-2</c:v>
                </c:pt>
                <c:pt idx="796">
                  <c:v>5.6144499999999951E-2</c:v>
                </c:pt>
                <c:pt idx="797">
                  <c:v>5.6134499999999948E-2</c:v>
                </c:pt>
                <c:pt idx="798">
                  <c:v>5.6078999999999948E-2</c:v>
                </c:pt>
                <c:pt idx="799">
                  <c:v>5.6028499999999953E-2</c:v>
                </c:pt>
                <c:pt idx="800">
                  <c:v>5.5987999999999948E-2</c:v>
                </c:pt>
                <c:pt idx="801">
                  <c:v>5.5909999999999946E-2</c:v>
                </c:pt>
                <c:pt idx="802">
                  <c:v>5.5865499999999998E-2</c:v>
                </c:pt>
                <c:pt idx="803">
                  <c:v>5.5777E-2</c:v>
                </c:pt>
                <c:pt idx="804">
                  <c:v>5.5674000000000001E-2</c:v>
                </c:pt>
                <c:pt idx="805">
                  <c:v>5.5543500000000003E-2</c:v>
                </c:pt>
                <c:pt idx="806">
                  <c:v>5.5412499999999996E-2</c:v>
                </c:pt>
                <c:pt idx="807">
                  <c:v>5.52775E-2</c:v>
                </c:pt>
                <c:pt idx="808">
                  <c:v>5.51035E-2</c:v>
                </c:pt>
                <c:pt idx="809">
                  <c:v>5.4885999999999997E-2</c:v>
                </c:pt>
                <c:pt idx="810">
                  <c:v>5.4661500000000002E-2</c:v>
                </c:pt>
                <c:pt idx="811">
                  <c:v>5.4361000000000007E-2</c:v>
                </c:pt>
                <c:pt idx="812">
                  <c:v>5.4117499999999999E-2</c:v>
                </c:pt>
                <c:pt idx="813">
                  <c:v>5.3858999999999997E-2</c:v>
                </c:pt>
                <c:pt idx="814">
                  <c:v>5.3548999999999951E-2</c:v>
                </c:pt>
                <c:pt idx="815">
                  <c:v>5.3237E-2</c:v>
                </c:pt>
                <c:pt idx="816">
                  <c:v>5.2874999999999998E-2</c:v>
                </c:pt>
                <c:pt idx="817">
                  <c:v>5.2503999999999995E-2</c:v>
                </c:pt>
                <c:pt idx="818">
                  <c:v>5.2180999999999998E-2</c:v>
                </c:pt>
                <c:pt idx="819">
                  <c:v>5.18285E-2</c:v>
                </c:pt>
                <c:pt idx="820">
                  <c:v>5.1462500000000008E-2</c:v>
                </c:pt>
                <c:pt idx="821">
                  <c:v>5.1060499999999995E-2</c:v>
                </c:pt>
                <c:pt idx="822">
                  <c:v>5.0643999999999946E-2</c:v>
                </c:pt>
                <c:pt idx="823">
                  <c:v>5.0256500000000003E-2</c:v>
                </c:pt>
                <c:pt idx="824">
                  <c:v>4.9944500000000003E-2</c:v>
                </c:pt>
                <c:pt idx="825">
                  <c:v>4.9581E-2</c:v>
                </c:pt>
                <c:pt idx="826">
                  <c:v>4.9209499999999996E-2</c:v>
                </c:pt>
                <c:pt idx="827">
                  <c:v>4.8813499999999947E-2</c:v>
                </c:pt>
                <c:pt idx="828">
                  <c:v>4.8426000000000004E-2</c:v>
                </c:pt>
                <c:pt idx="829">
                  <c:v>4.8078500000000003E-2</c:v>
                </c:pt>
                <c:pt idx="830">
                  <c:v>4.77425E-2</c:v>
                </c:pt>
                <c:pt idx="831">
                  <c:v>4.7391999999999997E-2</c:v>
                </c:pt>
                <c:pt idx="832">
                  <c:v>4.7044499999999996E-2</c:v>
                </c:pt>
                <c:pt idx="833">
                  <c:v>4.6667E-2</c:v>
                </c:pt>
                <c:pt idx="834">
                  <c:v>4.6299999999999994E-2</c:v>
                </c:pt>
                <c:pt idx="835">
                  <c:v>4.5984000000000004E-2</c:v>
                </c:pt>
                <c:pt idx="836">
                  <c:v>4.5634999999999995E-2</c:v>
                </c:pt>
                <c:pt idx="837">
                  <c:v>4.5301500000000001E-2</c:v>
                </c:pt>
                <c:pt idx="838">
                  <c:v>4.4948500000000002E-2</c:v>
                </c:pt>
                <c:pt idx="839">
                  <c:v>4.4598499999999999E-2</c:v>
                </c:pt>
                <c:pt idx="840">
                  <c:v>4.4253000000000001E-2</c:v>
                </c:pt>
                <c:pt idx="841">
                  <c:v>4.3915999999999997E-2</c:v>
                </c:pt>
                <c:pt idx="842">
                  <c:v>4.3596499999999996E-2</c:v>
                </c:pt>
                <c:pt idx="843">
                  <c:v>4.3274E-2</c:v>
                </c:pt>
                <c:pt idx="844">
                  <c:v>4.2936999999999996E-2</c:v>
                </c:pt>
                <c:pt idx="845">
                  <c:v>4.2616500000000002E-2</c:v>
                </c:pt>
                <c:pt idx="846">
                  <c:v>4.2326500000000003E-2</c:v>
                </c:pt>
                <c:pt idx="847">
                  <c:v>4.2055999999999996E-2</c:v>
                </c:pt>
                <c:pt idx="848">
                  <c:v>4.1784000000000002E-2</c:v>
                </c:pt>
                <c:pt idx="849">
                  <c:v>4.1513500000000002E-2</c:v>
                </c:pt>
                <c:pt idx="850">
                  <c:v>4.1221500000000001E-2</c:v>
                </c:pt>
                <c:pt idx="851">
                  <c:v>4.0960000000000003E-2</c:v>
                </c:pt>
                <c:pt idx="852">
                  <c:v>4.0733000000000005E-2</c:v>
                </c:pt>
                <c:pt idx="853">
                  <c:v>4.05055E-2</c:v>
                </c:pt>
                <c:pt idx="854">
                  <c:v>4.0237000000000002E-2</c:v>
                </c:pt>
                <c:pt idx="855">
                  <c:v>3.9949999999999999E-2</c:v>
                </c:pt>
                <c:pt idx="856">
                  <c:v>3.9628000000000003E-2</c:v>
                </c:pt>
                <c:pt idx="857">
                  <c:v>3.93605E-2</c:v>
                </c:pt>
                <c:pt idx="858">
                  <c:v>3.9077500000000001E-2</c:v>
                </c:pt>
                <c:pt idx="859">
                  <c:v>3.8799E-2</c:v>
                </c:pt>
                <c:pt idx="860">
                  <c:v>3.8516500000000002E-2</c:v>
                </c:pt>
                <c:pt idx="861">
                  <c:v>3.8207999999999999E-2</c:v>
                </c:pt>
                <c:pt idx="862">
                  <c:v>3.7930999999999999E-2</c:v>
                </c:pt>
                <c:pt idx="863">
                  <c:v>3.7722499999999999E-2</c:v>
                </c:pt>
                <c:pt idx="864">
                  <c:v>3.7542500000000006E-2</c:v>
                </c:pt>
                <c:pt idx="865">
                  <c:v>3.7307500000000007E-2</c:v>
                </c:pt>
                <c:pt idx="866">
                  <c:v>3.7037999999999995E-2</c:v>
                </c:pt>
                <c:pt idx="867">
                  <c:v>3.6741999999999997E-2</c:v>
                </c:pt>
                <c:pt idx="868">
                  <c:v>3.6464500000000004E-2</c:v>
                </c:pt>
                <c:pt idx="869">
                  <c:v>3.6232E-2</c:v>
                </c:pt>
                <c:pt idx="870">
                  <c:v>3.6046000000000002E-2</c:v>
                </c:pt>
                <c:pt idx="871">
                  <c:v>3.5873500000000003E-2</c:v>
                </c:pt>
                <c:pt idx="872">
                  <c:v>3.5623000000000002E-2</c:v>
                </c:pt>
                <c:pt idx="873">
                  <c:v>3.5286500000000005E-2</c:v>
                </c:pt>
                <c:pt idx="874">
                  <c:v>3.5043999999999999E-2</c:v>
                </c:pt>
                <c:pt idx="875">
                  <c:v>3.4879E-2</c:v>
                </c:pt>
                <c:pt idx="876">
                  <c:v>3.4706500000000008E-2</c:v>
                </c:pt>
                <c:pt idx="877">
                  <c:v>3.4536000000000004E-2</c:v>
                </c:pt>
                <c:pt idx="878">
                  <c:v>3.4241999999999995E-2</c:v>
                </c:pt>
                <c:pt idx="879">
                  <c:v>3.3873500000000001E-2</c:v>
                </c:pt>
                <c:pt idx="880">
                  <c:v>3.3721999999999995E-2</c:v>
                </c:pt>
                <c:pt idx="881">
                  <c:v>3.3589500000000001E-2</c:v>
                </c:pt>
                <c:pt idx="882">
                  <c:v>3.3359500000000007E-2</c:v>
                </c:pt>
                <c:pt idx="883">
                  <c:v>3.3096500000000001E-2</c:v>
                </c:pt>
                <c:pt idx="884">
                  <c:v>3.2783E-2</c:v>
                </c:pt>
                <c:pt idx="885">
                  <c:v>3.2493000000000001E-2</c:v>
                </c:pt>
                <c:pt idx="886">
                  <c:v>3.23115E-2</c:v>
                </c:pt>
                <c:pt idx="887">
                  <c:v>3.2092500000000003E-2</c:v>
                </c:pt>
                <c:pt idx="888">
                  <c:v>3.1788499999999997E-2</c:v>
                </c:pt>
                <c:pt idx="889">
                  <c:v>3.1448999999999998E-2</c:v>
                </c:pt>
                <c:pt idx="890">
                  <c:v>3.1167E-2</c:v>
                </c:pt>
                <c:pt idx="891">
                  <c:v>3.0960000000000001E-2</c:v>
                </c:pt>
                <c:pt idx="892">
                  <c:v>3.0755999999999999E-2</c:v>
                </c:pt>
                <c:pt idx="893">
                  <c:v>3.04905E-2</c:v>
                </c:pt>
                <c:pt idx="894">
                  <c:v>3.0229999999999996E-2</c:v>
                </c:pt>
                <c:pt idx="895">
                  <c:v>2.9911999999999998E-2</c:v>
                </c:pt>
                <c:pt idx="896">
                  <c:v>2.9491E-2</c:v>
                </c:pt>
                <c:pt idx="897">
                  <c:v>2.9299499999999999E-2</c:v>
                </c:pt>
                <c:pt idx="898">
                  <c:v>2.9133500000000003E-2</c:v>
                </c:pt>
                <c:pt idx="899">
                  <c:v>2.8854499999999998E-2</c:v>
                </c:pt>
                <c:pt idx="900">
                  <c:v>2.8489E-2</c:v>
                </c:pt>
                <c:pt idx="901">
                  <c:v>2.8070000000000001E-2</c:v>
                </c:pt>
                <c:pt idx="902">
                  <c:v>2.7764500000000001E-2</c:v>
                </c:pt>
                <c:pt idx="903">
                  <c:v>2.758899999999995E-2</c:v>
                </c:pt>
                <c:pt idx="904">
                  <c:v>2.7418499999999998E-2</c:v>
                </c:pt>
                <c:pt idx="905">
                  <c:v>2.7191499999999997E-2</c:v>
                </c:pt>
                <c:pt idx="906">
                  <c:v>2.6936500000000002E-2</c:v>
                </c:pt>
                <c:pt idx="907">
                  <c:v>2.661349999999995E-2</c:v>
                </c:pt>
                <c:pt idx="908">
                  <c:v>2.6375999999999948E-2</c:v>
                </c:pt>
                <c:pt idx="909">
                  <c:v>2.6221000000000001E-2</c:v>
                </c:pt>
                <c:pt idx="910">
                  <c:v>2.599999999999995E-2</c:v>
                </c:pt>
                <c:pt idx="911">
                  <c:v>2.5787500000000001E-2</c:v>
                </c:pt>
                <c:pt idx="912">
                  <c:v>2.5537499999999949E-2</c:v>
                </c:pt>
                <c:pt idx="913">
                  <c:v>2.5292000000000002E-2</c:v>
                </c:pt>
                <c:pt idx="914">
                  <c:v>2.5088000000000003E-2</c:v>
                </c:pt>
                <c:pt idx="915">
                  <c:v>2.4863499999999997E-2</c:v>
                </c:pt>
                <c:pt idx="916">
                  <c:v>2.4655999999999997E-2</c:v>
                </c:pt>
                <c:pt idx="917">
                  <c:v>2.4444500000000001E-2</c:v>
                </c:pt>
                <c:pt idx="918">
                  <c:v>2.4137499999999999E-2</c:v>
                </c:pt>
                <c:pt idx="919">
                  <c:v>2.3883500000000002E-2</c:v>
                </c:pt>
                <c:pt idx="920">
                  <c:v>2.3729500000000001E-2</c:v>
                </c:pt>
                <c:pt idx="921">
                  <c:v>2.3515000000000001E-2</c:v>
                </c:pt>
                <c:pt idx="922">
                  <c:v>2.3313E-2</c:v>
                </c:pt>
                <c:pt idx="923">
                  <c:v>2.3088999999999998E-2</c:v>
                </c:pt>
                <c:pt idx="924">
                  <c:v>2.2828000000000005E-2</c:v>
                </c:pt>
                <c:pt idx="925">
                  <c:v>2.2615000000000003E-2</c:v>
                </c:pt>
                <c:pt idx="926">
                  <c:v>2.2464999999999999E-2</c:v>
                </c:pt>
                <c:pt idx="927">
                  <c:v>2.2280999999999999E-2</c:v>
                </c:pt>
                <c:pt idx="928">
                  <c:v>2.2042000000000003E-2</c:v>
                </c:pt>
                <c:pt idx="929">
                  <c:v>2.18385E-2</c:v>
                </c:pt>
                <c:pt idx="930">
                  <c:v>2.1603500000000001E-2</c:v>
                </c:pt>
                <c:pt idx="931">
                  <c:v>2.1405E-2</c:v>
                </c:pt>
                <c:pt idx="932">
                  <c:v>2.12455E-2</c:v>
                </c:pt>
                <c:pt idx="933">
                  <c:v>2.1070500000000002E-2</c:v>
                </c:pt>
                <c:pt idx="934">
                  <c:v>2.0874500000000001E-2</c:v>
                </c:pt>
                <c:pt idx="935">
                  <c:v>2.0670500000000001E-2</c:v>
                </c:pt>
                <c:pt idx="936">
                  <c:v>2.0480999999999999E-2</c:v>
                </c:pt>
                <c:pt idx="937">
                  <c:v>2.0311500000000003E-2</c:v>
                </c:pt>
                <c:pt idx="938">
                  <c:v>2.01245E-2</c:v>
                </c:pt>
                <c:pt idx="939">
                  <c:v>1.9981499999999999E-2</c:v>
                </c:pt>
                <c:pt idx="940">
                  <c:v>1.9817499999999995E-2</c:v>
                </c:pt>
                <c:pt idx="941">
                  <c:v>1.9591999999999998E-2</c:v>
                </c:pt>
                <c:pt idx="942">
                  <c:v>1.9427499999999997E-2</c:v>
                </c:pt>
                <c:pt idx="943">
                  <c:v>1.92815E-2</c:v>
                </c:pt>
                <c:pt idx="944">
                  <c:v>1.9122499999999997E-2</c:v>
                </c:pt>
                <c:pt idx="945">
                  <c:v>1.89695E-2</c:v>
                </c:pt>
                <c:pt idx="946">
                  <c:v>1.8816499999999996E-2</c:v>
                </c:pt>
                <c:pt idx="947">
                  <c:v>1.8657E-2</c:v>
                </c:pt>
                <c:pt idx="948">
                  <c:v>1.8506000000000002E-2</c:v>
                </c:pt>
                <c:pt idx="949">
                  <c:v>1.8370499999999998E-2</c:v>
                </c:pt>
                <c:pt idx="950">
                  <c:v>1.8231000000000001E-2</c:v>
                </c:pt>
                <c:pt idx="951">
                  <c:v>1.8075000000000001E-2</c:v>
                </c:pt>
                <c:pt idx="952">
                  <c:v>1.7874999999999999E-2</c:v>
                </c:pt>
                <c:pt idx="953">
                  <c:v>1.7704499999999998E-2</c:v>
                </c:pt>
                <c:pt idx="954">
                  <c:v>1.7554E-2</c:v>
                </c:pt>
                <c:pt idx="955">
                  <c:v>1.7422999999999998E-2</c:v>
                </c:pt>
                <c:pt idx="956">
                  <c:v>1.7294999999999994E-2</c:v>
                </c:pt>
                <c:pt idx="957">
                  <c:v>1.7149499999999998E-2</c:v>
                </c:pt>
                <c:pt idx="958">
                  <c:v>1.6959499999999999E-2</c:v>
                </c:pt>
                <c:pt idx="959">
                  <c:v>1.6798999999999998E-2</c:v>
                </c:pt>
                <c:pt idx="960">
                  <c:v>1.6678499999999999E-2</c:v>
                </c:pt>
                <c:pt idx="961">
                  <c:v>1.65515E-2</c:v>
                </c:pt>
                <c:pt idx="962">
                  <c:v>1.6424499999999998E-2</c:v>
                </c:pt>
                <c:pt idx="963">
                  <c:v>1.6260999999999998E-2</c:v>
                </c:pt>
                <c:pt idx="964">
                  <c:v>1.6080500000000001E-2</c:v>
                </c:pt>
                <c:pt idx="965">
                  <c:v>1.5979500000000001E-2</c:v>
                </c:pt>
                <c:pt idx="966">
                  <c:v>1.58675E-2</c:v>
                </c:pt>
                <c:pt idx="967">
                  <c:v>1.57395E-2</c:v>
                </c:pt>
                <c:pt idx="968">
                  <c:v>1.5626000000000001E-2</c:v>
                </c:pt>
                <c:pt idx="969">
                  <c:v>1.54935E-2</c:v>
                </c:pt>
                <c:pt idx="970">
                  <c:v>1.5344000000000002E-2</c:v>
                </c:pt>
                <c:pt idx="971">
                  <c:v>1.52465E-2</c:v>
                </c:pt>
                <c:pt idx="972">
                  <c:v>1.5135499999999998E-2</c:v>
                </c:pt>
                <c:pt idx="973">
                  <c:v>1.50075E-2</c:v>
                </c:pt>
                <c:pt idx="974">
                  <c:v>1.4884E-2</c:v>
                </c:pt>
                <c:pt idx="975">
                  <c:v>1.4754999999999999E-2</c:v>
                </c:pt>
                <c:pt idx="976">
                  <c:v>1.46465E-2</c:v>
                </c:pt>
                <c:pt idx="977">
                  <c:v>1.45655E-2</c:v>
                </c:pt>
                <c:pt idx="978">
                  <c:v>1.4461999999999999E-2</c:v>
                </c:pt>
                <c:pt idx="979">
                  <c:v>1.4329000000000001E-2</c:v>
                </c:pt>
                <c:pt idx="980">
                  <c:v>1.4186000000000001E-2</c:v>
                </c:pt>
                <c:pt idx="981">
                  <c:v>1.4050499999999999E-2</c:v>
                </c:pt>
                <c:pt idx="982">
                  <c:v>1.3946999999999999E-2</c:v>
                </c:pt>
                <c:pt idx="983">
                  <c:v>1.3859999999999999E-2</c:v>
                </c:pt>
                <c:pt idx="984">
                  <c:v>1.3760000000000001E-2</c:v>
                </c:pt>
                <c:pt idx="985">
                  <c:v>1.3644499999999999E-2</c:v>
                </c:pt>
                <c:pt idx="986">
                  <c:v>1.3521999999999999E-2</c:v>
                </c:pt>
                <c:pt idx="987">
                  <c:v>1.3394999999999999E-2</c:v>
                </c:pt>
                <c:pt idx="988">
                  <c:v>1.3304999999999999E-2</c:v>
                </c:pt>
                <c:pt idx="989">
                  <c:v>1.3218500000000001E-2</c:v>
                </c:pt>
                <c:pt idx="990">
                  <c:v>1.3132999999999999E-2</c:v>
                </c:pt>
                <c:pt idx="991">
                  <c:v>1.3023E-2</c:v>
                </c:pt>
                <c:pt idx="992">
                  <c:v>1.2878000000000001E-2</c:v>
                </c:pt>
                <c:pt idx="993">
                  <c:v>1.2754999999999999E-2</c:v>
                </c:pt>
                <c:pt idx="994">
                  <c:v>1.2678499999999999E-2</c:v>
                </c:pt>
                <c:pt idx="995">
                  <c:v>1.2594000000000001E-2</c:v>
                </c:pt>
                <c:pt idx="996">
                  <c:v>1.2506499999999999E-2</c:v>
                </c:pt>
                <c:pt idx="997">
                  <c:v>1.23985E-2</c:v>
                </c:pt>
                <c:pt idx="998">
                  <c:v>1.2296999999999999E-2</c:v>
                </c:pt>
                <c:pt idx="999">
                  <c:v>1.2219499999999994E-2</c:v>
                </c:pt>
                <c:pt idx="1000">
                  <c:v>1.2148999999999998E-2</c:v>
                </c:pt>
                <c:pt idx="1001">
                  <c:v>1.2053999999999999E-2</c:v>
                </c:pt>
                <c:pt idx="1002">
                  <c:v>1.1952500000000001E-2</c:v>
                </c:pt>
                <c:pt idx="1003">
                  <c:v>1.18385E-2</c:v>
                </c:pt>
                <c:pt idx="1004">
                  <c:v>1.1757E-2</c:v>
                </c:pt>
                <c:pt idx="1005">
                  <c:v>1.1679500000000001E-2</c:v>
                </c:pt>
                <c:pt idx="1006">
                  <c:v>1.15865E-2</c:v>
                </c:pt>
                <c:pt idx="1007">
                  <c:v>1.1514E-2</c:v>
                </c:pt>
                <c:pt idx="1008">
                  <c:v>1.1453500000000002E-2</c:v>
                </c:pt>
                <c:pt idx="1009">
                  <c:v>1.1853000000000001E-2</c:v>
                </c:pt>
                <c:pt idx="1010">
                  <c:v>1.1166500000000001E-2</c:v>
                </c:pt>
                <c:pt idx="1011">
                  <c:v>1.1198499999999998E-2</c:v>
                </c:pt>
                <c:pt idx="1012">
                  <c:v>1.1246500000000001E-2</c:v>
                </c:pt>
                <c:pt idx="1013">
                  <c:v>1.11945E-2</c:v>
                </c:pt>
                <c:pt idx="1014">
                  <c:v>1.1084499999999995E-2</c:v>
                </c:pt>
                <c:pt idx="1015">
                  <c:v>1.3762E-2</c:v>
                </c:pt>
                <c:pt idx="1016">
                  <c:v>1.11135E-2</c:v>
                </c:pt>
                <c:pt idx="1017">
                  <c:v>2.0305500000000001E-2</c:v>
                </c:pt>
                <c:pt idx="1018">
                  <c:v>2.35135E-2</c:v>
                </c:pt>
                <c:pt idx="1019">
                  <c:v>1.61455E-2</c:v>
                </c:pt>
                <c:pt idx="1020">
                  <c:v>3.0599499999999998E-2</c:v>
                </c:pt>
                <c:pt idx="1021">
                  <c:v>4.0912500000000004E-2</c:v>
                </c:pt>
                <c:pt idx="1022">
                  <c:v>4.7282999999999999E-2</c:v>
                </c:pt>
                <c:pt idx="1023">
                  <c:v>5.139450000000001E-2</c:v>
                </c:pt>
                <c:pt idx="1024">
                  <c:v>5.4600500000000003E-2</c:v>
                </c:pt>
                <c:pt idx="1025">
                  <c:v>5.737649999999999E-2</c:v>
                </c:pt>
                <c:pt idx="1026">
                  <c:v>5.9924499999999992E-2</c:v>
                </c:pt>
                <c:pt idx="1027">
                  <c:v>6.2335500000000002E-2</c:v>
                </c:pt>
                <c:pt idx="1028">
                  <c:v>6.4784999999999995E-2</c:v>
                </c:pt>
                <c:pt idx="1029">
                  <c:v>6.7172499999999941E-2</c:v>
                </c:pt>
                <c:pt idx="1030">
                  <c:v>6.9455499999999948E-2</c:v>
                </c:pt>
                <c:pt idx="1031">
                  <c:v>7.1548499999999945E-2</c:v>
                </c:pt>
                <c:pt idx="1032">
                  <c:v>7.3734499999999994E-2</c:v>
                </c:pt>
                <c:pt idx="1033">
                  <c:v>7.5893000000000002E-2</c:v>
                </c:pt>
                <c:pt idx="1034">
                  <c:v>7.7786499999999953E-2</c:v>
                </c:pt>
                <c:pt idx="1035">
                  <c:v>7.9438500000000009E-2</c:v>
                </c:pt>
                <c:pt idx="1036">
                  <c:v>8.1084000000000003E-2</c:v>
                </c:pt>
                <c:pt idx="1037">
                  <c:v>8.2588999999999996E-2</c:v>
                </c:pt>
                <c:pt idx="1038">
                  <c:v>8.3982000000000001E-2</c:v>
                </c:pt>
                <c:pt idx="1039">
                  <c:v>8.5630999999999999E-2</c:v>
                </c:pt>
                <c:pt idx="1040">
                  <c:v>8.7112499999999995E-2</c:v>
                </c:pt>
                <c:pt idx="1041">
                  <c:v>8.8575000000000001E-2</c:v>
                </c:pt>
                <c:pt idx="1042">
                  <c:v>8.9954999999999993E-2</c:v>
                </c:pt>
                <c:pt idx="1043">
                  <c:v>9.1226500000000002E-2</c:v>
                </c:pt>
                <c:pt idx="1044">
                  <c:v>9.248300000000001E-2</c:v>
                </c:pt>
                <c:pt idx="1045">
                  <c:v>9.3915999999999999E-2</c:v>
                </c:pt>
                <c:pt idx="1046">
                  <c:v>9.5076499999999994E-2</c:v>
                </c:pt>
                <c:pt idx="1047">
                  <c:v>9.631350000000001E-2</c:v>
                </c:pt>
                <c:pt idx="1048">
                  <c:v>9.7596499999999989E-2</c:v>
                </c:pt>
                <c:pt idx="1049">
                  <c:v>9.8810000000000009E-2</c:v>
                </c:pt>
                <c:pt idx="1050">
                  <c:v>0.100152</c:v>
                </c:pt>
                <c:pt idx="1051">
                  <c:v>0.10129149999999999</c:v>
                </c:pt>
                <c:pt idx="1052">
                  <c:v>0.10237</c:v>
                </c:pt>
                <c:pt idx="1053">
                  <c:v>0.10312</c:v>
                </c:pt>
                <c:pt idx="1054">
                  <c:v>0.103966</c:v>
                </c:pt>
                <c:pt idx="1055">
                  <c:v>0.104463</c:v>
                </c:pt>
                <c:pt idx="1056">
                  <c:v>0.1049045</c:v>
                </c:pt>
                <c:pt idx="1057">
                  <c:v>0.10552450000000001</c:v>
                </c:pt>
                <c:pt idx="1058">
                  <c:v>0.1064345</c:v>
                </c:pt>
                <c:pt idx="1059">
                  <c:v>0.10628950000000001</c:v>
                </c:pt>
                <c:pt idx="1060">
                  <c:v>0.1068665</c:v>
                </c:pt>
                <c:pt idx="1061">
                  <c:v>0.10756</c:v>
                </c:pt>
                <c:pt idx="1062">
                  <c:v>0.107679</c:v>
                </c:pt>
                <c:pt idx="1063">
                  <c:v>0.1080595</c:v>
                </c:pt>
                <c:pt idx="1064">
                  <c:v>0.10855049999999999</c:v>
                </c:pt>
                <c:pt idx="1065">
                  <c:v>0.1090025</c:v>
                </c:pt>
                <c:pt idx="1066">
                  <c:v>0.10959800000000001</c:v>
                </c:pt>
                <c:pt idx="1067">
                  <c:v>0.1095665</c:v>
                </c:pt>
                <c:pt idx="1068">
                  <c:v>0.1099975</c:v>
                </c:pt>
                <c:pt idx="1069">
                  <c:v>0.1104175</c:v>
                </c:pt>
                <c:pt idx="1070">
                  <c:v>0.11065100000000001</c:v>
                </c:pt>
                <c:pt idx="1071">
                  <c:v>0.111029</c:v>
                </c:pt>
                <c:pt idx="1072">
                  <c:v>0.111584</c:v>
                </c:pt>
                <c:pt idx="1073">
                  <c:v>0.11178350000000001</c:v>
                </c:pt>
                <c:pt idx="1074">
                  <c:v>0.11213150000000001</c:v>
                </c:pt>
                <c:pt idx="1075">
                  <c:v>0.11263200000000001</c:v>
                </c:pt>
                <c:pt idx="1076">
                  <c:v>0.11246</c:v>
                </c:pt>
                <c:pt idx="1077">
                  <c:v>0.112613</c:v>
                </c:pt>
                <c:pt idx="1078">
                  <c:v>0.11244899999999999</c:v>
                </c:pt>
                <c:pt idx="1079">
                  <c:v>0.11241550000000002</c:v>
                </c:pt>
                <c:pt idx="1080">
                  <c:v>0.11257900000000001</c:v>
                </c:pt>
                <c:pt idx="1081">
                  <c:v>0.1126255</c:v>
                </c:pt>
                <c:pt idx="1082">
                  <c:v>0.112555</c:v>
                </c:pt>
                <c:pt idx="1083">
                  <c:v>0.112303</c:v>
                </c:pt>
                <c:pt idx="1084">
                  <c:v>0.112177</c:v>
                </c:pt>
                <c:pt idx="1085">
                  <c:v>0.1122035</c:v>
                </c:pt>
                <c:pt idx="1086">
                  <c:v>0.11201050000000001</c:v>
                </c:pt>
                <c:pt idx="1087">
                  <c:v>0.1122735</c:v>
                </c:pt>
                <c:pt idx="1088">
                  <c:v>0.112168</c:v>
                </c:pt>
                <c:pt idx="1089">
                  <c:v>0.11237899999999999</c:v>
                </c:pt>
                <c:pt idx="1090">
                  <c:v>0.11235849999999999</c:v>
                </c:pt>
                <c:pt idx="1091">
                  <c:v>0.11232449999999999</c:v>
                </c:pt>
                <c:pt idx="1092">
                  <c:v>0.1117915</c:v>
                </c:pt>
                <c:pt idx="1093">
                  <c:v>0.11196049999999999</c:v>
                </c:pt>
                <c:pt idx="1094">
                  <c:v>0.11144849999999999</c:v>
                </c:pt>
                <c:pt idx="1095">
                  <c:v>0.11152250000000001</c:v>
                </c:pt>
                <c:pt idx="1096">
                  <c:v>0.11134100000000001</c:v>
                </c:pt>
                <c:pt idx="1097">
                  <c:v>0.11132249999999999</c:v>
                </c:pt>
                <c:pt idx="1098">
                  <c:v>0.1113985</c:v>
                </c:pt>
                <c:pt idx="1099">
                  <c:v>0.11103700000000001</c:v>
                </c:pt>
                <c:pt idx="1100">
                  <c:v>0.11145999999999999</c:v>
                </c:pt>
                <c:pt idx="1101">
                  <c:v>0.11149049999999999</c:v>
                </c:pt>
                <c:pt idx="1102">
                  <c:v>0.111456</c:v>
                </c:pt>
                <c:pt idx="1103">
                  <c:v>0.11138150000000001</c:v>
                </c:pt>
                <c:pt idx="1104">
                  <c:v>0.11140299999999999</c:v>
                </c:pt>
                <c:pt idx="1105">
                  <c:v>0.11153999999999999</c:v>
                </c:pt>
                <c:pt idx="1106">
                  <c:v>0.11191550000000001</c:v>
                </c:pt>
                <c:pt idx="1107">
                  <c:v>0.11161650000000001</c:v>
                </c:pt>
                <c:pt idx="1108">
                  <c:v>0.1118165</c:v>
                </c:pt>
                <c:pt idx="1109">
                  <c:v>0.11175999999999998</c:v>
                </c:pt>
                <c:pt idx="1110">
                  <c:v>0.11183949999999999</c:v>
                </c:pt>
                <c:pt idx="1111">
                  <c:v>0.11169950000000001</c:v>
                </c:pt>
                <c:pt idx="1112">
                  <c:v>0.11167050000000001</c:v>
                </c:pt>
                <c:pt idx="1113">
                  <c:v>0.111447</c:v>
                </c:pt>
                <c:pt idx="1114">
                  <c:v>0.1117985</c:v>
                </c:pt>
                <c:pt idx="1115">
                  <c:v>0.11125399999999999</c:v>
                </c:pt>
                <c:pt idx="1116">
                  <c:v>0.11130950000000001</c:v>
                </c:pt>
                <c:pt idx="1117">
                  <c:v>0.111285</c:v>
                </c:pt>
                <c:pt idx="1118">
                  <c:v>0.111154</c:v>
                </c:pt>
                <c:pt idx="1119">
                  <c:v>0.11134350000000001</c:v>
                </c:pt>
                <c:pt idx="1120">
                  <c:v>0.11122700000000001</c:v>
                </c:pt>
                <c:pt idx="1121">
                  <c:v>0.11131649999999998</c:v>
                </c:pt>
                <c:pt idx="1122">
                  <c:v>0.1114575</c:v>
                </c:pt>
                <c:pt idx="1123">
                  <c:v>0.1111775</c:v>
                </c:pt>
                <c:pt idx="1124">
                  <c:v>0.1112785</c:v>
                </c:pt>
                <c:pt idx="1125">
                  <c:v>0.1105665</c:v>
                </c:pt>
                <c:pt idx="1126">
                  <c:v>0.11034999999999999</c:v>
                </c:pt>
                <c:pt idx="1127">
                  <c:v>0.11031649999999998</c:v>
                </c:pt>
                <c:pt idx="1128">
                  <c:v>0.11025</c:v>
                </c:pt>
                <c:pt idx="1129">
                  <c:v>0.110029</c:v>
                </c:pt>
                <c:pt idx="1130">
                  <c:v>0.1099745</c:v>
                </c:pt>
                <c:pt idx="1131">
                  <c:v>0.10990199999999999</c:v>
                </c:pt>
                <c:pt idx="1132">
                  <c:v>0.1100085</c:v>
                </c:pt>
                <c:pt idx="1133">
                  <c:v>0.10971399999999999</c:v>
                </c:pt>
                <c:pt idx="1134">
                  <c:v>0.109685</c:v>
                </c:pt>
                <c:pt idx="1135">
                  <c:v>0.1095875</c:v>
                </c:pt>
                <c:pt idx="1136">
                  <c:v>0.10939949999999998</c:v>
                </c:pt>
                <c:pt idx="1137">
                  <c:v>0.10956700000000001</c:v>
                </c:pt>
                <c:pt idx="1138">
                  <c:v>0.10946449999999999</c:v>
                </c:pt>
                <c:pt idx="1139">
                  <c:v>0.10974850000000001</c:v>
                </c:pt>
                <c:pt idx="1140">
                  <c:v>0.10926</c:v>
                </c:pt>
                <c:pt idx="1141">
                  <c:v>0.10947899999999999</c:v>
                </c:pt>
                <c:pt idx="1142">
                  <c:v>0.10978700000000001</c:v>
                </c:pt>
                <c:pt idx="1143">
                  <c:v>0.10986099999999999</c:v>
                </c:pt>
                <c:pt idx="1144">
                  <c:v>0.10963900000000001</c:v>
                </c:pt>
                <c:pt idx="1145">
                  <c:v>0.1097265</c:v>
                </c:pt>
                <c:pt idx="1146">
                  <c:v>0.11002449999999998</c:v>
                </c:pt>
                <c:pt idx="1147">
                  <c:v>0.11023999999999999</c:v>
                </c:pt>
                <c:pt idx="1148">
                  <c:v>0.11018749999999999</c:v>
                </c:pt>
                <c:pt idx="1149">
                  <c:v>0.11042250000000001</c:v>
                </c:pt>
                <c:pt idx="1150">
                  <c:v>0.11058549999999999</c:v>
                </c:pt>
                <c:pt idx="1151">
                  <c:v>0.110959</c:v>
                </c:pt>
                <c:pt idx="1152">
                  <c:v>0.11108700000000001</c:v>
                </c:pt>
                <c:pt idx="1153">
                  <c:v>0.1114145</c:v>
                </c:pt>
                <c:pt idx="1154">
                  <c:v>0.112451</c:v>
                </c:pt>
                <c:pt idx="1155">
                  <c:v>0.1128725</c:v>
                </c:pt>
                <c:pt idx="1156">
                  <c:v>0.1124545</c:v>
                </c:pt>
                <c:pt idx="1157">
                  <c:v>0.11317400000000001</c:v>
                </c:pt>
                <c:pt idx="1158">
                  <c:v>0.1131205</c:v>
                </c:pt>
                <c:pt idx="1159">
                  <c:v>0.113376</c:v>
                </c:pt>
                <c:pt idx="1160">
                  <c:v>0.11305199999999999</c:v>
                </c:pt>
                <c:pt idx="1161">
                  <c:v>0.11341949999999999</c:v>
                </c:pt>
                <c:pt idx="1162">
                  <c:v>0.113203</c:v>
                </c:pt>
                <c:pt idx="1163">
                  <c:v>0.11335550000000001</c:v>
                </c:pt>
                <c:pt idx="1164">
                  <c:v>0.11334999999999999</c:v>
                </c:pt>
                <c:pt idx="1165">
                  <c:v>0.11328999999999999</c:v>
                </c:pt>
                <c:pt idx="1166">
                  <c:v>0.113451</c:v>
                </c:pt>
                <c:pt idx="1167">
                  <c:v>0.11348699999999999</c:v>
                </c:pt>
                <c:pt idx="1168">
                  <c:v>0.11332900000000001</c:v>
                </c:pt>
                <c:pt idx="1169">
                  <c:v>0.11326850000000001</c:v>
                </c:pt>
                <c:pt idx="1170">
                  <c:v>0.11294800000000001</c:v>
                </c:pt>
                <c:pt idx="1171">
                  <c:v>0.11318550000000001</c:v>
                </c:pt>
                <c:pt idx="1172">
                  <c:v>0.113092</c:v>
                </c:pt>
                <c:pt idx="1173">
                  <c:v>0.113194</c:v>
                </c:pt>
                <c:pt idx="1174">
                  <c:v>0.113339</c:v>
                </c:pt>
                <c:pt idx="1175">
                  <c:v>0.1130525</c:v>
                </c:pt>
                <c:pt idx="1176">
                  <c:v>0.11314149999999999</c:v>
                </c:pt>
                <c:pt idx="1177">
                  <c:v>0.11318850000000001</c:v>
                </c:pt>
                <c:pt idx="1178">
                  <c:v>0.113027</c:v>
                </c:pt>
                <c:pt idx="1179">
                  <c:v>0.11274049999999999</c:v>
                </c:pt>
                <c:pt idx="1180">
                  <c:v>0.1123005</c:v>
                </c:pt>
                <c:pt idx="1181">
                  <c:v>0.1124105</c:v>
                </c:pt>
                <c:pt idx="1182">
                  <c:v>0.11224099999999999</c:v>
                </c:pt>
                <c:pt idx="1183">
                  <c:v>0.11210099999999999</c:v>
                </c:pt>
                <c:pt idx="1184">
                  <c:v>0.112363</c:v>
                </c:pt>
                <c:pt idx="1185">
                  <c:v>0.1120115</c:v>
                </c:pt>
                <c:pt idx="1186">
                  <c:v>0.1117795</c:v>
                </c:pt>
                <c:pt idx="1187">
                  <c:v>0.11209999999999999</c:v>
                </c:pt>
                <c:pt idx="1188">
                  <c:v>0.11183949999999998</c:v>
                </c:pt>
                <c:pt idx="1189">
                  <c:v>0.1118905</c:v>
                </c:pt>
                <c:pt idx="1190">
                  <c:v>0.11184299999999998</c:v>
                </c:pt>
                <c:pt idx="1191">
                  <c:v>0.111972</c:v>
                </c:pt>
                <c:pt idx="1192">
                  <c:v>0.11239199999999999</c:v>
                </c:pt>
                <c:pt idx="1193">
                  <c:v>0.11240800000000001</c:v>
                </c:pt>
                <c:pt idx="1194">
                  <c:v>0.112326</c:v>
                </c:pt>
                <c:pt idx="1195">
                  <c:v>0.1120355</c:v>
                </c:pt>
                <c:pt idx="1196">
                  <c:v>0.11209800000000002</c:v>
                </c:pt>
                <c:pt idx="1197">
                  <c:v>0.11182300000000001</c:v>
                </c:pt>
                <c:pt idx="1198">
                  <c:v>0.1116325</c:v>
                </c:pt>
                <c:pt idx="1199">
                  <c:v>0.111939</c:v>
                </c:pt>
                <c:pt idx="1200">
                  <c:v>0.1120155</c:v>
                </c:pt>
                <c:pt idx="1201">
                  <c:v>0.1118005</c:v>
                </c:pt>
                <c:pt idx="1202">
                  <c:v>0.11158949999999999</c:v>
                </c:pt>
                <c:pt idx="1203">
                  <c:v>0.11174950000000002</c:v>
                </c:pt>
                <c:pt idx="1204">
                  <c:v>0.111498</c:v>
                </c:pt>
                <c:pt idx="1205">
                  <c:v>0.1117385</c:v>
                </c:pt>
                <c:pt idx="1206">
                  <c:v>0.111512</c:v>
                </c:pt>
                <c:pt idx="1207">
                  <c:v>0.11154900000000001</c:v>
                </c:pt>
                <c:pt idx="1208">
                  <c:v>0.1114865</c:v>
                </c:pt>
                <c:pt idx="1209">
                  <c:v>0.11136799999999999</c:v>
                </c:pt>
                <c:pt idx="1210">
                  <c:v>0.11162100000000001</c:v>
                </c:pt>
                <c:pt idx="1211">
                  <c:v>0.11133449999999999</c:v>
                </c:pt>
                <c:pt idx="1212">
                  <c:v>0.1110715</c:v>
                </c:pt>
                <c:pt idx="1213">
                  <c:v>0.11132649999999999</c:v>
                </c:pt>
                <c:pt idx="1214">
                  <c:v>0.11132349999999999</c:v>
                </c:pt>
                <c:pt idx="1215">
                  <c:v>0.111205</c:v>
                </c:pt>
                <c:pt idx="1216">
                  <c:v>0.1110105</c:v>
                </c:pt>
                <c:pt idx="1217">
                  <c:v>0.11089750000000001</c:v>
                </c:pt>
                <c:pt idx="1218">
                  <c:v>0.11061199999999999</c:v>
                </c:pt>
                <c:pt idx="1219">
                  <c:v>0.110952</c:v>
                </c:pt>
                <c:pt idx="1220">
                  <c:v>0.110398</c:v>
                </c:pt>
                <c:pt idx="1221">
                  <c:v>0.110427</c:v>
                </c:pt>
                <c:pt idx="1222">
                  <c:v>0.11022749999999999</c:v>
                </c:pt>
                <c:pt idx="1223">
                  <c:v>0.1100985</c:v>
                </c:pt>
                <c:pt idx="1224">
                  <c:v>0.11008850000000001</c:v>
                </c:pt>
                <c:pt idx="1225">
                  <c:v>0.10971349999999999</c:v>
                </c:pt>
                <c:pt idx="1226">
                  <c:v>0.1094965</c:v>
                </c:pt>
                <c:pt idx="1227">
                  <c:v>0.1090855</c:v>
                </c:pt>
                <c:pt idx="1228">
                  <c:v>0.10899500000000001</c:v>
                </c:pt>
                <c:pt idx="1229">
                  <c:v>0.108099</c:v>
                </c:pt>
                <c:pt idx="1230">
                  <c:v>0.10765299999999998</c:v>
                </c:pt>
                <c:pt idx="1231">
                  <c:v>0.10714</c:v>
                </c:pt>
                <c:pt idx="1232">
                  <c:v>0.10646000000000001</c:v>
                </c:pt>
                <c:pt idx="1233">
                  <c:v>0.105128</c:v>
                </c:pt>
                <c:pt idx="1234">
                  <c:v>0.10203649999999999</c:v>
                </c:pt>
                <c:pt idx="1235">
                  <c:v>9.4641000000000003E-2</c:v>
                </c:pt>
                <c:pt idx="1236">
                  <c:v>9.2766500000000002E-2</c:v>
                </c:pt>
                <c:pt idx="1237">
                  <c:v>9.113699999999994E-2</c:v>
                </c:pt>
                <c:pt idx="1238">
                  <c:v>8.9305999999999996E-2</c:v>
                </c:pt>
                <c:pt idx="1239">
                  <c:v>8.8233499999999992E-2</c:v>
                </c:pt>
                <c:pt idx="1240">
                  <c:v>8.7294499999999942E-2</c:v>
                </c:pt>
                <c:pt idx="1241">
                  <c:v>8.6278999999999995E-2</c:v>
                </c:pt>
                <c:pt idx="1242">
                  <c:v>8.5495000000000002E-2</c:v>
                </c:pt>
                <c:pt idx="1243">
                  <c:v>8.4980499999999945E-2</c:v>
                </c:pt>
                <c:pt idx="1244">
                  <c:v>8.437299999999999E-2</c:v>
                </c:pt>
                <c:pt idx="1245">
                  <c:v>8.3859000000000003E-2</c:v>
                </c:pt>
                <c:pt idx="1246">
                  <c:v>8.3185000000000009E-2</c:v>
                </c:pt>
                <c:pt idx="1247">
                  <c:v>8.2812499999999997E-2</c:v>
                </c:pt>
                <c:pt idx="1248">
                  <c:v>8.2239000000000007E-2</c:v>
                </c:pt>
                <c:pt idx="1249">
                  <c:v>8.1634499999999999E-2</c:v>
                </c:pt>
                <c:pt idx="1250">
                  <c:v>8.1062000000000009E-2</c:v>
                </c:pt>
                <c:pt idx="1251">
                  <c:v>8.0602000000000007E-2</c:v>
                </c:pt>
                <c:pt idx="1252">
                  <c:v>7.9920000000000005E-2</c:v>
                </c:pt>
                <c:pt idx="1253">
                  <c:v>7.9580999999999999E-2</c:v>
                </c:pt>
                <c:pt idx="1254">
                  <c:v>7.9325999999999994E-2</c:v>
                </c:pt>
                <c:pt idx="1255">
                  <c:v>7.8963999999999993E-2</c:v>
                </c:pt>
                <c:pt idx="1256">
                  <c:v>7.8519499999999992E-2</c:v>
                </c:pt>
                <c:pt idx="1257">
                  <c:v>7.8051999999999996E-2</c:v>
                </c:pt>
                <c:pt idx="1258">
                  <c:v>7.7198499999999989E-2</c:v>
                </c:pt>
                <c:pt idx="1259">
                  <c:v>7.677500000000001E-2</c:v>
                </c:pt>
                <c:pt idx="1260">
                  <c:v>7.6314999999999994E-2</c:v>
                </c:pt>
                <c:pt idx="1261">
                  <c:v>7.5232500000000008E-2</c:v>
                </c:pt>
                <c:pt idx="1262">
                  <c:v>7.4757499999999991E-2</c:v>
                </c:pt>
                <c:pt idx="1263">
                  <c:v>7.4216499999999991E-2</c:v>
                </c:pt>
                <c:pt idx="1264">
                  <c:v>7.3933500000000013E-2</c:v>
                </c:pt>
                <c:pt idx="1265">
                  <c:v>7.31155E-2</c:v>
                </c:pt>
                <c:pt idx="1266">
                  <c:v>7.2596499999999994E-2</c:v>
                </c:pt>
                <c:pt idx="1267">
                  <c:v>7.1724999999999997E-2</c:v>
                </c:pt>
                <c:pt idx="1268">
                  <c:v>7.1005499999999999E-2</c:v>
                </c:pt>
                <c:pt idx="1269">
                  <c:v>7.0020499999999999E-2</c:v>
                </c:pt>
                <c:pt idx="1270">
                  <c:v>6.8803500000000004E-2</c:v>
                </c:pt>
                <c:pt idx="1271">
                  <c:v>6.7262000000000002E-2</c:v>
                </c:pt>
                <c:pt idx="1272">
                  <c:v>6.2810000000000005E-2</c:v>
                </c:pt>
                <c:pt idx="1273">
                  <c:v>5.9677499999999953E-2</c:v>
                </c:pt>
                <c:pt idx="1274">
                  <c:v>5.7777500000000002E-2</c:v>
                </c:pt>
                <c:pt idx="1275">
                  <c:v>5.6064999999999997E-2</c:v>
                </c:pt>
                <c:pt idx="1276">
                  <c:v>5.4474999999999954E-2</c:v>
                </c:pt>
                <c:pt idx="1277">
                  <c:v>5.3168999999999994E-2</c:v>
                </c:pt>
                <c:pt idx="1278">
                  <c:v>5.2055999999999998E-2</c:v>
                </c:pt>
                <c:pt idx="1279">
                  <c:v>5.1112999999999999E-2</c:v>
                </c:pt>
                <c:pt idx="1280">
                  <c:v>5.02475E-2</c:v>
                </c:pt>
                <c:pt idx="1281">
                  <c:v>4.9487499999999997E-2</c:v>
                </c:pt>
                <c:pt idx="1282">
                  <c:v>4.8715500000000002E-2</c:v>
                </c:pt>
                <c:pt idx="1283">
                  <c:v>4.8007999999999995E-2</c:v>
                </c:pt>
                <c:pt idx="1284">
                  <c:v>4.7370999999999955E-2</c:v>
                </c:pt>
                <c:pt idx="1285">
                  <c:v>4.6748499999999998E-2</c:v>
                </c:pt>
                <c:pt idx="1286">
                  <c:v>4.6155500000000002E-2</c:v>
                </c:pt>
                <c:pt idx="1287">
                  <c:v>4.5627499999999994E-2</c:v>
                </c:pt>
                <c:pt idx="1288">
                  <c:v>4.5072000000000001E-2</c:v>
                </c:pt>
                <c:pt idx="1289">
                  <c:v>4.4527000000000004E-2</c:v>
                </c:pt>
                <c:pt idx="1290">
                  <c:v>4.4084499999999999E-2</c:v>
                </c:pt>
                <c:pt idx="1291">
                  <c:v>4.3588499999999995E-2</c:v>
                </c:pt>
                <c:pt idx="1292">
                  <c:v>4.3110000000000002E-2</c:v>
                </c:pt>
                <c:pt idx="1293">
                  <c:v>4.2578000000000005E-2</c:v>
                </c:pt>
                <c:pt idx="1294">
                  <c:v>4.2021500000000003E-2</c:v>
                </c:pt>
                <c:pt idx="1295">
                  <c:v>4.1528999999999996E-2</c:v>
                </c:pt>
                <c:pt idx="1296">
                  <c:v>4.1091499999999996E-2</c:v>
                </c:pt>
                <c:pt idx="1297">
                  <c:v>4.1336499999999998E-2</c:v>
                </c:pt>
                <c:pt idx="1298">
                  <c:v>4.2040499999999995E-2</c:v>
                </c:pt>
                <c:pt idx="1299">
                  <c:v>4.4179500000000003E-2</c:v>
                </c:pt>
                <c:pt idx="1300">
                  <c:v>4.7448499999999998E-2</c:v>
                </c:pt>
                <c:pt idx="1301">
                  <c:v>6.4811999999999995E-2</c:v>
                </c:pt>
                <c:pt idx="1302">
                  <c:v>7.1415500000000007E-2</c:v>
                </c:pt>
                <c:pt idx="1303">
                  <c:v>7.5060499999999988E-2</c:v>
                </c:pt>
                <c:pt idx="1304">
                  <c:v>8.2355500000000012E-2</c:v>
                </c:pt>
                <c:pt idx="1305">
                  <c:v>8.8812999999999989E-2</c:v>
                </c:pt>
                <c:pt idx="1306">
                  <c:v>9.2287499999999939E-2</c:v>
                </c:pt>
                <c:pt idx="1307">
                  <c:v>9.5548500000000008E-2</c:v>
                </c:pt>
                <c:pt idx="1308">
                  <c:v>9.6401000000000001E-2</c:v>
                </c:pt>
                <c:pt idx="1309">
                  <c:v>9.7313999999999998E-2</c:v>
                </c:pt>
                <c:pt idx="1310">
                  <c:v>9.7760500000000014E-2</c:v>
                </c:pt>
                <c:pt idx="1311">
                  <c:v>9.765299999999999E-2</c:v>
                </c:pt>
                <c:pt idx="1312">
                  <c:v>9.7768999999999953E-2</c:v>
                </c:pt>
                <c:pt idx="1313">
                  <c:v>9.8186000000000009E-2</c:v>
                </c:pt>
                <c:pt idx="1314">
                  <c:v>9.9097000000000005E-2</c:v>
                </c:pt>
                <c:pt idx="1315">
                  <c:v>9.9108499999999988E-2</c:v>
                </c:pt>
                <c:pt idx="1316">
                  <c:v>9.8818500000000004E-2</c:v>
                </c:pt>
                <c:pt idx="1317">
                  <c:v>9.9109999999999962E-2</c:v>
                </c:pt>
                <c:pt idx="1318">
                  <c:v>9.9987999999999994E-2</c:v>
                </c:pt>
                <c:pt idx="1319">
                  <c:v>0.10089099999999999</c:v>
                </c:pt>
                <c:pt idx="1320">
                  <c:v>0.10038949999999999</c:v>
                </c:pt>
                <c:pt idx="1321">
                  <c:v>0.100616</c:v>
                </c:pt>
                <c:pt idx="1322">
                  <c:v>0.101271</c:v>
                </c:pt>
                <c:pt idx="1323">
                  <c:v>0.10203749999999999</c:v>
                </c:pt>
                <c:pt idx="1324">
                  <c:v>0.10183299999999999</c:v>
                </c:pt>
                <c:pt idx="1325">
                  <c:v>0.10213949999999999</c:v>
                </c:pt>
                <c:pt idx="1326">
                  <c:v>0.1028435</c:v>
                </c:pt>
                <c:pt idx="1327">
                  <c:v>0.10466249999999999</c:v>
                </c:pt>
                <c:pt idx="1328">
                  <c:v>0.10637549999999998</c:v>
                </c:pt>
                <c:pt idx="1329">
                  <c:v>0.10667099999999999</c:v>
                </c:pt>
                <c:pt idx="1330">
                  <c:v>0.10750800000000001</c:v>
                </c:pt>
                <c:pt idx="1331">
                  <c:v>0.10873249999999998</c:v>
                </c:pt>
                <c:pt idx="1332">
                  <c:v>0.110571</c:v>
                </c:pt>
                <c:pt idx="1333">
                  <c:v>0.11010049999999999</c:v>
                </c:pt>
                <c:pt idx="1334">
                  <c:v>0.109947</c:v>
                </c:pt>
                <c:pt idx="1335">
                  <c:v>0.109928</c:v>
                </c:pt>
                <c:pt idx="1336">
                  <c:v>0.1113825</c:v>
                </c:pt>
                <c:pt idx="1337">
                  <c:v>0.1107235</c:v>
                </c:pt>
                <c:pt idx="1338">
                  <c:v>0.11077799999999999</c:v>
                </c:pt>
                <c:pt idx="1339">
                  <c:v>0.110512</c:v>
                </c:pt>
                <c:pt idx="1340">
                  <c:v>0.1105945</c:v>
                </c:pt>
                <c:pt idx="1341">
                  <c:v>0.1120495</c:v>
                </c:pt>
                <c:pt idx="1342">
                  <c:v>0.11212999999999999</c:v>
                </c:pt>
                <c:pt idx="1343">
                  <c:v>0.11128700000000001</c:v>
                </c:pt>
                <c:pt idx="1344">
                  <c:v>0.11107900000000001</c:v>
                </c:pt>
                <c:pt idx="1345">
                  <c:v>0.111</c:v>
                </c:pt>
                <c:pt idx="1346">
                  <c:v>0.11189449999999999</c:v>
                </c:pt>
                <c:pt idx="1347">
                  <c:v>0.11121399999999999</c:v>
                </c:pt>
                <c:pt idx="1348">
                  <c:v>0.11087450000000001</c:v>
                </c:pt>
                <c:pt idx="1349">
                  <c:v>0.11034100000000001</c:v>
                </c:pt>
                <c:pt idx="1350">
                  <c:v>0.11160049999999999</c:v>
                </c:pt>
                <c:pt idx="1351">
                  <c:v>0.112326</c:v>
                </c:pt>
                <c:pt idx="1352">
                  <c:v>0.11129599999999999</c:v>
                </c:pt>
                <c:pt idx="1353">
                  <c:v>0.111001</c:v>
                </c:pt>
                <c:pt idx="1354">
                  <c:v>0.111122</c:v>
                </c:pt>
                <c:pt idx="1355">
                  <c:v>0.1123215</c:v>
                </c:pt>
                <c:pt idx="1356">
                  <c:v>0.1122205</c:v>
                </c:pt>
                <c:pt idx="1357">
                  <c:v>0.1114285</c:v>
                </c:pt>
                <c:pt idx="1358">
                  <c:v>0.1108335</c:v>
                </c:pt>
                <c:pt idx="1359">
                  <c:v>0.11109999999999999</c:v>
                </c:pt>
                <c:pt idx="1360">
                  <c:v>0.1115915</c:v>
                </c:pt>
                <c:pt idx="1361">
                  <c:v>0.111068</c:v>
                </c:pt>
                <c:pt idx="1362">
                  <c:v>0.11048000000000001</c:v>
                </c:pt>
                <c:pt idx="1363">
                  <c:v>0.11069749999999999</c:v>
                </c:pt>
                <c:pt idx="1364">
                  <c:v>0.11209649999999999</c:v>
                </c:pt>
                <c:pt idx="1365">
                  <c:v>0.11226749999999999</c:v>
                </c:pt>
                <c:pt idx="1366">
                  <c:v>0.11162850000000001</c:v>
                </c:pt>
                <c:pt idx="1367">
                  <c:v>0.1114975</c:v>
                </c:pt>
                <c:pt idx="1368">
                  <c:v>0.11141499999999999</c:v>
                </c:pt>
                <c:pt idx="1369">
                  <c:v>0.1119025</c:v>
                </c:pt>
                <c:pt idx="1370">
                  <c:v>0.1112735</c:v>
                </c:pt>
                <c:pt idx="1371">
                  <c:v>0.1108295</c:v>
                </c:pt>
                <c:pt idx="1372">
                  <c:v>0.11092050000000001</c:v>
                </c:pt>
                <c:pt idx="1373">
                  <c:v>0.1112805</c:v>
                </c:pt>
                <c:pt idx="1374">
                  <c:v>0.111416</c:v>
                </c:pt>
                <c:pt idx="1375">
                  <c:v>0.11080250000000001</c:v>
                </c:pt>
                <c:pt idx="1376">
                  <c:v>0.1104415</c:v>
                </c:pt>
                <c:pt idx="1377">
                  <c:v>0.1104145</c:v>
                </c:pt>
                <c:pt idx="1378">
                  <c:v>0.1113545</c:v>
                </c:pt>
                <c:pt idx="1379">
                  <c:v>0.110712</c:v>
                </c:pt>
                <c:pt idx="1380">
                  <c:v>0.1103205</c:v>
                </c:pt>
                <c:pt idx="1381">
                  <c:v>0.1104585</c:v>
                </c:pt>
                <c:pt idx="1382">
                  <c:v>0.11147899999999999</c:v>
                </c:pt>
                <c:pt idx="1383">
                  <c:v>0.1109665</c:v>
                </c:pt>
                <c:pt idx="1384">
                  <c:v>0.11034649999999999</c:v>
                </c:pt>
                <c:pt idx="1385">
                  <c:v>0.11026349999999999</c:v>
                </c:pt>
                <c:pt idx="1386">
                  <c:v>0.11104749999999999</c:v>
                </c:pt>
                <c:pt idx="1387">
                  <c:v>0.111386</c:v>
                </c:pt>
                <c:pt idx="1388">
                  <c:v>0.110527</c:v>
                </c:pt>
                <c:pt idx="1389">
                  <c:v>0.11132450000000001</c:v>
                </c:pt>
                <c:pt idx="1390">
                  <c:v>0.110999</c:v>
                </c:pt>
                <c:pt idx="1391">
                  <c:v>0.1125795</c:v>
                </c:pt>
                <c:pt idx="1392">
                  <c:v>0.11227600000000001</c:v>
                </c:pt>
                <c:pt idx="1393">
                  <c:v>0.111122</c:v>
                </c:pt>
                <c:pt idx="1394">
                  <c:v>0.11088550000000001</c:v>
                </c:pt>
                <c:pt idx="1395">
                  <c:v>0.11124200000000001</c:v>
                </c:pt>
                <c:pt idx="1396">
                  <c:v>0.11119499999999999</c:v>
                </c:pt>
                <c:pt idx="1397">
                  <c:v>0.1107095</c:v>
                </c:pt>
                <c:pt idx="1398">
                  <c:v>0.11012299999999998</c:v>
                </c:pt>
                <c:pt idx="1399">
                  <c:v>0.11039650000000001</c:v>
                </c:pt>
                <c:pt idx="1400">
                  <c:v>0.11140700000000001</c:v>
                </c:pt>
                <c:pt idx="1401">
                  <c:v>0.1109105</c:v>
                </c:pt>
                <c:pt idx="1402">
                  <c:v>0.11022849999999999</c:v>
                </c:pt>
                <c:pt idx="1403">
                  <c:v>0.11057599999999999</c:v>
                </c:pt>
                <c:pt idx="1404">
                  <c:v>0.1116225</c:v>
                </c:pt>
                <c:pt idx="1405">
                  <c:v>0.11207500000000001</c:v>
                </c:pt>
                <c:pt idx="1406">
                  <c:v>0.1114875</c:v>
                </c:pt>
                <c:pt idx="1407">
                  <c:v>0.1119985</c:v>
                </c:pt>
                <c:pt idx="1408">
                  <c:v>0.11246100000000001</c:v>
                </c:pt>
                <c:pt idx="1409">
                  <c:v>0.111619</c:v>
                </c:pt>
                <c:pt idx="1410">
                  <c:v>0.11049399999999999</c:v>
                </c:pt>
                <c:pt idx="1411">
                  <c:v>0.1100235</c:v>
                </c:pt>
                <c:pt idx="1412">
                  <c:v>0.10998949999999999</c:v>
                </c:pt>
                <c:pt idx="1413">
                  <c:v>0.11128350000000001</c:v>
                </c:pt>
                <c:pt idx="1414">
                  <c:v>0.11057349999999999</c:v>
                </c:pt>
                <c:pt idx="1415">
                  <c:v>0.11024199999999999</c:v>
                </c:pt>
                <c:pt idx="1416">
                  <c:v>0.110239</c:v>
                </c:pt>
                <c:pt idx="1417">
                  <c:v>0.11134999999999999</c:v>
                </c:pt>
                <c:pt idx="1418">
                  <c:v>0.11213849999999999</c:v>
                </c:pt>
                <c:pt idx="1419">
                  <c:v>0.1124955</c:v>
                </c:pt>
                <c:pt idx="1420">
                  <c:v>0.1115275</c:v>
                </c:pt>
                <c:pt idx="1421">
                  <c:v>0.11281649999999999</c:v>
                </c:pt>
                <c:pt idx="1422">
                  <c:v>0.11193100000000002</c:v>
                </c:pt>
                <c:pt idx="1423">
                  <c:v>0.11083099999999999</c:v>
                </c:pt>
                <c:pt idx="1424">
                  <c:v>0.11015949999999999</c:v>
                </c:pt>
                <c:pt idx="1425">
                  <c:v>0.109764</c:v>
                </c:pt>
                <c:pt idx="1426">
                  <c:v>0.1109255</c:v>
                </c:pt>
                <c:pt idx="1427">
                  <c:v>0.111854</c:v>
                </c:pt>
                <c:pt idx="1428">
                  <c:v>0.11200800000000001</c:v>
                </c:pt>
                <c:pt idx="1429">
                  <c:v>0.11268500000000001</c:v>
                </c:pt>
                <c:pt idx="1430">
                  <c:v>0.11182900000000001</c:v>
                </c:pt>
                <c:pt idx="1431">
                  <c:v>0.1113425</c:v>
                </c:pt>
                <c:pt idx="1432">
                  <c:v>0.1120815</c:v>
                </c:pt>
                <c:pt idx="1433">
                  <c:v>0.11217249999999999</c:v>
                </c:pt>
                <c:pt idx="1434">
                  <c:v>0.111898</c:v>
                </c:pt>
                <c:pt idx="1435">
                  <c:v>0.11138849999999999</c:v>
                </c:pt>
                <c:pt idx="1436">
                  <c:v>0.11179749999999999</c:v>
                </c:pt>
                <c:pt idx="1437">
                  <c:v>0.112334</c:v>
                </c:pt>
                <c:pt idx="1438">
                  <c:v>0.1117205</c:v>
                </c:pt>
                <c:pt idx="1439">
                  <c:v>0.11207500000000001</c:v>
                </c:pt>
                <c:pt idx="1440">
                  <c:v>0.1135395</c:v>
                </c:pt>
                <c:pt idx="1441">
                  <c:v>0.113398</c:v>
                </c:pt>
                <c:pt idx="1442">
                  <c:v>0.11279500000000001</c:v>
                </c:pt>
                <c:pt idx="1443">
                  <c:v>0.1117365</c:v>
                </c:pt>
                <c:pt idx="1444">
                  <c:v>0.11254050000000002</c:v>
                </c:pt>
                <c:pt idx="1445">
                  <c:v>0.113328</c:v>
                </c:pt>
                <c:pt idx="1446">
                  <c:v>0.113692</c:v>
                </c:pt>
                <c:pt idx="1447">
                  <c:v>0.11337700000000001</c:v>
                </c:pt>
                <c:pt idx="1448">
                  <c:v>0.113638</c:v>
                </c:pt>
                <c:pt idx="1449">
                  <c:v>0.1142915</c:v>
                </c:pt>
                <c:pt idx="1450">
                  <c:v>0.1145905</c:v>
                </c:pt>
                <c:pt idx="1451">
                  <c:v>0.11456899999999999</c:v>
                </c:pt>
                <c:pt idx="1452">
                  <c:v>0.11392099999999999</c:v>
                </c:pt>
                <c:pt idx="1453">
                  <c:v>0.1143865</c:v>
                </c:pt>
                <c:pt idx="1454">
                  <c:v>0.11440850000000001</c:v>
                </c:pt>
                <c:pt idx="1455">
                  <c:v>0.1146215</c:v>
                </c:pt>
                <c:pt idx="1456">
                  <c:v>0.114887</c:v>
                </c:pt>
                <c:pt idx="1457">
                  <c:v>0.114633</c:v>
                </c:pt>
                <c:pt idx="1458">
                  <c:v>0.114423</c:v>
                </c:pt>
                <c:pt idx="1459">
                  <c:v>0.11443399999999999</c:v>
                </c:pt>
                <c:pt idx="1460">
                  <c:v>0.11462799999999999</c:v>
                </c:pt>
                <c:pt idx="1461">
                  <c:v>0.11473900000000001</c:v>
                </c:pt>
                <c:pt idx="1462">
                  <c:v>0.115021</c:v>
                </c:pt>
                <c:pt idx="1463">
                  <c:v>0.11496600000000001</c:v>
                </c:pt>
                <c:pt idx="1464">
                  <c:v>0.11478000000000001</c:v>
                </c:pt>
                <c:pt idx="1465">
                  <c:v>0.114951</c:v>
                </c:pt>
                <c:pt idx="1466">
                  <c:v>0.115092</c:v>
                </c:pt>
                <c:pt idx="1467">
                  <c:v>0.1154705</c:v>
                </c:pt>
                <c:pt idx="1468">
                  <c:v>0.1161165</c:v>
                </c:pt>
                <c:pt idx="1469">
                  <c:v>0.11623799999999999</c:v>
                </c:pt>
                <c:pt idx="1470">
                  <c:v>0.11616249999999999</c:v>
                </c:pt>
                <c:pt idx="1471">
                  <c:v>0.114372</c:v>
                </c:pt>
                <c:pt idx="1472">
                  <c:v>0.11425</c:v>
                </c:pt>
                <c:pt idx="1473">
                  <c:v>0.1140095</c:v>
                </c:pt>
                <c:pt idx="1474">
                  <c:v>0.1144435</c:v>
                </c:pt>
                <c:pt idx="1475">
                  <c:v>0.11469249999999999</c:v>
                </c:pt>
                <c:pt idx="1476">
                  <c:v>0.1145205</c:v>
                </c:pt>
                <c:pt idx="1477">
                  <c:v>0.1144795</c:v>
                </c:pt>
                <c:pt idx="1478">
                  <c:v>0.11394</c:v>
                </c:pt>
                <c:pt idx="1479">
                  <c:v>0.11380799999999999</c:v>
                </c:pt>
                <c:pt idx="1480">
                  <c:v>0.11408500000000001</c:v>
                </c:pt>
                <c:pt idx="1481">
                  <c:v>0.11450149999999999</c:v>
                </c:pt>
                <c:pt idx="1482">
                  <c:v>0.114621</c:v>
                </c:pt>
                <c:pt idx="1483">
                  <c:v>0.1144865</c:v>
                </c:pt>
                <c:pt idx="1484">
                  <c:v>0.114785</c:v>
                </c:pt>
                <c:pt idx="1485">
                  <c:v>0.114846</c:v>
                </c:pt>
                <c:pt idx="1486">
                  <c:v>0.11493049999999999</c:v>
                </c:pt>
                <c:pt idx="1487">
                  <c:v>0.1149965</c:v>
                </c:pt>
                <c:pt idx="1488">
                  <c:v>0.1149935</c:v>
                </c:pt>
                <c:pt idx="1489">
                  <c:v>0.114805</c:v>
                </c:pt>
                <c:pt idx="1490">
                  <c:v>0.11409899999999999</c:v>
                </c:pt>
                <c:pt idx="1491">
                  <c:v>0.1144495</c:v>
                </c:pt>
                <c:pt idx="1492">
                  <c:v>0.1147135</c:v>
                </c:pt>
                <c:pt idx="1493">
                  <c:v>0.11483099999999999</c:v>
                </c:pt>
                <c:pt idx="1494">
                  <c:v>0.11463300000000001</c:v>
                </c:pt>
                <c:pt idx="1495">
                  <c:v>0.1145655</c:v>
                </c:pt>
                <c:pt idx="1496">
                  <c:v>0.11450050000000001</c:v>
                </c:pt>
                <c:pt idx="1497">
                  <c:v>0.11404349999999999</c:v>
                </c:pt>
                <c:pt idx="1498">
                  <c:v>0.1139665</c:v>
                </c:pt>
                <c:pt idx="1499">
                  <c:v>0.11383650000000001</c:v>
                </c:pt>
                <c:pt idx="1500">
                  <c:v>0.113816</c:v>
                </c:pt>
                <c:pt idx="1501">
                  <c:v>0.1132375</c:v>
                </c:pt>
                <c:pt idx="1502">
                  <c:v>0.113453</c:v>
                </c:pt>
                <c:pt idx="1503">
                  <c:v>0.113313</c:v>
                </c:pt>
                <c:pt idx="1504">
                  <c:v>0.11375450000000001</c:v>
                </c:pt>
                <c:pt idx="1505">
                  <c:v>0.11352200000000001</c:v>
                </c:pt>
                <c:pt idx="1506">
                  <c:v>0.11379900000000001</c:v>
                </c:pt>
                <c:pt idx="1507">
                  <c:v>0.11373400000000002</c:v>
                </c:pt>
                <c:pt idx="1508">
                  <c:v>0.1133895</c:v>
                </c:pt>
                <c:pt idx="1509">
                  <c:v>0.1130935</c:v>
                </c:pt>
                <c:pt idx="1510">
                  <c:v>0.11359800000000002</c:v>
                </c:pt>
                <c:pt idx="1511">
                  <c:v>0.11332200000000001</c:v>
                </c:pt>
                <c:pt idx="1512">
                  <c:v>0.113271</c:v>
                </c:pt>
                <c:pt idx="1513">
                  <c:v>0.11330000000000001</c:v>
                </c:pt>
                <c:pt idx="1514">
                  <c:v>0.11330799999999999</c:v>
                </c:pt>
                <c:pt idx="1515">
                  <c:v>0.11325649999999998</c:v>
                </c:pt>
                <c:pt idx="1516">
                  <c:v>0.113025</c:v>
                </c:pt>
                <c:pt idx="1517">
                  <c:v>0.11316300000000001</c:v>
                </c:pt>
                <c:pt idx="1518">
                  <c:v>0.11317050000000001</c:v>
                </c:pt>
                <c:pt idx="1519">
                  <c:v>0.1129665</c:v>
                </c:pt>
                <c:pt idx="1520">
                  <c:v>0.11281299999999998</c:v>
                </c:pt>
                <c:pt idx="1521">
                  <c:v>0.11280199999999999</c:v>
                </c:pt>
                <c:pt idx="1522">
                  <c:v>0.1131205</c:v>
                </c:pt>
                <c:pt idx="1523">
                  <c:v>0.11291200000000001</c:v>
                </c:pt>
                <c:pt idx="1524">
                  <c:v>0.113084</c:v>
                </c:pt>
                <c:pt idx="1525">
                  <c:v>0.11284000000000001</c:v>
                </c:pt>
                <c:pt idx="1526">
                  <c:v>0.112901</c:v>
                </c:pt>
                <c:pt idx="1527">
                  <c:v>0.112703</c:v>
                </c:pt>
                <c:pt idx="1528">
                  <c:v>0.11278299999999998</c:v>
                </c:pt>
                <c:pt idx="1529">
                  <c:v>0.11276249999999999</c:v>
                </c:pt>
                <c:pt idx="1530">
                  <c:v>0.1126955</c:v>
                </c:pt>
                <c:pt idx="1531">
                  <c:v>0.1125005</c:v>
                </c:pt>
                <c:pt idx="1532">
                  <c:v>0.11253999999999999</c:v>
                </c:pt>
                <c:pt idx="1533">
                  <c:v>0.112387</c:v>
                </c:pt>
                <c:pt idx="1534">
                  <c:v>0.11250450000000001</c:v>
                </c:pt>
                <c:pt idx="1535">
                  <c:v>0.1125655</c:v>
                </c:pt>
                <c:pt idx="1536">
                  <c:v>0.1124015</c:v>
                </c:pt>
                <c:pt idx="1537">
                  <c:v>0.1122165</c:v>
                </c:pt>
                <c:pt idx="1538">
                  <c:v>0.112426</c:v>
                </c:pt>
                <c:pt idx="1539">
                  <c:v>0.11254699999999999</c:v>
                </c:pt>
                <c:pt idx="1540">
                  <c:v>0.11254050000000002</c:v>
                </c:pt>
                <c:pt idx="1541">
                  <c:v>0.112264</c:v>
                </c:pt>
                <c:pt idx="1542">
                  <c:v>0.1121935</c:v>
                </c:pt>
                <c:pt idx="1543">
                  <c:v>0.11212299999999999</c:v>
                </c:pt>
                <c:pt idx="1544">
                  <c:v>0.1122025</c:v>
                </c:pt>
                <c:pt idx="1545">
                  <c:v>0.11215550000000001</c:v>
                </c:pt>
                <c:pt idx="1546">
                  <c:v>0.1121115</c:v>
                </c:pt>
                <c:pt idx="1547">
                  <c:v>0.11179599999999999</c:v>
                </c:pt>
                <c:pt idx="1548">
                  <c:v>0.11180250000000001</c:v>
                </c:pt>
                <c:pt idx="1549">
                  <c:v>0.112055</c:v>
                </c:pt>
                <c:pt idx="1550">
                  <c:v>0.11196250000000001</c:v>
                </c:pt>
                <c:pt idx="1551">
                  <c:v>0.11178100000000001</c:v>
                </c:pt>
                <c:pt idx="1552">
                  <c:v>0.1117995</c:v>
                </c:pt>
                <c:pt idx="1553">
                  <c:v>0.1120165</c:v>
                </c:pt>
                <c:pt idx="1554">
                  <c:v>0.11176349999999999</c:v>
                </c:pt>
                <c:pt idx="1555">
                  <c:v>0.11203300000000001</c:v>
                </c:pt>
                <c:pt idx="1556">
                  <c:v>0.11193600000000001</c:v>
                </c:pt>
                <c:pt idx="1557">
                  <c:v>0.11192500000000001</c:v>
                </c:pt>
                <c:pt idx="1558">
                  <c:v>0.11189400000000001</c:v>
                </c:pt>
                <c:pt idx="1559">
                  <c:v>0.11211250000000002</c:v>
                </c:pt>
                <c:pt idx="1560">
                  <c:v>0.1119035</c:v>
                </c:pt>
                <c:pt idx="1561">
                  <c:v>0.111663</c:v>
                </c:pt>
                <c:pt idx="1562">
                  <c:v>0.111759</c:v>
                </c:pt>
                <c:pt idx="1563">
                  <c:v>0.11180000000000001</c:v>
                </c:pt>
                <c:pt idx="1564">
                  <c:v>0.11141399999999999</c:v>
                </c:pt>
                <c:pt idx="1565">
                  <c:v>0.11153300000000001</c:v>
                </c:pt>
                <c:pt idx="1566">
                  <c:v>0.11161500000000001</c:v>
                </c:pt>
                <c:pt idx="1567">
                  <c:v>0.11161</c:v>
                </c:pt>
                <c:pt idx="1568">
                  <c:v>0.1115085</c:v>
                </c:pt>
                <c:pt idx="1569">
                  <c:v>0.111452</c:v>
                </c:pt>
                <c:pt idx="1570">
                  <c:v>0.1115295</c:v>
                </c:pt>
                <c:pt idx="1571">
                  <c:v>0.111166</c:v>
                </c:pt>
                <c:pt idx="1572">
                  <c:v>0.11148000000000001</c:v>
                </c:pt>
                <c:pt idx="1573">
                  <c:v>0.11120099999999999</c:v>
                </c:pt>
                <c:pt idx="1574">
                  <c:v>0.11139300000000001</c:v>
                </c:pt>
                <c:pt idx="1575">
                  <c:v>0.11116749999999999</c:v>
                </c:pt>
                <c:pt idx="1576">
                  <c:v>0.11115100000000001</c:v>
                </c:pt>
                <c:pt idx="1577">
                  <c:v>0.111077</c:v>
                </c:pt>
                <c:pt idx="1578">
                  <c:v>0.1111245</c:v>
                </c:pt>
                <c:pt idx="1579">
                  <c:v>0.11121450000000001</c:v>
                </c:pt>
                <c:pt idx="1580">
                  <c:v>0.11113300000000001</c:v>
                </c:pt>
                <c:pt idx="1581">
                  <c:v>0.111322</c:v>
                </c:pt>
                <c:pt idx="1582">
                  <c:v>0.11154349999999999</c:v>
                </c:pt>
                <c:pt idx="1583">
                  <c:v>0.111647</c:v>
                </c:pt>
                <c:pt idx="1584">
                  <c:v>0.111584</c:v>
                </c:pt>
                <c:pt idx="1585">
                  <c:v>0.1118565</c:v>
                </c:pt>
                <c:pt idx="1586">
                  <c:v>0.111611</c:v>
                </c:pt>
                <c:pt idx="1587">
                  <c:v>0.111607</c:v>
                </c:pt>
                <c:pt idx="1588">
                  <c:v>0.1115235</c:v>
                </c:pt>
                <c:pt idx="1589">
                  <c:v>0.111648</c:v>
                </c:pt>
                <c:pt idx="1590">
                  <c:v>0.1113405</c:v>
                </c:pt>
                <c:pt idx="1591">
                  <c:v>0.1112225</c:v>
                </c:pt>
                <c:pt idx="1592">
                  <c:v>0.111443</c:v>
                </c:pt>
                <c:pt idx="1593">
                  <c:v>0.11140649999999999</c:v>
                </c:pt>
                <c:pt idx="1594">
                  <c:v>0.11157249999999999</c:v>
                </c:pt>
                <c:pt idx="1595">
                  <c:v>0.1117665</c:v>
                </c:pt>
                <c:pt idx="1596">
                  <c:v>0.1115575</c:v>
                </c:pt>
                <c:pt idx="1597">
                  <c:v>0.111558</c:v>
                </c:pt>
                <c:pt idx="1598">
                  <c:v>0.11160149999999999</c:v>
                </c:pt>
                <c:pt idx="1599">
                  <c:v>0.11161599999999999</c:v>
                </c:pt>
                <c:pt idx="1600">
                  <c:v>0.11153100000000001</c:v>
                </c:pt>
                <c:pt idx="1601">
                  <c:v>0.11171150000000001</c:v>
                </c:pt>
                <c:pt idx="1602">
                  <c:v>0.111639</c:v>
                </c:pt>
                <c:pt idx="1603">
                  <c:v>0.11136500000000001</c:v>
                </c:pt>
                <c:pt idx="1604">
                  <c:v>0.111333</c:v>
                </c:pt>
                <c:pt idx="1605">
                  <c:v>0.11131299999999998</c:v>
                </c:pt>
                <c:pt idx="1606">
                  <c:v>0.1112465</c:v>
                </c:pt>
                <c:pt idx="1607">
                  <c:v>0.111399</c:v>
                </c:pt>
                <c:pt idx="1608">
                  <c:v>0.1112175</c:v>
                </c:pt>
                <c:pt idx="1609">
                  <c:v>0.11119999999999999</c:v>
                </c:pt>
                <c:pt idx="1610">
                  <c:v>0.11128999999999999</c:v>
                </c:pt>
                <c:pt idx="1611">
                  <c:v>0.11142400000000001</c:v>
                </c:pt>
                <c:pt idx="1612">
                  <c:v>0.11144999999999999</c:v>
                </c:pt>
                <c:pt idx="1613">
                  <c:v>0.11160150000000001</c:v>
                </c:pt>
                <c:pt idx="1614">
                  <c:v>0.111778</c:v>
                </c:pt>
                <c:pt idx="1615">
                  <c:v>0.1117035</c:v>
                </c:pt>
                <c:pt idx="1616">
                  <c:v>0.11189350000000001</c:v>
                </c:pt>
                <c:pt idx="1617">
                  <c:v>0.1119035</c:v>
                </c:pt>
                <c:pt idx="1618">
                  <c:v>0.1115495</c:v>
                </c:pt>
                <c:pt idx="1619">
                  <c:v>0.11169</c:v>
                </c:pt>
                <c:pt idx="1620">
                  <c:v>0.1118265</c:v>
                </c:pt>
                <c:pt idx="1621">
                  <c:v>0.111834</c:v>
                </c:pt>
                <c:pt idx="1622">
                  <c:v>0.11166499999999999</c:v>
                </c:pt>
                <c:pt idx="1623">
                  <c:v>0.11181450000000001</c:v>
                </c:pt>
                <c:pt idx="1624">
                  <c:v>0.1116515</c:v>
                </c:pt>
                <c:pt idx="1625">
                  <c:v>0.111649</c:v>
                </c:pt>
                <c:pt idx="1626">
                  <c:v>0.11160349999999999</c:v>
                </c:pt>
                <c:pt idx="1627">
                  <c:v>0.111598</c:v>
                </c:pt>
                <c:pt idx="1628">
                  <c:v>0.11218049999999999</c:v>
                </c:pt>
                <c:pt idx="1629">
                  <c:v>0.112481</c:v>
                </c:pt>
                <c:pt idx="1630">
                  <c:v>0.11242949999999999</c:v>
                </c:pt>
                <c:pt idx="1631">
                  <c:v>0.11243100000000002</c:v>
                </c:pt>
                <c:pt idx="1632">
                  <c:v>0.11229699999999999</c:v>
                </c:pt>
                <c:pt idx="1633">
                  <c:v>0.11233699999999999</c:v>
                </c:pt>
                <c:pt idx="1634">
                  <c:v>0.11251650000000001</c:v>
                </c:pt>
                <c:pt idx="1635">
                  <c:v>0.1127455</c:v>
                </c:pt>
                <c:pt idx="1636">
                  <c:v>0.112675</c:v>
                </c:pt>
                <c:pt idx="1637">
                  <c:v>0.11262649999999999</c:v>
                </c:pt>
                <c:pt idx="1638">
                  <c:v>0.11248900000000001</c:v>
                </c:pt>
                <c:pt idx="1639">
                  <c:v>0.11246</c:v>
                </c:pt>
                <c:pt idx="1640">
                  <c:v>0.11224449999999998</c:v>
                </c:pt>
                <c:pt idx="1641">
                  <c:v>0.11225700000000001</c:v>
                </c:pt>
                <c:pt idx="1642">
                  <c:v>0.1122225</c:v>
                </c:pt>
                <c:pt idx="1643">
                  <c:v>0.11230799999999999</c:v>
                </c:pt>
                <c:pt idx="1644">
                  <c:v>0.11224600000000001</c:v>
                </c:pt>
                <c:pt idx="1645">
                  <c:v>0.11207349999999999</c:v>
                </c:pt>
                <c:pt idx="1646">
                  <c:v>0.111983</c:v>
                </c:pt>
                <c:pt idx="1647">
                  <c:v>0.11194800000000001</c:v>
                </c:pt>
                <c:pt idx="1648">
                  <c:v>0.11208899999999999</c:v>
                </c:pt>
                <c:pt idx="1649">
                  <c:v>0.1118315</c:v>
                </c:pt>
                <c:pt idx="1650">
                  <c:v>0.11189650000000001</c:v>
                </c:pt>
                <c:pt idx="1651">
                  <c:v>0.11169950000000001</c:v>
                </c:pt>
                <c:pt idx="1652">
                  <c:v>0.111752</c:v>
                </c:pt>
                <c:pt idx="1653">
                  <c:v>0.111383</c:v>
                </c:pt>
                <c:pt idx="1654">
                  <c:v>0.11164</c:v>
                </c:pt>
                <c:pt idx="1655">
                  <c:v>0.1115715</c:v>
                </c:pt>
                <c:pt idx="1656">
                  <c:v>0.11153649999999998</c:v>
                </c:pt>
                <c:pt idx="1657">
                  <c:v>0.11154050000000001</c:v>
                </c:pt>
                <c:pt idx="1658">
                  <c:v>0.11158000000000001</c:v>
                </c:pt>
                <c:pt idx="1659">
                  <c:v>0.1116925</c:v>
                </c:pt>
                <c:pt idx="1660">
                  <c:v>0.1117435</c:v>
                </c:pt>
                <c:pt idx="1661">
                  <c:v>0.11159350000000001</c:v>
                </c:pt>
                <c:pt idx="1662">
                  <c:v>0.11148400000000001</c:v>
                </c:pt>
                <c:pt idx="1663">
                  <c:v>0.1115555</c:v>
                </c:pt>
                <c:pt idx="1664">
                  <c:v>0.11164300000000001</c:v>
                </c:pt>
                <c:pt idx="1665">
                  <c:v>0.11143299999999999</c:v>
                </c:pt>
                <c:pt idx="1666">
                  <c:v>0.11135300000000001</c:v>
                </c:pt>
                <c:pt idx="1667">
                  <c:v>0.1114305</c:v>
                </c:pt>
                <c:pt idx="1668">
                  <c:v>0.11123599999999999</c:v>
                </c:pt>
                <c:pt idx="1669">
                  <c:v>0.111261</c:v>
                </c:pt>
                <c:pt idx="1670">
                  <c:v>0.11129749999999999</c:v>
                </c:pt>
                <c:pt idx="1671">
                  <c:v>0.11106999999999999</c:v>
                </c:pt>
                <c:pt idx="1672">
                  <c:v>0.11139449999999999</c:v>
                </c:pt>
                <c:pt idx="1673">
                  <c:v>0.11106000000000001</c:v>
                </c:pt>
                <c:pt idx="1674">
                  <c:v>0.1111105</c:v>
                </c:pt>
                <c:pt idx="1675">
                  <c:v>0.1110725</c:v>
                </c:pt>
                <c:pt idx="1676">
                  <c:v>0.11120599999999999</c:v>
                </c:pt>
                <c:pt idx="1677">
                  <c:v>0.11106100000000001</c:v>
                </c:pt>
                <c:pt idx="1678">
                  <c:v>0.11102500000000001</c:v>
                </c:pt>
                <c:pt idx="1679">
                  <c:v>0.11067349999999999</c:v>
                </c:pt>
                <c:pt idx="1680">
                  <c:v>0.110886</c:v>
                </c:pt>
                <c:pt idx="1681">
                  <c:v>0.110974</c:v>
                </c:pt>
                <c:pt idx="1682">
                  <c:v>0.111003</c:v>
                </c:pt>
                <c:pt idx="1683">
                  <c:v>0.11086650000000001</c:v>
                </c:pt>
                <c:pt idx="1684">
                  <c:v>0.11061699999999999</c:v>
                </c:pt>
                <c:pt idx="1685">
                  <c:v>0.1106515</c:v>
                </c:pt>
                <c:pt idx="1686">
                  <c:v>0.110833</c:v>
                </c:pt>
                <c:pt idx="1687">
                  <c:v>0.1106085</c:v>
                </c:pt>
                <c:pt idx="1688">
                  <c:v>0.11074500000000001</c:v>
                </c:pt>
                <c:pt idx="1689">
                  <c:v>0.11089449999999999</c:v>
                </c:pt>
                <c:pt idx="1690">
                  <c:v>0.11047950000000001</c:v>
                </c:pt>
                <c:pt idx="1691">
                  <c:v>0.110528</c:v>
                </c:pt>
                <c:pt idx="1692">
                  <c:v>0.110531</c:v>
                </c:pt>
                <c:pt idx="1693">
                  <c:v>0.11071600000000001</c:v>
                </c:pt>
                <c:pt idx="1694">
                  <c:v>0.1102655</c:v>
                </c:pt>
                <c:pt idx="1695">
                  <c:v>0.11014699999999999</c:v>
                </c:pt>
                <c:pt idx="1696">
                  <c:v>0.110209</c:v>
                </c:pt>
                <c:pt idx="1697">
                  <c:v>0.11060150000000001</c:v>
                </c:pt>
                <c:pt idx="1698">
                  <c:v>0.11049150000000001</c:v>
                </c:pt>
                <c:pt idx="1699">
                  <c:v>0.1101705</c:v>
                </c:pt>
                <c:pt idx="1700">
                  <c:v>0.11018</c:v>
                </c:pt>
                <c:pt idx="1701">
                  <c:v>0.1104015</c:v>
                </c:pt>
                <c:pt idx="1702">
                  <c:v>0.11041550000000001</c:v>
                </c:pt>
                <c:pt idx="1703">
                  <c:v>0.110379</c:v>
                </c:pt>
                <c:pt idx="1704">
                  <c:v>0.11035049999999999</c:v>
                </c:pt>
                <c:pt idx="1705">
                  <c:v>0.11031899999999999</c:v>
                </c:pt>
                <c:pt idx="1706">
                  <c:v>0.11041900000000002</c:v>
                </c:pt>
                <c:pt idx="1707">
                  <c:v>0.1103415</c:v>
                </c:pt>
                <c:pt idx="1708">
                  <c:v>0.110377</c:v>
                </c:pt>
                <c:pt idx="1709">
                  <c:v>0.110247</c:v>
                </c:pt>
                <c:pt idx="1710">
                  <c:v>0.11015549999999999</c:v>
                </c:pt>
                <c:pt idx="1711">
                  <c:v>0.1104695</c:v>
                </c:pt>
                <c:pt idx="1712">
                  <c:v>0.1104255</c:v>
                </c:pt>
                <c:pt idx="1713">
                  <c:v>0.11012100000000001</c:v>
                </c:pt>
                <c:pt idx="1714">
                  <c:v>0.1103905</c:v>
                </c:pt>
                <c:pt idx="1715">
                  <c:v>0.11028399999999999</c:v>
                </c:pt>
                <c:pt idx="1716">
                  <c:v>0.1103755</c:v>
                </c:pt>
                <c:pt idx="1717">
                  <c:v>0.11022800000000001</c:v>
                </c:pt>
                <c:pt idx="1718">
                  <c:v>0.110406</c:v>
                </c:pt>
                <c:pt idx="1719">
                  <c:v>0.11055600000000002</c:v>
                </c:pt>
                <c:pt idx="1720">
                  <c:v>0.1104945</c:v>
                </c:pt>
                <c:pt idx="1721">
                  <c:v>0.11037999999999999</c:v>
                </c:pt>
                <c:pt idx="1722">
                  <c:v>0.110403</c:v>
                </c:pt>
                <c:pt idx="1723">
                  <c:v>0.11052500000000001</c:v>
                </c:pt>
                <c:pt idx="1724">
                  <c:v>0.11053149999999999</c:v>
                </c:pt>
                <c:pt idx="1725">
                  <c:v>0.110648</c:v>
                </c:pt>
                <c:pt idx="1726">
                  <c:v>0.11056700000000001</c:v>
                </c:pt>
                <c:pt idx="1727">
                  <c:v>0.11078249999999999</c:v>
                </c:pt>
                <c:pt idx="1728">
                  <c:v>0.11070300000000001</c:v>
                </c:pt>
                <c:pt idx="1729">
                  <c:v>0.1107785</c:v>
                </c:pt>
                <c:pt idx="1730">
                  <c:v>0.11101800000000001</c:v>
                </c:pt>
                <c:pt idx="1731">
                  <c:v>0.11066849999999999</c:v>
                </c:pt>
                <c:pt idx="1732">
                  <c:v>0.11079850000000001</c:v>
                </c:pt>
                <c:pt idx="1733">
                  <c:v>0.11061549999999999</c:v>
                </c:pt>
                <c:pt idx="1734">
                  <c:v>0.11060550000000001</c:v>
                </c:pt>
                <c:pt idx="1735">
                  <c:v>0.110749</c:v>
                </c:pt>
                <c:pt idx="1736">
                  <c:v>0.11068700000000001</c:v>
                </c:pt>
                <c:pt idx="1737">
                  <c:v>0.1107055</c:v>
                </c:pt>
                <c:pt idx="1738">
                  <c:v>0.11065549999999999</c:v>
                </c:pt>
                <c:pt idx="1739">
                  <c:v>0.11078200000000001</c:v>
                </c:pt>
                <c:pt idx="1740">
                  <c:v>0.11092350000000001</c:v>
                </c:pt>
                <c:pt idx="1741">
                  <c:v>0.110791</c:v>
                </c:pt>
                <c:pt idx="1742">
                  <c:v>0.111099</c:v>
                </c:pt>
                <c:pt idx="1743">
                  <c:v>0.11102150000000001</c:v>
                </c:pt>
                <c:pt idx="1744">
                  <c:v>0.1109055</c:v>
                </c:pt>
                <c:pt idx="1745">
                  <c:v>0.11080799999999999</c:v>
                </c:pt>
                <c:pt idx="1746">
                  <c:v>0.110943</c:v>
                </c:pt>
                <c:pt idx="1747">
                  <c:v>0.11095050000000001</c:v>
                </c:pt>
                <c:pt idx="1748">
                  <c:v>0.11090000000000001</c:v>
                </c:pt>
                <c:pt idx="1749">
                  <c:v>0.111015</c:v>
                </c:pt>
                <c:pt idx="1750">
                  <c:v>0.11086099999999999</c:v>
                </c:pt>
                <c:pt idx="1751">
                  <c:v>0.1108915</c:v>
                </c:pt>
                <c:pt idx="1752">
                  <c:v>0.110676</c:v>
                </c:pt>
                <c:pt idx="1753">
                  <c:v>0.11093399999999999</c:v>
                </c:pt>
                <c:pt idx="1754">
                  <c:v>0.111128</c:v>
                </c:pt>
                <c:pt idx="1755">
                  <c:v>0.11092350000000001</c:v>
                </c:pt>
                <c:pt idx="1756">
                  <c:v>0.1108305</c:v>
                </c:pt>
                <c:pt idx="1757">
                  <c:v>0.1108615</c:v>
                </c:pt>
                <c:pt idx="1758">
                  <c:v>0.1110245</c:v>
                </c:pt>
                <c:pt idx="1759">
                  <c:v>0.1111375</c:v>
                </c:pt>
                <c:pt idx="1760">
                  <c:v>0.1111635</c:v>
                </c:pt>
                <c:pt idx="1761">
                  <c:v>0.11128149999999999</c:v>
                </c:pt>
                <c:pt idx="1762">
                  <c:v>0.11093649999999999</c:v>
                </c:pt>
                <c:pt idx="1763">
                  <c:v>0.11075199999999999</c:v>
                </c:pt>
                <c:pt idx="1764">
                  <c:v>0.11069749999999999</c:v>
                </c:pt>
                <c:pt idx="1765">
                  <c:v>0.11103200000000001</c:v>
                </c:pt>
                <c:pt idx="1766">
                  <c:v>0.1107025</c:v>
                </c:pt>
                <c:pt idx="1767">
                  <c:v>0.111161</c:v>
                </c:pt>
                <c:pt idx="1768">
                  <c:v>0.111167</c:v>
                </c:pt>
                <c:pt idx="1769">
                  <c:v>0.11097650000000001</c:v>
                </c:pt>
                <c:pt idx="1770">
                  <c:v>0.11087000000000001</c:v>
                </c:pt>
                <c:pt idx="1771">
                  <c:v>0.1110985</c:v>
                </c:pt>
                <c:pt idx="1772">
                  <c:v>0.11106050000000001</c:v>
                </c:pt>
                <c:pt idx="1773">
                  <c:v>0.11085100000000001</c:v>
                </c:pt>
                <c:pt idx="1774">
                  <c:v>0.11112299999999999</c:v>
                </c:pt>
                <c:pt idx="1775">
                  <c:v>0.1108625</c:v>
                </c:pt>
                <c:pt idx="1776">
                  <c:v>0.11096500000000001</c:v>
                </c:pt>
                <c:pt idx="1777">
                  <c:v>0.11095050000000001</c:v>
                </c:pt>
                <c:pt idx="1778">
                  <c:v>0.110833</c:v>
                </c:pt>
                <c:pt idx="1779">
                  <c:v>0.1108895</c:v>
                </c:pt>
                <c:pt idx="1780">
                  <c:v>0.11106050000000001</c:v>
                </c:pt>
                <c:pt idx="1781">
                  <c:v>0.11100549999999999</c:v>
                </c:pt>
                <c:pt idx="1782">
                  <c:v>0.11086500000000001</c:v>
                </c:pt>
                <c:pt idx="1783">
                  <c:v>0.11088200000000001</c:v>
                </c:pt>
                <c:pt idx="1784">
                  <c:v>0.1107245</c:v>
                </c:pt>
                <c:pt idx="1785">
                  <c:v>0.11078999999999999</c:v>
                </c:pt>
                <c:pt idx="1786">
                  <c:v>0.110969</c:v>
                </c:pt>
                <c:pt idx="1787">
                  <c:v>0.1106405</c:v>
                </c:pt>
                <c:pt idx="1788">
                  <c:v>0.11068299999999999</c:v>
                </c:pt>
                <c:pt idx="1789">
                  <c:v>0.11075700000000001</c:v>
                </c:pt>
                <c:pt idx="1790">
                  <c:v>0.110721</c:v>
                </c:pt>
                <c:pt idx="1791">
                  <c:v>0.11071</c:v>
                </c:pt>
                <c:pt idx="1792">
                  <c:v>0.11072499999999999</c:v>
                </c:pt>
                <c:pt idx="1793">
                  <c:v>0.11057450000000001</c:v>
                </c:pt>
                <c:pt idx="1794">
                  <c:v>0.110536</c:v>
                </c:pt>
                <c:pt idx="1795">
                  <c:v>0.11086799999999999</c:v>
                </c:pt>
                <c:pt idx="1796">
                  <c:v>0.1106545</c:v>
                </c:pt>
                <c:pt idx="1797">
                  <c:v>0.11067</c:v>
                </c:pt>
                <c:pt idx="1798">
                  <c:v>0.11068749999999999</c:v>
                </c:pt>
                <c:pt idx="1799">
                  <c:v>0.110608</c:v>
                </c:pt>
                <c:pt idx="1800">
                  <c:v>0.1105985</c:v>
                </c:pt>
                <c:pt idx="1801">
                  <c:v>0.110734</c:v>
                </c:pt>
                <c:pt idx="1802">
                  <c:v>0.110726</c:v>
                </c:pt>
                <c:pt idx="1803">
                  <c:v>0.110833</c:v>
                </c:pt>
                <c:pt idx="1804">
                  <c:v>0.11067350000000001</c:v>
                </c:pt>
                <c:pt idx="1805">
                  <c:v>0.110747</c:v>
                </c:pt>
                <c:pt idx="1806">
                  <c:v>0.11066900000000002</c:v>
                </c:pt>
                <c:pt idx="1807">
                  <c:v>0.11051000000000001</c:v>
                </c:pt>
                <c:pt idx="1808">
                  <c:v>0.11050650000000001</c:v>
                </c:pt>
                <c:pt idx="1809">
                  <c:v>0.11028650000000001</c:v>
                </c:pt>
                <c:pt idx="1810">
                  <c:v>0.1104855</c:v>
                </c:pt>
                <c:pt idx="1811">
                  <c:v>0.11032450000000001</c:v>
                </c:pt>
                <c:pt idx="1812">
                  <c:v>0.11022650000000001</c:v>
                </c:pt>
                <c:pt idx="1813">
                  <c:v>0.11051699999999999</c:v>
                </c:pt>
                <c:pt idx="1814">
                  <c:v>0.11026349999999999</c:v>
                </c:pt>
                <c:pt idx="1815">
                  <c:v>0.11036</c:v>
                </c:pt>
                <c:pt idx="1816">
                  <c:v>0.11024150000000001</c:v>
                </c:pt>
                <c:pt idx="1817">
                  <c:v>0.1105415</c:v>
                </c:pt>
                <c:pt idx="1818">
                  <c:v>0.11036449999999999</c:v>
                </c:pt>
                <c:pt idx="1819">
                  <c:v>0.11045199999999999</c:v>
                </c:pt>
                <c:pt idx="1820">
                  <c:v>0.11029949999999999</c:v>
                </c:pt>
                <c:pt idx="1821">
                  <c:v>0.11032900000000001</c:v>
                </c:pt>
                <c:pt idx="1822">
                  <c:v>0.11039400000000001</c:v>
                </c:pt>
                <c:pt idx="1823">
                  <c:v>0.1100385</c:v>
                </c:pt>
                <c:pt idx="1824">
                  <c:v>0.110066</c:v>
                </c:pt>
                <c:pt idx="1825">
                  <c:v>0.11007050000000002</c:v>
                </c:pt>
                <c:pt idx="1826">
                  <c:v>0.1097675</c:v>
                </c:pt>
                <c:pt idx="1827">
                  <c:v>0.11007499999999999</c:v>
                </c:pt>
                <c:pt idx="1828">
                  <c:v>0.1098785</c:v>
                </c:pt>
                <c:pt idx="1829">
                  <c:v>0.10979699999999999</c:v>
                </c:pt>
                <c:pt idx="1830">
                  <c:v>0.110135</c:v>
                </c:pt>
                <c:pt idx="1831">
                  <c:v>0.1098715</c:v>
                </c:pt>
                <c:pt idx="1832">
                  <c:v>0.109763</c:v>
                </c:pt>
                <c:pt idx="1833">
                  <c:v>0.1097885</c:v>
                </c:pt>
                <c:pt idx="1834">
                  <c:v>0.109916</c:v>
                </c:pt>
                <c:pt idx="1835">
                  <c:v>0.109948</c:v>
                </c:pt>
                <c:pt idx="1836">
                  <c:v>0.109857</c:v>
                </c:pt>
                <c:pt idx="1837">
                  <c:v>0.10983799999999999</c:v>
                </c:pt>
                <c:pt idx="1838">
                  <c:v>0.1100565</c:v>
                </c:pt>
                <c:pt idx="1839">
                  <c:v>0.1098315</c:v>
                </c:pt>
                <c:pt idx="1840">
                  <c:v>0.10992150000000001</c:v>
                </c:pt>
                <c:pt idx="1841">
                  <c:v>0.10990800000000001</c:v>
                </c:pt>
                <c:pt idx="1842">
                  <c:v>0.10972499999999999</c:v>
                </c:pt>
                <c:pt idx="1843">
                  <c:v>0.109935</c:v>
                </c:pt>
                <c:pt idx="1844">
                  <c:v>0.10968850000000001</c:v>
                </c:pt>
                <c:pt idx="1845">
                  <c:v>0.10980000000000001</c:v>
                </c:pt>
                <c:pt idx="1846">
                  <c:v>0.109498</c:v>
                </c:pt>
                <c:pt idx="1847">
                  <c:v>0.109459</c:v>
                </c:pt>
                <c:pt idx="1848">
                  <c:v>0.1096015</c:v>
                </c:pt>
                <c:pt idx="1849">
                  <c:v>0.109539</c:v>
                </c:pt>
                <c:pt idx="1850">
                  <c:v>0.10948099999999999</c:v>
                </c:pt>
                <c:pt idx="1851">
                  <c:v>0.1094995</c:v>
                </c:pt>
                <c:pt idx="1852">
                  <c:v>0.10941150000000001</c:v>
                </c:pt>
                <c:pt idx="1853">
                  <c:v>0.109177</c:v>
                </c:pt>
                <c:pt idx="1854">
                  <c:v>0.1096135</c:v>
                </c:pt>
                <c:pt idx="1855">
                  <c:v>0.10934300000000001</c:v>
                </c:pt>
                <c:pt idx="1856">
                  <c:v>0.109573</c:v>
                </c:pt>
                <c:pt idx="1857">
                  <c:v>0.109137</c:v>
                </c:pt>
                <c:pt idx="1858">
                  <c:v>0.109274</c:v>
                </c:pt>
                <c:pt idx="1859">
                  <c:v>0.1095035</c:v>
                </c:pt>
                <c:pt idx="1860">
                  <c:v>0.10935550000000001</c:v>
                </c:pt>
                <c:pt idx="1861">
                  <c:v>0.1093175</c:v>
                </c:pt>
                <c:pt idx="1862">
                  <c:v>0.1091995</c:v>
                </c:pt>
                <c:pt idx="1863">
                  <c:v>0.109315</c:v>
                </c:pt>
                <c:pt idx="1864">
                  <c:v>0.10929949999999999</c:v>
                </c:pt>
                <c:pt idx="1865">
                  <c:v>0.1093365</c:v>
                </c:pt>
                <c:pt idx="1866">
                  <c:v>0.1092915</c:v>
                </c:pt>
                <c:pt idx="1867">
                  <c:v>0.10922</c:v>
                </c:pt>
                <c:pt idx="1868">
                  <c:v>0.10939549999999999</c:v>
                </c:pt>
                <c:pt idx="1869">
                  <c:v>0.10933899999999999</c:v>
                </c:pt>
                <c:pt idx="1870">
                  <c:v>0.10974250000000001</c:v>
                </c:pt>
                <c:pt idx="1871">
                  <c:v>0.109469</c:v>
                </c:pt>
                <c:pt idx="1872">
                  <c:v>0.109513</c:v>
                </c:pt>
                <c:pt idx="1873">
                  <c:v>0.109719</c:v>
                </c:pt>
                <c:pt idx="1874">
                  <c:v>0.1094725</c:v>
                </c:pt>
                <c:pt idx="1875">
                  <c:v>0.1095385</c:v>
                </c:pt>
                <c:pt idx="1876">
                  <c:v>0.10963900000000001</c:v>
                </c:pt>
                <c:pt idx="1877">
                  <c:v>0.109685</c:v>
                </c:pt>
                <c:pt idx="1878">
                  <c:v>0.10975700000000001</c:v>
                </c:pt>
                <c:pt idx="1879">
                  <c:v>0.109606</c:v>
                </c:pt>
                <c:pt idx="1880">
                  <c:v>0.10951949999999999</c:v>
                </c:pt>
                <c:pt idx="1881">
                  <c:v>0.10944900000000002</c:v>
                </c:pt>
                <c:pt idx="1882">
                  <c:v>0.1098565</c:v>
                </c:pt>
                <c:pt idx="1883">
                  <c:v>0.10964400000000001</c:v>
                </c:pt>
                <c:pt idx="1884">
                  <c:v>0.1096205</c:v>
                </c:pt>
                <c:pt idx="1885">
                  <c:v>0.10959450000000001</c:v>
                </c:pt>
                <c:pt idx="1886">
                  <c:v>0.10967150000000001</c:v>
                </c:pt>
                <c:pt idx="1887">
                  <c:v>0.1096625</c:v>
                </c:pt>
                <c:pt idx="1888">
                  <c:v>0.10949250000000001</c:v>
                </c:pt>
                <c:pt idx="1889">
                  <c:v>0.10972</c:v>
                </c:pt>
                <c:pt idx="1890">
                  <c:v>0.10972950000000001</c:v>
                </c:pt>
                <c:pt idx="1891">
                  <c:v>0.1095505</c:v>
                </c:pt>
                <c:pt idx="1892">
                  <c:v>0.109791</c:v>
                </c:pt>
                <c:pt idx="1893">
                  <c:v>0.109739</c:v>
                </c:pt>
                <c:pt idx="1894">
                  <c:v>0.10997849999999999</c:v>
                </c:pt>
                <c:pt idx="1895">
                  <c:v>0.1098795</c:v>
                </c:pt>
                <c:pt idx="1896">
                  <c:v>0.10999450000000001</c:v>
                </c:pt>
                <c:pt idx="1897">
                  <c:v>0.1099195</c:v>
                </c:pt>
                <c:pt idx="1898">
                  <c:v>0.110086</c:v>
                </c:pt>
                <c:pt idx="1899">
                  <c:v>0.11018500000000001</c:v>
                </c:pt>
                <c:pt idx="1900">
                  <c:v>0.11026850000000001</c:v>
                </c:pt>
                <c:pt idx="1901">
                  <c:v>0.11049100000000001</c:v>
                </c:pt>
                <c:pt idx="1902">
                  <c:v>0.11028450000000001</c:v>
                </c:pt>
                <c:pt idx="1903">
                  <c:v>0.1100925</c:v>
                </c:pt>
                <c:pt idx="1904">
                  <c:v>0.11040000000000001</c:v>
                </c:pt>
                <c:pt idx="1905">
                  <c:v>0.11024049999999999</c:v>
                </c:pt>
                <c:pt idx="1906">
                  <c:v>0.1102165</c:v>
                </c:pt>
                <c:pt idx="1907">
                  <c:v>0.1104035</c:v>
                </c:pt>
                <c:pt idx="1908">
                  <c:v>0.1104325</c:v>
                </c:pt>
                <c:pt idx="1909">
                  <c:v>0.110376</c:v>
                </c:pt>
                <c:pt idx="1910">
                  <c:v>0.1100865</c:v>
                </c:pt>
                <c:pt idx="1911">
                  <c:v>0.11024799999999998</c:v>
                </c:pt>
                <c:pt idx="1912">
                  <c:v>0.110439</c:v>
                </c:pt>
                <c:pt idx="1913">
                  <c:v>0.1102525</c:v>
                </c:pt>
                <c:pt idx="1914">
                  <c:v>0.11029849999999999</c:v>
                </c:pt>
                <c:pt idx="1915">
                  <c:v>0.11060299999999999</c:v>
                </c:pt>
                <c:pt idx="1916">
                  <c:v>0.110471</c:v>
                </c:pt>
                <c:pt idx="1917">
                  <c:v>0.11048400000000001</c:v>
                </c:pt>
                <c:pt idx="1918">
                  <c:v>0.110431</c:v>
                </c:pt>
                <c:pt idx="1919">
                  <c:v>0.110374</c:v>
                </c:pt>
                <c:pt idx="1920">
                  <c:v>0.110443</c:v>
                </c:pt>
                <c:pt idx="1921">
                  <c:v>0.11048699999999999</c:v>
                </c:pt>
                <c:pt idx="1922">
                  <c:v>0.11056450000000001</c:v>
                </c:pt>
                <c:pt idx="1923">
                  <c:v>0.110351</c:v>
                </c:pt>
                <c:pt idx="1924">
                  <c:v>0.109928</c:v>
                </c:pt>
                <c:pt idx="1925">
                  <c:v>0.1101385</c:v>
                </c:pt>
                <c:pt idx="1926">
                  <c:v>0.110026</c:v>
                </c:pt>
                <c:pt idx="1927">
                  <c:v>0.11018550000000001</c:v>
                </c:pt>
                <c:pt idx="1928">
                  <c:v>0.11002799999999999</c:v>
                </c:pt>
                <c:pt idx="1929">
                  <c:v>0.11015000000000001</c:v>
                </c:pt>
                <c:pt idx="1930">
                  <c:v>0.1099155</c:v>
                </c:pt>
                <c:pt idx="1931">
                  <c:v>0.109872</c:v>
                </c:pt>
                <c:pt idx="1932">
                  <c:v>0.10995199999999999</c:v>
                </c:pt>
                <c:pt idx="1933">
                  <c:v>0.10975200000000002</c:v>
                </c:pt>
                <c:pt idx="1934">
                  <c:v>0.109939</c:v>
                </c:pt>
                <c:pt idx="1935">
                  <c:v>0.109932</c:v>
                </c:pt>
                <c:pt idx="1936">
                  <c:v>0.110055</c:v>
                </c:pt>
                <c:pt idx="1937">
                  <c:v>0.109941</c:v>
                </c:pt>
                <c:pt idx="1938">
                  <c:v>0.11005849999999999</c:v>
                </c:pt>
                <c:pt idx="1939">
                  <c:v>0.10999199999999999</c:v>
                </c:pt>
                <c:pt idx="1940">
                  <c:v>0.11014549999999999</c:v>
                </c:pt>
                <c:pt idx="1941">
                  <c:v>0.10990899999999999</c:v>
                </c:pt>
                <c:pt idx="1942">
                  <c:v>0.109782</c:v>
                </c:pt>
                <c:pt idx="1943">
                  <c:v>0.10990549999999999</c:v>
                </c:pt>
                <c:pt idx="1944">
                  <c:v>0.10970050000000001</c:v>
                </c:pt>
                <c:pt idx="1945">
                  <c:v>0.109625</c:v>
                </c:pt>
                <c:pt idx="1946">
                  <c:v>0.10989449999999999</c:v>
                </c:pt>
                <c:pt idx="1947">
                  <c:v>0.10985500000000001</c:v>
                </c:pt>
                <c:pt idx="1948">
                  <c:v>0.10971450000000001</c:v>
                </c:pt>
                <c:pt idx="1949">
                  <c:v>0.109884</c:v>
                </c:pt>
                <c:pt idx="1950">
                  <c:v>0.10962649999999999</c:v>
                </c:pt>
                <c:pt idx="1951">
                  <c:v>0.10968000000000001</c:v>
                </c:pt>
                <c:pt idx="1952">
                  <c:v>0.1100945</c:v>
                </c:pt>
                <c:pt idx="1953">
                  <c:v>0.10983799999999999</c:v>
                </c:pt>
                <c:pt idx="1954">
                  <c:v>0.1098365</c:v>
                </c:pt>
                <c:pt idx="1955">
                  <c:v>0.10967449999999999</c:v>
                </c:pt>
                <c:pt idx="1956">
                  <c:v>0.1097175</c:v>
                </c:pt>
                <c:pt idx="1957">
                  <c:v>0.109428</c:v>
                </c:pt>
                <c:pt idx="1958">
                  <c:v>0.10979650000000001</c:v>
                </c:pt>
                <c:pt idx="1959">
                  <c:v>0.10992349999999999</c:v>
                </c:pt>
                <c:pt idx="1960">
                  <c:v>0.110127</c:v>
                </c:pt>
                <c:pt idx="1961">
                  <c:v>0.10976949999999999</c:v>
                </c:pt>
                <c:pt idx="1962">
                  <c:v>0.10968550000000001</c:v>
                </c:pt>
                <c:pt idx="1963">
                  <c:v>0.1096375</c:v>
                </c:pt>
                <c:pt idx="1964">
                  <c:v>0.1097335</c:v>
                </c:pt>
                <c:pt idx="1965">
                  <c:v>0.109307</c:v>
                </c:pt>
                <c:pt idx="1966">
                  <c:v>0.10950550000000001</c:v>
                </c:pt>
                <c:pt idx="1967">
                  <c:v>0.10937999999999999</c:v>
                </c:pt>
                <c:pt idx="1968">
                  <c:v>0.10919399999999999</c:v>
                </c:pt>
                <c:pt idx="1969">
                  <c:v>0.10919849999999999</c:v>
                </c:pt>
                <c:pt idx="1970">
                  <c:v>0.1093705</c:v>
                </c:pt>
                <c:pt idx="1971">
                  <c:v>0.109261</c:v>
                </c:pt>
                <c:pt idx="1972">
                  <c:v>0.10928499999999999</c:v>
                </c:pt>
                <c:pt idx="1973">
                  <c:v>0.1095145</c:v>
                </c:pt>
                <c:pt idx="1974">
                  <c:v>0.1093225</c:v>
                </c:pt>
                <c:pt idx="1975">
                  <c:v>0.10936849999999999</c:v>
                </c:pt>
                <c:pt idx="1976">
                  <c:v>0.1090855</c:v>
                </c:pt>
                <c:pt idx="1977">
                  <c:v>0.10894499999999999</c:v>
                </c:pt>
                <c:pt idx="1978">
                  <c:v>0.109227</c:v>
                </c:pt>
                <c:pt idx="1979">
                  <c:v>0.10913100000000001</c:v>
                </c:pt>
                <c:pt idx="1980">
                  <c:v>0.109333</c:v>
                </c:pt>
                <c:pt idx="1981">
                  <c:v>0.109273</c:v>
                </c:pt>
                <c:pt idx="1982">
                  <c:v>0.10923099999999999</c:v>
                </c:pt>
                <c:pt idx="1983">
                  <c:v>0.1091385</c:v>
                </c:pt>
                <c:pt idx="1984">
                  <c:v>0.10922899999999999</c:v>
                </c:pt>
                <c:pt idx="1985">
                  <c:v>0.108973</c:v>
                </c:pt>
                <c:pt idx="1986">
                  <c:v>0.10886700000000001</c:v>
                </c:pt>
                <c:pt idx="1987">
                  <c:v>0.10898150000000001</c:v>
                </c:pt>
                <c:pt idx="1988">
                  <c:v>0.10895349999999999</c:v>
                </c:pt>
                <c:pt idx="1989">
                  <c:v>0.10876849999999999</c:v>
                </c:pt>
                <c:pt idx="1990">
                  <c:v>0.108637</c:v>
                </c:pt>
                <c:pt idx="1991">
                  <c:v>0.1087265</c:v>
                </c:pt>
                <c:pt idx="1992">
                  <c:v>0.10855000000000001</c:v>
                </c:pt>
                <c:pt idx="1993">
                  <c:v>0.10845949999999999</c:v>
                </c:pt>
                <c:pt idx="1994">
                  <c:v>0.10854050000000001</c:v>
                </c:pt>
                <c:pt idx="1995">
                  <c:v>0.1087105</c:v>
                </c:pt>
                <c:pt idx="1996">
                  <c:v>0.10858950000000001</c:v>
                </c:pt>
                <c:pt idx="1997">
                  <c:v>0.108682</c:v>
                </c:pt>
                <c:pt idx="1998">
                  <c:v>0.1088515</c:v>
                </c:pt>
                <c:pt idx="1999">
                  <c:v>0.10867</c:v>
                </c:pt>
                <c:pt idx="2000">
                  <c:v>0.1085965</c:v>
                </c:pt>
                <c:pt idx="2001">
                  <c:v>0.10834299999999999</c:v>
                </c:pt>
                <c:pt idx="2002">
                  <c:v>0.10829800000000001</c:v>
                </c:pt>
                <c:pt idx="2003">
                  <c:v>0.10849</c:v>
                </c:pt>
                <c:pt idx="2004">
                  <c:v>0.108552</c:v>
                </c:pt>
                <c:pt idx="2005">
                  <c:v>0.10857349999999999</c:v>
                </c:pt>
                <c:pt idx="2006">
                  <c:v>0.1086285</c:v>
                </c:pt>
                <c:pt idx="2007">
                  <c:v>0.1085185</c:v>
                </c:pt>
                <c:pt idx="2008">
                  <c:v>0.10895300000000001</c:v>
                </c:pt>
                <c:pt idx="2009">
                  <c:v>0.10864750000000001</c:v>
                </c:pt>
                <c:pt idx="2010">
                  <c:v>0.10910550000000001</c:v>
                </c:pt>
                <c:pt idx="2011">
                  <c:v>0.1091575</c:v>
                </c:pt>
                <c:pt idx="2012">
                  <c:v>0.109232</c:v>
                </c:pt>
                <c:pt idx="2013">
                  <c:v>0.10946299999999999</c:v>
                </c:pt>
                <c:pt idx="2014">
                  <c:v>0.10938300000000001</c:v>
                </c:pt>
                <c:pt idx="2015">
                  <c:v>0.1088915</c:v>
                </c:pt>
                <c:pt idx="2016">
                  <c:v>0.10910300000000001</c:v>
                </c:pt>
                <c:pt idx="2017">
                  <c:v>0.109152</c:v>
                </c:pt>
                <c:pt idx="2018">
                  <c:v>0.109029</c:v>
                </c:pt>
                <c:pt idx="2019">
                  <c:v>0.10897999999999999</c:v>
                </c:pt>
                <c:pt idx="2020">
                  <c:v>0.109349</c:v>
                </c:pt>
                <c:pt idx="2021">
                  <c:v>0.1110995</c:v>
                </c:pt>
                <c:pt idx="2022">
                  <c:v>0.113648</c:v>
                </c:pt>
                <c:pt idx="2023">
                  <c:v>0.1138155</c:v>
                </c:pt>
                <c:pt idx="2024">
                  <c:v>0.11392099999999999</c:v>
                </c:pt>
                <c:pt idx="2025">
                  <c:v>0.113805</c:v>
                </c:pt>
                <c:pt idx="2026">
                  <c:v>0.1142175</c:v>
                </c:pt>
                <c:pt idx="2027">
                  <c:v>0.11428000000000001</c:v>
                </c:pt>
                <c:pt idx="2028">
                  <c:v>0.11427549999999999</c:v>
                </c:pt>
                <c:pt idx="2029">
                  <c:v>0.1146635</c:v>
                </c:pt>
                <c:pt idx="2030">
                  <c:v>0.11460499999999998</c:v>
                </c:pt>
                <c:pt idx="2031">
                  <c:v>0.1145245</c:v>
                </c:pt>
                <c:pt idx="2032">
                  <c:v>0.1144405</c:v>
                </c:pt>
                <c:pt idx="2033">
                  <c:v>0.1146525</c:v>
                </c:pt>
                <c:pt idx="2034">
                  <c:v>0.1141905</c:v>
                </c:pt>
                <c:pt idx="2035">
                  <c:v>0.1140195</c:v>
                </c:pt>
                <c:pt idx="2036">
                  <c:v>0.113926</c:v>
                </c:pt>
                <c:pt idx="2037">
                  <c:v>0.1141045</c:v>
                </c:pt>
                <c:pt idx="2038">
                  <c:v>0.11434850000000001</c:v>
                </c:pt>
                <c:pt idx="2039">
                  <c:v>0.113984</c:v>
                </c:pt>
                <c:pt idx="2040">
                  <c:v>0.11409749999999999</c:v>
                </c:pt>
                <c:pt idx="2041">
                  <c:v>0.11415700000000001</c:v>
                </c:pt>
                <c:pt idx="2042">
                  <c:v>0.11439150000000001</c:v>
                </c:pt>
                <c:pt idx="2043">
                  <c:v>0.114423</c:v>
                </c:pt>
                <c:pt idx="2044">
                  <c:v>0.1145495</c:v>
                </c:pt>
                <c:pt idx="2045">
                  <c:v>0.11445949999999999</c:v>
                </c:pt>
                <c:pt idx="2046">
                  <c:v>0.114564</c:v>
                </c:pt>
                <c:pt idx="2047">
                  <c:v>0.11473349999999999</c:v>
                </c:pt>
                <c:pt idx="2048">
                  <c:v>0.114817</c:v>
                </c:pt>
                <c:pt idx="2049">
                  <c:v>0.11502899999999999</c:v>
                </c:pt>
                <c:pt idx="2050">
                  <c:v>0.11509950000000001</c:v>
                </c:pt>
                <c:pt idx="2051">
                  <c:v>0.114593</c:v>
                </c:pt>
                <c:pt idx="2052">
                  <c:v>0.11463050000000001</c:v>
                </c:pt>
                <c:pt idx="2053">
                  <c:v>0.11435200000000001</c:v>
                </c:pt>
                <c:pt idx="2054">
                  <c:v>0.11442500000000001</c:v>
                </c:pt>
                <c:pt idx="2055">
                  <c:v>0.11448050000000001</c:v>
                </c:pt>
                <c:pt idx="2056">
                  <c:v>0.11458700000000001</c:v>
                </c:pt>
                <c:pt idx="2057">
                  <c:v>0.11465299999999999</c:v>
                </c:pt>
                <c:pt idx="2058">
                  <c:v>0.114464</c:v>
                </c:pt>
                <c:pt idx="2059">
                  <c:v>0.11436350000000001</c:v>
                </c:pt>
                <c:pt idx="2060">
                  <c:v>0.11436949999999999</c:v>
                </c:pt>
                <c:pt idx="2061">
                  <c:v>0.114588</c:v>
                </c:pt>
                <c:pt idx="2062">
                  <c:v>0.1145805</c:v>
                </c:pt>
                <c:pt idx="2063">
                  <c:v>0.1141645</c:v>
                </c:pt>
                <c:pt idx="2064">
                  <c:v>0.11415850000000001</c:v>
                </c:pt>
                <c:pt idx="2065">
                  <c:v>0.11422499999999999</c:v>
                </c:pt>
                <c:pt idx="2066">
                  <c:v>0.11386350000000001</c:v>
                </c:pt>
                <c:pt idx="2067">
                  <c:v>0.113846</c:v>
                </c:pt>
                <c:pt idx="2068">
                  <c:v>0.11375249999999999</c:v>
                </c:pt>
                <c:pt idx="2069">
                  <c:v>0.11369849999999999</c:v>
                </c:pt>
                <c:pt idx="2070">
                  <c:v>0.11369849999999999</c:v>
                </c:pt>
                <c:pt idx="2071">
                  <c:v>0.113604</c:v>
                </c:pt>
                <c:pt idx="2072">
                  <c:v>0.11329900000000001</c:v>
                </c:pt>
                <c:pt idx="2073">
                  <c:v>0.1129985</c:v>
                </c:pt>
                <c:pt idx="2074">
                  <c:v>0.112744</c:v>
                </c:pt>
                <c:pt idx="2075">
                  <c:v>0.1130075</c:v>
                </c:pt>
                <c:pt idx="2076">
                  <c:v>0.11268349999999999</c:v>
                </c:pt>
                <c:pt idx="2077">
                  <c:v>0.1127015</c:v>
                </c:pt>
                <c:pt idx="2078">
                  <c:v>0.112773</c:v>
                </c:pt>
                <c:pt idx="2079">
                  <c:v>0.11265850000000001</c:v>
                </c:pt>
                <c:pt idx="2080">
                  <c:v>0.11261249999999999</c:v>
                </c:pt>
                <c:pt idx="2081">
                  <c:v>0.11248249999999999</c:v>
                </c:pt>
                <c:pt idx="2082">
                  <c:v>0.112496</c:v>
                </c:pt>
                <c:pt idx="2083">
                  <c:v>0.112499</c:v>
                </c:pt>
                <c:pt idx="2084">
                  <c:v>0.112708</c:v>
                </c:pt>
                <c:pt idx="2085">
                  <c:v>0.11255799999999999</c:v>
                </c:pt>
                <c:pt idx="2086">
                  <c:v>0.1121895</c:v>
                </c:pt>
                <c:pt idx="2087">
                  <c:v>0.1123615</c:v>
                </c:pt>
                <c:pt idx="2088">
                  <c:v>0.11233949999999999</c:v>
                </c:pt>
                <c:pt idx="2089">
                  <c:v>0.1122655</c:v>
                </c:pt>
                <c:pt idx="2090">
                  <c:v>0.11228700000000001</c:v>
                </c:pt>
                <c:pt idx="2091">
                  <c:v>0.112167</c:v>
                </c:pt>
                <c:pt idx="2092">
                  <c:v>0.11206100000000001</c:v>
                </c:pt>
                <c:pt idx="2093">
                  <c:v>0.11229450000000001</c:v>
                </c:pt>
                <c:pt idx="2094">
                  <c:v>0.1121795</c:v>
                </c:pt>
                <c:pt idx="2095">
                  <c:v>0.1121965</c:v>
                </c:pt>
                <c:pt idx="2096">
                  <c:v>0.1126875</c:v>
                </c:pt>
                <c:pt idx="2097">
                  <c:v>0.11287450000000002</c:v>
                </c:pt>
                <c:pt idx="2098">
                  <c:v>0.11295000000000001</c:v>
                </c:pt>
                <c:pt idx="2099">
                  <c:v>0.11262999999999999</c:v>
                </c:pt>
                <c:pt idx="2100">
                  <c:v>0.1124455</c:v>
                </c:pt>
                <c:pt idx="2101">
                  <c:v>0.11278100000000001</c:v>
                </c:pt>
                <c:pt idx="2102">
                  <c:v>0.1125655</c:v>
                </c:pt>
                <c:pt idx="2103">
                  <c:v>0.11269949999999999</c:v>
                </c:pt>
                <c:pt idx="2104">
                  <c:v>0.1126045</c:v>
                </c:pt>
                <c:pt idx="2105">
                  <c:v>0.11254699999999999</c:v>
                </c:pt>
                <c:pt idx="2106">
                  <c:v>0.11258899999999999</c:v>
                </c:pt>
                <c:pt idx="2107">
                  <c:v>0.112438</c:v>
                </c:pt>
                <c:pt idx="2108">
                  <c:v>0.11238650000000001</c:v>
                </c:pt>
                <c:pt idx="2109">
                  <c:v>0.112136</c:v>
                </c:pt>
                <c:pt idx="2110">
                  <c:v>0.1121375</c:v>
                </c:pt>
                <c:pt idx="2111">
                  <c:v>0.11192300000000001</c:v>
                </c:pt>
                <c:pt idx="2112">
                  <c:v>0.112125</c:v>
                </c:pt>
                <c:pt idx="2113">
                  <c:v>0.11216899999999999</c:v>
                </c:pt>
                <c:pt idx="2114">
                  <c:v>0.112437</c:v>
                </c:pt>
                <c:pt idx="2115">
                  <c:v>0.11232449999999999</c:v>
                </c:pt>
                <c:pt idx="2116">
                  <c:v>0.11224150000000001</c:v>
                </c:pt>
                <c:pt idx="2117">
                  <c:v>0.111988</c:v>
                </c:pt>
                <c:pt idx="2118">
                  <c:v>0.11190899999999999</c:v>
                </c:pt>
                <c:pt idx="2119">
                  <c:v>0.11207650000000001</c:v>
                </c:pt>
                <c:pt idx="2120">
                  <c:v>0.11204650000000001</c:v>
                </c:pt>
                <c:pt idx="2121">
                  <c:v>0.11202799999999999</c:v>
                </c:pt>
                <c:pt idx="2122">
                  <c:v>0.1120835</c:v>
                </c:pt>
                <c:pt idx="2123">
                  <c:v>0.11200649999999999</c:v>
                </c:pt>
                <c:pt idx="2124">
                  <c:v>0.11202449999999999</c:v>
                </c:pt>
                <c:pt idx="2125">
                  <c:v>0.112126</c:v>
                </c:pt>
                <c:pt idx="2126">
                  <c:v>0.112063</c:v>
                </c:pt>
                <c:pt idx="2127">
                  <c:v>0.11194849999999999</c:v>
                </c:pt>
                <c:pt idx="2128">
                  <c:v>0.11202250000000001</c:v>
                </c:pt>
                <c:pt idx="2129">
                  <c:v>0.11180950000000001</c:v>
                </c:pt>
                <c:pt idx="2130">
                  <c:v>0.1120285</c:v>
                </c:pt>
                <c:pt idx="2131">
                  <c:v>0.111994</c:v>
                </c:pt>
                <c:pt idx="2132">
                  <c:v>0.11202150000000001</c:v>
                </c:pt>
                <c:pt idx="2133">
                  <c:v>0.11167050000000001</c:v>
                </c:pt>
                <c:pt idx="2134">
                  <c:v>0.11156700000000001</c:v>
                </c:pt>
                <c:pt idx="2135">
                  <c:v>0.11163049999999999</c:v>
                </c:pt>
                <c:pt idx="2136">
                  <c:v>0.111636</c:v>
                </c:pt>
                <c:pt idx="2137">
                  <c:v>0.1116765</c:v>
                </c:pt>
                <c:pt idx="2138">
                  <c:v>0.11156000000000001</c:v>
                </c:pt>
                <c:pt idx="2139">
                  <c:v>0.11140699999999999</c:v>
                </c:pt>
                <c:pt idx="2140">
                  <c:v>0.11114300000000001</c:v>
                </c:pt>
                <c:pt idx="2141">
                  <c:v>0.11138150000000001</c:v>
                </c:pt>
                <c:pt idx="2142">
                  <c:v>0.111863</c:v>
                </c:pt>
                <c:pt idx="2143">
                  <c:v>0.111202</c:v>
                </c:pt>
                <c:pt idx="2144">
                  <c:v>0.1116965</c:v>
                </c:pt>
                <c:pt idx="2145">
                  <c:v>0.11201699999999999</c:v>
                </c:pt>
                <c:pt idx="2146">
                  <c:v>0.1120235</c:v>
                </c:pt>
                <c:pt idx="2147">
                  <c:v>0.1122215</c:v>
                </c:pt>
                <c:pt idx="2148">
                  <c:v>0.1121335</c:v>
                </c:pt>
                <c:pt idx="2149">
                  <c:v>0.1117805</c:v>
                </c:pt>
                <c:pt idx="2150">
                  <c:v>0.111773</c:v>
                </c:pt>
                <c:pt idx="2151">
                  <c:v>0.111759</c:v>
                </c:pt>
                <c:pt idx="2152">
                  <c:v>0.112015</c:v>
                </c:pt>
                <c:pt idx="2153">
                  <c:v>0.11209649999999999</c:v>
                </c:pt>
                <c:pt idx="2154">
                  <c:v>0.11190299999999999</c:v>
                </c:pt>
                <c:pt idx="2155">
                  <c:v>0.11190600000000001</c:v>
                </c:pt>
                <c:pt idx="2156">
                  <c:v>0.11193649999999999</c:v>
                </c:pt>
                <c:pt idx="2157">
                  <c:v>0.1119285</c:v>
                </c:pt>
                <c:pt idx="2158">
                  <c:v>0.111941</c:v>
                </c:pt>
                <c:pt idx="2159">
                  <c:v>0.11208600000000002</c:v>
                </c:pt>
                <c:pt idx="2160">
                  <c:v>0.11217599999999998</c:v>
                </c:pt>
                <c:pt idx="2161">
                  <c:v>0.11240299999999999</c:v>
                </c:pt>
                <c:pt idx="2162">
                  <c:v>0.112552</c:v>
                </c:pt>
                <c:pt idx="2163">
                  <c:v>0.11298900000000001</c:v>
                </c:pt>
                <c:pt idx="2164">
                  <c:v>0.1130565</c:v>
                </c:pt>
                <c:pt idx="2165">
                  <c:v>0.11284200000000001</c:v>
                </c:pt>
                <c:pt idx="2166">
                  <c:v>0.11286400000000001</c:v>
                </c:pt>
                <c:pt idx="2167">
                  <c:v>0.11305799999999999</c:v>
                </c:pt>
                <c:pt idx="2168">
                  <c:v>0.10974100000000001</c:v>
                </c:pt>
                <c:pt idx="2169">
                  <c:v>2.19565E-2</c:v>
                </c:pt>
                <c:pt idx="2170">
                  <c:v>4.3959999999999997E-3</c:v>
                </c:pt>
                <c:pt idx="2171">
                  <c:v>1.5488500000000001E-2</c:v>
                </c:pt>
                <c:pt idx="2172">
                  <c:v>5.7716999999999997E-2</c:v>
                </c:pt>
                <c:pt idx="2173">
                  <c:v>7.6127000000000014E-2</c:v>
                </c:pt>
                <c:pt idx="2174">
                  <c:v>0.12230199999999999</c:v>
                </c:pt>
                <c:pt idx="2175">
                  <c:v>0.11838800000000001</c:v>
                </c:pt>
                <c:pt idx="2176">
                  <c:v>0.11793049999999999</c:v>
                </c:pt>
                <c:pt idx="2177">
                  <c:v>0.1172825</c:v>
                </c:pt>
                <c:pt idx="2178">
                  <c:v>0.1175445</c:v>
                </c:pt>
                <c:pt idx="2179">
                  <c:v>0.11738249999999999</c:v>
                </c:pt>
                <c:pt idx="2180">
                  <c:v>0.1174505</c:v>
                </c:pt>
                <c:pt idx="2181">
                  <c:v>0.1171135</c:v>
                </c:pt>
                <c:pt idx="2182">
                  <c:v>0.1167585</c:v>
                </c:pt>
                <c:pt idx="2183">
                  <c:v>0.11623599999999999</c:v>
                </c:pt>
                <c:pt idx="2184">
                  <c:v>0.11627199999999999</c:v>
                </c:pt>
                <c:pt idx="2185">
                  <c:v>0.11577850000000001</c:v>
                </c:pt>
                <c:pt idx="2186">
                  <c:v>0.114887</c:v>
                </c:pt>
                <c:pt idx="2187">
                  <c:v>0.11525350000000001</c:v>
                </c:pt>
                <c:pt idx="2188">
                  <c:v>0.11483449999999999</c:v>
                </c:pt>
                <c:pt idx="2189">
                  <c:v>0.11459100000000001</c:v>
                </c:pt>
                <c:pt idx="2190">
                  <c:v>0.11505899999999999</c:v>
                </c:pt>
                <c:pt idx="2191">
                  <c:v>0.1142435</c:v>
                </c:pt>
                <c:pt idx="2192">
                  <c:v>0.116228</c:v>
                </c:pt>
                <c:pt idx="2193">
                  <c:v>0.11940949999999999</c:v>
                </c:pt>
                <c:pt idx="2194">
                  <c:v>0.120211</c:v>
                </c:pt>
                <c:pt idx="2195">
                  <c:v>0.12046700000000002</c:v>
                </c:pt>
                <c:pt idx="2196">
                  <c:v>0.12065700000000001</c:v>
                </c:pt>
                <c:pt idx="2197">
                  <c:v>0.120045</c:v>
                </c:pt>
                <c:pt idx="2198">
                  <c:v>0.11891</c:v>
                </c:pt>
                <c:pt idx="2199">
                  <c:v>0.1192835</c:v>
                </c:pt>
                <c:pt idx="2200">
                  <c:v>0.1183015</c:v>
                </c:pt>
                <c:pt idx="2201">
                  <c:v>0.117229</c:v>
                </c:pt>
                <c:pt idx="2202">
                  <c:v>0.1149015</c:v>
                </c:pt>
                <c:pt idx="2203">
                  <c:v>0.1168035</c:v>
                </c:pt>
                <c:pt idx="2204">
                  <c:v>0.11622649999999998</c:v>
                </c:pt>
                <c:pt idx="2205">
                  <c:v>0.11586100000000001</c:v>
                </c:pt>
                <c:pt idx="2206">
                  <c:v>0.11559</c:v>
                </c:pt>
                <c:pt idx="2207">
                  <c:v>0.1149495</c:v>
                </c:pt>
                <c:pt idx="2208">
                  <c:v>0.101119</c:v>
                </c:pt>
                <c:pt idx="2209">
                  <c:v>0.108433</c:v>
                </c:pt>
                <c:pt idx="2210">
                  <c:v>0.108809</c:v>
                </c:pt>
                <c:pt idx="2211">
                  <c:v>0.108866</c:v>
                </c:pt>
                <c:pt idx="2212">
                  <c:v>0.1083385</c:v>
                </c:pt>
                <c:pt idx="2213">
                  <c:v>0.107932</c:v>
                </c:pt>
                <c:pt idx="2214">
                  <c:v>0.10764850000000001</c:v>
                </c:pt>
                <c:pt idx="2215">
                  <c:v>0.10707400000000002</c:v>
                </c:pt>
                <c:pt idx="2216">
                  <c:v>0.10625749999999999</c:v>
                </c:pt>
                <c:pt idx="2217">
                  <c:v>0.105382</c:v>
                </c:pt>
                <c:pt idx="2218">
                  <c:v>0.1043005</c:v>
                </c:pt>
                <c:pt idx="2219">
                  <c:v>0.10316400000000001</c:v>
                </c:pt>
                <c:pt idx="2220">
                  <c:v>0.10199250000000001</c:v>
                </c:pt>
                <c:pt idx="2221">
                  <c:v>9.756200000000001E-2</c:v>
                </c:pt>
                <c:pt idx="2222">
                  <c:v>9.3775000000000011E-2</c:v>
                </c:pt>
                <c:pt idx="2223">
                  <c:v>9.1851499999999989E-2</c:v>
                </c:pt>
                <c:pt idx="2224">
                  <c:v>8.9109999999999953E-2</c:v>
                </c:pt>
                <c:pt idx="2225">
                  <c:v>8.4832499999999991E-2</c:v>
                </c:pt>
                <c:pt idx="2226">
                  <c:v>7.7954499999999996E-2</c:v>
                </c:pt>
                <c:pt idx="2227">
                  <c:v>7.4689999999999993E-2</c:v>
                </c:pt>
                <c:pt idx="2228">
                  <c:v>7.1194000000000007E-2</c:v>
                </c:pt>
                <c:pt idx="2229">
                  <c:v>6.8137500000000004E-2</c:v>
                </c:pt>
                <c:pt idx="2230">
                  <c:v>6.5717999999999999E-2</c:v>
                </c:pt>
                <c:pt idx="2231">
                  <c:v>6.3361000000000001E-2</c:v>
                </c:pt>
                <c:pt idx="2232">
                  <c:v>6.0695499999999999E-2</c:v>
                </c:pt>
                <c:pt idx="2233">
                  <c:v>5.8951000000000003E-2</c:v>
                </c:pt>
                <c:pt idx="2234">
                  <c:v>5.8127999999999999E-2</c:v>
                </c:pt>
                <c:pt idx="2235">
                  <c:v>5.7915500000000002E-2</c:v>
                </c:pt>
                <c:pt idx="2236">
                  <c:v>5.7885999999999993E-2</c:v>
                </c:pt>
                <c:pt idx="2237">
                  <c:v>5.7682000000000004E-2</c:v>
                </c:pt>
                <c:pt idx="2238">
                  <c:v>5.7307000000000004E-2</c:v>
                </c:pt>
                <c:pt idx="2239">
                  <c:v>5.6713E-2</c:v>
                </c:pt>
                <c:pt idx="2240">
                  <c:v>5.6133000000000002E-2</c:v>
                </c:pt>
                <c:pt idx="2241">
                  <c:v>5.55205E-2</c:v>
                </c:pt>
                <c:pt idx="2242">
                  <c:v>5.5095499999999999E-2</c:v>
                </c:pt>
                <c:pt idx="2243">
                  <c:v>5.4748000000000005E-2</c:v>
                </c:pt>
                <c:pt idx="2244">
                  <c:v>5.4215500000000007E-2</c:v>
                </c:pt>
                <c:pt idx="2245">
                  <c:v>5.3567999999999998E-2</c:v>
                </c:pt>
                <c:pt idx="2246">
                  <c:v>5.2880499999999997E-2</c:v>
                </c:pt>
                <c:pt idx="2247">
                  <c:v>5.2095500000000003E-2</c:v>
                </c:pt>
                <c:pt idx="2248">
                  <c:v>5.1324500000000002E-2</c:v>
                </c:pt>
                <c:pt idx="2249">
                  <c:v>5.0741500000000002E-2</c:v>
                </c:pt>
                <c:pt idx="2250">
                  <c:v>5.0251000000000004E-2</c:v>
                </c:pt>
                <c:pt idx="2251">
                  <c:v>4.9831E-2</c:v>
                </c:pt>
                <c:pt idx="2252">
                  <c:v>4.9419499999999998E-2</c:v>
                </c:pt>
                <c:pt idx="2253">
                  <c:v>4.8894000000000007E-2</c:v>
                </c:pt>
                <c:pt idx="2254">
                  <c:v>4.8292499999999947E-2</c:v>
                </c:pt>
                <c:pt idx="2255">
                  <c:v>4.7665000000000006E-2</c:v>
                </c:pt>
                <c:pt idx="2256">
                  <c:v>4.69795E-2</c:v>
                </c:pt>
                <c:pt idx="2257">
                  <c:v>4.6293999999999995E-2</c:v>
                </c:pt>
                <c:pt idx="2258">
                  <c:v>4.5641500000000002E-2</c:v>
                </c:pt>
                <c:pt idx="2259">
                  <c:v>4.5010999999999995E-2</c:v>
                </c:pt>
                <c:pt idx="2260">
                  <c:v>4.4602000000000003E-2</c:v>
                </c:pt>
                <c:pt idx="2261">
                  <c:v>4.4397499999999999E-2</c:v>
                </c:pt>
                <c:pt idx="2262">
                  <c:v>4.43775E-2</c:v>
                </c:pt>
                <c:pt idx="2263">
                  <c:v>4.4323999999999995E-2</c:v>
                </c:pt>
                <c:pt idx="2264">
                  <c:v>4.412649999999995E-2</c:v>
                </c:pt>
                <c:pt idx="2265">
                  <c:v>4.3679999999999997E-2</c:v>
                </c:pt>
                <c:pt idx="2266">
                  <c:v>4.3158499999999947E-2</c:v>
                </c:pt>
                <c:pt idx="2267">
                  <c:v>4.2593500000000006E-2</c:v>
                </c:pt>
                <c:pt idx="2268">
                  <c:v>4.2129999999999994E-2</c:v>
                </c:pt>
                <c:pt idx="2269">
                  <c:v>4.1682000000000004E-2</c:v>
                </c:pt>
                <c:pt idx="2270">
                  <c:v>4.1223500000000003E-2</c:v>
                </c:pt>
                <c:pt idx="2271">
                  <c:v>4.0712500000000006E-2</c:v>
                </c:pt>
                <c:pt idx="2272">
                  <c:v>4.0259500000000004E-2</c:v>
                </c:pt>
                <c:pt idx="2273">
                  <c:v>3.9988000000000003E-2</c:v>
                </c:pt>
                <c:pt idx="2274">
                  <c:v>3.9765500000000002E-2</c:v>
                </c:pt>
                <c:pt idx="2275">
                  <c:v>3.9405500000000003E-2</c:v>
                </c:pt>
                <c:pt idx="2276">
                  <c:v>3.8876500000000001E-2</c:v>
                </c:pt>
                <c:pt idx="2277">
                  <c:v>3.8298499999999895E-2</c:v>
                </c:pt>
                <c:pt idx="2278">
                  <c:v>3.7777999999999951E-2</c:v>
                </c:pt>
                <c:pt idx="2279">
                  <c:v>3.7295500000000002E-2</c:v>
                </c:pt>
                <c:pt idx="2280">
                  <c:v>3.6778999999999951E-2</c:v>
                </c:pt>
                <c:pt idx="2281">
                  <c:v>3.6237999999999999E-2</c:v>
                </c:pt>
                <c:pt idx="2282">
                  <c:v>3.57465E-2</c:v>
                </c:pt>
                <c:pt idx="2283">
                  <c:v>3.5346999999999955E-2</c:v>
                </c:pt>
                <c:pt idx="2284">
                  <c:v>3.5014000000000003E-2</c:v>
                </c:pt>
                <c:pt idx="2285">
                  <c:v>3.47465E-2</c:v>
                </c:pt>
                <c:pt idx="2286">
                  <c:v>3.4529999999999998E-2</c:v>
                </c:pt>
                <c:pt idx="2287">
                  <c:v>3.4328000000000004E-2</c:v>
                </c:pt>
                <c:pt idx="2288">
                  <c:v>3.4098500000000004E-2</c:v>
                </c:pt>
                <c:pt idx="2289">
                  <c:v>3.3881500000000002E-2</c:v>
                </c:pt>
                <c:pt idx="2290">
                  <c:v>3.3735500000000002E-2</c:v>
                </c:pt>
                <c:pt idx="2291">
                  <c:v>3.3612000000000003E-2</c:v>
                </c:pt>
                <c:pt idx="2292">
                  <c:v>3.3369500000000003E-2</c:v>
                </c:pt>
                <c:pt idx="2293">
                  <c:v>3.3087499999999999E-2</c:v>
                </c:pt>
                <c:pt idx="2294">
                  <c:v>3.2766500000000004E-2</c:v>
                </c:pt>
                <c:pt idx="2295">
                  <c:v>3.2509500000000004E-2</c:v>
                </c:pt>
                <c:pt idx="2296">
                  <c:v>3.2391999999999997E-2</c:v>
                </c:pt>
                <c:pt idx="2297">
                  <c:v>3.2313500000000002E-2</c:v>
                </c:pt>
                <c:pt idx="2298">
                  <c:v>3.2170999999999998E-2</c:v>
                </c:pt>
                <c:pt idx="2299">
                  <c:v>3.1947999999999949E-2</c:v>
                </c:pt>
                <c:pt idx="2300">
                  <c:v>3.1692999999999999E-2</c:v>
                </c:pt>
                <c:pt idx="2301">
                  <c:v>3.1435499999999998E-2</c:v>
                </c:pt>
                <c:pt idx="2302">
                  <c:v>3.1179999999999999E-2</c:v>
                </c:pt>
                <c:pt idx="2303">
                  <c:v>3.0977999999999947E-2</c:v>
                </c:pt>
                <c:pt idx="2304">
                  <c:v>3.0853499999999999E-2</c:v>
                </c:pt>
                <c:pt idx="2305">
                  <c:v>3.0737999999999998E-2</c:v>
                </c:pt>
                <c:pt idx="2306">
                  <c:v>3.0581000000000004E-2</c:v>
                </c:pt>
                <c:pt idx="2307">
                  <c:v>3.0452000000000003E-2</c:v>
                </c:pt>
                <c:pt idx="2308">
                  <c:v>3.0286E-2</c:v>
                </c:pt>
                <c:pt idx="2309">
                  <c:v>3.0084999999999952E-2</c:v>
                </c:pt>
                <c:pt idx="2310">
                  <c:v>2.9894999999999949E-2</c:v>
                </c:pt>
                <c:pt idx="2311">
                  <c:v>2.9726500000000003E-2</c:v>
                </c:pt>
                <c:pt idx="2312">
                  <c:v>2.9583500000000002E-2</c:v>
                </c:pt>
                <c:pt idx="2313">
                  <c:v>2.9455999999999948E-2</c:v>
                </c:pt>
                <c:pt idx="2314">
                  <c:v>2.9332E-2</c:v>
                </c:pt>
                <c:pt idx="2315">
                  <c:v>2.92205E-2</c:v>
                </c:pt>
                <c:pt idx="2316">
                  <c:v>2.9108000000000002E-2</c:v>
                </c:pt>
                <c:pt idx="2317">
                  <c:v>2.9021499999999947E-2</c:v>
                </c:pt>
                <c:pt idx="2318">
                  <c:v>2.89705E-2</c:v>
                </c:pt>
                <c:pt idx="2319">
                  <c:v>2.8899000000000001E-2</c:v>
                </c:pt>
                <c:pt idx="2320">
                  <c:v>2.8799999999999999E-2</c:v>
                </c:pt>
                <c:pt idx="2321">
                  <c:v>2.8705999999999999E-2</c:v>
                </c:pt>
                <c:pt idx="2322">
                  <c:v>2.8648000000000003E-2</c:v>
                </c:pt>
                <c:pt idx="2323">
                  <c:v>2.8680999999999998E-2</c:v>
                </c:pt>
                <c:pt idx="2324">
                  <c:v>2.8684000000000001E-2</c:v>
                </c:pt>
                <c:pt idx="2325">
                  <c:v>2.8600999999999998E-2</c:v>
                </c:pt>
                <c:pt idx="2326">
                  <c:v>2.8443000000000003E-2</c:v>
                </c:pt>
                <c:pt idx="2327">
                  <c:v>2.8268999999999999E-2</c:v>
                </c:pt>
                <c:pt idx="2328">
                  <c:v>2.8138E-2</c:v>
                </c:pt>
                <c:pt idx="2329">
                  <c:v>2.805049999999995E-2</c:v>
                </c:pt>
                <c:pt idx="2330">
                  <c:v>2.7917500000000001E-2</c:v>
                </c:pt>
                <c:pt idx="2331">
                  <c:v>2.7745499999999999E-2</c:v>
                </c:pt>
                <c:pt idx="2332">
                  <c:v>2.75625E-2</c:v>
                </c:pt>
                <c:pt idx="2333">
                  <c:v>2.7397999999999999E-2</c:v>
                </c:pt>
                <c:pt idx="2334">
                  <c:v>2.7279000000000001E-2</c:v>
                </c:pt>
                <c:pt idx="2335">
                  <c:v>2.7205500000000001E-2</c:v>
                </c:pt>
                <c:pt idx="2336">
                  <c:v>2.7158000000000002E-2</c:v>
                </c:pt>
                <c:pt idx="2337">
                  <c:v>2.7057999999999999E-2</c:v>
                </c:pt>
                <c:pt idx="2338">
                  <c:v>2.6997E-2</c:v>
                </c:pt>
                <c:pt idx="2339">
                  <c:v>2.6981000000000002E-2</c:v>
                </c:pt>
                <c:pt idx="2340">
                  <c:v>2.6983500000000001E-2</c:v>
                </c:pt>
                <c:pt idx="2341">
                  <c:v>2.6979E-2</c:v>
                </c:pt>
                <c:pt idx="2342">
                  <c:v>2.6957999999999999E-2</c:v>
                </c:pt>
                <c:pt idx="2343">
                  <c:v>2.7004999999999998E-2</c:v>
                </c:pt>
                <c:pt idx="2344">
                  <c:v>2.7120499999999999E-2</c:v>
                </c:pt>
                <c:pt idx="2345">
                  <c:v>2.7192000000000001E-2</c:v>
                </c:pt>
                <c:pt idx="2346">
                  <c:v>2.7129999999999998E-2</c:v>
                </c:pt>
                <c:pt idx="2347">
                  <c:v>2.6998500000000002E-2</c:v>
                </c:pt>
                <c:pt idx="2348">
                  <c:v>2.6810499999999998E-2</c:v>
                </c:pt>
                <c:pt idx="2349">
                  <c:v>2.6588500000000001E-2</c:v>
                </c:pt>
                <c:pt idx="2350">
                  <c:v>2.6380000000000001E-2</c:v>
                </c:pt>
                <c:pt idx="2351">
                  <c:v>2.6220500000000001E-2</c:v>
                </c:pt>
                <c:pt idx="2352">
                  <c:v>2.6089999999999999E-2</c:v>
                </c:pt>
                <c:pt idx="2353">
                  <c:v>2.59525E-2</c:v>
                </c:pt>
                <c:pt idx="2354">
                  <c:v>2.5865000000000003E-2</c:v>
                </c:pt>
                <c:pt idx="2355">
                  <c:v>2.5784500000000002E-2</c:v>
                </c:pt>
                <c:pt idx="2356">
                  <c:v>2.5707000000000001E-2</c:v>
                </c:pt>
                <c:pt idx="2357">
                  <c:v>2.5582000000000001E-2</c:v>
                </c:pt>
                <c:pt idx="2358">
                  <c:v>2.5426999999999998E-2</c:v>
                </c:pt>
                <c:pt idx="2359">
                  <c:v>2.5325499999999997E-2</c:v>
                </c:pt>
                <c:pt idx="2360">
                  <c:v>2.5310000000000003E-2</c:v>
                </c:pt>
                <c:pt idx="2361">
                  <c:v>2.5431000000000002E-2</c:v>
                </c:pt>
                <c:pt idx="2362">
                  <c:v>2.5606499999999997E-2</c:v>
                </c:pt>
                <c:pt idx="2363">
                  <c:v>2.5748500000000001E-2</c:v>
                </c:pt>
                <c:pt idx="2364">
                  <c:v>2.5871500000000002E-2</c:v>
                </c:pt>
                <c:pt idx="2365">
                  <c:v>2.5998500000000001E-2</c:v>
                </c:pt>
                <c:pt idx="2366">
                  <c:v>2.6140999999999998E-2</c:v>
                </c:pt>
                <c:pt idx="2367">
                  <c:v>2.6304000000000001E-2</c:v>
                </c:pt>
                <c:pt idx="2368">
                  <c:v>2.6389000000000003E-2</c:v>
                </c:pt>
                <c:pt idx="2369">
                  <c:v>2.6402999999999999E-2</c:v>
                </c:pt>
                <c:pt idx="2370">
                  <c:v>2.6402999999999999E-2</c:v>
                </c:pt>
                <c:pt idx="2371">
                  <c:v>2.6426000000000002E-2</c:v>
                </c:pt>
                <c:pt idx="2372">
                  <c:v>2.6465499999999999E-2</c:v>
                </c:pt>
                <c:pt idx="2373">
                  <c:v>2.6509000000000001E-2</c:v>
                </c:pt>
                <c:pt idx="2374">
                  <c:v>2.6596000000000002E-2</c:v>
                </c:pt>
                <c:pt idx="2375">
                  <c:v>2.6716E-2</c:v>
                </c:pt>
                <c:pt idx="2376">
                  <c:v>2.6796E-2</c:v>
                </c:pt>
                <c:pt idx="2377">
                  <c:v>2.6862500000000001E-2</c:v>
                </c:pt>
                <c:pt idx="2378">
                  <c:v>2.6928000000000001E-2</c:v>
                </c:pt>
                <c:pt idx="2379">
                  <c:v>2.6968499999999999E-2</c:v>
                </c:pt>
                <c:pt idx="2380">
                  <c:v>2.6974499999999998E-2</c:v>
                </c:pt>
                <c:pt idx="2381">
                  <c:v>2.6991999999999999E-2</c:v>
                </c:pt>
                <c:pt idx="2382">
                  <c:v>2.7015500000000001E-2</c:v>
                </c:pt>
                <c:pt idx="2383">
                  <c:v>2.7046500000000001E-2</c:v>
                </c:pt>
                <c:pt idx="2384">
                  <c:v>2.7060999999999998E-2</c:v>
                </c:pt>
                <c:pt idx="2385">
                  <c:v>2.7020499999999999E-2</c:v>
                </c:pt>
                <c:pt idx="2386">
                  <c:v>2.6905499999999999E-2</c:v>
                </c:pt>
                <c:pt idx="2387">
                  <c:v>2.6806E-2</c:v>
                </c:pt>
                <c:pt idx="2388">
                  <c:v>2.6738500000000002E-2</c:v>
                </c:pt>
                <c:pt idx="2389">
                  <c:v>2.6710499999999998E-2</c:v>
                </c:pt>
                <c:pt idx="2390">
                  <c:v>2.6685500000000001E-2</c:v>
                </c:pt>
                <c:pt idx="2391">
                  <c:v>2.66845E-2</c:v>
                </c:pt>
                <c:pt idx="2392">
                  <c:v>2.6692E-2</c:v>
                </c:pt>
                <c:pt idx="2393">
                  <c:v>2.6703499999999998E-2</c:v>
                </c:pt>
                <c:pt idx="2394">
                  <c:v>2.6738500000000002E-2</c:v>
                </c:pt>
                <c:pt idx="2395">
                  <c:v>2.6796E-2</c:v>
                </c:pt>
                <c:pt idx="2396">
                  <c:v>2.6794000000000002E-2</c:v>
                </c:pt>
                <c:pt idx="2397">
                  <c:v>2.6765999999999998E-2</c:v>
                </c:pt>
                <c:pt idx="2398">
                  <c:v>2.6762499999999998E-2</c:v>
                </c:pt>
                <c:pt idx="2399">
                  <c:v>2.6772500000000001E-2</c:v>
                </c:pt>
                <c:pt idx="2400">
                  <c:v>2.6785E-2</c:v>
                </c:pt>
                <c:pt idx="2401">
                  <c:v>2.6798499999999996E-2</c:v>
                </c:pt>
                <c:pt idx="2402">
                  <c:v>2.6786000000000001E-2</c:v>
                </c:pt>
                <c:pt idx="2403">
                  <c:v>2.6776499999999998E-2</c:v>
                </c:pt>
                <c:pt idx="2404">
                  <c:v>2.6860999999999996E-2</c:v>
                </c:pt>
                <c:pt idx="2405">
                  <c:v>2.6937000000000003E-2</c:v>
                </c:pt>
                <c:pt idx="2406">
                  <c:v>2.6956499999999998E-2</c:v>
                </c:pt>
                <c:pt idx="2407">
                  <c:v>2.6930500000000003E-2</c:v>
                </c:pt>
                <c:pt idx="2408">
                  <c:v>2.6904499999999998E-2</c:v>
                </c:pt>
                <c:pt idx="2409">
                  <c:v>2.6901000000000001E-2</c:v>
                </c:pt>
                <c:pt idx="2410">
                  <c:v>2.6932499999999998E-2</c:v>
                </c:pt>
                <c:pt idx="2411">
                  <c:v>2.69765E-2</c:v>
                </c:pt>
                <c:pt idx="2412">
                  <c:v>2.7011499999999997E-2</c:v>
                </c:pt>
                <c:pt idx="2413">
                  <c:v>2.7013499999999999E-2</c:v>
                </c:pt>
                <c:pt idx="2414">
                  <c:v>2.6995499999999999E-2</c:v>
                </c:pt>
                <c:pt idx="2415">
                  <c:v>2.6962E-2</c:v>
                </c:pt>
                <c:pt idx="2416">
                  <c:v>2.6955E-2</c:v>
                </c:pt>
                <c:pt idx="2417">
                  <c:v>2.69375E-2</c:v>
                </c:pt>
                <c:pt idx="2418">
                  <c:v>2.6887500000000002E-2</c:v>
                </c:pt>
                <c:pt idx="2419">
                  <c:v>2.6869000000000001E-2</c:v>
                </c:pt>
                <c:pt idx="2420">
                  <c:v>2.6865499999999997E-2</c:v>
                </c:pt>
                <c:pt idx="2421">
                  <c:v>2.6867499999999999E-2</c:v>
                </c:pt>
                <c:pt idx="2422">
                  <c:v>2.6880000000000001E-2</c:v>
                </c:pt>
                <c:pt idx="2423">
                  <c:v>2.68585E-2</c:v>
                </c:pt>
                <c:pt idx="2424">
                  <c:v>2.6773999999999999E-2</c:v>
                </c:pt>
                <c:pt idx="2425">
                  <c:v>2.66605E-2</c:v>
                </c:pt>
                <c:pt idx="2426">
                  <c:v>2.6527999999999999E-2</c:v>
                </c:pt>
                <c:pt idx="2427">
                  <c:v>2.6401499999999998E-2</c:v>
                </c:pt>
                <c:pt idx="2428">
                  <c:v>2.6281500000000003E-2</c:v>
                </c:pt>
                <c:pt idx="2429">
                  <c:v>2.61675E-2</c:v>
                </c:pt>
                <c:pt idx="2430">
                  <c:v>2.6054999999999998E-2</c:v>
                </c:pt>
                <c:pt idx="2431">
                  <c:v>2.596E-2</c:v>
                </c:pt>
                <c:pt idx="2432">
                  <c:v>2.5973E-2</c:v>
                </c:pt>
                <c:pt idx="2433">
                  <c:v>2.6036E-2</c:v>
                </c:pt>
                <c:pt idx="2434">
                  <c:v>2.6109999999999998E-2</c:v>
                </c:pt>
                <c:pt idx="2435">
                  <c:v>2.6182499999999997E-2</c:v>
                </c:pt>
                <c:pt idx="2436">
                  <c:v>2.6213E-2</c:v>
                </c:pt>
                <c:pt idx="2437">
                  <c:v>2.62235E-2</c:v>
                </c:pt>
                <c:pt idx="2438">
                  <c:v>2.6237000000000003E-2</c:v>
                </c:pt>
                <c:pt idx="2439">
                  <c:v>2.6302500000000003E-2</c:v>
                </c:pt>
                <c:pt idx="2440">
                  <c:v>2.63135E-2</c:v>
                </c:pt>
                <c:pt idx="2441">
                  <c:v>2.62305E-2</c:v>
                </c:pt>
                <c:pt idx="2442">
                  <c:v>2.6142000000000002E-2</c:v>
                </c:pt>
                <c:pt idx="2443">
                  <c:v>2.6130000000000004E-2</c:v>
                </c:pt>
                <c:pt idx="2444">
                  <c:v>2.6171E-2</c:v>
                </c:pt>
                <c:pt idx="2445">
                  <c:v>2.6175500000000001E-2</c:v>
                </c:pt>
                <c:pt idx="2446">
                  <c:v>2.6166000000000002E-2</c:v>
                </c:pt>
                <c:pt idx="2447">
                  <c:v>2.6151499999999998E-2</c:v>
                </c:pt>
                <c:pt idx="2448">
                  <c:v>2.61675E-2</c:v>
                </c:pt>
                <c:pt idx="2449">
                  <c:v>2.6191000000000002E-2</c:v>
                </c:pt>
                <c:pt idx="2450">
                  <c:v>2.48185E-2</c:v>
                </c:pt>
                <c:pt idx="2451">
                  <c:v>2.6603499999999999E-2</c:v>
                </c:pt>
                <c:pt idx="2452">
                  <c:v>2.6414499999999997E-2</c:v>
                </c:pt>
                <c:pt idx="2453">
                  <c:v>2.6508000000000004E-2</c:v>
                </c:pt>
                <c:pt idx="2454">
                  <c:v>2.6618000000000003E-2</c:v>
                </c:pt>
                <c:pt idx="2455">
                  <c:v>2.6402499999999999E-2</c:v>
                </c:pt>
                <c:pt idx="2456">
                  <c:v>2.6652000000000002E-2</c:v>
                </c:pt>
                <c:pt idx="2457">
                  <c:v>2.6637000000000001E-2</c:v>
                </c:pt>
                <c:pt idx="2458">
                  <c:v>2.6731999999999999E-2</c:v>
                </c:pt>
                <c:pt idx="2459">
                  <c:v>2.6803500000000001E-2</c:v>
                </c:pt>
                <c:pt idx="2460">
                  <c:v>2.6834499999999997E-2</c:v>
                </c:pt>
                <c:pt idx="2461">
                  <c:v>2.6933999999999996E-2</c:v>
                </c:pt>
                <c:pt idx="2462">
                  <c:v>2.7045000000000003E-2</c:v>
                </c:pt>
                <c:pt idx="2463">
                  <c:v>2.7102000000000001E-2</c:v>
                </c:pt>
                <c:pt idx="2464">
                  <c:v>2.7097000000000003E-2</c:v>
                </c:pt>
                <c:pt idx="2465">
                  <c:v>2.7109500000000002E-2</c:v>
                </c:pt>
                <c:pt idx="2466">
                  <c:v>2.7179999999999999E-2</c:v>
                </c:pt>
                <c:pt idx="2467">
                  <c:v>2.7217500000000002E-2</c:v>
                </c:pt>
                <c:pt idx="2468">
                  <c:v>2.7298000000000003E-2</c:v>
                </c:pt>
                <c:pt idx="2469">
                  <c:v>2.7458E-2</c:v>
                </c:pt>
                <c:pt idx="2470">
                  <c:v>2.7602000000000002E-2</c:v>
                </c:pt>
                <c:pt idx="2471">
                  <c:v>2.7771500000000005E-2</c:v>
                </c:pt>
                <c:pt idx="2472">
                  <c:v>2.7966000000000001E-2</c:v>
                </c:pt>
                <c:pt idx="2473">
                  <c:v>2.8131E-2</c:v>
                </c:pt>
                <c:pt idx="2474">
                  <c:v>2.8300000000000002E-2</c:v>
                </c:pt>
                <c:pt idx="2475">
                  <c:v>2.8395000000000004E-2</c:v>
                </c:pt>
                <c:pt idx="2476">
                  <c:v>2.8380499999999947E-2</c:v>
                </c:pt>
                <c:pt idx="2477">
                  <c:v>2.8456499999999999E-2</c:v>
                </c:pt>
                <c:pt idx="2478">
                  <c:v>2.8508499999999999E-2</c:v>
                </c:pt>
                <c:pt idx="2479">
                  <c:v>2.8402500000000001E-2</c:v>
                </c:pt>
                <c:pt idx="2480">
                  <c:v>2.8364500000000001E-2</c:v>
                </c:pt>
                <c:pt idx="2481">
                  <c:v>2.8311999999999997E-2</c:v>
                </c:pt>
                <c:pt idx="2482">
                  <c:v>2.8295000000000001E-2</c:v>
                </c:pt>
                <c:pt idx="2483">
                  <c:v>2.8358499999999998E-2</c:v>
                </c:pt>
                <c:pt idx="2484">
                  <c:v>2.8362000000000002E-2</c:v>
                </c:pt>
                <c:pt idx="2485">
                  <c:v>2.8320000000000001E-2</c:v>
                </c:pt>
                <c:pt idx="2486">
                  <c:v>2.8372000000000001E-2</c:v>
                </c:pt>
                <c:pt idx="2487">
                  <c:v>2.8513E-2</c:v>
                </c:pt>
                <c:pt idx="2488">
                  <c:v>2.8709999999999999E-2</c:v>
                </c:pt>
                <c:pt idx="2489">
                  <c:v>2.8883499999999999E-2</c:v>
                </c:pt>
                <c:pt idx="2490">
                  <c:v>2.8984000000000003E-2</c:v>
                </c:pt>
                <c:pt idx="2491">
                  <c:v>2.8984499999999948E-2</c:v>
                </c:pt>
                <c:pt idx="2492">
                  <c:v>2.8952999999999948E-2</c:v>
                </c:pt>
                <c:pt idx="2493">
                  <c:v>2.8961999999999946E-2</c:v>
                </c:pt>
                <c:pt idx="2494">
                  <c:v>2.9055500000000001E-2</c:v>
                </c:pt>
                <c:pt idx="2495">
                  <c:v>2.9106E-2</c:v>
                </c:pt>
                <c:pt idx="2496">
                  <c:v>2.9088500000000003E-2</c:v>
                </c:pt>
                <c:pt idx="2497">
                  <c:v>2.9067999999999997E-2</c:v>
                </c:pt>
                <c:pt idx="2498">
                  <c:v>2.9084000000000002E-2</c:v>
                </c:pt>
                <c:pt idx="2499">
                  <c:v>2.9143499999999999E-2</c:v>
                </c:pt>
                <c:pt idx="2500">
                  <c:v>2.9165999999999997E-2</c:v>
                </c:pt>
                <c:pt idx="2501">
                  <c:v>2.9130000000000003E-2</c:v>
                </c:pt>
                <c:pt idx="2502">
                  <c:v>2.9080500000000002E-2</c:v>
                </c:pt>
                <c:pt idx="2503">
                  <c:v>2.9001000000000002E-2</c:v>
                </c:pt>
                <c:pt idx="2504">
                  <c:v>2.8910000000000005E-2</c:v>
                </c:pt>
                <c:pt idx="2505">
                  <c:v>2.8838500000000003E-2</c:v>
                </c:pt>
                <c:pt idx="2506">
                  <c:v>2.8799999999999999E-2</c:v>
                </c:pt>
                <c:pt idx="2507">
                  <c:v>2.8739999999999998E-2</c:v>
                </c:pt>
                <c:pt idx="2508">
                  <c:v>2.8662999999999945E-2</c:v>
                </c:pt>
                <c:pt idx="2509">
                  <c:v>2.8605499999999999E-2</c:v>
                </c:pt>
                <c:pt idx="2510">
                  <c:v>2.8552000000000001E-2</c:v>
                </c:pt>
                <c:pt idx="2511">
                  <c:v>2.8506999999999949E-2</c:v>
                </c:pt>
                <c:pt idx="2512">
                  <c:v>2.8441000000000001E-2</c:v>
                </c:pt>
                <c:pt idx="2513">
                  <c:v>2.8362500000000006E-2</c:v>
                </c:pt>
                <c:pt idx="2514">
                  <c:v>2.8321499999999951E-2</c:v>
                </c:pt>
                <c:pt idx="2515">
                  <c:v>2.835E-2</c:v>
                </c:pt>
                <c:pt idx="2516">
                  <c:v>2.8458999999999946E-2</c:v>
                </c:pt>
                <c:pt idx="2517">
                  <c:v>2.8527500000000004E-2</c:v>
                </c:pt>
                <c:pt idx="2518">
                  <c:v>2.8521500000000002E-2</c:v>
                </c:pt>
                <c:pt idx="2519">
                  <c:v>2.8470999999999948E-2</c:v>
                </c:pt>
                <c:pt idx="2520">
                  <c:v>2.8459000000000002E-2</c:v>
                </c:pt>
                <c:pt idx="2521">
                  <c:v>2.853E-2</c:v>
                </c:pt>
                <c:pt idx="2522">
                  <c:v>2.8615999999999999E-2</c:v>
                </c:pt>
                <c:pt idx="2523">
                  <c:v>2.8678000000000002E-2</c:v>
                </c:pt>
                <c:pt idx="2524">
                  <c:v>2.8702999999999999E-2</c:v>
                </c:pt>
                <c:pt idx="2525">
                  <c:v>2.8706500000000003E-2</c:v>
                </c:pt>
                <c:pt idx="2526">
                  <c:v>2.8720500000000003E-2</c:v>
                </c:pt>
                <c:pt idx="2527">
                  <c:v>2.8722999999999999E-2</c:v>
                </c:pt>
                <c:pt idx="2528">
                  <c:v>2.8706499999999999E-2</c:v>
                </c:pt>
                <c:pt idx="2529">
                  <c:v>2.869199999999995E-2</c:v>
                </c:pt>
                <c:pt idx="2530">
                  <c:v>2.8683E-2</c:v>
                </c:pt>
                <c:pt idx="2531">
                  <c:v>2.8711E-2</c:v>
                </c:pt>
                <c:pt idx="2532">
                  <c:v>2.8744499999999999E-2</c:v>
                </c:pt>
                <c:pt idx="2533">
                  <c:v>2.8767499999999998E-2</c:v>
                </c:pt>
                <c:pt idx="2534">
                  <c:v>2.8771000000000001E-2</c:v>
                </c:pt>
                <c:pt idx="2535">
                  <c:v>2.8757500000000002E-2</c:v>
                </c:pt>
                <c:pt idx="2536">
                  <c:v>2.8752000000000003E-2</c:v>
                </c:pt>
                <c:pt idx="2537">
                  <c:v>2.8785499999999999E-2</c:v>
                </c:pt>
                <c:pt idx="2538">
                  <c:v>2.8810500000000003E-2</c:v>
                </c:pt>
                <c:pt idx="2539">
                  <c:v>2.8818E-2</c:v>
                </c:pt>
                <c:pt idx="2540">
                  <c:v>2.8811E-2</c:v>
                </c:pt>
                <c:pt idx="2541">
                  <c:v>2.8735500000000001E-2</c:v>
                </c:pt>
                <c:pt idx="2542">
                  <c:v>2.8614000000000001E-2</c:v>
                </c:pt>
                <c:pt idx="2543">
                  <c:v>2.8524999999999998E-2</c:v>
                </c:pt>
                <c:pt idx="2544">
                  <c:v>2.8483000000000001E-2</c:v>
                </c:pt>
                <c:pt idx="2545">
                  <c:v>2.8454E-2</c:v>
                </c:pt>
                <c:pt idx="2546">
                  <c:v>2.8437E-2</c:v>
                </c:pt>
                <c:pt idx="2547">
                  <c:v>2.8461E-2</c:v>
                </c:pt>
                <c:pt idx="2548">
                  <c:v>2.8515499999999999E-2</c:v>
                </c:pt>
                <c:pt idx="2549">
                  <c:v>2.8594000000000001E-2</c:v>
                </c:pt>
                <c:pt idx="2550">
                  <c:v>2.8706499999999999E-2</c:v>
                </c:pt>
                <c:pt idx="2551">
                  <c:v>2.8771499999999998E-2</c:v>
                </c:pt>
                <c:pt idx="2552">
                  <c:v>2.8775500000000002E-2</c:v>
                </c:pt>
                <c:pt idx="2553">
                  <c:v>2.8753000000000001E-2</c:v>
                </c:pt>
                <c:pt idx="2554">
                  <c:v>2.8812500000000001E-2</c:v>
                </c:pt>
                <c:pt idx="2555">
                  <c:v>2.8877000000000003E-2</c:v>
                </c:pt>
                <c:pt idx="2556">
                  <c:v>2.8846E-2</c:v>
                </c:pt>
                <c:pt idx="2557">
                  <c:v>2.8792999999999999E-2</c:v>
                </c:pt>
                <c:pt idx="2558">
                  <c:v>2.8752499999999997E-2</c:v>
                </c:pt>
                <c:pt idx="2559">
                  <c:v>2.8732000000000001E-2</c:v>
                </c:pt>
                <c:pt idx="2560">
                  <c:v>2.8694499999999998E-2</c:v>
                </c:pt>
                <c:pt idx="2561">
                  <c:v>2.8660499999999998E-2</c:v>
                </c:pt>
                <c:pt idx="2562">
                  <c:v>2.8631500000000004E-2</c:v>
                </c:pt>
                <c:pt idx="2563">
                  <c:v>2.8604500000000001E-2</c:v>
                </c:pt>
                <c:pt idx="2564">
                  <c:v>2.8626499999999999E-2</c:v>
                </c:pt>
                <c:pt idx="2565">
                  <c:v>2.8726999999999999E-2</c:v>
                </c:pt>
                <c:pt idx="2566">
                  <c:v>2.8818E-2</c:v>
                </c:pt>
                <c:pt idx="2567">
                  <c:v>2.8871999999999998E-2</c:v>
                </c:pt>
                <c:pt idx="2568">
                  <c:v>2.8863E-2</c:v>
                </c:pt>
                <c:pt idx="2569">
                  <c:v>2.88185E-2</c:v>
                </c:pt>
                <c:pt idx="2570">
                  <c:v>2.8834000000000002E-2</c:v>
                </c:pt>
                <c:pt idx="2571">
                  <c:v>2.8906500000000002E-2</c:v>
                </c:pt>
                <c:pt idx="2572">
                  <c:v>2.8972499999999998E-2</c:v>
                </c:pt>
                <c:pt idx="2573">
                  <c:v>2.8941999999999999E-2</c:v>
                </c:pt>
                <c:pt idx="2574">
                  <c:v>2.8858000000000002E-2</c:v>
                </c:pt>
                <c:pt idx="2575">
                  <c:v>2.8803000000000006E-2</c:v>
                </c:pt>
                <c:pt idx="2576">
                  <c:v>2.8812000000000001E-2</c:v>
                </c:pt>
                <c:pt idx="2577">
                  <c:v>2.8830999999999999E-2</c:v>
                </c:pt>
                <c:pt idx="2578">
                  <c:v>2.880949999999995E-2</c:v>
                </c:pt>
                <c:pt idx="2579">
                  <c:v>2.8761999999999999E-2</c:v>
                </c:pt>
                <c:pt idx="2580">
                  <c:v>2.871999999999995E-2</c:v>
                </c:pt>
                <c:pt idx="2581">
                  <c:v>2.8723500000000003E-2</c:v>
                </c:pt>
                <c:pt idx="2582">
                  <c:v>2.8780999999999998E-2</c:v>
                </c:pt>
                <c:pt idx="2583">
                  <c:v>2.8820499999999999E-2</c:v>
                </c:pt>
                <c:pt idx="2584">
                  <c:v>2.8824000000000002E-2</c:v>
                </c:pt>
                <c:pt idx="2585">
                  <c:v>2.8788000000000001E-2</c:v>
                </c:pt>
                <c:pt idx="2586">
                  <c:v>2.8765499999999999E-2</c:v>
                </c:pt>
                <c:pt idx="2587">
                  <c:v>2.8771500000000002E-2</c:v>
                </c:pt>
                <c:pt idx="2588">
                  <c:v>2.8819000000000004E-2</c:v>
                </c:pt>
                <c:pt idx="2589">
                  <c:v>2.88325E-2</c:v>
                </c:pt>
                <c:pt idx="2590">
                  <c:v>2.8802999999999999E-2</c:v>
                </c:pt>
                <c:pt idx="2591">
                  <c:v>2.8757999999999999E-2</c:v>
                </c:pt>
                <c:pt idx="2592">
                  <c:v>2.8748499999999951E-2</c:v>
                </c:pt>
                <c:pt idx="2593">
                  <c:v>2.8788499999999998E-2</c:v>
                </c:pt>
                <c:pt idx="2594">
                  <c:v>2.8866500000000003E-2</c:v>
                </c:pt>
                <c:pt idx="2595">
                  <c:v>2.89565E-2</c:v>
                </c:pt>
                <c:pt idx="2596">
                  <c:v>2.9013500000000001E-2</c:v>
                </c:pt>
                <c:pt idx="2597">
                  <c:v>2.9078000000000003E-2</c:v>
                </c:pt>
                <c:pt idx="2598">
                  <c:v>2.9195500000000003E-2</c:v>
                </c:pt>
                <c:pt idx="2599">
                  <c:v>2.9412999999999998E-2</c:v>
                </c:pt>
                <c:pt idx="2600">
                  <c:v>2.9661999999999997E-2</c:v>
                </c:pt>
                <c:pt idx="2601">
                  <c:v>2.9843000000000005E-2</c:v>
                </c:pt>
                <c:pt idx="2602">
                  <c:v>2.97995E-2</c:v>
                </c:pt>
                <c:pt idx="2603">
                  <c:v>2.9713500000000004E-2</c:v>
                </c:pt>
                <c:pt idx="2604">
                  <c:v>2.9608499999999999E-2</c:v>
                </c:pt>
                <c:pt idx="2605">
                  <c:v>2.9486000000000002E-2</c:v>
                </c:pt>
                <c:pt idx="2606">
                  <c:v>2.9367500000000001E-2</c:v>
                </c:pt>
                <c:pt idx="2607">
                  <c:v>2.9255000000000003E-2</c:v>
                </c:pt>
                <c:pt idx="2608">
                  <c:v>2.9122499999999999E-2</c:v>
                </c:pt>
                <c:pt idx="2609">
                  <c:v>2.9023499999999997E-2</c:v>
                </c:pt>
                <c:pt idx="2610">
                  <c:v>2.8915E-2</c:v>
                </c:pt>
                <c:pt idx="2611">
                  <c:v>2.8802000000000001E-2</c:v>
                </c:pt>
                <c:pt idx="2612">
                  <c:v>2.8686E-2</c:v>
                </c:pt>
                <c:pt idx="2613">
                  <c:v>2.8622000000000002E-2</c:v>
                </c:pt>
                <c:pt idx="2614">
                  <c:v>2.8576999999999998E-2</c:v>
                </c:pt>
                <c:pt idx="2615">
                  <c:v>2.8545499999999998E-2</c:v>
                </c:pt>
                <c:pt idx="2616">
                  <c:v>2.8517499999999998E-2</c:v>
                </c:pt>
                <c:pt idx="2617">
                  <c:v>2.8507500000000002E-2</c:v>
                </c:pt>
                <c:pt idx="2618">
                  <c:v>2.8468499999999997E-2</c:v>
                </c:pt>
                <c:pt idx="2619">
                  <c:v>2.8437999999999998E-2</c:v>
                </c:pt>
                <c:pt idx="2620">
                  <c:v>2.8457999999999997E-2</c:v>
                </c:pt>
                <c:pt idx="2621">
                  <c:v>2.8609000000000002E-2</c:v>
                </c:pt>
                <c:pt idx="2622">
                  <c:v>2.8716000000000002E-2</c:v>
                </c:pt>
                <c:pt idx="2623">
                  <c:v>2.8726999999999999E-2</c:v>
                </c:pt>
                <c:pt idx="2624">
                  <c:v>2.8663000000000001E-2</c:v>
                </c:pt>
                <c:pt idx="2625">
                  <c:v>2.8601500000000002E-2</c:v>
                </c:pt>
                <c:pt idx="2626">
                  <c:v>2.8580500000000002E-2</c:v>
                </c:pt>
                <c:pt idx="2627">
                  <c:v>2.8697000000000004E-2</c:v>
                </c:pt>
                <c:pt idx="2628">
                  <c:v>2.8787500000000001E-2</c:v>
                </c:pt>
                <c:pt idx="2629">
                  <c:v>2.8835999999999997E-2</c:v>
                </c:pt>
                <c:pt idx="2630">
                  <c:v>2.8855499999999999E-2</c:v>
                </c:pt>
                <c:pt idx="2631">
                  <c:v>2.8868000000000001E-2</c:v>
                </c:pt>
                <c:pt idx="2632">
                  <c:v>2.8889999999999999E-2</c:v>
                </c:pt>
                <c:pt idx="2633">
                  <c:v>2.8942500000000003E-2</c:v>
                </c:pt>
                <c:pt idx="2634">
                  <c:v>2.8983499999999999E-2</c:v>
                </c:pt>
                <c:pt idx="2635">
                  <c:v>2.8993499999999998E-2</c:v>
                </c:pt>
                <c:pt idx="2636">
                  <c:v>2.89435E-2</c:v>
                </c:pt>
                <c:pt idx="2637">
                  <c:v>2.88355E-2</c:v>
                </c:pt>
                <c:pt idx="2638">
                  <c:v>2.8791000000000001E-2</c:v>
                </c:pt>
                <c:pt idx="2639">
                  <c:v>2.8757999999999999E-2</c:v>
                </c:pt>
                <c:pt idx="2640">
                  <c:v>2.8798000000000001E-2</c:v>
                </c:pt>
                <c:pt idx="2641">
                  <c:v>2.8908999999999997E-2</c:v>
                </c:pt>
                <c:pt idx="2642">
                  <c:v>2.8973500000000003E-2</c:v>
                </c:pt>
                <c:pt idx="2643">
                  <c:v>2.8981000000000003E-2</c:v>
                </c:pt>
                <c:pt idx="2644">
                  <c:v>2.8964500000000001E-2</c:v>
                </c:pt>
                <c:pt idx="2645">
                  <c:v>2.8972000000000001E-2</c:v>
                </c:pt>
                <c:pt idx="2646">
                  <c:v>2.9004499999999999E-2</c:v>
                </c:pt>
                <c:pt idx="2647">
                  <c:v>2.90475E-2</c:v>
                </c:pt>
                <c:pt idx="2648">
                  <c:v>2.9057499999999997E-2</c:v>
                </c:pt>
                <c:pt idx="2649">
                  <c:v>2.9113E-2</c:v>
                </c:pt>
                <c:pt idx="2650">
                  <c:v>2.9145499999999998E-2</c:v>
                </c:pt>
                <c:pt idx="2651">
                  <c:v>2.9148499999999997E-2</c:v>
                </c:pt>
                <c:pt idx="2652">
                  <c:v>2.9149000000000001E-2</c:v>
                </c:pt>
                <c:pt idx="2653">
                  <c:v>2.9107500000000001E-2</c:v>
                </c:pt>
                <c:pt idx="2654">
                  <c:v>2.9049499999999947E-2</c:v>
                </c:pt>
                <c:pt idx="2655">
                  <c:v>2.90295E-2</c:v>
                </c:pt>
                <c:pt idx="2656">
                  <c:v>2.9012E-2</c:v>
                </c:pt>
                <c:pt idx="2657">
                  <c:v>2.894E-2</c:v>
                </c:pt>
                <c:pt idx="2658">
                  <c:v>2.8822499999999997E-2</c:v>
                </c:pt>
                <c:pt idx="2659">
                  <c:v>2.8684499999999998E-2</c:v>
                </c:pt>
                <c:pt idx="2660">
                  <c:v>2.8576500000000001E-2</c:v>
                </c:pt>
                <c:pt idx="2661">
                  <c:v>2.8510500000000001E-2</c:v>
                </c:pt>
                <c:pt idx="2662">
                  <c:v>2.8458500000000001E-2</c:v>
                </c:pt>
                <c:pt idx="2663">
                  <c:v>2.8379000000000001E-2</c:v>
                </c:pt>
                <c:pt idx="2664">
                  <c:v>2.82875E-2</c:v>
                </c:pt>
                <c:pt idx="2665">
                  <c:v>2.82215E-2</c:v>
                </c:pt>
                <c:pt idx="2666">
                  <c:v>2.8152E-2</c:v>
                </c:pt>
                <c:pt idx="2667">
                  <c:v>2.8092499999999999E-2</c:v>
                </c:pt>
                <c:pt idx="2668">
                  <c:v>2.8033499999999999E-2</c:v>
                </c:pt>
                <c:pt idx="2669">
                  <c:v>2.7972999999999998E-2</c:v>
                </c:pt>
                <c:pt idx="2670">
                  <c:v>2.7935499999999999E-2</c:v>
                </c:pt>
                <c:pt idx="2671">
                  <c:v>2.7924500000000001E-2</c:v>
                </c:pt>
                <c:pt idx="2672">
                  <c:v>2.7896999999999998E-2</c:v>
                </c:pt>
                <c:pt idx="2673">
                  <c:v>2.7862999999999999E-2</c:v>
                </c:pt>
                <c:pt idx="2674">
                  <c:v>2.7833E-2</c:v>
                </c:pt>
                <c:pt idx="2675">
                  <c:v>2.7790500000000003E-2</c:v>
                </c:pt>
                <c:pt idx="2676">
                  <c:v>2.7741999999999999E-2</c:v>
                </c:pt>
                <c:pt idx="2677">
                  <c:v>2.7692000000000001E-2</c:v>
                </c:pt>
                <c:pt idx="2678">
                  <c:v>2.7656E-2</c:v>
                </c:pt>
                <c:pt idx="2679">
                  <c:v>2.76495E-2</c:v>
                </c:pt>
                <c:pt idx="2680">
                  <c:v>2.7642E-2</c:v>
                </c:pt>
                <c:pt idx="2681">
                  <c:v>2.7649999999999997E-2</c:v>
                </c:pt>
                <c:pt idx="2682">
                  <c:v>2.7676499999999996E-2</c:v>
                </c:pt>
                <c:pt idx="2683">
                  <c:v>2.7679000000000002E-2</c:v>
                </c:pt>
                <c:pt idx="2684">
                  <c:v>2.7626999999999999E-2</c:v>
                </c:pt>
                <c:pt idx="2685">
                  <c:v>2.7576999999999997E-2</c:v>
                </c:pt>
                <c:pt idx="2686">
                  <c:v>2.7547499999999999E-2</c:v>
                </c:pt>
                <c:pt idx="2687">
                  <c:v>2.75205E-2</c:v>
                </c:pt>
                <c:pt idx="2688">
                  <c:v>2.7528500000000001E-2</c:v>
                </c:pt>
                <c:pt idx="2689">
                  <c:v>2.7491999999999996E-2</c:v>
                </c:pt>
                <c:pt idx="2690">
                  <c:v>2.7440000000000003E-2</c:v>
                </c:pt>
                <c:pt idx="2691">
                  <c:v>2.7415999999999999E-2</c:v>
                </c:pt>
                <c:pt idx="2692">
                  <c:v>2.7432999999999999E-2</c:v>
                </c:pt>
                <c:pt idx="2693">
                  <c:v>2.7445000000000001E-2</c:v>
                </c:pt>
                <c:pt idx="2694">
                  <c:v>2.7448500000000001E-2</c:v>
                </c:pt>
                <c:pt idx="2695">
                  <c:v>2.7450000000000002E-2</c:v>
                </c:pt>
                <c:pt idx="2696">
                  <c:v>2.7452500000000001E-2</c:v>
                </c:pt>
                <c:pt idx="2697">
                  <c:v>2.7436999999999996E-2</c:v>
                </c:pt>
                <c:pt idx="2698">
                  <c:v>2.7419499999999999E-2</c:v>
                </c:pt>
                <c:pt idx="2699">
                  <c:v>2.7405000000000002E-2</c:v>
                </c:pt>
                <c:pt idx="2700">
                  <c:v>2.7387499999999999E-2</c:v>
                </c:pt>
                <c:pt idx="2701">
                  <c:v>2.7358500000000001E-2</c:v>
                </c:pt>
                <c:pt idx="2702">
                  <c:v>2.7329999999999997E-2</c:v>
                </c:pt>
                <c:pt idx="2703">
                  <c:v>2.7304499999999999E-2</c:v>
                </c:pt>
                <c:pt idx="2704">
                  <c:v>2.72745E-2</c:v>
                </c:pt>
                <c:pt idx="2705">
                  <c:v>2.7235999999999996E-2</c:v>
                </c:pt>
                <c:pt idx="2706">
                  <c:v>2.7205500000000001E-2</c:v>
                </c:pt>
                <c:pt idx="2707">
                  <c:v>2.7181500000000001E-2</c:v>
                </c:pt>
                <c:pt idx="2708">
                  <c:v>2.7156E-2</c:v>
                </c:pt>
                <c:pt idx="2709">
                  <c:v>2.7139E-2</c:v>
                </c:pt>
                <c:pt idx="2710">
                  <c:v>2.7130999999999999E-2</c:v>
                </c:pt>
                <c:pt idx="2711">
                  <c:v>2.71425E-2</c:v>
                </c:pt>
                <c:pt idx="2712">
                  <c:v>2.7149999999999997E-2</c:v>
                </c:pt>
                <c:pt idx="2713">
                  <c:v>2.7134999999999999E-2</c:v>
                </c:pt>
                <c:pt idx="2714">
                  <c:v>2.7140499999999998E-2</c:v>
                </c:pt>
                <c:pt idx="2715">
                  <c:v>2.71495E-2</c:v>
                </c:pt>
                <c:pt idx="2716">
                  <c:v>2.7148499999999999E-2</c:v>
                </c:pt>
                <c:pt idx="2717">
                  <c:v>2.7143999999999998E-2</c:v>
                </c:pt>
                <c:pt idx="2718">
                  <c:v>2.7127000000000002E-2</c:v>
                </c:pt>
                <c:pt idx="2719">
                  <c:v>2.7094499999999997E-2</c:v>
                </c:pt>
                <c:pt idx="2720">
                  <c:v>2.7068999999999999E-2</c:v>
                </c:pt>
                <c:pt idx="2721">
                  <c:v>2.7047499999999999E-2</c:v>
                </c:pt>
                <c:pt idx="2722">
                  <c:v>2.7032499999999998E-2</c:v>
                </c:pt>
                <c:pt idx="2723">
                  <c:v>2.7014499999999997E-2</c:v>
                </c:pt>
                <c:pt idx="2724">
                  <c:v>2.70075E-2</c:v>
                </c:pt>
                <c:pt idx="2725">
                  <c:v>2.7008000000000001E-2</c:v>
                </c:pt>
                <c:pt idx="2726">
                  <c:v>2.7023000000000002E-2</c:v>
                </c:pt>
                <c:pt idx="2727">
                  <c:v>2.7013499999999999E-2</c:v>
                </c:pt>
                <c:pt idx="2728">
                  <c:v>2.7002999999999999E-2</c:v>
                </c:pt>
                <c:pt idx="2729">
                  <c:v>2.6993000000000003E-2</c:v>
                </c:pt>
                <c:pt idx="2730">
                  <c:v>2.6978499999999999E-2</c:v>
                </c:pt>
                <c:pt idx="2731">
                  <c:v>2.6970500000000001E-2</c:v>
                </c:pt>
                <c:pt idx="2732">
                  <c:v>2.6964500000000002E-2</c:v>
                </c:pt>
                <c:pt idx="2733">
                  <c:v>2.6954500000000003E-2</c:v>
                </c:pt>
                <c:pt idx="2734">
                  <c:v>2.6963500000000001E-2</c:v>
                </c:pt>
                <c:pt idx="2735">
                  <c:v>2.6947499999999999E-2</c:v>
                </c:pt>
                <c:pt idx="2736">
                  <c:v>2.6925499999999998E-2</c:v>
                </c:pt>
                <c:pt idx="2737">
                  <c:v>2.6916499999999999E-2</c:v>
                </c:pt>
                <c:pt idx="2738">
                  <c:v>2.6898499999999999E-2</c:v>
                </c:pt>
                <c:pt idx="2739">
                  <c:v>2.6890000000000001E-2</c:v>
                </c:pt>
                <c:pt idx="2740">
                  <c:v>2.6897500000000001E-2</c:v>
                </c:pt>
                <c:pt idx="2741">
                  <c:v>2.6908999999999999E-2</c:v>
                </c:pt>
                <c:pt idx="2742">
                  <c:v>2.6908499999999998E-2</c:v>
                </c:pt>
                <c:pt idx="2743">
                  <c:v>2.6905000000000002E-2</c:v>
                </c:pt>
                <c:pt idx="2744">
                  <c:v>2.6890000000000001E-2</c:v>
                </c:pt>
                <c:pt idx="2745">
                  <c:v>2.6860999999999999E-2</c:v>
                </c:pt>
                <c:pt idx="2746">
                  <c:v>2.682E-2</c:v>
                </c:pt>
                <c:pt idx="2747">
                  <c:v>2.6771E-2</c:v>
                </c:pt>
                <c:pt idx="2748">
                  <c:v>2.673E-2</c:v>
                </c:pt>
                <c:pt idx="2749">
                  <c:v>2.6713000000000001E-2</c:v>
                </c:pt>
                <c:pt idx="2750">
                  <c:v>2.6699999999999998E-2</c:v>
                </c:pt>
                <c:pt idx="2751">
                  <c:v>2.6685499999999997E-2</c:v>
                </c:pt>
                <c:pt idx="2752">
                  <c:v>2.6678500000000001E-2</c:v>
                </c:pt>
                <c:pt idx="2753">
                  <c:v>2.6675499999999998E-2</c:v>
                </c:pt>
                <c:pt idx="2754">
                  <c:v>2.6665500000000002E-2</c:v>
                </c:pt>
                <c:pt idx="2755">
                  <c:v>2.66535E-2</c:v>
                </c:pt>
                <c:pt idx="2756">
                  <c:v>2.6651499999999998E-2</c:v>
                </c:pt>
                <c:pt idx="2757">
                  <c:v>2.6655999999999999E-2</c:v>
                </c:pt>
                <c:pt idx="2758">
                  <c:v>2.6650500000000001E-2</c:v>
                </c:pt>
                <c:pt idx="2759">
                  <c:v>2.66325E-2</c:v>
                </c:pt>
                <c:pt idx="2760">
                  <c:v>2.6619500000000001E-2</c:v>
                </c:pt>
                <c:pt idx="2761">
                  <c:v>2.6616000000000001E-2</c:v>
                </c:pt>
                <c:pt idx="2762">
                  <c:v>2.6606999999999999E-2</c:v>
                </c:pt>
                <c:pt idx="2763">
                  <c:v>2.6586500000000002E-2</c:v>
                </c:pt>
                <c:pt idx="2764">
                  <c:v>2.65595E-2</c:v>
                </c:pt>
                <c:pt idx="2765">
                  <c:v>2.6523499999999998E-2</c:v>
                </c:pt>
                <c:pt idx="2766">
                  <c:v>2.6494E-2</c:v>
                </c:pt>
                <c:pt idx="2767">
                  <c:v>2.6456000000000004E-2</c:v>
                </c:pt>
                <c:pt idx="2768">
                  <c:v>2.6393999999999997E-2</c:v>
                </c:pt>
                <c:pt idx="2769">
                  <c:v>2.6323999999999997E-2</c:v>
                </c:pt>
                <c:pt idx="2770">
                  <c:v>2.6262000000000001E-2</c:v>
                </c:pt>
                <c:pt idx="2771">
                  <c:v>2.6197000000000002E-2</c:v>
                </c:pt>
                <c:pt idx="2772">
                  <c:v>2.6125500000000003E-2</c:v>
                </c:pt>
                <c:pt idx="2773">
                  <c:v>2.6053E-2</c:v>
                </c:pt>
                <c:pt idx="2774">
                  <c:v>2.5988999999999998E-2</c:v>
                </c:pt>
                <c:pt idx="2775">
                  <c:v>2.5945999999999997E-2</c:v>
                </c:pt>
                <c:pt idx="2776">
                  <c:v>2.58975E-2</c:v>
                </c:pt>
                <c:pt idx="2777">
                  <c:v>2.58455E-2</c:v>
                </c:pt>
                <c:pt idx="2778">
                  <c:v>2.5801499999999998E-2</c:v>
                </c:pt>
                <c:pt idx="2779">
                  <c:v>2.5744500000000003E-2</c:v>
                </c:pt>
                <c:pt idx="2780">
                  <c:v>2.5732999999999995E-2</c:v>
                </c:pt>
                <c:pt idx="2781">
                  <c:v>2.5718499999999998E-2</c:v>
                </c:pt>
                <c:pt idx="2782">
                  <c:v>2.5684000000000002E-2</c:v>
                </c:pt>
                <c:pt idx="2783">
                  <c:v>2.5639499999999999E-2</c:v>
                </c:pt>
                <c:pt idx="2784">
                  <c:v>2.5597000000000002E-2</c:v>
                </c:pt>
                <c:pt idx="2785">
                  <c:v>2.5585999999999998E-2</c:v>
                </c:pt>
                <c:pt idx="2786">
                  <c:v>2.5585500000000001E-2</c:v>
                </c:pt>
                <c:pt idx="2787">
                  <c:v>2.5575000000000001E-2</c:v>
                </c:pt>
                <c:pt idx="2788">
                  <c:v>2.5548000000000001E-2</c:v>
                </c:pt>
                <c:pt idx="2789">
                  <c:v>2.55295E-2</c:v>
                </c:pt>
                <c:pt idx="2790">
                  <c:v>2.5521499999999999E-2</c:v>
                </c:pt>
                <c:pt idx="2791">
                  <c:v>2.5497500000000003E-2</c:v>
                </c:pt>
                <c:pt idx="2792">
                  <c:v>2.54495E-2</c:v>
                </c:pt>
                <c:pt idx="2793">
                  <c:v>2.5388999999999998E-2</c:v>
                </c:pt>
                <c:pt idx="2794">
                  <c:v>2.5325500000000001E-2</c:v>
                </c:pt>
                <c:pt idx="2795">
                  <c:v>2.5305000000000001E-2</c:v>
                </c:pt>
                <c:pt idx="2796">
                  <c:v>2.52835E-2</c:v>
                </c:pt>
                <c:pt idx="2797">
                  <c:v>2.5262999999999997E-2</c:v>
                </c:pt>
                <c:pt idx="2798">
                  <c:v>2.5235500000000001E-2</c:v>
                </c:pt>
                <c:pt idx="2799">
                  <c:v>2.5182E-2</c:v>
                </c:pt>
                <c:pt idx="2800">
                  <c:v>2.51205E-2</c:v>
                </c:pt>
                <c:pt idx="2801">
                  <c:v>2.5090000000000001E-2</c:v>
                </c:pt>
                <c:pt idx="2802">
                  <c:v>2.5093000000000001E-2</c:v>
                </c:pt>
                <c:pt idx="2803">
                  <c:v>2.5104500000000002E-2</c:v>
                </c:pt>
                <c:pt idx="2804">
                  <c:v>2.5072000000000004E-2</c:v>
                </c:pt>
                <c:pt idx="2805">
                  <c:v>2.5030500000000001E-2</c:v>
                </c:pt>
                <c:pt idx="2806">
                  <c:v>2.49985E-2</c:v>
                </c:pt>
                <c:pt idx="2807">
                  <c:v>2.5000000000000001E-2</c:v>
                </c:pt>
                <c:pt idx="2808">
                  <c:v>2.5007500000000002E-2</c:v>
                </c:pt>
                <c:pt idx="2809">
                  <c:v>2.5014499999999999E-2</c:v>
                </c:pt>
                <c:pt idx="2810">
                  <c:v>2.5000500000000002E-2</c:v>
                </c:pt>
                <c:pt idx="2811">
                  <c:v>2.4976500000000002E-2</c:v>
                </c:pt>
                <c:pt idx="2812">
                  <c:v>2.4978E-2</c:v>
                </c:pt>
                <c:pt idx="2813">
                  <c:v>2.5005499999999996E-2</c:v>
                </c:pt>
                <c:pt idx="2814">
                  <c:v>2.5068500000000001E-2</c:v>
                </c:pt>
                <c:pt idx="2815">
                  <c:v>2.513E-2</c:v>
                </c:pt>
                <c:pt idx="2816">
                  <c:v>2.5142499999999998E-2</c:v>
                </c:pt>
                <c:pt idx="2817">
                  <c:v>2.5107000000000001E-2</c:v>
                </c:pt>
                <c:pt idx="2818">
                  <c:v>2.5058E-2</c:v>
                </c:pt>
                <c:pt idx="2819">
                  <c:v>2.5038000000000001E-2</c:v>
                </c:pt>
                <c:pt idx="2820">
                  <c:v>2.5047E-2</c:v>
                </c:pt>
                <c:pt idx="2821">
                  <c:v>2.5075E-2</c:v>
                </c:pt>
                <c:pt idx="2822">
                  <c:v>2.5088000000000003E-2</c:v>
                </c:pt>
                <c:pt idx="2823">
                  <c:v>2.5073499999999999E-2</c:v>
                </c:pt>
                <c:pt idx="2824">
                  <c:v>2.5060000000000002E-2</c:v>
                </c:pt>
                <c:pt idx="2825">
                  <c:v>2.50505E-2</c:v>
                </c:pt>
                <c:pt idx="2826">
                  <c:v>2.5024499999999998E-2</c:v>
                </c:pt>
                <c:pt idx="2827">
                  <c:v>2.5012E-2</c:v>
                </c:pt>
                <c:pt idx="2828">
                  <c:v>2.50225E-2</c:v>
                </c:pt>
                <c:pt idx="2829">
                  <c:v>2.5023E-2</c:v>
                </c:pt>
                <c:pt idx="2830">
                  <c:v>2.5041499999999998E-2</c:v>
                </c:pt>
                <c:pt idx="2831">
                  <c:v>2.5059499999999998E-2</c:v>
                </c:pt>
                <c:pt idx="2832">
                  <c:v>2.5053000000000002E-2</c:v>
                </c:pt>
                <c:pt idx="2833">
                  <c:v>2.5049500000000002E-2</c:v>
                </c:pt>
                <c:pt idx="2834">
                  <c:v>2.503E-2</c:v>
                </c:pt>
                <c:pt idx="2835">
                  <c:v>2.5026E-2</c:v>
                </c:pt>
                <c:pt idx="2836">
                  <c:v>2.5028500000000002E-2</c:v>
                </c:pt>
                <c:pt idx="2837">
                  <c:v>2.5007500000000002E-2</c:v>
                </c:pt>
                <c:pt idx="2838">
                  <c:v>2.49885E-2</c:v>
                </c:pt>
                <c:pt idx="2839">
                  <c:v>2.4978E-2</c:v>
                </c:pt>
                <c:pt idx="2840">
                  <c:v>2.4968000000000001E-2</c:v>
                </c:pt>
                <c:pt idx="2841">
                  <c:v>2.4974E-2</c:v>
                </c:pt>
                <c:pt idx="2842">
                  <c:v>2.4976999999999999E-2</c:v>
                </c:pt>
                <c:pt idx="2843">
                  <c:v>2.4978E-2</c:v>
                </c:pt>
                <c:pt idx="2844">
                  <c:v>2.4968499999999998E-2</c:v>
                </c:pt>
                <c:pt idx="2845">
                  <c:v>2.4982000000000001E-2</c:v>
                </c:pt>
                <c:pt idx="2846">
                  <c:v>2.5013999999999998E-2</c:v>
                </c:pt>
                <c:pt idx="2847">
                  <c:v>2.5021000000000002E-2</c:v>
                </c:pt>
                <c:pt idx="2848">
                  <c:v>2.5003500000000001E-2</c:v>
                </c:pt>
                <c:pt idx="2849">
                  <c:v>2.4978500000000001E-2</c:v>
                </c:pt>
                <c:pt idx="2850">
                  <c:v>2.4961500000000001E-2</c:v>
                </c:pt>
                <c:pt idx="2851">
                  <c:v>2.4964E-2</c:v>
                </c:pt>
                <c:pt idx="2852">
                  <c:v>2.4954999999999998E-2</c:v>
                </c:pt>
                <c:pt idx="2853">
                  <c:v>2.4929E-2</c:v>
                </c:pt>
                <c:pt idx="2854">
                  <c:v>2.4898E-2</c:v>
                </c:pt>
                <c:pt idx="2855">
                  <c:v>2.4881999999999998E-2</c:v>
                </c:pt>
                <c:pt idx="2856">
                  <c:v>2.48775E-2</c:v>
                </c:pt>
                <c:pt idx="2857">
                  <c:v>2.4864000000000001E-2</c:v>
                </c:pt>
                <c:pt idx="2858">
                  <c:v>2.4849E-2</c:v>
                </c:pt>
                <c:pt idx="2859">
                  <c:v>2.4826499999999998E-2</c:v>
                </c:pt>
                <c:pt idx="2860">
                  <c:v>2.4811500000000004E-2</c:v>
                </c:pt>
                <c:pt idx="2861">
                  <c:v>2.4792500000000002E-2</c:v>
                </c:pt>
                <c:pt idx="2862">
                  <c:v>2.4770000000000004E-2</c:v>
                </c:pt>
                <c:pt idx="2863">
                  <c:v>2.4762999999999997E-2</c:v>
                </c:pt>
                <c:pt idx="2864">
                  <c:v>2.4762999999999997E-2</c:v>
                </c:pt>
                <c:pt idx="2865">
                  <c:v>2.4760999999999998E-2</c:v>
                </c:pt>
                <c:pt idx="2866">
                  <c:v>2.477E-2</c:v>
                </c:pt>
                <c:pt idx="2867">
                  <c:v>2.4774000000000001E-2</c:v>
                </c:pt>
                <c:pt idx="2868">
                  <c:v>2.4795000000000001E-2</c:v>
                </c:pt>
                <c:pt idx="2869">
                  <c:v>2.4789000000000002E-2</c:v>
                </c:pt>
                <c:pt idx="2870">
                  <c:v>2.47695E-2</c:v>
                </c:pt>
                <c:pt idx="2871">
                  <c:v>2.4758500000000003E-2</c:v>
                </c:pt>
                <c:pt idx="2872">
                  <c:v>2.4733000000000002E-2</c:v>
                </c:pt>
                <c:pt idx="2873">
                  <c:v>2.4719499999999998E-2</c:v>
                </c:pt>
                <c:pt idx="2874">
                  <c:v>2.4723999999999996E-2</c:v>
                </c:pt>
                <c:pt idx="2875">
                  <c:v>2.4707999999999997E-2</c:v>
                </c:pt>
                <c:pt idx="2876">
                  <c:v>2.4702500000000002E-2</c:v>
                </c:pt>
                <c:pt idx="2877">
                  <c:v>2.4704999999999998E-2</c:v>
                </c:pt>
                <c:pt idx="2878">
                  <c:v>2.4702999999999999E-2</c:v>
                </c:pt>
                <c:pt idx="2879">
                  <c:v>2.4687500000000001E-2</c:v>
                </c:pt>
                <c:pt idx="2880">
                  <c:v>2.4667000000000001E-2</c:v>
                </c:pt>
                <c:pt idx="2881">
                  <c:v>2.4650999999999999E-2</c:v>
                </c:pt>
                <c:pt idx="2882">
                  <c:v>2.4650999999999999E-2</c:v>
                </c:pt>
                <c:pt idx="2883">
                  <c:v>2.4647499999999999E-2</c:v>
                </c:pt>
                <c:pt idx="2884">
                  <c:v>2.46585E-2</c:v>
                </c:pt>
                <c:pt idx="2885">
                  <c:v>2.4664999999999999E-2</c:v>
                </c:pt>
                <c:pt idx="2886">
                  <c:v>2.4650500000000002E-2</c:v>
                </c:pt>
                <c:pt idx="2887">
                  <c:v>2.4646499999999998E-2</c:v>
                </c:pt>
                <c:pt idx="2888">
                  <c:v>2.4666E-2</c:v>
                </c:pt>
                <c:pt idx="2889">
                  <c:v>2.469E-2</c:v>
                </c:pt>
                <c:pt idx="2890">
                  <c:v>2.4692499999999999E-2</c:v>
                </c:pt>
                <c:pt idx="2891">
                  <c:v>2.4704500000000004E-2</c:v>
                </c:pt>
                <c:pt idx="2892">
                  <c:v>2.4735500000000001E-2</c:v>
                </c:pt>
                <c:pt idx="2893">
                  <c:v>2.4756999999999998E-2</c:v>
                </c:pt>
                <c:pt idx="2894">
                  <c:v>2.4781500000000001E-2</c:v>
                </c:pt>
                <c:pt idx="2895">
                  <c:v>2.4816499999999998E-2</c:v>
                </c:pt>
                <c:pt idx="2896">
                  <c:v>2.4832999999999997E-2</c:v>
                </c:pt>
                <c:pt idx="2897">
                  <c:v>2.4834499999999999E-2</c:v>
                </c:pt>
                <c:pt idx="2898">
                  <c:v>2.4837000000000005E-2</c:v>
                </c:pt>
                <c:pt idx="2899">
                  <c:v>2.4853500000000001E-2</c:v>
                </c:pt>
                <c:pt idx="2900">
                  <c:v>2.4886999999999999E-2</c:v>
                </c:pt>
                <c:pt idx="2901">
                  <c:v>2.4899000000000001E-2</c:v>
                </c:pt>
                <c:pt idx="2902">
                  <c:v>2.4899499999999998E-2</c:v>
                </c:pt>
                <c:pt idx="2903">
                  <c:v>2.4895E-2</c:v>
                </c:pt>
                <c:pt idx="2904">
                  <c:v>2.4875999999999999E-2</c:v>
                </c:pt>
                <c:pt idx="2905">
                  <c:v>2.4880000000000003E-2</c:v>
                </c:pt>
                <c:pt idx="2906">
                  <c:v>2.4877E-2</c:v>
                </c:pt>
                <c:pt idx="2907">
                  <c:v>2.4860500000000001E-2</c:v>
                </c:pt>
                <c:pt idx="2908">
                  <c:v>2.48565E-2</c:v>
                </c:pt>
                <c:pt idx="2909">
                  <c:v>2.4863999999999997E-2</c:v>
                </c:pt>
                <c:pt idx="2910">
                  <c:v>2.48735E-2</c:v>
                </c:pt>
                <c:pt idx="2911">
                  <c:v>2.4878500000000001E-2</c:v>
                </c:pt>
                <c:pt idx="2912">
                  <c:v>2.4881E-2</c:v>
                </c:pt>
                <c:pt idx="2913">
                  <c:v>2.48845E-2</c:v>
                </c:pt>
                <c:pt idx="2914">
                  <c:v>2.4890499999999999E-2</c:v>
                </c:pt>
                <c:pt idx="2915">
                  <c:v>2.48915E-2</c:v>
                </c:pt>
                <c:pt idx="2916">
                  <c:v>2.4884E-2</c:v>
                </c:pt>
                <c:pt idx="2917">
                  <c:v>2.4857000000000001E-2</c:v>
                </c:pt>
                <c:pt idx="2918">
                  <c:v>2.4827499999999999E-2</c:v>
                </c:pt>
                <c:pt idx="2919">
                  <c:v>2.4806499999999999E-2</c:v>
                </c:pt>
                <c:pt idx="2920">
                  <c:v>2.4795000000000001E-2</c:v>
                </c:pt>
                <c:pt idx="2921">
                  <c:v>2.4789499999999999E-2</c:v>
                </c:pt>
                <c:pt idx="2922">
                  <c:v>2.4777999999999998E-2</c:v>
                </c:pt>
                <c:pt idx="2923">
                  <c:v>2.4735999999999998E-2</c:v>
                </c:pt>
                <c:pt idx="2924">
                  <c:v>2.47035E-2</c:v>
                </c:pt>
                <c:pt idx="2925">
                  <c:v>2.4683500000000001E-2</c:v>
                </c:pt>
                <c:pt idx="2926">
                  <c:v>2.4664000000000002E-2</c:v>
                </c:pt>
                <c:pt idx="2927">
                  <c:v>2.4646000000000001E-2</c:v>
                </c:pt>
                <c:pt idx="2928">
                  <c:v>2.4609499999999999E-2</c:v>
                </c:pt>
                <c:pt idx="2929">
                  <c:v>2.4576500000000005E-2</c:v>
                </c:pt>
                <c:pt idx="2930">
                  <c:v>2.4563000000000001E-2</c:v>
                </c:pt>
                <c:pt idx="2931">
                  <c:v>2.4552500000000001E-2</c:v>
                </c:pt>
                <c:pt idx="2932">
                  <c:v>2.4553499999999999E-2</c:v>
                </c:pt>
                <c:pt idx="2933">
                  <c:v>2.4555999999999998E-2</c:v>
                </c:pt>
                <c:pt idx="2934">
                  <c:v>2.4566000000000001E-2</c:v>
                </c:pt>
                <c:pt idx="2935">
                  <c:v>2.4579999999999998E-2</c:v>
                </c:pt>
                <c:pt idx="2936">
                  <c:v>2.46E-2</c:v>
                </c:pt>
                <c:pt idx="2937">
                  <c:v>2.4598500000000002E-2</c:v>
                </c:pt>
                <c:pt idx="2938">
                  <c:v>2.4574499999999999E-2</c:v>
                </c:pt>
                <c:pt idx="2939">
                  <c:v>2.4545999999999998E-2</c:v>
                </c:pt>
                <c:pt idx="2940">
                  <c:v>2.4517499999999998E-2</c:v>
                </c:pt>
                <c:pt idx="2941">
                  <c:v>2.4491500000000003E-2</c:v>
                </c:pt>
                <c:pt idx="2942">
                  <c:v>2.44785E-2</c:v>
                </c:pt>
                <c:pt idx="2943">
                  <c:v>2.4466000000000002E-2</c:v>
                </c:pt>
                <c:pt idx="2944">
                  <c:v>2.4450499999999997E-2</c:v>
                </c:pt>
                <c:pt idx="2945">
                  <c:v>2.4417000000000001E-2</c:v>
                </c:pt>
                <c:pt idx="2946">
                  <c:v>2.4359499999999999E-2</c:v>
                </c:pt>
                <c:pt idx="2947">
                  <c:v>2.4305500000000001E-2</c:v>
                </c:pt>
                <c:pt idx="2948">
                  <c:v>2.4255000000000002E-2</c:v>
                </c:pt>
                <c:pt idx="2949">
                  <c:v>2.4229000000000001E-2</c:v>
                </c:pt>
                <c:pt idx="2950">
                  <c:v>2.4202500000000002E-2</c:v>
                </c:pt>
                <c:pt idx="2951">
                  <c:v>2.4170500000000001E-2</c:v>
                </c:pt>
                <c:pt idx="2952">
                  <c:v>2.4133499999999999E-2</c:v>
                </c:pt>
                <c:pt idx="2953">
                  <c:v>2.4079999999999997E-2</c:v>
                </c:pt>
                <c:pt idx="2954">
                  <c:v>2.4070999999999999E-2</c:v>
                </c:pt>
                <c:pt idx="2955">
                  <c:v>2.4045500000000001E-2</c:v>
                </c:pt>
                <c:pt idx="2956">
                  <c:v>2.3996499999999997E-2</c:v>
                </c:pt>
                <c:pt idx="2957">
                  <c:v>2.3966499999999998E-2</c:v>
                </c:pt>
                <c:pt idx="2958">
                  <c:v>2.3935000000000001E-2</c:v>
                </c:pt>
                <c:pt idx="2959">
                  <c:v>2.39165E-2</c:v>
                </c:pt>
                <c:pt idx="2960">
                  <c:v>2.3905000000000003E-2</c:v>
                </c:pt>
                <c:pt idx="2961">
                  <c:v>2.3887499999999999E-2</c:v>
                </c:pt>
                <c:pt idx="2962">
                  <c:v>2.3862999999999999E-2</c:v>
                </c:pt>
                <c:pt idx="2963">
                  <c:v>2.3851500000000001E-2</c:v>
                </c:pt>
                <c:pt idx="2964">
                  <c:v>2.3851000000000001E-2</c:v>
                </c:pt>
                <c:pt idx="2965">
                  <c:v>2.3862500000000002E-2</c:v>
                </c:pt>
                <c:pt idx="2966">
                  <c:v>2.3863999999999996E-2</c:v>
                </c:pt>
                <c:pt idx="2967">
                  <c:v>2.3856000000000002E-2</c:v>
                </c:pt>
                <c:pt idx="2968">
                  <c:v>2.3838999999999999E-2</c:v>
                </c:pt>
                <c:pt idx="2969">
                  <c:v>2.3805999999999997E-2</c:v>
                </c:pt>
                <c:pt idx="2970">
                  <c:v>2.3779499999999999E-2</c:v>
                </c:pt>
                <c:pt idx="2971">
                  <c:v>2.3755499999999999E-2</c:v>
                </c:pt>
                <c:pt idx="2972">
                  <c:v>2.3726500000000001E-2</c:v>
                </c:pt>
                <c:pt idx="2973">
                  <c:v>2.3697500000000003E-2</c:v>
                </c:pt>
                <c:pt idx="2974">
                  <c:v>2.3672000000000002E-2</c:v>
                </c:pt>
                <c:pt idx="2975">
                  <c:v>2.3649999999999997E-2</c:v>
                </c:pt>
                <c:pt idx="2976">
                  <c:v>2.3636000000000004E-2</c:v>
                </c:pt>
                <c:pt idx="2977">
                  <c:v>2.3600000000000003E-2</c:v>
                </c:pt>
                <c:pt idx="2978">
                  <c:v>2.3561999999999996E-2</c:v>
                </c:pt>
                <c:pt idx="2979">
                  <c:v>2.3525999999999998E-2</c:v>
                </c:pt>
                <c:pt idx="2980">
                  <c:v>2.3495499999999999E-2</c:v>
                </c:pt>
                <c:pt idx="2981">
                  <c:v>2.34895E-2</c:v>
                </c:pt>
                <c:pt idx="2982">
                  <c:v>2.3486999999999997E-2</c:v>
                </c:pt>
                <c:pt idx="2983">
                  <c:v>2.3492000000000002E-2</c:v>
                </c:pt>
                <c:pt idx="2984">
                  <c:v>2.3503500000000004E-2</c:v>
                </c:pt>
                <c:pt idx="2985">
                  <c:v>2.3514499999999997E-2</c:v>
                </c:pt>
                <c:pt idx="2986">
                  <c:v>2.3521999999999998E-2</c:v>
                </c:pt>
                <c:pt idx="2987">
                  <c:v>2.3518500000000001E-2</c:v>
                </c:pt>
                <c:pt idx="2988">
                  <c:v>2.35135E-2</c:v>
                </c:pt>
                <c:pt idx="2989">
                  <c:v>2.3508499999999998E-2</c:v>
                </c:pt>
                <c:pt idx="2990">
                  <c:v>2.3503E-2</c:v>
                </c:pt>
                <c:pt idx="2991">
                  <c:v>2.3486E-2</c:v>
                </c:pt>
                <c:pt idx="2992">
                  <c:v>2.34995E-2</c:v>
                </c:pt>
                <c:pt idx="2993">
                  <c:v>2.3497500000000001E-2</c:v>
                </c:pt>
                <c:pt idx="2994">
                  <c:v>2.3473500000000001E-2</c:v>
                </c:pt>
                <c:pt idx="2995">
                  <c:v>2.3442999999999999E-2</c:v>
                </c:pt>
                <c:pt idx="2996">
                  <c:v>2.3427E-2</c:v>
                </c:pt>
                <c:pt idx="2997">
                  <c:v>2.3414499999999998E-2</c:v>
                </c:pt>
                <c:pt idx="2998">
                  <c:v>2.3387500000000002E-2</c:v>
                </c:pt>
                <c:pt idx="2999">
                  <c:v>2.33615E-2</c:v>
                </c:pt>
                <c:pt idx="3000">
                  <c:v>2.3348999999999998E-2</c:v>
                </c:pt>
                <c:pt idx="3001">
                  <c:v>2.3342999999999999E-2</c:v>
                </c:pt>
                <c:pt idx="3002">
                  <c:v>2.3333E-2</c:v>
                </c:pt>
                <c:pt idx="3003">
                  <c:v>2.3312000000000003E-2</c:v>
                </c:pt>
                <c:pt idx="3004">
                  <c:v>2.3309999999999997E-2</c:v>
                </c:pt>
                <c:pt idx="3005">
                  <c:v>2.3314500000000002E-2</c:v>
                </c:pt>
                <c:pt idx="3006">
                  <c:v>2.3301499999999999E-2</c:v>
                </c:pt>
                <c:pt idx="3007">
                  <c:v>2.3278500000000001E-2</c:v>
                </c:pt>
                <c:pt idx="3008">
                  <c:v>2.3265500000000001E-2</c:v>
                </c:pt>
                <c:pt idx="3009">
                  <c:v>2.3241999999999999E-2</c:v>
                </c:pt>
                <c:pt idx="3010">
                  <c:v>2.3213999999999999E-2</c:v>
                </c:pt>
                <c:pt idx="3011">
                  <c:v>2.3181500000000001E-2</c:v>
                </c:pt>
                <c:pt idx="3012">
                  <c:v>2.3148999999999999E-2</c:v>
                </c:pt>
                <c:pt idx="3013">
                  <c:v>2.3126999999999998E-2</c:v>
                </c:pt>
                <c:pt idx="3014">
                  <c:v>2.3094999999999997E-2</c:v>
                </c:pt>
                <c:pt idx="3015">
                  <c:v>2.3061500000000002E-2</c:v>
                </c:pt>
                <c:pt idx="3016">
                  <c:v>2.3057000000000001E-2</c:v>
                </c:pt>
                <c:pt idx="3017">
                  <c:v>2.3058500000000003E-2</c:v>
                </c:pt>
                <c:pt idx="3018">
                  <c:v>2.3054500000000002E-2</c:v>
                </c:pt>
                <c:pt idx="3019">
                  <c:v>2.3063000000000004E-2</c:v>
                </c:pt>
                <c:pt idx="3020">
                  <c:v>2.3067000000000001E-2</c:v>
                </c:pt>
                <c:pt idx="3021">
                  <c:v>2.3065499999999999E-2</c:v>
                </c:pt>
                <c:pt idx="3022">
                  <c:v>2.3061999999999999E-2</c:v>
                </c:pt>
                <c:pt idx="3023">
                  <c:v>2.3050499999999998E-2</c:v>
                </c:pt>
                <c:pt idx="3024">
                  <c:v>2.3048000000000003E-2</c:v>
                </c:pt>
                <c:pt idx="3025">
                  <c:v>2.30595E-2</c:v>
                </c:pt>
                <c:pt idx="3026">
                  <c:v>2.3094E-2</c:v>
                </c:pt>
                <c:pt idx="3027">
                  <c:v>2.3185500000000001E-2</c:v>
                </c:pt>
                <c:pt idx="3028">
                  <c:v>2.3285500000000001E-2</c:v>
                </c:pt>
                <c:pt idx="3029">
                  <c:v>2.3355000000000001E-2</c:v>
                </c:pt>
                <c:pt idx="3030">
                  <c:v>2.3393500000000001E-2</c:v>
                </c:pt>
                <c:pt idx="3032">
                  <c:v>2.3428499999999998E-2</c:v>
                </c:pt>
                <c:pt idx="3033">
                  <c:v>2.3435000000000001E-2</c:v>
                </c:pt>
                <c:pt idx="3034">
                  <c:v>2.3515499999999998E-2</c:v>
                </c:pt>
                <c:pt idx="3035">
                  <c:v>2.3602499999999998E-2</c:v>
                </c:pt>
                <c:pt idx="3036">
                  <c:v>2.3665999999999996E-2</c:v>
                </c:pt>
                <c:pt idx="3037">
                  <c:v>2.3704999999999997E-2</c:v>
                </c:pt>
                <c:pt idx="3038">
                  <c:v>2.3713999999999999E-2</c:v>
                </c:pt>
                <c:pt idx="3039">
                  <c:v>2.37215E-2</c:v>
                </c:pt>
                <c:pt idx="3040">
                  <c:v>2.3744000000000001E-2</c:v>
                </c:pt>
                <c:pt idx="3041">
                  <c:v>2.3749499999999996E-2</c:v>
                </c:pt>
                <c:pt idx="3042">
                  <c:v>2.3734499999999999E-2</c:v>
                </c:pt>
                <c:pt idx="3043">
                  <c:v>2.3704999999999997E-2</c:v>
                </c:pt>
                <c:pt idx="3044">
                  <c:v>2.3688000000000001E-2</c:v>
                </c:pt>
                <c:pt idx="3045">
                  <c:v>2.3713500000000002E-2</c:v>
                </c:pt>
                <c:pt idx="3046">
                  <c:v>2.37215E-2</c:v>
                </c:pt>
                <c:pt idx="3047">
                  <c:v>2.3722999999999998E-2</c:v>
                </c:pt>
                <c:pt idx="3048">
                  <c:v>2.3719999999999998E-2</c:v>
                </c:pt>
                <c:pt idx="3049">
                  <c:v>2.3692999999999999E-2</c:v>
                </c:pt>
                <c:pt idx="3050">
                  <c:v>2.3658499999999999E-2</c:v>
                </c:pt>
                <c:pt idx="3051">
                  <c:v>2.3647500000000002E-2</c:v>
                </c:pt>
                <c:pt idx="3052">
                  <c:v>2.3640999999999999E-2</c:v>
                </c:pt>
                <c:pt idx="3053">
                  <c:v>2.3642499999999997E-2</c:v>
                </c:pt>
                <c:pt idx="3054">
                  <c:v>2.3654000000000001E-2</c:v>
                </c:pt>
                <c:pt idx="3055">
                  <c:v>2.36765E-2</c:v>
                </c:pt>
                <c:pt idx="3056">
                  <c:v>2.3715499999999997E-2</c:v>
                </c:pt>
                <c:pt idx="3057">
                  <c:v>2.3741500000000002E-2</c:v>
                </c:pt>
                <c:pt idx="3058">
                  <c:v>2.3759999999999996E-2</c:v>
                </c:pt>
                <c:pt idx="3059">
                  <c:v>2.3769500000000002E-2</c:v>
                </c:pt>
                <c:pt idx="3060">
                  <c:v>2.3775500000000001E-2</c:v>
                </c:pt>
                <c:pt idx="3061">
                  <c:v>2.3788E-2</c:v>
                </c:pt>
                <c:pt idx="3062">
                  <c:v>2.3796500000000002E-2</c:v>
                </c:pt>
                <c:pt idx="3063">
                  <c:v>2.3782000000000001E-2</c:v>
                </c:pt>
                <c:pt idx="3064">
                  <c:v>2.3778500000000001E-2</c:v>
                </c:pt>
                <c:pt idx="3065">
                  <c:v>2.3779000000000002E-2</c:v>
                </c:pt>
                <c:pt idx="3066">
                  <c:v>2.3785000000000001E-2</c:v>
                </c:pt>
                <c:pt idx="3067">
                  <c:v>2.3785499999999998E-2</c:v>
                </c:pt>
                <c:pt idx="3068">
                  <c:v>2.3755999999999999E-2</c:v>
                </c:pt>
                <c:pt idx="3069">
                  <c:v>2.3716000000000001E-2</c:v>
                </c:pt>
                <c:pt idx="3070">
                  <c:v>2.3706000000000001E-2</c:v>
                </c:pt>
                <c:pt idx="3071">
                  <c:v>2.3704999999999997E-2</c:v>
                </c:pt>
                <c:pt idx="3072">
                  <c:v>2.3713499999999998E-2</c:v>
                </c:pt>
                <c:pt idx="3073">
                  <c:v>2.3709499999999998E-2</c:v>
                </c:pt>
                <c:pt idx="3074">
                  <c:v>2.3706499999999998E-2</c:v>
                </c:pt>
                <c:pt idx="3075">
                  <c:v>2.3778500000000001E-2</c:v>
                </c:pt>
                <c:pt idx="3076">
                  <c:v>2.3925000000000002E-2</c:v>
                </c:pt>
                <c:pt idx="3077">
                  <c:v>2.4104E-2</c:v>
                </c:pt>
                <c:pt idx="3078">
                  <c:v>2.4268999999999999E-2</c:v>
                </c:pt>
                <c:pt idx="3079">
                  <c:v>2.4433500000000004E-2</c:v>
                </c:pt>
                <c:pt idx="3080">
                  <c:v>2.4589E-2</c:v>
                </c:pt>
                <c:pt idx="3081">
                  <c:v>2.4603E-2</c:v>
                </c:pt>
                <c:pt idx="3082">
                  <c:v>2.4577500000000002E-2</c:v>
                </c:pt>
                <c:pt idx="3083">
                  <c:v>2.452E-2</c:v>
                </c:pt>
                <c:pt idx="3084">
                  <c:v>2.4480499999999999E-2</c:v>
                </c:pt>
                <c:pt idx="3085">
                  <c:v>2.44435E-2</c:v>
                </c:pt>
                <c:pt idx="3086">
                  <c:v>2.4387999999999996E-2</c:v>
                </c:pt>
                <c:pt idx="3087">
                  <c:v>2.4317500000000002E-2</c:v>
                </c:pt>
                <c:pt idx="3088">
                  <c:v>2.4222999999999998E-2</c:v>
                </c:pt>
                <c:pt idx="3089">
                  <c:v>2.41245E-2</c:v>
                </c:pt>
                <c:pt idx="3090">
                  <c:v>2.4033000000000002E-2</c:v>
                </c:pt>
                <c:pt idx="3091">
                  <c:v>2.3932999999999999E-2</c:v>
                </c:pt>
                <c:pt idx="3092">
                  <c:v>2.3826E-2</c:v>
                </c:pt>
                <c:pt idx="3093">
                  <c:v>2.3723500000000002E-2</c:v>
                </c:pt>
                <c:pt idx="3094">
                  <c:v>2.3626999999999999E-2</c:v>
                </c:pt>
                <c:pt idx="3095">
                  <c:v>2.3547499999999999E-2</c:v>
                </c:pt>
                <c:pt idx="3096">
                  <c:v>2.34755E-2</c:v>
                </c:pt>
                <c:pt idx="3097">
                  <c:v>2.3396999999999998E-2</c:v>
                </c:pt>
                <c:pt idx="3098">
                  <c:v>2.3322499999999999E-2</c:v>
                </c:pt>
                <c:pt idx="3099">
                  <c:v>2.3242499999999999E-2</c:v>
                </c:pt>
                <c:pt idx="3100">
                  <c:v>2.3164499999999998E-2</c:v>
                </c:pt>
                <c:pt idx="3101">
                  <c:v>2.3099000000000001E-2</c:v>
                </c:pt>
                <c:pt idx="3102">
                  <c:v>2.3039500000000001E-2</c:v>
                </c:pt>
                <c:pt idx="3103">
                  <c:v>2.2971499999999999E-2</c:v>
                </c:pt>
                <c:pt idx="3104">
                  <c:v>2.2900500000000001E-2</c:v>
                </c:pt>
                <c:pt idx="3105">
                  <c:v>2.2839500000000002E-2</c:v>
                </c:pt>
                <c:pt idx="3106">
                  <c:v>2.2783500000000002E-2</c:v>
                </c:pt>
                <c:pt idx="3107">
                  <c:v>2.2728000000000002E-2</c:v>
                </c:pt>
                <c:pt idx="3108">
                  <c:v>2.2677500000000003E-2</c:v>
                </c:pt>
                <c:pt idx="3109">
                  <c:v>2.2609000000000001E-2</c:v>
                </c:pt>
                <c:pt idx="3110">
                  <c:v>2.25355E-2</c:v>
                </c:pt>
                <c:pt idx="3111">
                  <c:v>2.2481499999999998E-2</c:v>
                </c:pt>
                <c:pt idx="3112">
                  <c:v>2.2443000000000001E-2</c:v>
                </c:pt>
                <c:pt idx="3113">
                  <c:v>2.2408999999999998E-2</c:v>
                </c:pt>
                <c:pt idx="3114">
                  <c:v>2.2365000000000003E-2</c:v>
                </c:pt>
                <c:pt idx="3115">
                  <c:v>2.2317E-2</c:v>
                </c:pt>
                <c:pt idx="3116">
                  <c:v>2.22685E-2</c:v>
                </c:pt>
                <c:pt idx="3117">
                  <c:v>2.2221000000000001E-2</c:v>
                </c:pt>
                <c:pt idx="3118">
                  <c:v>2.2158000000000001E-2</c:v>
                </c:pt>
                <c:pt idx="3119">
                  <c:v>2.2092500000000001E-2</c:v>
                </c:pt>
                <c:pt idx="3120">
                  <c:v>2.2036999999999998E-2</c:v>
                </c:pt>
                <c:pt idx="3121">
                  <c:v>2.2006000000000001E-2</c:v>
                </c:pt>
                <c:pt idx="3122">
                  <c:v>2.1988500000000001E-2</c:v>
                </c:pt>
                <c:pt idx="3123">
                  <c:v>2.1982500000000002E-2</c:v>
                </c:pt>
                <c:pt idx="3124">
                  <c:v>2.1974E-2</c:v>
                </c:pt>
                <c:pt idx="3125">
                  <c:v>2.1957000000000001E-2</c:v>
                </c:pt>
                <c:pt idx="3126">
                  <c:v>2.1933000000000001E-2</c:v>
                </c:pt>
                <c:pt idx="3127">
                  <c:v>2.19115E-2</c:v>
                </c:pt>
                <c:pt idx="3128">
                  <c:v>2.1887500000000004E-2</c:v>
                </c:pt>
                <c:pt idx="3129">
                  <c:v>2.1864999999999999E-2</c:v>
                </c:pt>
                <c:pt idx="3130">
                  <c:v>2.1835999999999998E-2</c:v>
                </c:pt>
                <c:pt idx="3131">
                  <c:v>2.1802500000000002E-2</c:v>
                </c:pt>
                <c:pt idx="3132">
                  <c:v>2.1770499999999998E-2</c:v>
                </c:pt>
                <c:pt idx="3133">
                  <c:v>2.1738999999999998E-2</c:v>
                </c:pt>
                <c:pt idx="3134">
                  <c:v>2.1701500000000002E-2</c:v>
                </c:pt>
                <c:pt idx="3135">
                  <c:v>2.1659999999999999E-2</c:v>
                </c:pt>
                <c:pt idx="3136">
                  <c:v>2.1615499999999999E-2</c:v>
                </c:pt>
                <c:pt idx="3137">
                  <c:v>2.15715E-2</c:v>
                </c:pt>
                <c:pt idx="3138">
                  <c:v>2.1542000000000002E-2</c:v>
                </c:pt>
                <c:pt idx="3139">
                  <c:v>2.1523499999999997E-2</c:v>
                </c:pt>
                <c:pt idx="3140">
                  <c:v>2.1504499999999999E-2</c:v>
                </c:pt>
                <c:pt idx="3141">
                  <c:v>2.1478500000000001E-2</c:v>
                </c:pt>
                <c:pt idx="3142">
                  <c:v>2.14565E-2</c:v>
                </c:pt>
                <c:pt idx="3143">
                  <c:v>2.14285E-2</c:v>
                </c:pt>
                <c:pt idx="3144">
                  <c:v>2.1400499999999999E-2</c:v>
                </c:pt>
                <c:pt idx="3145">
                  <c:v>2.1375000000000002E-2</c:v>
                </c:pt>
                <c:pt idx="3146">
                  <c:v>2.1351500000000002E-2</c:v>
                </c:pt>
                <c:pt idx="3147">
                  <c:v>2.1332500000000001E-2</c:v>
                </c:pt>
                <c:pt idx="3148">
                  <c:v>2.1309000000000002E-2</c:v>
                </c:pt>
                <c:pt idx="3149">
                  <c:v>2.12835E-2</c:v>
                </c:pt>
                <c:pt idx="3150">
                  <c:v>2.1257499999999999E-2</c:v>
                </c:pt>
                <c:pt idx="3151">
                  <c:v>2.1225999999999998E-2</c:v>
                </c:pt>
                <c:pt idx="3152">
                  <c:v>2.1190999999999998E-2</c:v>
                </c:pt>
                <c:pt idx="3153">
                  <c:v>2.1167000000000002E-2</c:v>
                </c:pt>
                <c:pt idx="3154">
                  <c:v>2.1148499999999997E-2</c:v>
                </c:pt>
                <c:pt idx="3155">
                  <c:v>2.1125500000000002E-2</c:v>
                </c:pt>
                <c:pt idx="3156">
                  <c:v>2.10955E-2</c:v>
                </c:pt>
                <c:pt idx="3157">
                  <c:v>2.1070499999999999E-2</c:v>
                </c:pt>
                <c:pt idx="3158">
                  <c:v>2.1042999999999999E-2</c:v>
                </c:pt>
                <c:pt idx="3159">
                  <c:v>2.0997999999999996E-2</c:v>
                </c:pt>
                <c:pt idx="3160">
                  <c:v>2.0954E-2</c:v>
                </c:pt>
                <c:pt idx="3161">
                  <c:v>2.09155E-2</c:v>
                </c:pt>
                <c:pt idx="3162">
                  <c:v>2.0869500000000003E-2</c:v>
                </c:pt>
                <c:pt idx="3163">
                  <c:v>2.0829500000000004E-2</c:v>
                </c:pt>
                <c:pt idx="3164">
                  <c:v>2.0816500000000002E-2</c:v>
                </c:pt>
                <c:pt idx="3165">
                  <c:v>2.0819000000000001E-2</c:v>
                </c:pt>
                <c:pt idx="3166">
                  <c:v>2.08465E-2</c:v>
                </c:pt>
                <c:pt idx="3167">
                  <c:v>2.0927500000000002E-2</c:v>
                </c:pt>
                <c:pt idx="3168">
                  <c:v>2.1063499999999999E-2</c:v>
                </c:pt>
                <c:pt idx="3169">
                  <c:v>2.12795E-2</c:v>
                </c:pt>
                <c:pt idx="3170">
                  <c:v>2.1561499999999997E-2</c:v>
                </c:pt>
                <c:pt idx="3171">
                  <c:v>2.1835500000000001E-2</c:v>
                </c:pt>
                <c:pt idx="3172">
                  <c:v>2.2060000000000003E-2</c:v>
                </c:pt>
                <c:pt idx="3173">
                  <c:v>2.2255000000000004E-2</c:v>
                </c:pt>
                <c:pt idx="3174">
                  <c:v>2.2485500000000002E-2</c:v>
                </c:pt>
                <c:pt idx="3175">
                  <c:v>2.2734999999999998E-2</c:v>
                </c:pt>
                <c:pt idx="3176">
                  <c:v>2.2935500000000001E-2</c:v>
                </c:pt>
                <c:pt idx="3177">
                  <c:v>2.3087E-2</c:v>
                </c:pt>
                <c:pt idx="3178">
                  <c:v>2.3231999999999999E-2</c:v>
                </c:pt>
                <c:pt idx="3179">
                  <c:v>2.3357500000000003E-2</c:v>
                </c:pt>
                <c:pt idx="3180">
                  <c:v>2.3428000000000001E-2</c:v>
                </c:pt>
                <c:pt idx="3181">
                  <c:v>2.3504500000000001E-2</c:v>
                </c:pt>
                <c:pt idx="3182">
                  <c:v>2.3560999999999999E-2</c:v>
                </c:pt>
                <c:pt idx="3183">
                  <c:v>2.3539500000000001E-2</c:v>
                </c:pt>
                <c:pt idx="3184">
                  <c:v>2.3512499999999999E-2</c:v>
                </c:pt>
                <c:pt idx="3185">
                  <c:v>2.3467999999999999E-2</c:v>
                </c:pt>
                <c:pt idx="3186">
                  <c:v>2.3442999999999999E-2</c:v>
                </c:pt>
                <c:pt idx="3187">
                  <c:v>2.3408000000000002E-2</c:v>
                </c:pt>
                <c:pt idx="3188">
                  <c:v>2.3355499999999998E-2</c:v>
                </c:pt>
                <c:pt idx="3189">
                  <c:v>2.3367499999999999E-2</c:v>
                </c:pt>
                <c:pt idx="3190">
                  <c:v>2.3375E-2</c:v>
                </c:pt>
                <c:pt idx="3191">
                  <c:v>2.3344500000000001E-2</c:v>
                </c:pt>
                <c:pt idx="3192">
                  <c:v>2.3335000000000002E-2</c:v>
                </c:pt>
                <c:pt idx="3193">
                  <c:v>2.3359999999999999E-2</c:v>
                </c:pt>
                <c:pt idx="3194">
                  <c:v>2.3406E-2</c:v>
                </c:pt>
                <c:pt idx="3195">
                  <c:v>2.3518500000000001E-2</c:v>
                </c:pt>
                <c:pt idx="3196">
                  <c:v>2.36665E-2</c:v>
                </c:pt>
                <c:pt idx="3197">
                  <c:v>2.3777E-2</c:v>
                </c:pt>
                <c:pt idx="3198">
                  <c:v>2.3834000000000001E-2</c:v>
                </c:pt>
                <c:pt idx="3199">
                  <c:v>2.3878500000000004E-2</c:v>
                </c:pt>
                <c:pt idx="3200">
                  <c:v>2.3954E-2</c:v>
                </c:pt>
                <c:pt idx="3201">
                  <c:v>2.4006500000000004E-2</c:v>
                </c:pt>
                <c:pt idx="3202">
                  <c:v>2.3994000000000001E-2</c:v>
                </c:pt>
                <c:pt idx="3203">
                  <c:v>2.3914000000000001E-2</c:v>
                </c:pt>
                <c:pt idx="3204">
                  <c:v>2.3784E-2</c:v>
                </c:pt>
                <c:pt idx="3205">
                  <c:v>2.3685999999999999E-2</c:v>
                </c:pt>
                <c:pt idx="3206">
                  <c:v>2.3625500000000001E-2</c:v>
                </c:pt>
                <c:pt idx="3207">
                  <c:v>2.3584000000000001E-2</c:v>
                </c:pt>
                <c:pt idx="3208">
                  <c:v>2.3564499999999999E-2</c:v>
                </c:pt>
                <c:pt idx="3209">
                  <c:v>2.3525999999999998E-2</c:v>
                </c:pt>
                <c:pt idx="3210">
                  <c:v>2.3454500000000003E-2</c:v>
                </c:pt>
                <c:pt idx="3211">
                  <c:v>2.3403500000000001E-2</c:v>
                </c:pt>
                <c:pt idx="3212">
                  <c:v>2.34095E-2</c:v>
                </c:pt>
                <c:pt idx="3213">
                  <c:v>2.3432499999999998E-2</c:v>
                </c:pt>
                <c:pt idx="3214">
                  <c:v>2.3415500000000002E-2</c:v>
                </c:pt>
                <c:pt idx="3215">
                  <c:v>2.3469999999999998E-2</c:v>
                </c:pt>
                <c:pt idx="3216">
                  <c:v>2.3631500000000003E-2</c:v>
                </c:pt>
                <c:pt idx="3217">
                  <c:v>2.3743499999999997E-2</c:v>
                </c:pt>
                <c:pt idx="3218">
                  <c:v>2.3796500000000002E-2</c:v>
                </c:pt>
                <c:pt idx="3219">
                  <c:v>2.3728499999999996E-2</c:v>
                </c:pt>
                <c:pt idx="3220">
                  <c:v>2.3609999999999999E-2</c:v>
                </c:pt>
                <c:pt idx="3221">
                  <c:v>2.3725000000000003E-2</c:v>
                </c:pt>
                <c:pt idx="3222">
                  <c:v>2.3931500000000001E-2</c:v>
                </c:pt>
                <c:pt idx="3223">
                  <c:v>2.3987500000000002E-2</c:v>
                </c:pt>
                <c:pt idx="3224">
                  <c:v>2.384E-2</c:v>
                </c:pt>
                <c:pt idx="3225">
                  <c:v>2.3705500000000001E-2</c:v>
                </c:pt>
                <c:pt idx="3226">
                  <c:v>2.3597999999999997E-2</c:v>
                </c:pt>
                <c:pt idx="3227">
                  <c:v>2.3502000000000002E-2</c:v>
                </c:pt>
                <c:pt idx="3228">
                  <c:v>2.3429500000000002E-2</c:v>
                </c:pt>
                <c:pt idx="3229">
                  <c:v>2.3370499999999999E-2</c:v>
                </c:pt>
                <c:pt idx="3230">
                  <c:v>2.3313000000000004E-2</c:v>
                </c:pt>
                <c:pt idx="3231">
                  <c:v>2.3254500000000001E-2</c:v>
                </c:pt>
                <c:pt idx="3232">
                  <c:v>2.3196500000000002E-2</c:v>
                </c:pt>
                <c:pt idx="3233">
                  <c:v>2.3127499999999999E-2</c:v>
                </c:pt>
                <c:pt idx="3234">
                  <c:v>2.3070500000000001E-2</c:v>
                </c:pt>
                <c:pt idx="3235">
                  <c:v>2.3020499999999999E-2</c:v>
                </c:pt>
                <c:pt idx="3236">
                  <c:v>2.2975499999999999E-2</c:v>
                </c:pt>
                <c:pt idx="3237">
                  <c:v>2.2938000000000004E-2</c:v>
                </c:pt>
                <c:pt idx="3238">
                  <c:v>2.2893E-2</c:v>
                </c:pt>
                <c:pt idx="3239">
                  <c:v>2.2835000000000001E-2</c:v>
                </c:pt>
                <c:pt idx="3240">
                  <c:v>2.27815E-2</c:v>
                </c:pt>
                <c:pt idx="3241">
                  <c:v>2.2739499999999999E-2</c:v>
                </c:pt>
                <c:pt idx="3242">
                  <c:v>2.2686499999999998E-2</c:v>
                </c:pt>
                <c:pt idx="3243">
                  <c:v>2.2621499999999996E-2</c:v>
                </c:pt>
                <c:pt idx="3244">
                  <c:v>2.2550500000000001E-2</c:v>
                </c:pt>
                <c:pt idx="3245">
                  <c:v>2.24735E-2</c:v>
                </c:pt>
                <c:pt idx="3246">
                  <c:v>2.2395499999999999E-2</c:v>
                </c:pt>
                <c:pt idx="3247">
                  <c:v>2.2329000000000002E-2</c:v>
                </c:pt>
                <c:pt idx="3248">
                  <c:v>2.22755E-2</c:v>
                </c:pt>
                <c:pt idx="3249">
                  <c:v>2.2221499999999998E-2</c:v>
                </c:pt>
                <c:pt idx="3250">
                  <c:v>2.2173000000000002E-2</c:v>
                </c:pt>
                <c:pt idx="3251">
                  <c:v>2.2122500000000003E-2</c:v>
                </c:pt>
                <c:pt idx="3252">
                  <c:v>2.2076000000000002E-2</c:v>
                </c:pt>
                <c:pt idx="3253">
                  <c:v>2.2018500000000003E-2</c:v>
                </c:pt>
                <c:pt idx="3254">
                  <c:v>2.1965999999999999E-2</c:v>
                </c:pt>
                <c:pt idx="3255">
                  <c:v>2.19115E-2</c:v>
                </c:pt>
                <c:pt idx="3256">
                  <c:v>2.1858499999999999E-2</c:v>
                </c:pt>
                <c:pt idx="3257">
                  <c:v>2.18E-2</c:v>
                </c:pt>
                <c:pt idx="3258">
                  <c:v>2.17415E-2</c:v>
                </c:pt>
                <c:pt idx="3259">
                  <c:v>2.1697499999999998E-2</c:v>
                </c:pt>
                <c:pt idx="3260">
                  <c:v>2.1654E-2</c:v>
                </c:pt>
                <c:pt idx="3261">
                  <c:v>2.16055E-2</c:v>
                </c:pt>
                <c:pt idx="3262">
                  <c:v>2.15605E-2</c:v>
                </c:pt>
                <c:pt idx="3263">
                  <c:v>2.1518499999999999E-2</c:v>
                </c:pt>
                <c:pt idx="3264">
                  <c:v>2.1468000000000001E-2</c:v>
                </c:pt>
                <c:pt idx="3265">
                  <c:v>2.14255E-2</c:v>
                </c:pt>
                <c:pt idx="3266">
                  <c:v>2.1394E-2</c:v>
                </c:pt>
                <c:pt idx="3267">
                  <c:v>2.13595E-2</c:v>
                </c:pt>
                <c:pt idx="3268">
                  <c:v>2.1321E-2</c:v>
                </c:pt>
                <c:pt idx="3269">
                  <c:v>2.1274499999999998E-2</c:v>
                </c:pt>
                <c:pt idx="3270">
                  <c:v>2.1238E-2</c:v>
                </c:pt>
                <c:pt idx="3271">
                  <c:v>2.1195499999999999E-2</c:v>
                </c:pt>
                <c:pt idx="3272">
                  <c:v>2.1164000000000002E-2</c:v>
                </c:pt>
                <c:pt idx="3273">
                  <c:v>2.1131E-2</c:v>
                </c:pt>
                <c:pt idx="3274">
                  <c:v>2.1103500000000001E-2</c:v>
                </c:pt>
                <c:pt idx="3275">
                  <c:v>2.1073499999999998E-2</c:v>
                </c:pt>
                <c:pt idx="3276">
                  <c:v>2.10365E-2</c:v>
                </c:pt>
                <c:pt idx="3277">
                  <c:v>2.1002E-2</c:v>
                </c:pt>
                <c:pt idx="3278">
                  <c:v>2.0969499999999999E-2</c:v>
                </c:pt>
                <c:pt idx="3279">
                  <c:v>2.0939500000000003E-2</c:v>
                </c:pt>
                <c:pt idx="3280">
                  <c:v>2.0914000000000002E-2</c:v>
                </c:pt>
                <c:pt idx="3281">
                  <c:v>2.0876499999999999E-2</c:v>
                </c:pt>
                <c:pt idx="3282">
                  <c:v>2.0844999999999999E-2</c:v>
                </c:pt>
                <c:pt idx="3283">
                  <c:v>2.0819000000000001E-2</c:v>
                </c:pt>
                <c:pt idx="3284">
                  <c:v>2.0802999999999999E-2</c:v>
                </c:pt>
                <c:pt idx="3285">
                  <c:v>2.0784E-2</c:v>
                </c:pt>
                <c:pt idx="3286">
                  <c:v>2.0755499999999996E-2</c:v>
                </c:pt>
                <c:pt idx="3287">
                  <c:v>2.0729000000000001E-2</c:v>
                </c:pt>
                <c:pt idx="3288">
                  <c:v>2.0700000000000003E-2</c:v>
                </c:pt>
                <c:pt idx="3289">
                  <c:v>2.0673500000000001E-2</c:v>
                </c:pt>
                <c:pt idx="3290">
                  <c:v>2.0650500000000002E-2</c:v>
                </c:pt>
                <c:pt idx="3291">
                  <c:v>2.0630500000000003E-2</c:v>
                </c:pt>
                <c:pt idx="3292">
                  <c:v>2.0601999999999999E-2</c:v>
                </c:pt>
                <c:pt idx="3293">
                  <c:v>2.0569499999999998E-2</c:v>
                </c:pt>
                <c:pt idx="3294">
                  <c:v>2.0537E-2</c:v>
                </c:pt>
                <c:pt idx="3295">
                  <c:v>2.0523E-2</c:v>
                </c:pt>
                <c:pt idx="3296">
                  <c:v>2.0507500000000001E-2</c:v>
                </c:pt>
                <c:pt idx="3297">
                  <c:v>2.0484499999999996E-2</c:v>
                </c:pt>
                <c:pt idx="3298">
                  <c:v>2.0457999999999997E-2</c:v>
                </c:pt>
                <c:pt idx="3299">
                  <c:v>2.0438000000000001E-2</c:v>
                </c:pt>
                <c:pt idx="3300">
                  <c:v>2.0427500000000001E-2</c:v>
                </c:pt>
                <c:pt idx="3301">
                  <c:v>2.0410000000000001E-2</c:v>
                </c:pt>
                <c:pt idx="3302">
                  <c:v>2.03845E-2</c:v>
                </c:pt>
                <c:pt idx="3303">
                  <c:v>2.0358499999999998E-2</c:v>
                </c:pt>
                <c:pt idx="3304">
                  <c:v>2.0341499999999998E-2</c:v>
                </c:pt>
                <c:pt idx="3305">
                  <c:v>2.0327500000000002E-2</c:v>
                </c:pt>
                <c:pt idx="3306">
                  <c:v>2.0320499999999998E-2</c:v>
                </c:pt>
                <c:pt idx="3307">
                  <c:v>2.0320500000000002E-2</c:v>
                </c:pt>
                <c:pt idx="3308">
                  <c:v>2.0322000000000003E-2</c:v>
                </c:pt>
                <c:pt idx="3309">
                  <c:v>2.0407499999999999E-2</c:v>
                </c:pt>
                <c:pt idx="3310">
                  <c:v>2.0552000000000001E-2</c:v>
                </c:pt>
                <c:pt idx="3311">
                  <c:v>2.0768000000000002E-2</c:v>
                </c:pt>
                <c:pt idx="3312">
                  <c:v>2.0962000000000001E-2</c:v>
                </c:pt>
                <c:pt idx="3313">
                  <c:v>2.1103999999999998E-2</c:v>
                </c:pt>
                <c:pt idx="3314">
                  <c:v>2.1205500000000002E-2</c:v>
                </c:pt>
                <c:pt idx="3315">
                  <c:v>2.1250500000000002E-2</c:v>
                </c:pt>
                <c:pt idx="3316">
                  <c:v>2.1250500000000002E-2</c:v>
                </c:pt>
                <c:pt idx="3317">
                  <c:v>2.1249499999999998E-2</c:v>
                </c:pt>
                <c:pt idx="3318">
                  <c:v>2.1270499999999998E-2</c:v>
                </c:pt>
                <c:pt idx="3319">
                  <c:v>2.1281999999999999E-2</c:v>
                </c:pt>
                <c:pt idx="3320">
                  <c:v>2.12835E-2</c:v>
                </c:pt>
                <c:pt idx="3321">
                  <c:v>2.1266500000000001E-2</c:v>
                </c:pt>
                <c:pt idx="3322">
                  <c:v>2.1242500000000001E-2</c:v>
                </c:pt>
                <c:pt idx="3323">
                  <c:v>2.1226999999999999E-2</c:v>
                </c:pt>
                <c:pt idx="3324">
                  <c:v>2.1214E-2</c:v>
                </c:pt>
                <c:pt idx="3325">
                  <c:v>2.121E-2</c:v>
                </c:pt>
                <c:pt idx="3326">
                  <c:v>2.1216499999999999E-2</c:v>
                </c:pt>
                <c:pt idx="3327">
                  <c:v>2.1225500000000001E-2</c:v>
                </c:pt>
                <c:pt idx="3328">
                  <c:v>2.1225999999999998E-2</c:v>
                </c:pt>
                <c:pt idx="3329">
                  <c:v>2.1234499999999996E-2</c:v>
                </c:pt>
                <c:pt idx="3330">
                  <c:v>2.1240000000000002E-2</c:v>
                </c:pt>
                <c:pt idx="3331">
                  <c:v>2.1234000000000003E-2</c:v>
                </c:pt>
                <c:pt idx="3332">
                  <c:v>2.1219499999999999E-2</c:v>
                </c:pt>
                <c:pt idx="3333">
                  <c:v>2.1214500000000001E-2</c:v>
                </c:pt>
                <c:pt idx="3334">
                  <c:v>2.1211999999999998E-2</c:v>
                </c:pt>
                <c:pt idx="3335">
                  <c:v>2.1201500000000002E-2</c:v>
                </c:pt>
                <c:pt idx="3336">
                  <c:v>2.1201999999999999E-2</c:v>
                </c:pt>
                <c:pt idx="3337">
                  <c:v>2.1206000000000003E-2</c:v>
                </c:pt>
                <c:pt idx="3338">
                  <c:v>2.1240999999999999E-2</c:v>
                </c:pt>
                <c:pt idx="3339">
                  <c:v>2.1291499999999998E-2</c:v>
                </c:pt>
                <c:pt idx="3340">
                  <c:v>2.1318E-2</c:v>
                </c:pt>
                <c:pt idx="3341">
                  <c:v>2.13245E-2</c:v>
                </c:pt>
                <c:pt idx="3342">
                  <c:v>2.1332999999999998E-2</c:v>
                </c:pt>
                <c:pt idx="3343">
                  <c:v>2.1362000000000003E-2</c:v>
                </c:pt>
                <c:pt idx="3344">
                  <c:v>2.1430500000000002E-2</c:v>
                </c:pt>
                <c:pt idx="3345">
                  <c:v>2.15985E-2</c:v>
                </c:pt>
                <c:pt idx="3346">
                  <c:v>2.1678999999999997E-2</c:v>
                </c:pt>
                <c:pt idx="3347">
                  <c:v>2.1671500000000003E-2</c:v>
                </c:pt>
                <c:pt idx="3348">
                  <c:v>2.1599E-2</c:v>
                </c:pt>
                <c:pt idx="3349">
                  <c:v>2.1549500000000003E-2</c:v>
                </c:pt>
                <c:pt idx="3350">
                  <c:v>2.1506499999999998E-2</c:v>
                </c:pt>
                <c:pt idx="3351">
                  <c:v>2.1469000000000002E-2</c:v>
                </c:pt>
                <c:pt idx="3352">
                  <c:v>2.1502499999999997E-2</c:v>
                </c:pt>
                <c:pt idx="3353">
                  <c:v>2.1542499999999999E-2</c:v>
                </c:pt>
                <c:pt idx="3354">
                  <c:v>2.14775E-2</c:v>
                </c:pt>
                <c:pt idx="3355">
                  <c:v>2.1499999999999998E-2</c:v>
                </c:pt>
                <c:pt idx="3356">
                  <c:v>2.1473500000000003E-2</c:v>
                </c:pt>
                <c:pt idx="3357">
                  <c:v>2.1439500000000004E-2</c:v>
                </c:pt>
                <c:pt idx="3358">
                  <c:v>2.14085E-2</c:v>
                </c:pt>
                <c:pt idx="3359">
                  <c:v>2.13945E-2</c:v>
                </c:pt>
                <c:pt idx="3360">
                  <c:v>2.1399000000000001E-2</c:v>
                </c:pt>
              </c:numCache>
            </c:numRef>
          </c:yVal>
          <c:smooth val="1"/>
          <c:extLst>
            <c:ext xmlns:c16="http://schemas.microsoft.com/office/drawing/2014/chart" uri="{C3380CC4-5D6E-409C-BE32-E72D297353CC}">
              <c16:uniqueId val="{00000000-9DD0-AD4A-9BB6-3F7B4C338364}"/>
            </c:ext>
          </c:extLst>
        </c:ser>
        <c:ser>
          <c:idx val="1"/>
          <c:order val="1"/>
          <c:tx>
            <c:strRef>
              <c:f>'Enrich, Cont. mode, PBS&amp;flow(2)'!$P$2</c:f>
              <c:strCache>
                <c:ptCount val="1"/>
                <c:pt idx="0">
                  <c:v>Eanode </c:v>
                </c:pt>
              </c:strCache>
            </c:strRef>
          </c:tx>
          <c:spPr>
            <a:ln w="19050" cap="rnd">
              <a:solidFill>
                <a:schemeClr val="accent2"/>
              </a:solidFill>
              <a:round/>
            </a:ln>
            <a:effectLst/>
          </c:spPr>
          <c:marker>
            <c:symbol val="none"/>
          </c:marker>
          <c:errBars>
            <c:errDir val="y"/>
            <c:errBarType val="both"/>
            <c:errValType val="cust"/>
            <c:noEndCap val="0"/>
            <c:plus>
              <c:numRef>
                <c:f>'Enrich, Cont. mode, PBS&amp;flow(2)'!$U$4:$U$2603</c:f>
                <c:numCache>
                  <c:formatCode>General</c:formatCode>
                  <c:ptCount val="2600"/>
                  <c:pt idx="0">
                    <c:v>1.8250000000000028E-3</c:v>
                  </c:pt>
                  <c:pt idx="36">
                    <c:v>2.2720000000000058E-3</c:v>
                  </c:pt>
                  <c:pt idx="72">
                    <c:v>2.0534999999999998E-3</c:v>
                  </c:pt>
                  <c:pt idx="108">
                    <c:v>3.2549999999999953E-3</c:v>
                  </c:pt>
                  <c:pt idx="144">
                    <c:v>3.734000000000009E-3</c:v>
                  </c:pt>
                  <c:pt idx="180">
                    <c:v>1.1265999999999991E-2</c:v>
                  </c:pt>
                  <c:pt idx="216">
                    <c:v>5.9795000000000013E-3</c:v>
                  </c:pt>
                  <c:pt idx="252">
                    <c:v>6.1020000000000041E-3</c:v>
                  </c:pt>
                  <c:pt idx="288">
                    <c:v>6.4660000000000082E-3</c:v>
                  </c:pt>
                  <c:pt idx="324">
                    <c:v>6.6599999999999967E-3</c:v>
                  </c:pt>
                  <c:pt idx="360">
                    <c:v>7.1894999999999815E-3</c:v>
                  </c:pt>
                  <c:pt idx="396">
                    <c:v>8.7884999999999994E-3</c:v>
                  </c:pt>
                  <c:pt idx="432">
                    <c:v>9.1820000000000165E-3</c:v>
                  </c:pt>
                  <c:pt idx="468">
                    <c:v>6.8320000000000082E-3</c:v>
                  </c:pt>
                  <c:pt idx="504">
                    <c:v>7.117999999999995E-3</c:v>
                  </c:pt>
                  <c:pt idx="540">
                    <c:v>6.6659999999999966E-3</c:v>
                  </c:pt>
                  <c:pt idx="576">
                    <c:v>5.644500000000008E-3</c:v>
                  </c:pt>
                  <c:pt idx="612">
                    <c:v>3.718999999999994E-3</c:v>
                  </c:pt>
                  <c:pt idx="648">
                    <c:v>8.150000000000545E-5</c:v>
                  </c:pt>
                  <c:pt idx="684">
                    <c:v>5.295000000000002E-3</c:v>
                  </c:pt>
                  <c:pt idx="720">
                    <c:v>1.2309999999999995E-2</c:v>
                  </c:pt>
                  <c:pt idx="756">
                    <c:v>1.9355000000000004E-2</c:v>
                  </c:pt>
                  <c:pt idx="792">
                    <c:v>1.6458500000000001E-2</c:v>
                  </c:pt>
                  <c:pt idx="828">
                    <c:v>4.9700499999999995E-2</c:v>
                  </c:pt>
                  <c:pt idx="864">
                    <c:v>6.4242000000000007E-2</c:v>
                  </c:pt>
                  <c:pt idx="900">
                    <c:v>7.2392000000000012E-2</c:v>
                  </c:pt>
                  <c:pt idx="936">
                    <c:v>6.7012000000000002E-2</c:v>
                  </c:pt>
                  <c:pt idx="972">
                    <c:v>5.4470499999999984E-2</c:v>
                  </c:pt>
                  <c:pt idx="1008">
                    <c:v>4.5141499999999994E-2</c:v>
                  </c:pt>
                  <c:pt idx="1044">
                    <c:v>6.8132499999999999E-2</c:v>
                  </c:pt>
                  <c:pt idx="1080">
                    <c:v>9.5415000000000135E-3</c:v>
                  </c:pt>
                  <c:pt idx="1116">
                    <c:v>1.8270999999999985E-2</c:v>
                  </c:pt>
                  <c:pt idx="1152">
                    <c:v>1.2214999999999919E-3</c:v>
                  </c:pt>
                  <c:pt idx="1188">
                    <c:v>7.5740000000000121E-3</c:v>
                  </c:pt>
                  <c:pt idx="1224">
                    <c:v>3.6754999999999995E-3</c:v>
                  </c:pt>
                  <c:pt idx="1260">
                    <c:v>0.11714599999999999</c:v>
                  </c:pt>
                  <c:pt idx="1296">
                    <c:v>1.5058499999999999E-2</c:v>
                  </c:pt>
                  <c:pt idx="1332">
                    <c:v>5.1649999999999916E-3</c:v>
                  </c:pt>
                  <c:pt idx="1368">
                    <c:v>7.2724999999999795E-3</c:v>
                  </c:pt>
                  <c:pt idx="1404">
                    <c:v>1.0294000000000011E-2</c:v>
                  </c:pt>
                  <c:pt idx="1440">
                    <c:v>6.8360000000000131E-3</c:v>
                  </c:pt>
                  <c:pt idx="1476">
                    <c:v>4.6279999999999863E-3</c:v>
                  </c:pt>
                  <c:pt idx="1512">
                    <c:v>3.2734999999999843E-3</c:v>
                  </c:pt>
                  <c:pt idx="1548">
                    <c:v>2.9739999999999897E-3</c:v>
                  </c:pt>
                  <c:pt idx="1584">
                    <c:v>2.7319999999999992E-3</c:v>
                  </c:pt>
                  <c:pt idx="1620">
                    <c:v>2.3009999999999875E-3</c:v>
                  </c:pt>
                  <c:pt idx="1656">
                    <c:v>3.0449999999999874E-3</c:v>
                  </c:pt>
                  <c:pt idx="1692">
                    <c:v>3.3440000000000223E-3</c:v>
                  </c:pt>
                  <c:pt idx="1728">
                    <c:v>6.0300000000000015E-3</c:v>
                  </c:pt>
                  <c:pt idx="1764">
                    <c:v>6.0300000000000015E-3</c:v>
                  </c:pt>
                  <c:pt idx="1800">
                    <c:v>5.787499999999994E-3</c:v>
                  </c:pt>
                  <c:pt idx="1836">
                    <c:v>5.7464999999999973E-3</c:v>
                  </c:pt>
                  <c:pt idx="1872">
                    <c:v>5.6614999999999895E-3</c:v>
                  </c:pt>
                  <c:pt idx="1908">
                    <c:v>5.213999999999999E-3</c:v>
                  </c:pt>
                  <c:pt idx="1944">
                    <c:v>5.5765000000000103E-3</c:v>
                  </c:pt>
                  <c:pt idx="1980">
                    <c:v>5.8220000000000025E-3</c:v>
                  </c:pt>
                  <c:pt idx="2016">
                    <c:v>5.8635000000000163E-3</c:v>
                  </c:pt>
                  <c:pt idx="2052">
                    <c:v>4.3329999999999983E-3</c:v>
                  </c:pt>
                  <c:pt idx="2088">
                    <c:v>6.8160000000000026E-3</c:v>
                  </c:pt>
                  <c:pt idx="2124">
                    <c:v>6.8034999999999858E-3</c:v>
                  </c:pt>
                  <c:pt idx="2160">
                    <c:v>4.3855000000000074E-3</c:v>
                  </c:pt>
                  <c:pt idx="2196">
                    <c:v>3.0319999999999822E-3</c:v>
                  </c:pt>
                  <c:pt idx="2232">
                    <c:v>6.6100000000000132E-4</c:v>
                  </c:pt>
                  <c:pt idx="2268">
                    <c:v>2.0320999999999999E-2</c:v>
                  </c:pt>
                  <c:pt idx="2304">
                    <c:v>2.2577499999999997E-2</c:v>
                  </c:pt>
                  <c:pt idx="2340">
                    <c:v>2.9818500000000005E-2</c:v>
                  </c:pt>
                  <c:pt idx="2376">
                    <c:v>2.4785500000000002E-2</c:v>
                  </c:pt>
                  <c:pt idx="2412">
                    <c:v>2.6683499999999999E-2</c:v>
                  </c:pt>
                  <c:pt idx="2448">
                    <c:v>2.7729500000000001E-2</c:v>
                  </c:pt>
                  <c:pt idx="2484">
                    <c:v>3.8324499999999997E-2</c:v>
                  </c:pt>
                  <c:pt idx="2520">
                    <c:v>3.7789499999999997E-2</c:v>
                  </c:pt>
                  <c:pt idx="2556">
                    <c:v>2.6329000000000002E-2</c:v>
                  </c:pt>
                  <c:pt idx="2592">
                    <c:v>2.0970500000000006E-2</c:v>
                  </c:pt>
                </c:numCache>
              </c:numRef>
            </c:plus>
            <c:minus>
              <c:numRef>
                <c:f>'Enrich, Cont. mode, PBS&amp;flow(2)'!$U$4:$U$2603</c:f>
                <c:numCache>
                  <c:formatCode>General</c:formatCode>
                  <c:ptCount val="2600"/>
                  <c:pt idx="0">
                    <c:v>1.8250000000000028E-3</c:v>
                  </c:pt>
                  <c:pt idx="36">
                    <c:v>2.2720000000000058E-3</c:v>
                  </c:pt>
                  <c:pt idx="72">
                    <c:v>2.0534999999999998E-3</c:v>
                  </c:pt>
                  <c:pt idx="108">
                    <c:v>3.2549999999999953E-3</c:v>
                  </c:pt>
                  <c:pt idx="144">
                    <c:v>3.734000000000009E-3</c:v>
                  </c:pt>
                  <c:pt idx="180">
                    <c:v>1.1265999999999991E-2</c:v>
                  </c:pt>
                  <c:pt idx="216">
                    <c:v>5.9795000000000013E-3</c:v>
                  </c:pt>
                  <c:pt idx="252">
                    <c:v>6.1020000000000041E-3</c:v>
                  </c:pt>
                  <c:pt idx="288">
                    <c:v>6.4660000000000082E-3</c:v>
                  </c:pt>
                  <c:pt idx="324">
                    <c:v>6.6599999999999967E-3</c:v>
                  </c:pt>
                  <c:pt idx="360">
                    <c:v>7.1894999999999815E-3</c:v>
                  </c:pt>
                  <c:pt idx="396">
                    <c:v>8.7884999999999994E-3</c:v>
                  </c:pt>
                  <c:pt idx="432">
                    <c:v>9.1820000000000165E-3</c:v>
                  </c:pt>
                  <c:pt idx="468">
                    <c:v>6.8320000000000082E-3</c:v>
                  </c:pt>
                  <c:pt idx="504">
                    <c:v>7.117999999999995E-3</c:v>
                  </c:pt>
                  <c:pt idx="540">
                    <c:v>6.6659999999999966E-3</c:v>
                  </c:pt>
                  <c:pt idx="576">
                    <c:v>5.644500000000008E-3</c:v>
                  </c:pt>
                  <c:pt idx="612">
                    <c:v>3.718999999999994E-3</c:v>
                  </c:pt>
                  <c:pt idx="648">
                    <c:v>8.150000000000545E-5</c:v>
                  </c:pt>
                  <c:pt idx="684">
                    <c:v>5.295000000000002E-3</c:v>
                  </c:pt>
                  <c:pt idx="720">
                    <c:v>1.2309999999999995E-2</c:v>
                  </c:pt>
                  <c:pt idx="756">
                    <c:v>1.9355000000000004E-2</c:v>
                  </c:pt>
                  <c:pt idx="792">
                    <c:v>1.6458500000000001E-2</c:v>
                  </c:pt>
                  <c:pt idx="828">
                    <c:v>4.9700499999999995E-2</c:v>
                  </c:pt>
                  <c:pt idx="864">
                    <c:v>6.4242000000000007E-2</c:v>
                  </c:pt>
                  <c:pt idx="900">
                    <c:v>7.2392000000000012E-2</c:v>
                  </c:pt>
                  <c:pt idx="936">
                    <c:v>6.7012000000000002E-2</c:v>
                  </c:pt>
                  <c:pt idx="972">
                    <c:v>5.4470499999999984E-2</c:v>
                  </c:pt>
                  <c:pt idx="1008">
                    <c:v>4.5141499999999994E-2</c:v>
                  </c:pt>
                  <c:pt idx="1044">
                    <c:v>6.8132499999999999E-2</c:v>
                  </c:pt>
                  <c:pt idx="1080">
                    <c:v>9.5415000000000135E-3</c:v>
                  </c:pt>
                  <c:pt idx="1116">
                    <c:v>1.8270999999999985E-2</c:v>
                  </c:pt>
                  <c:pt idx="1152">
                    <c:v>1.2214999999999919E-3</c:v>
                  </c:pt>
                  <c:pt idx="1188">
                    <c:v>7.5740000000000121E-3</c:v>
                  </c:pt>
                  <c:pt idx="1224">
                    <c:v>3.6754999999999995E-3</c:v>
                  </c:pt>
                  <c:pt idx="1260">
                    <c:v>0.11714599999999999</c:v>
                  </c:pt>
                  <c:pt idx="1296">
                    <c:v>1.5058499999999999E-2</c:v>
                  </c:pt>
                  <c:pt idx="1332">
                    <c:v>5.1649999999999916E-3</c:v>
                  </c:pt>
                  <c:pt idx="1368">
                    <c:v>7.2724999999999795E-3</c:v>
                  </c:pt>
                  <c:pt idx="1404">
                    <c:v>1.0294000000000011E-2</c:v>
                  </c:pt>
                  <c:pt idx="1440">
                    <c:v>6.8360000000000131E-3</c:v>
                  </c:pt>
                  <c:pt idx="1476">
                    <c:v>4.6279999999999863E-3</c:v>
                  </c:pt>
                  <c:pt idx="1512">
                    <c:v>3.2734999999999843E-3</c:v>
                  </c:pt>
                  <c:pt idx="1548">
                    <c:v>2.9739999999999897E-3</c:v>
                  </c:pt>
                  <c:pt idx="1584">
                    <c:v>2.7319999999999992E-3</c:v>
                  </c:pt>
                  <c:pt idx="1620">
                    <c:v>2.3009999999999875E-3</c:v>
                  </c:pt>
                  <c:pt idx="1656">
                    <c:v>3.0449999999999874E-3</c:v>
                  </c:pt>
                  <c:pt idx="1692">
                    <c:v>3.3440000000000223E-3</c:v>
                  </c:pt>
                  <c:pt idx="1728">
                    <c:v>6.0300000000000015E-3</c:v>
                  </c:pt>
                  <c:pt idx="1764">
                    <c:v>6.0300000000000015E-3</c:v>
                  </c:pt>
                  <c:pt idx="1800">
                    <c:v>5.787499999999994E-3</c:v>
                  </c:pt>
                  <c:pt idx="1836">
                    <c:v>5.7464999999999973E-3</c:v>
                  </c:pt>
                  <c:pt idx="1872">
                    <c:v>5.6614999999999895E-3</c:v>
                  </c:pt>
                  <c:pt idx="1908">
                    <c:v>5.213999999999999E-3</c:v>
                  </c:pt>
                  <c:pt idx="1944">
                    <c:v>5.5765000000000103E-3</c:v>
                  </c:pt>
                  <c:pt idx="1980">
                    <c:v>5.8220000000000025E-3</c:v>
                  </c:pt>
                  <c:pt idx="2016">
                    <c:v>5.8635000000000163E-3</c:v>
                  </c:pt>
                  <c:pt idx="2052">
                    <c:v>4.3329999999999983E-3</c:v>
                  </c:pt>
                  <c:pt idx="2088">
                    <c:v>6.8160000000000026E-3</c:v>
                  </c:pt>
                  <c:pt idx="2124">
                    <c:v>6.8034999999999858E-3</c:v>
                  </c:pt>
                  <c:pt idx="2160">
                    <c:v>4.3855000000000074E-3</c:v>
                  </c:pt>
                  <c:pt idx="2196">
                    <c:v>3.0319999999999822E-3</c:v>
                  </c:pt>
                  <c:pt idx="2232">
                    <c:v>6.6100000000000132E-4</c:v>
                  </c:pt>
                  <c:pt idx="2268">
                    <c:v>2.0320999999999999E-2</c:v>
                  </c:pt>
                  <c:pt idx="2304">
                    <c:v>2.2577499999999997E-2</c:v>
                  </c:pt>
                  <c:pt idx="2340">
                    <c:v>2.9818500000000005E-2</c:v>
                  </c:pt>
                  <c:pt idx="2376">
                    <c:v>2.4785500000000002E-2</c:v>
                  </c:pt>
                  <c:pt idx="2412">
                    <c:v>2.6683499999999999E-2</c:v>
                  </c:pt>
                  <c:pt idx="2448">
                    <c:v>2.7729500000000001E-2</c:v>
                  </c:pt>
                  <c:pt idx="2484">
                    <c:v>3.8324499999999997E-2</c:v>
                  </c:pt>
                  <c:pt idx="2520">
                    <c:v>3.7789499999999997E-2</c:v>
                  </c:pt>
                  <c:pt idx="2556">
                    <c:v>2.6329000000000002E-2</c:v>
                  </c:pt>
                  <c:pt idx="2592">
                    <c:v>2.0970500000000006E-2</c:v>
                  </c:pt>
                </c:numCache>
              </c:numRef>
            </c:minus>
            <c:spPr>
              <a:noFill/>
              <a:ln w="9525" cap="flat" cmpd="sng" algn="ctr">
                <a:solidFill>
                  <a:schemeClr val="tx1">
                    <a:lumMod val="65000"/>
                    <a:lumOff val="35000"/>
                  </a:schemeClr>
                </a:solidFill>
                <a:round/>
              </a:ln>
              <a:effectLst/>
            </c:spPr>
          </c:errBars>
          <c:xVal>
            <c:numRef>
              <c:f>('Enrich, Cont. mode, PBS&amp;flow(2)'!$N$4:$N$2603,'Enrich, Cont. mode, PBS&amp;flow(2)'!$N$2622:$N$3382)</c:f>
              <c:numCache>
                <c:formatCode>General</c:formatCode>
                <c:ptCount val="3361"/>
                <c:pt idx="0">
                  <c:v>0</c:v>
                </c:pt>
                <c:pt idx="1">
                  <c:v>6.9444444444444397E-3</c:v>
                </c:pt>
                <c:pt idx="2">
                  <c:v>1.38888888888889E-2</c:v>
                </c:pt>
                <c:pt idx="3">
                  <c:v>2.0833333333333301E-2</c:v>
                </c:pt>
                <c:pt idx="4">
                  <c:v>2.7777777777777801E-2</c:v>
                </c:pt>
                <c:pt idx="5">
                  <c:v>3.4722222222222203E-2</c:v>
                </c:pt>
                <c:pt idx="6">
                  <c:v>4.1666666666666699E-2</c:v>
                </c:pt>
                <c:pt idx="7">
                  <c:v>4.8611111111111098E-2</c:v>
                </c:pt>
                <c:pt idx="8">
                  <c:v>5.5555555555555601E-2</c:v>
                </c:pt>
                <c:pt idx="9">
                  <c:v>6.25E-2</c:v>
                </c:pt>
                <c:pt idx="10">
                  <c:v>6.9444444444444503E-2</c:v>
                </c:pt>
                <c:pt idx="11">
                  <c:v>7.6388888888888895E-2</c:v>
                </c:pt>
                <c:pt idx="12">
                  <c:v>8.3333333333333301E-2</c:v>
                </c:pt>
                <c:pt idx="13">
                  <c:v>9.0277777777777804E-2</c:v>
                </c:pt>
                <c:pt idx="14">
                  <c:v>9.7222222222222196E-2</c:v>
                </c:pt>
                <c:pt idx="15">
                  <c:v>0.10416666666666601</c:v>
                </c:pt>
                <c:pt idx="16">
                  <c:v>0.11111111111111099</c:v>
                </c:pt>
                <c:pt idx="17">
                  <c:v>0.118055555555555</c:v>
                </c:pt>
                <c:pt idx="18">
                  <c:v>0.125</c:v>
                </c:pt>
                <c:pt idx="19">
                  <c:v>0.131944444444444</c:v>
                </c:pt>
                <c:pt idx="20">
                  <c:v>0.13888888888888801</c:v>
                </c:pt>
                <c:pt idx="21">
                  <c:v>0.14583333333333301</c:v>
                </c:pt>
                <c:pt idx="22">
                  <c:v>0.15277777777777701</c:v>
                </c:pt>
                <c:pt idx="23">
                  <c:v>0.15972222222222199</c:v>
                </c:pt>
                <c:pt idx="24">
                  <c:v>0.16666666666666599</c:v>
                </c:pt>
                <c:pt idx="25">
                  <c:v>0.17361111111111099</c:v>
                </c:pt>
                <c:pt idx="26">
                  <c:v>0.180555555555555</c:v>
                </c:pt>
                <c:pt idx="27">
                  <c:v>0.1875</c:v>
                </c:pt>
                <c:pt idx="28">
                  <c:v>0.194444444444444</c:v>
                </c:pt>
                <c:pt idx="29">
                  <c:v>0.20138888888888801</c:v>
                </c:pt>
                <c:pt idx="30">
                  <c:v>0.20833333333333301</c:v>
                </c:pt>
                <c:pt idx="31">
                  <c:v>0.21527777777777701</c:v>
                </c:pt>
                <c:pt idx="32">
                  <c:v>0.22222222222222199</c:v>
                </c:pt>
                <c:pt idx="33">
                  <c:v>0.22916666666666599</c:v>
                </c:pt>
                <c:pt idx="34">
                  <c:v>0.23611111111111099</c:v>
                </c:pt>
                <c:pt idx="35">
                  <c:v>0.243055555555555</c:v>
                </c:pt>
                <c:pt idx="36">
                  <c:v>0.25</c:v>
                </c:pt>
                <c:pt idx="37">
                  <c:v>0.25694444444444398</c:v>
                </c:pt>
                <c:pt idx="38">
                  <c:v>0.26388888888888801</c:v>
                </c:pt>
                <c:pt idx="39">
                  <c:v>0.27083333333333298</c:v>
                </c:pt>
                <c:pt idx="40">
                  <c:v>0.27777777777777701</c:v>
                </c:pt>
                <c:pt idx="41">
                  <c:v>0.28472222222222199</c:v>
                </c:pt>
                <c:pt idx="42">
                  <c:v>0.29166666666666602</c:v>
                </c:pt>
                <c:pt idx="43">
                  <c:v>0.29861111111111099</c:v>
                </c:pt>
                <c:pt idx="44">
                  <c:v>0.30555555555555503</c:v>
                </c:pt>
                <c:pt idx="45">
                  <c:v>0.3125</c:v>
                </c:pt>
                <c:pt idx="46">
                  <c:v>0.31944444444444398</c:v>
                </c:pt>
                <c:pt idx="47">
                  <c:v>0.32638888888888801</c:v>
                </c:pt>
                <c:pt idx="48">
                  <c:v>0.33333333333333298</c:v>
                </c:pt>
                <c:pt idx="49">
                  <c:v>0.34027777777777701</c:v>
                </c:pt>
                <c:pt idx="50">
                  <c:v>0.34722222222222199</c:v>
                </c:pt>
                <c:pt idx="51">
                  <c:v>0.35416666666666602</c:v>
                </c:pt>
                <c:pt idx="52">
                  <c:v>0.36111111111111099</c:v>
                </c:pt>
                <c:pt idx="53">
                  <c:v>0.36805555555555503</c:v>
                </c:pt>
                <c:pt idx="54">
                  <c:v>0.375</c:v>
                </c:pt>
                <c:pt idx="55">
                  <c:v>0.38194444444444398</c:v>
                </c:pt>
                <c:pt idx="56">
                  <c:v>0.38888888888888801</c:v>
                </c:pt>
                <c:pt idx="57">
                  <c:v>0.39583333333333298</c:v>
                </c:pt>
                <c:pt idx="58">
                  <c:v>0.40277777777777701</c:v>
                </c:pt>
                <c:pt idx="59">
                  <c:v>0.40972222222222199</c:v>
                </c:pt>
                <c:pt idx="60">
                  <c:v>0.41666666666666602</c:v>
                </c:pt>
                <c:pt idx="61">
                  <c:v>0.42361111111111099</c:v>
                </c:pt>
                <c:pt idx="62">
                  <c:v>0.43055555555555503</c:v>
                </c:pt>
                <c:pt idx="63">
                  <c:v>0.4375</c:v>
                </c:pt>
                <c:pt idx="64">
                  <c:v>0.44444444444444398</c:v>
                </c:pt>
                <c:pt idx="65">
                  <c:v>0.45138888888888801</c:v>
                </c:pt>
                <c:pt idx="66">
                  <c:v>0.45833333333333298</c:v>
                </c:pt>
                <c:pt idx="67">
                  <c:v>0.46527777777777701</c:v>
                </c:pt>
                <c:pt idx="68">
                  <c:v>0.47222222222222199</c:v>
                </c:pt>
                <c:pt idx="69">
                  <c:v>0.47916666666666602</c:v>
                </c:pt>
                <c:pt idx="70">
                  <c:v>0.48611111111111099</c:v>
                </c:pt>
                <c:pt idx="71">
                  <c:v>0.49305555555555503</c:v>
                </c:pt>
                <c:pt idx="72">
                  <c:v>0.5</c:v>
                </c:pt>
                <c:pt idx="73">
                  <c:v>0.50694444444444398</c:v>
                </c:pt>
                <c:pt idx="74">
                  <c:v>0.51388888888888895</c:v>
                </c:pt>
                <c:pt idx="75">
                  <c:v>0.52083333333333304</c:v>
                </c:pt>
                <c:pt idx="76">
                  <c:v>0.52777777777777701</c:v>
                </c:pt>
                <c:pt idx="77">
                  <c:v>0.53472222222222199</c:v>
                </c:pt>
                <c:pt idx="78">
                  <c:v>0.54166666666666596</c:v>
                </c:pt>
                <c:pt idx="79">
                  <c:v>0.54861111111111105</c:v>
                </c:pt>
                <c:pt idx="80">
                  <c:v>0.55555555555555503</c:v>
                </c:pt>
                <c:pt idx="81">
                  <c:v>0.5625</c:v>
                </c:pt>
                <c:pt idx="82">
                  <c:v>0.56944444444444398</c:v>
                </c:pt>
                <c:pt idx="83">
                  <c:v>0.57638888888888895</c:v>
                </c:pt>
                <c:pt idx="84">
                  <c:v>0.58333333333333304</c:v>
                </c:pt>
                <c:pt idx="85">
                  <c:v>0.59027777777777701</c:v>
                </c:pt>
                <c:pt idx="86">
                  <c:v>0.59722222222222199</c:v>
                </c:pt>
                <c:pt idx="87">
                  <c:v>0.60416666666666596</c:v>
                </c:pt>
                <c:pt idx="88">
                  <c:v>0.61111111111111105</c:v>
                </c:pt>
                <c:pt idx="89">
                  <c:v>0.61805555555555503</c:v>
                </c:pt>
                <c:pt idx="90">
                  <c:v>0.625</c:v>
                </c:pt>
                <c:pt idx="91">
                  <c:v>0.63194444444444398</c:v>
                </c:pt>
                <c:pt idx="92">
                  <c:v>0.63888888888888895</c:v>
                </c:pt>
                <c:pt idx="93">
                  <c:v>0.64583333333333304</c:v>
                </c:pt>
                <c:pt idx="94">
                  <c:v>0.65277777777777701</c:v>
                </c:pt>
                <c:pt idx="95">
                  <c:v>0.65972222222222199</c:v>
                </c:pt>
                <c:pt idx="96">
                  <c:v>0.66666666666666596</c:v>
                </c:pt>
                <c:pt idx="97">
                  <c:v>0.67361111111111105</c:v>
                </c:pt>
                <c:pt idx="98">
                  <c:v>0.68055555555555503</c:v>
                </c:pt>
                <c:pt idx="99">
                  <c:v>0.6875</c:v>
                </c:pt>
                <c:pt idx="100">
                  <c:v>0.69444444444444398</c:v>
                </c:pt>
                <c:pt idx="101">
                  <c:v>0.70138888888888795</c:v>
                </c:pt>
                <c:pt idx="102">
                  <c:v>0.70833333333333304</c:v>
                </c:pt>
                <c:pt idx="103">
                  <c:v>0.71527777777777701</c:v>
                </c:pt>
                <c:pt idx="104">
                  <c:v>0.72222222222222199</c:v>
                </c:pt>
                <c:pt idx="105">
                  <c:v>0.72916666666666596</c:v>
                </c:pt>
                <c:pt idx="106">
                  <c:v>0.73611111111111105</c:v>
                </c:pt>
                <c:pt idx="107">
                  <c:v>0.74305555555555503</c:v>
                </c:pt>
                <c:pt idx="108">
                  <c:v>0.75</c:v>
                </c:pt>
                <c:pt idx="109">
                  <c:v>0.75694444444444398</c:v>
                </c:pt>
                <c:pt idx="110">
                  <c:v>0.76388888888888795</c:v>
                </c:pt>
                <c:pt idx="111">
                  <c:v>0.77083333333333304</c:v>
                </c:pt>
                <c:pt idx="112">
                  <c:v>0.77777777777777701</c:v>
                </c:pt>
                <c:pt idx="113">
                  <c:v>0.78472222222222199</c:v>
                </c:pt>
                <c:pt idx="114">
                  <c:v>0.79166666666666596</c:v>
                </c:pt>
                <c:pt idx="115">
                  <c:v>0.79861111111111105</c:v>
                </c:pt>
                <c:pt idx="116">
                  <c:v>0.80555555555555503</c:v>
                </c:pt>
                <c:pt idx="117">
                  <c:v>0.8125</c:v>
                </c:pt>
                <c:pt idx="118">
                  <c:v>0.81944444444444398</c:v>
                </c:pt>
                <c:pt idx="119">
                  <c:v>0.82638888888888795</c:v>
                </c:pt>
                <c:pt idx="120">
                  <c:v>0.83333333333333304</c:v>
                </c:pt>
                <c:pt idx="121">
                  <c:v>0.84027777777777701</c:v>
                </c:pt>
                <c:pt idx="122">
                  <c:v>0.84722222222222199</c:v>
                </c:pt>
                <c:pt idx="123">
                  <c:v>0.85416666666666596</c:v>
                </c:pt>
                <c:pt idx="124">
                  <c:v>0.86111111111111105</c:v>
                </c:pt>
                <c:pt idx="125">
                  <c:v>0.86805555555555503</c:v>
                </c:pt>
                <c:pt idx="126">
                  <c:v>0.875</c:v>
                </c:pt>
                <c:pt idx="127">
                  <c:v>0.88194444444444398</c:v>
                </c:pt>
                <c:pt idx="128">
                  <c:v>0.88888888888888795</c:v>
                </c:pt>
                <c:pt idx="129">
                  <c:v>0.89583333333333304</c:v>
                </c:pt>
                <c:pt idx="130">
                  <c:v>0.90277777777777701</c:v>
                </c:pt>
                <c:pt idx="131">
                  <c:v>0.90972222222222199</c:v>
                </c:pt>
                <c:pt idx="132">
                  <c:v>0.91666666666666596</c:v>
                </c:pt>
                <c:pt idx="133">
                  <c:v>0.92361111111111105</c:v>
                </c:pt>
                <c:pt idx="134">
                  <c:v>0.93055555555555503</c:v>
                </c:pt>
                <c:pt idx="135">
                  <c:v>0.9375</c:v>
                </c:pt>
                <c:pt idx="136">
                  <c:v>0.94444444444444398</c:v>
                </c:pt>
                <c:pt idx="137">
                  <c:v>0.95138888888888795</c:v>
                </c:pt>
                <c:pt idx="138">
                  <c:v>0.95833333333333304</c:v>
                </c:pt>
                <c:pt idx="139">
                  <c:v>0.96527777777777701</c:v>
                </c:pt>
                <c:pt idx="140">
                  <c:v>0.97222222222222199</c:v>
                </c:pt>
                <c:pt idx="141">
                  <c:v>0.97916666666666596</c:v>
                </c:pt>
                <c:pt idx="142">
                  <c:v>0.98611111111111105</c:v>
                </c:pt>
                <c:pt idx="143">
                  <c:v>0.99305555555555503</c:v>
                </c:pt>
                <c:pt idx="144">
                  <c:v>1</c:v>
                </c:pt>
                <c:pt idx="145">
                  <c:v>1.00694444444444</c:v>
                </c:pt>
                <c:pt idx="146">
                  <c:v>1.01388888888888</c:v>
                </c:pt>
                <c:pt idx="147">
                  <c:v>1.0208333333333299</c:v>
                </c:pt>
                <c:pt idx="148">
                  <c:v>1.0277777777777699</c:v>
                </c:pt>
                <c:pt idx="149">
                  <c:v>1.0347222222222201</c:v>
                </c:pt>
                <c:pt idx="150">
                  <c:v>1.0416666666666601</c:v>
                </c:pt>
                <c:pt idx="151">
                  <c:v>1.0486111111111101</c:v>
                </c:pt>
                <c:pt idx="152">
                  <c:v>1.05555555555555</c:v>
                </c:pt>
                <c:pt idx="153">
                  <c:v>1.0625</c:v>
                </c:pt>
                <c:pt idx="154">
                  <c:v>1.06944444444444</c:v>
                </c:pt>
                <c:pt idx="155">
                  <c:v>1.07638888888888</c:v>
                </c:pt>
                <c:pt idx="156">
                  <c:v>1.0833333333333299</c:v>
                </c:pt>
                <c:pt idx="157">
                  <c:v>1.0902777777777699</c:v>
                </c:pt>
                <c:pt idx="158">
                  <c:v>1.0972222222222201</c:v>
                </c:pt>
                <c:pt idx="159">
                  <c:v>1.1041666666666601</c:v>
                </c:pt>
                <c:pt idx="160">
                  <c:v>1.1111111111111101</c:v>
                </c:pt>
                <c:pt idx="161">
                  <c:v>1.11805555555555</c:v>
                </c:pt>
                <c:pt idx="162">
                  <c:v>1.125</c:v>
                </c:pt>
                <c:pt idx="163">
                  <c:v>1.13194444444444</c:v>
                </c:pt>
                <c:pt idx="164">
                  <c:v>1.13888888888888</c:v>
                </c:pt>
                <c:pt idx="165">
                  <c:v>1.1458333333333299</c:v>
                </c:pt>
                <c:pt idx="166">
                  <c:v>1.1527777777777699</c:v>
                </c:pt>
                <c:pt idx="167">
                  <c:v>1.1597222222222201</c:v>
                </c:pt>
                <c:pt idx="168">
                  <c:v>1.1666666666666601</c:v>
                </c:pt>
                <c:pt idx="169">
                  <c:v>1.1736111111111101</c:v>
                </c:pt>
                <c:pt idx="170">
                  <c:v>1.18055555555555</c:v>
                </c:pt>
                <c:pt idx="171">
                  <c:v>1.1875</c:v>
                </c:pt>
                <c:pt idx="172">
                  <c:v>1.19444444444444</c:v>
                </c:pt>
                <c:pt idx="173">
                  <c:v>1.20138888888888</c:v>
                </c:pt>
                <c:pt idx="174">
                  <c:v>1.2083333333333299</c:v>
                </c:pt>
                <c:pt idx="175">
                  <c:v>1.2152777777777699</c:v>
                </c:pt>
                <c:pt idx="176">
                  <c:v>1.2222222222222201</c:v>
                </c:pt>
                <c:pt idx="177">
                  <c:v>1.2291666666666601</c:v>
                </c:pt>
                <c:pt idx="178">
                  <c:v>1.2361111111111101</c:v>
                </c:pt>
                <c:pt idx="179">
                  <c:v>1.24305555555555</c:v>
                </c:pt>
                <c:pt idx="180">
                  <c:v>1.25</c:v>
                </c:pt>
                <c:pt idx="181">
                  <c:v>1.25694444444444</c:v>
                </c:pt>
                <c:pt idx="182">
                  <c:v>1.26388888888888</c:v>
                </c:pt>
                <c:pt idx="183">
                  <c:v>1.2708333333333299</c:v>
                </c:pt>
                <c:pt idx="184">
                  <c:v>1.2777777777777699</c:v>
                </c:pt>
                <c:pt idx="185">
                  <c:v>1.2847222222222201</c:v>
                </c:pt>
                <c:pt idx="186">
                  <c:v>1.2916666666666601</c:v>
                </c:pt>
                <c:pt idx="187">
                  <c:v>1.2986111111111101</c:v>
                </c:pt>
                <c:pt idx="188">
                  <c:v>1.30555555555555</c:v>
                </c:pt>
                <c:pt idx="189">
                  <c:v>1.3125</c:v>
                </c:pt>
                <c:pt idx="190">
                  <c:v>1.31944444444444</c:v>
                </c:pt>
                <c:pt idx="191">
                  <c:v>1.32638888888888</c:v>
                </c:pt>
                <c:pt idx="192">
                  <c:v>1.3333333333333299</c:v>
                </c:pt>
                <c:pt idx="193">
                  <c:v>1.3402777777777699</c:v>
                </c:pt>
                <c:pt idx="194">
                  <c:v>1.3472222222222201</c:v>
                </c:pt>
                <c:pt idx="195">
                  <c:v>1.3541666666666601</c:v>
                </c:pt>
                <c:pt idx="196">
                  <c:v>1.3611111111111101</c:v>
                </c:pt>
                <c:pt idx="197">
                  <c:v>1.36805555555555</c:v>
                </c:pt>
                <c:pt idx="198">
                  <c:v>1.375</c:v>
                </c:pt>
                <c:pt idx="199">
                  <c:v>1.38194444444444</c:v>
                </c:pt>
                <c:pt idx="200">
                  <c:v>1.38888888888888</c:v>
                </c:pt>
                <c:pt idx="201">
                  <c:v>1.3958333333333299</c:v>
                </c:pt>
                <c:pt idx="202">
                  <c:v>1.4027777777777699</c:v>
                </c:pt>
                <c:pt idx="203">
                  <c:v>1.4097222222222201</c:v>
                </c:pt>
                <c:pt idx="204">
                  <c:v>1.4166666666666601</c:v>
                </c:pt>
                <c:pt idx="205">
                  <c:v>1.4236111111111101</c:v>
                </c:pt>
                <c:pt idx="206">
                  <c:v>1.43055555555555</c:v>
                </c:pt>
                <c:pt idx="207">
                  <c:v>1.4375</c:v>
                </c:pt>
                <c:pt idx="208">
                  <c:v>1.44444444444444</c:v>
                </c:pt>
                <c:pt idx="209">
                  <c:v>1.45138888888888</c:v>
                </c:pt>
                <c:pt idx="210">
                  <c:v>1.4583333333333299</c:v>
                </c:pt>
                <c:pt idx="211">
                  <c:v>1.4652777777777699</c:v>
                </c:pt>
                <c:pt idx="212">
                  <c:v>1.4722222222222201</c:v>
                </c:pt>
                <c:pt idx="213">
                  <c:v>1.4791666666666601</c:v>
                </c:pt>
                <c:pt idx="214">
                  <c:v>1.4861111111111101</c:v>
                </c:pt>
                <c:pt idx="215">
                  <c:v>1.49305555555555</c:v>
                </c:pt>
                <c:pt idx="216">
                  <c:v>1.5</c:v>
                </c:pt>
                <c:pt idx="217">
                  <c:v>1.50694444444444</c:v>
                </c:pt>
                <c:pt idx="218">
                  <c:v>1.51388888888888</c:v>
                </c:pt>
                <c:pt idx="219">
                  <c:v>1.5208333333333299</c:v>
                </c:pt>
                <c:pt idx="220">
                  <c:v>1.5277777777777699</c:v>
                </c:pt>
                <c:pt idx="221">
                  <c:v>1.5347222222222201</c:v>
                </c:pt>
                <c:pt idx="222">
                  <c:v>1.5416666666666601</c:v>
                </c:pt>
                <c:pt idx="223">
                  <c:v>1.5486111111111101</c:v>
                </c:pt>
                <c:pt idx="224">
                  <c:v>1.55555555555555</c:v>
                </c:pt>
                <c:pt idx="225">
                  <c:v>1.5625</c:v>
                </c:pt>
                <c:pt idx="226">
                  <c:v>1.56944444444444</c:v>
                </c:pt>
                <c:pt idx="227">
                  <c:v>1.57638888888888</c:v>
                </c:pt>
                <c:pt idx="228">
                  <c:v>1.5833333333333299</c:v>
                </c:pt>
                <c:pt idx="229">
                  <c:v>1.5902777777777699</c:v>
                </c:pt>
                <c:pt idx="230">
                  <c:v>1.5972222222222201</c:v>
                </c:pt>
                <c:pt idx="231">
                  <c:v>1.6041666666666601</c:v>
                </c:pt>
                <c:pt idx="232">
                  <c:v>1.6111111111111101</c:v>
                </c:pt>
                <c:pt idx="233">
                  <c:v>1.61805555555555</c:v>
                </c:pt>
                <c:pt idx="234">
                  <c:v>1.625</c:v>
                </c:pt>
                <c:pt idx="235">
                  <c:v>1.63194444444444</c:v>
                </c:pt>
                <c:pt idx="236">
                  <c:v>1.63888888888888</c:v>
                </c:pt>
                <c:pt idx="237">
                  <c:v>1.6458333333333299</c:v>
                </c:pt>
                <c:pt idx="238">
                  <c:v>1.6527777777777699</c:v>
                </c:pt>
                <c:pt idx="239">
                  <c:v>1.6597222222222201</c:v>
                </c:pt>
                <c:pt idx="240">
                  <c:v>1.6666666666666601</c:v>
                </c:pt>
                <c:pt idx="241">
                  <c:v>1.6736111111111101</c:v>
                </c:pt>
                <c:pt idx="242">
                  <c:v>1.68055555555555</c:v>
                </c:pt>
                <c:pt idx="243">
                  <c:v>1.6875</c:v>
                </c:pt>
                <c:pt idx="244">
                  <c:v>1.69444444444444</c:v>
                </c:pt>
                <c:pt idx="245">
                  <c:v>1.70138888888888</c:v>
                </c:pt>
                <c:pt idx="246">
                  <c:v>1.7083333333333299</c:v>
                </c:pt>
                <c:pt idx="247">
                  <c:v>1.7152777777777699</c:v>
                </c:pt>
                <c:pt idx="248">
                  <c:v>1.7222222222222201</c:v>
                </c:pt>
                <c:pt idx="249">
                  <c:v>1.7291666666666601</c:v>
                </c:pt>
                <c:pt idx="250">
                  <c:v>1.7361111111111101</c:v>
                </c:pt>
                <c:pt idx="251">
                  <c:v>1.74305555555555</c:v>
                </c:pt>
                <c:pt idx="252">
                  <c:v>1.75</c:v>
                </c:pt>
                <c:pt idx="253">
                  <c:v>1.75694444444444</c:v>
                </c:pt>
                <c:pt idx="254">
                  <c:v>1.76388888888888</c:v>
                </c:pt>
                <c:pt idx="255">
                  <c:v>1.7708333333333299</c:v>
                </c:pt>
                <c:pt idx="256">
                  <c:v>1.7777777777777699</c:v>
                </c:pt>
                <c:pt idx="257">
                  <c:v>1.7847222222222201</c:v>
                </c:pt>
                <c:pt idx="258">
                  <c:v>1.7916666666666601</c:v>
                </c:pt>
                <c:pt idx="259">
                  <c:v>1.7986111111111101</c:v>
                </c:pt>
                <c:pt idx="260">
                  <c:v>1.80555555555555</c:v>
                </c:pt>
                <c:pt idx="261">
                  <c:v>1.8125</c:v>
                </c:pt>
                <c:pt idx="262">
                  <c:v>1.81944444444444</c:v>
                </c:pt>
                <c:pt idx="263">
                  <c:v>1.82638888888888</c:v>
                </c:pt>
                <c:pt idx="264">
                  <c:v>1.8333333333333299</c:v>
                </c:pt>
                <c:pt idx="265">
                  <c:v>1.8402777777777699</c:v>
                </c:pt>
                <c:pt idx="266">
                  <c:v>1.8472222222222201</c:v>
                </c:pt>
                <c:pt idx="267">
                  <c:v>1.8541666666666601</c:v>
                </c:pt>
                <c:pt idx="268">
                  <c:v>1.8611111111111101</c:v>
                </c:pt>
                <c:pt idx="269">
                  <c:v>1.86805555555555</c:v>
                </c:pt>
                <c:pt idx="270">
                  <c:v>1.875</c:v>
                </c:pt>
                <c:pt idx="271">
                  <c:v>1.88194444444444</c:v>
                </c:pt>
                <c:pt idx="272">
                  <c:v>1.88888888888888</c:v>
                </c:pt>
                <c:pt idx="273">
                  <c:v>1.8958333333333299</c:v>
                </c:pt>
                <c:pt idx="274">
                  <c:v>1.9027777777777699</c:v>
                </c:pt>
                <c:pt idx="275">
                  <c:v>1.9097222222222201</c:v>
                </c:pt>
                <c:pt idx="276">
                  <c:v>1.9166666666666601</c:v>
                </c:pt>
                <c:pt idx="277">
                  <c:v>1.9236111111111101</c:v>
                </c:pt>
                <c:pt idx="278">
                  <c:v>1.93055555555555</c:v>
                </c:pt>
                <c:pt idx="279">
                  <c:v>1.9375</c:v>
                </c:pt>
                <c:pt idx="280">
                  <c:v>1.94444444444444</c:v>
                </c:pt>
                <c:pt idx="281">
                  <c:v>1.95138888888888</c:v>
                </c:pt>
                <c:pt idx="282">
                  <c:v>1.9583333333333299</c:v>
                </c:pt>
                <c:pt idx="283">
                  <c:v>1.9652777777777699</c:v>
                </c:pt>
                <c:pt idx="284">
                  <c:v>1.9722222222222201</c:v>
                </c:pt>
                <c:pt idx="285">
                  <c:v>1.9791666666666601</c:v>
                </c:pt>
                <c:pt idx="286">
                  <c:v>1.9861111111111101</c:v>
                </c:pt>
                <c:pt idx="287">
                  <c:v>1.99305555555555</c:v>
                </c:pt>
                <c:pt idx="288">
                  <c:v>2</c:v>
                </c:pt>
                <c:pt idx="289">
                  <c:v>2.0069444444444402</c:v>
                </c:pt>
                <c:pt idx="290">
                  <c:v>2.01388888888888</c:v>
                </c:pt>
                <c:pt idx="291">
                  <c:v>2.0208333333333299</c:v>
                </c:pt>
                <c:pt idx="292">
                  <c:v>2.0277777777777701</c:v>
                </c:pt>
                <c:pt idx="293">
                  <c:v>2.0347222222222201</c:v>
                </c:pt>
                <c:pt idx="294">
                  <c:v>2.0416666666666599</c:v>
                </c:pt>
                <c:pt idx="295">
                  <c:v>2.0486111111111098</c:v>
                </c:pt>
                <c:pt idx="296">
                  <c:v>2.05555555555555</c:v>
                </c:pt>
                <c:pt idx="297">
                  <c:v>2.0625</c:v>
                </c:pt>
                <c:pt idx="298">
                  <c:v>2.0694444444444402</c:v>
                </c:pt>
                <c:pt idx="299">
                  <c:v>2.07638888888888</c:v>
                </c:pt>
                <c:pt idx="300">
                  <c:v>2.0833333333333299</c:v>
                </c:pt>
                <c:pt idx="301">
                  <c:v>2.0902777777777701</c:v>
                </c:pt>
                <c:pt idx="302">
                  <c:v>2.0972222222222201</c:v>
                </c:pt>
                <c:pt idx="303">
                  <c:v>2.1041666666666599</c:v>
                </c:pt>
                <c:pt idx="304">
                  <c:v>2.1111111111111098</c:v>
                </c:pt>
                <c:pt idx="305">
                  <c:v>2.11805555555555</c:v>
                </c:pt>
                <c:pt idx="306">
                  <c:v>2.125</c:v>
                </c:pt>
                <c:pt idx="307">
                  <c:v>2.1319444444444402</c:v>
                </c:pt>
                <c:pt idx="308">
                  <c:v>2.13888888888888</c:v>
                </c:pt>
                <c:pt idx="309">
                  <c:v>2.1458333333333299</c:v>
                </c:pt>
                <c:pt idx="310">
                  <c:v>2.1527777777777701</c:v>
                </c:pt>
                <c:pt idx="311">
                  <c:v>2.1597222222222201</c:v>
                </c:pt>
                <c:pt idx="312">
                  <c:v>2.1666666666666599</c:v>
                </c:pt>
                <c:pt idx="313">
                  <c:v>2.1736111111111098</c:v>
                </c:pt>
                <c:pt idx="314">
                  <c:v>2.18055555555555</c:v>
                </c:pt>
                <c:pt idx="315">
                  <c:v>2.1875</c:v>
                </c:pt>
                <c:pt idx="316">
                  <c:v>2.1944444444444402</c:v>
                </c:pt>
                <c:pt idx="317">
                  <c:v>2.20138888888888</c:v>
                </c:pt>
                <c:pt idx="318">
                  <c:v>2.2083333333333299</c:v>
                </c:pt>
                <c:pt idx="319">
                  <c:v>2.2152777777777701</c:v>
                </c:pt>
                <c:pt idx="320">
                  <c:v>2.2222222222222201</c:v>
                </c:pt>
                <c:pt idx="321">
                  <c:v>2.2291666666666599</c:v>
                </c:pt>
                <c:pt idx="322">
                  <c:v>2.2361111111111098</c:v>
                </c:pt>
                <c:pt idx="323">
                  <c:v>2.24305555555555</c:v>
                </c:pt>
                <c:pt idx="324">
                  <c:v>2.25</c:v>
                </c:pt>
                <c:pt idx="325">
                  <c:v>2.2569444444444402</c:v>
                </c:pt>
                <c:pt idx="326">
                  <c:v>2.26388888888888</c:v>
                </c:pt>
                <c:pt idx="327">
                  <c:v>2.2708333333333299</c:v>
                </c:pt>
                <c:pt idx="328">
                  <c:v>2.2777777777777701</c:v>
                </c:pt>
                <c:pt idx="329">
                  <c:v>2.2847222222222201</c:v>
                </c:pt>
                <c:pt idx="330">
                  <c:v>2.2916666666666599</c:v>
                </c:pt>
                <c:pt idx="331">
                  <c:v>2.2986111111111098</c:v>
                </c:pt>
                <c:pt idx="332">
                  <c:v>2.30555555555555</c:v>
                </c:pt>
                <c:pt idx="333">
                  <c:v>2.3125</c:v>
                </c:pt>
                <c:pt idx="334">
                  <c:v>2.3194444444444402</c:v>
                </c:pt>
                <c:pt idx="335">
                  <c:v>2.32638888888888</c:v>
                </c:pt>
                <c:pt idx="336">
                  <c:v>2.3333333333333299</c:v>
                </c:pt>
                <c:pt idx="337">
                  <c:v>2.3402777777777701</c:v>
                </c:pt>
                <c:pt idx="338">
                  <c:v>2.3472222222222201</c:v>
                </c:pt>
                <c:pt idx="339">
                  <c:v>2.3541666666666599</c:v>
                </c:pt>
                <c:pt idx="340">
                  <c:v>2.3611111111111098</c:v>
                </c:pt>
                <c:pt idx="341">
                  <c:v>2.36805555555555</c:v>
                </c:pt>
                <c:pt idx="342">
                  <c:v>2.375</c:v>
                </c:pt>
                <c:pt idx="343">
                  <c:v>2.3819444444444402</c:v>
                </c:pt>
                <c:pt idx="344">
                  <c:v>2.38888888888888</c:v>
                </c:pt>
                <c:pt idx="345">
                  <c:v>2.3958333333333299</c:v>
                </c:pt>
                <c:pt idx="346">
                  <c:v>2.4027777777777701</c:v>
                </c:pt>
                <c:pt idx="347">
                  <c:v>2.4097222222222201</c:v>
                </c:pt>
                <c:pt idx="348">
                  <c:v>2.4166666666666599</c:v>
                </c:pt>
                <c:pt idx="349">
                  <c:v>2.4236111111111098</c:v>
                </c:pt>
                <c:pt idx="350">
                  <c:v>2.43055555555555</c:v>
                </c:pt>
                <c:pt idx="351">
                  <c:v>2.4375</c:v>
                </c:pt>
                <c:pt idx="352">
                  <c:v>2.4444444444444402</c:v>
                </c:pt>
                <c:pt idx="353">
                  <c:v>2.45138888888888</c:v>
                </c:pt>
                <c:pt idx="354">
                  <c:v>2.4583333333333299</c:v>
                </c:pt>
                <c:pt idx="355">
                  <c:v>2.4652777777777701</c:v>
                </c:pt>
                <c:pt idx="356">
                  <c:v>2.4722222222222201</c:v>
                </c:pt>
                <c:pt idx="357">
                  <c:v>2.4791666666666599</c:v>
                </c:pt>
                <c:pt idx="358">
                  <c:v>2.4861111111111098</c:v>
                </c:pt>
                <c:pt idx="359">
                  <c:v>2.49305555555555</c:v>
                </c:pt>
                <c:pt idx="360">
                  <c:v>2.5</c:v>
                </c:pt>
                <c:pt idx="361">
                  <c:v>2.5069444444444402</c:v>
                </c:pt>
                <c:pt idx="362">
                  <c:v>2.51388888888888</c:v>
                </c:pt>
                <c:pt idx="363">
                  <c:v>2.5208333333333299</c:v>
                </c:pt>
                <c:pt idx="364">
                  <c:v>2.5277777777777701</c:v>
                </c:pt>
                <c:pt idx="365">
                  <c:v>2.5347222222222201</c:v>
                </c:pt>
                <c:pt idx="366">
                  <c:v>2.5416666666666599</c:v>
                </c:pt>
                <c:pt idx="367">
                  <c:v>2.5486111111111098</c:v>
                </c:pt>
                <c:pt idx="368">
                  <c:v>2.55555555555555</c:v>
                </c:pt>
                <c:pt idx="369">
                  <c:v>2.5625</c:v>
                </c:pt>
                <c:pt idx="370">
                  <c:v>2.5694444444444402</c:v>
                </c:pt>
                <c:pt idx="371">
                  <c:v>2.57638888888888</c:v>
                </c:pt>
                <c:pt idx="372">
                  <c:v>2.5833333333333299</c:v>
                </c:pt>
                <c:pt idx="373">
                  <c:v>2.5902777777777701</c:v>
                </c:pt>
                <c:pt idx="374">
                  <c:v>2.5972222222222201</c:v>
                </c:pt>
                <c:pt idx="375">
                  <c:v>2.6041666666666599</c:v>
                </c:pt>
                <c:pt idx="376">
                  <c:v>2.6111111111111098</c:v>
                </c:pt>
                <c:pt idx="377">
                  <c:v>2.61805555555555</c:v>
                </c:pt>
                <c:pt idx="378">
                  <c:v>2.625</c:v>
                </c:pt>
                <c:pt idx="379">
                  <c:v>2.6319444444444402</c:v>
                </c:pt>
                <c:pt idx="380">
                  <c:v>2.63888888888888</c:v>
                </c:pt>
                <c:pt idx="381">
                  <c:v>2.6458333333333299</c:v>
                </c:pt>
                <c:pt idx="382">
                  <c:v>2.6527777777777701</c:v>
                </c:pt>
                <c:pt idx="383">
                  <c:v>2.6597222222222201</c:v>
                </c:pt>
                <c:pt idx="384">
                  <c:v>2.6666666666666599</c:v>
                </c:pt>
                <c:pt idx="385">
                  <c:v>2.6736111111111098</c:v>
                </c:pt>
                <c:pt idx="386">
                  <c:v>2.68055555555555</c:v>
                </c:pt>
                <c:pt idx="387">
                  <c:v>2.6875</c:v>
                </c:pt>
                <c:pt idx="388">
                  <c:v>2.6944444444444402</c:v>
                </c:pt>
                <c:pt idx="389">
                  <c:v>2.70138888888888</c:v>
                </c:pt>
                <c:pt idx="390">
                  <c:v>2.7083333333333299</c:v>
                </c:pt>
                <c:pt idx="391">
                  <c:v>2.7152777777777701</c:v>
                </c:pt>
                <c:pt idx="392">
                  <c:v>2.7222222222222201</c:v>
                </c:pt>
                <c:pt idx="393">
                  <c:v>2.7291666666666599</c:v>
                </c:pt>
                <c:pt idx="394">
                  <c:v>2.7361111111111098</c:v>
                </c:pt>
                <c:pt idx="395">
                  <c:v>2.74305555555555</c:v>
                </c:pt>
                <c:pt idx="396">
                  <c:v>2.75</c:v>
                </c:pt>
                <c:pt idx="397">
                  <c:v>2.7569444444444402</c:v>
                </c:pt>
                <c:pt idx="398">
                  <c:v>2.76388888888888</c:v>
                </c:pt>
                <c:pt idx="399">
                  <c:v>2.7708333333333299</c:v>
                </c:pt>
                <c:pt idx="400">
                  <c:v>2.7777777777777701</c:v>
                </c:pt>
                <c:pt idx="401">
                  <c:v>2.7847222222222201</c:v>
                </c:pt>
                <c:pt idx="402">
                  <c:v>2.7916666666666599</c:v>
                </c:pt>
                <c:pt idx="403">
                  <c:v>2.7986111111111098</c:v>
                </c:pt>
                <c:pt idx="404">
                  <c:v>2.80555555555555</c:v>
                </c:pt>
                <c:pt idx="405">
                  <c:v>2.8125</c:v>
                </c:pt>
                <c:pt idx="406">
                  <c:v>2.8194444444444402</c:v>
                </c:pt>
                <c:pt idx="407">
                  <c:v>2.82638888888888</c:v>
                </c:pt>
                <c:pt idx="408">
                  <c:v>2.8333333333333299</c:v>
                </c:pt>
                <c:pt idx="409">
                  <c:v>2.8402777777777701</c:v>
                </c:pt>
                <c:pt idx="410">
                  <c:v>2.8472222222222201</c:v>
                </c:pt>
                <c:pt idx="411">
                  <c:v>2.8541666666666599</c:v>
                </c:pt>
                <c:pt idx="412">
                  <c:v>2.8611111111111098</c:v>
                </c:pt>
                <c:pt idx="413">
                  <c:v>2.86805555555555</c:v>
                </c:pt>
                <c:pt idx="414">
                  <c:v>2.875</c:v>
                </c:pt>
                <c:pt idx="415">
                  <c:v>2.8819444444444402</c:v>
                </c:pt>
                <c:pt idx="416">
                  <c:v>2.88888888888888</c:v>
                </c:pt>
                <c:pt idx="417">
                  <c:v>2.8958333333333299</c:v>
                </c:pt>
                <c:pt idx="418">
                  <c:v>2.9027777777777701</c:v>
                </c:pt>
                <c:pt idx="419">
                  <c:v>2.9097222222222201</c:v>
                </c:pt>
                <c:pt idx="420">
                  <c:v>2.9166666666666599</c:v>
                </c:pt>
                <c:pt idx="421">
                  <c:v>2.9236111111111098</c:v>
                </c:pt>
                <c:pt idx="422">
                  <c:v>2.93055555555555</c:v>
                </c:pt>
                <c:pt idx="423">
                  <c:v>2.9375</c:v>
                </c:pt>
                <c:pt idx="424">
                  <c:v>2.9444444444444402</c:v>
                </c:pt>
                <c:pt idx="425">
                  <c:v>2.95138888888888</c:v>
                </c:pt>
                <c:pt idx="426">
                  <c:v>2.9583333333333299</c:v>
                </c:pt>
                <c:pt idx="427">
                  <c:v>2.9652777777777701</c:v>
                </c:pt>
                <c:pt idx="428">
                  <c:v>2.9722222222222201</c:v>
                </c:pt>
                <c:pt idx="429">
                  <c:v>2.9791666666666599</c:v>
                </c:pt>
                <c:pt idx="430">
                  <c:v>2.9861111111111098</c:v>
                </c:pt>
                <c:pt idx="431">
                  <c:v>2.99305555555555</c:v>
                </c:pt>
                <c:pt idx="432">
                  <c:v>3</c:v>
                </c:pt>
                <c:pt idx="433">
                  <c:v>3.0069444444444402</c:v>
                </c:pt>
                <c:pt idx="434">
                  <c:v>3.01388888888888</c:v>
                </c:pt>
                <c:pt idx="435">
                  <c:v>3.0208333333333299</c:v>
                </c:pt>
                <c:pt idx="436">
                  <c:v>3.0277777777777701</c:v>
                </c:pt>
                <c:pt idx="437">
                  <c:v>3.0347222222222201</c:v>
                </c:pt>
                <c:pt idx="438">
                  <c:v>3.0416666666666599</c:v>
                </c:pt>
                <c:pt idx="439">
                  <c:v>3.0486111111111098</c:v>
                </c:pt>
                <c:pt idx="440">
                  <c:v>3.05555555555555</c:v>
                </c:pt>
                <c:pt idx="441">
                  <c:v>3.0625</c:v>
                </c:pt>
                <c:pt idx="442">
                  <c:v>3.0694444444444402</c:v>
                </c:pt>
                <c:pt idx="443">
                  <c:v>3.07638888888888</c:v>
                </c:pt>
                <c:pt idx="444">
                  <c:v>3.0833333333333299</c:v>
                </c:pt>
                <c:pt idx="445">
                  <c:v>3.0902777777777701</c:v>
                </c:pt>
                <c:pt idx="446">
                  <c:v>3.0972222222222201</c:v>
                </c:pt>
                <c:pt idx="447">
                  <c:v>3.1041666666666599</c:v>
                </c:pt>
                <c:pt idx="448">
                  <c:v>3.1111111111111098</c:v>
                </c:pt>
                <c:pt idx="449">
                  <c:v>3.11805555555555</c:v>
                </c:pt>
                <c:pt idx="450">
                  <c:v>3.125</c:v>
                </c:pt>
                <c:pt idx="451">
                  <c:v>3.1319444444444402</c:v>
                </c:pt>
                <c:pt idx="452">
                  <c:v>3.13888888888888</c:v>
                </c:pt>
                <c:pt idx="453">
                  <c:v>3.1458333333333299</c:v>
                </c:pt>
                <c:pt idx="454">
                  <c:v>3.1527777777777701</c:v>
                </c:pt>
                <c:pt idx="455">
                  <c:v>3.1597222222222201</c:v>
                </c:pt>
                <c:pt idx="456">
                  <c:v>3.1666666666666599</c:v>
                </c:pt>
                <c:pt idx="457">
                  <c:v>3.1736111111111098</c:v>
                </c:pt>
                <c:pt idx="458">
                  <c:v>3.18055555555555</c:v>
                </c:pt>
                <c:pt idx="459">
                  <c:v>3.1875</c:v>
                </c:pt>
                <c:pt idx="460">
                  <c:v>3.1944444444444402</c:v>
                </c:pt>
                <c:pt idx="461">
                  <c:v>3.20138888888888</c:v>
                </c:pt>
                <c:pt idx="462">
                  <c:v>3.2083333333333299</c:v>
                </c:pt>
                <c:pt idx="463">
                  <c:v>3.2152777777777701</c:v>
                </c:pt>
                <c:pt idx="464">
                  <c:v>3.2222222222222201</c:v>
                </c:pt>
                <c:pt idx="465">
                  <c:v>3.2291666666666599</c:v>
                </c:pt>
                <c:pt idx="466">
                  <c:v>3.2361111111111098</c:v>
                </c:pt>
                <c:pt idx="467">
                  <c:v>3.24305555555555</c:v>
                </c:pt>
                <c:pt idx="468">
                  <c:v>3.25</c:v>
                </c:pt>
                <c:pt idx="469">
                  <c:v>3.2569444444444402</c:v>
                </c:pt>
                <c:pt idx="470">
                  <c:v>3.26388888888888</c:v>
                </c:pt>
                <c:pt idx="471">
                  <c:v>3.2708333333333299</c:v>
                </c:pt>
                <c:pt idx="472">
                  <c:v>3.2777777777777701</c:v>
                </c:pt>
                <c:pt idx="473">
                  <c:v>3.2847222222222201</c:v>
                </c:pt>
                <c:pt idx="474">
                  <c:v>3.2916666666666599</c:v>
                </c:pt>
                <c:pt idx="475">
                  <c:v>3.2986111111111098</c:v>
                </c:pt>
                <c:pt idx="476">
                  <c:v>3.30555555555555</c:v>
                </c:pt>
                <c:pt idx="477">
                  <c:v>3.3125</c:v>
                </c:pt>
                <c:pt idx="478">
                  <c:v>3.3194444444444402</c:v>
                </c:pt>
                <c:pt idx="479">
                  <c:v>3.32638888888888</c:v>
                </c:pt>
                <c:pt idx="480">
                  <c:v>3.3333333333333299</c:v>
                </c:pt>
                <c:pt idx="481">
                  <c:v>3.3402777777777701</c:v>
                </c:pt>
                <c:pt idx="482">
                  <c:v>3.3472222222222201</c:v>
                </c:pt>
                <c:pt idx="483">
                  <c:v>3.3541666666666599</c:v>
                </c:pt>
                <c:pt idx="484">
                  <c:v>3.3611111111111098</c:v>
                </c:pt>
                <c:pt idx="485">
                  <c:v>3.36805555555555</c:v>
                </c:pt>
                <c:pt idx="486">
                  <c:v>3.375</c:v>
                </c:pt>
                <c:pt idx="487">
                  <c:v>3.3819444444444402</c:v>
                </c:pt>
                <c:pt idx="488">
                  <c:v>3.38888888888888</c:v>
                </c:pt>
                <c:pt idx="489">
                  <c:v>3.3958333333333299</c:v>
                </c:pt>
                <c:pt idx="490">
                  <c:v>3.4027777777777701</c:v>
                </c:pt>
                <c:pt idx="491">
                  <c:v>3.4097222222222201</c:v>
                </c:pt>
                <c:pt idx="492">
                  <c:v>3.4166666666666599</c:v>
                </c:pt>
                <c:pt idx="493">
                  <c:v>3.4236111111111098</c:v>
                </c:pt>
                <c:pt idx="494">
                  <c:v>3.43055555555555</c:v>
                </c:pt>
                <c:pt idx="495">
                  <c:v>3.4375</c:v>
                </c:pt>
                <c:pt idx="496">
                  <c:v>3.4444444444444402</c:v>
                </c:pt>
                <c:pt idx="497">
                  <c:v>3.45138888888888</c:v>
                </c:pt>
                <c:pt idx="498">
                  <c:v>3.4583333333333299</c:v>
                </c:pt>
                <c:pt idx="499">
                  <c:v>3.4652777777777701</c:v>
                </c:pt>
                <c:pt idx="500">
                  <c:v>3.4722222222222201</c:v>
                </c:pt>
                <c:pt idx="501">
                  <c:v>3.4791666666666599</c:v>
                </c:pt>
                <c:pt idx="502">
                  <c:v>3.4861111111111098</c:v>
                </c:pt>
                <c:pt idx="503">
                  <c:v>3.49305555555555</c:v>
                </c:pt>
                <c:pt idx="504">
                  <c:v>3.5</c:v>
                </c:pt>
                <c:pt idx="505">
                  <c:v>3.5069444444444402</c:v>
                </c:pt>
                <c:pt idx="506">
                  <c:v>3.51388888888888</c:v>
                </c:pt>
                <c:pt idx="507">
                  <c:v>3.5208333333333299</c:v>
                </c:pt>
                <c:pt idx="508">
                  <c:v>3.5277777777777701</c:v>
                </c:pt>
                <c:pt idx="509">
                  <c:v>3.5347222222222201</c:v>
                </c:pt>
                <c:pt idx="510">
                  <c:v>3.5416666666666599</c:v>
                </c:pt>
                <c:pt idx="511">
                  <c:v>3.5486111111111098</c:v>
                </c:pt>
                <c:pt idx="512">
                  <c:v>3.55555555555555</c:v>
                </c:pt>
                <c:pt idx="513">
                  <c:v>3.5625</c:v>
                </c:pt>
                <c:pt idx="514">
                  <c:v>3.5694444444444402</c:v>
                </c:pt>
                <c:pt idx="515">
                  <c:v>3.57638888888888</c:v>
                </c:pt>
                <c:pt idx="516">
                  <c:v>3.5833333333333299</c:v>
                </c:pt>
                <c:pt idx="517">
                  <c:v>3.5902777777777701</c:v>
                </c:pt>
                <c:pt idx="518">
                  <c:v>3.5972222222222201</c:v>
                </c:pt>
                <c:pt idx="519">
                  <c:v>3.6041666666666599</c:v>
                </c:pt>
                <c:pt idx="520">
                  <c:v>3.6111111111111098</c:v>
                </c:pt>
                <c:pt idx="521">
                  <c:v>3.61805555555555</c:v>
                </c:pt>
                <c:pt idx="522">
                  <c:v>3.625</c:v>
                </c:pt>
                <c:pt idx="523">
                  <c:v>3.6319444444444402</c:v>
                </c:pt>
                <c:pt idx="524">
                  <c:v>3.63888888888888</c:v>
                </c:pt>
                <c:pt idx="525">
                  <c:v>3.6458333333333299</c:v>
                </c:pt>
                <c:pt idx="526">
                  <c:v>3.6527777777777701</c:v>
                </c:pt>
                <c:pt idx="527">
                  <c:v>3.6597222222222201</c:v>
                </c:pt>
                <c:pt idx="528">
                  <c:v>3.6666666666666599</c:v>
                </c:pt>
                <c:pt idx="529">
                  <c:v>3.6736111111111098</c:v>
                </c:pt>
                <c:pt idx="530">
                  <c:v>3.68055555555555</c:v>
                </c:pt>
                <c:pt idx="531">
                  <c:v>3.6875</c:v>
                </c:pt>
                <c:pt idx="532">
                  <c:v>3.6944444444444402</c:v>
                </c:pt>
                <c:pt idx="533">
                  <c:v>3.70138888888888</c:v>
                </c:pt>
                <c:pt idx="534">
                  <c:v>3.7083333333333299</c:v>
                </c:pt>
                <c:pt idx="535">
                  <c:v>3.7152777777777701</c:v>
                </c:pt>
                <c:pt idx="536">
                  <c:v>3.7222222222222201</c:v>
                </c:pt>
                <c:pt idx="537">
                  <c:v>3.7291666666666599</c:v>
                </c:pt>
                <c:pt idx="538">
                  <c:v>3.7361111111111098</c:v>
                </c:pt>
                <c:pt idx="539">
                  <c:v>3.74305555555555</c:v>
                </c:pt>
                <c:pt idx="540">
                  <c:v>3.75</c:v>
                </c:pt>
                <c:pt idx="541">
                  <c:v>3.7569444444444402</c:v>
                </c:pt>
                <c:pt idx="542">
                  <c:v>3.76388888888888</c:v>
                </c:pt>
                <c:pt idx="543">
                  <c:v>3.7708333333333299</c:v>
                </c:pt>
                <c:pt idx="544">
                  <c:v>3.7777777777777701</c:v>
                </c:pt>
                <c:pt idx="545">
                  <c:v>3.7847222222222201</c:v>
                </c:pt>
                <c:pt idx="546">
                  <c:v>3.7916666666666599</c:v>
                </c:pt>
                <c:pt idx="547">
                  <c:v>3.7986111111111098</c:v>
                </c:pt>
                <c:pt idx="548">
                  <c:v>3.80555555555555</c:v>
                </c:pt>
                <c:pt idx="549">
                  <c:v>3.8125</c:v>
                </c:pt>
                <c:pt idx="550">
                  <c:v>3.8194444444444402</c:v>
                </c:pt>
                <c:pt idx="551">
                  <c:v>3.82638888888888</c:v>
                </c:pt>
                <c:pt idx="552">
                  <c:v>3.8333333333333299</c:v>
                </c:pt>
                <c:pt idx="553">
                  <c:v>3.8402777777777701</c:v>
                </c:pt>
                <c:pt idx="554">
                  <c:v>3.8472222222222201</c:v>
                </c:pt>
                <c:pt idx="555">
                  <c:v>3.8541666666666599</c:v>
                </c:pt>
                <c:pt idx="556">
                  <c:v>3.8611111111111098</c:v>
                </c:pt>
                <c:pt idx="557">
                  <c:v>3.86805555555555</c:v>
                </c:pt>
                <c:pt idx="558">
                  <c:v>3.875</c:v>
                </c:pt>
                <c:pt idx="559">
                  <c:v>3.8819444444444402</c:v>
                </c:pt>
                <c:pt idx="560">
                  <c:v>3.88888888888888</c:v>
                </c:pt>
                <c:pt idx="561">
                  <c:v>3.8958333333333299</c:v>
                </c:pt>
                <c:pt idx="562">
                  <c:v>3.9027777777777701</c:v>
                </c:pt>
                <c:pt idx="563">
                  <c:v>3.9097222222222201</c:v>
                </c:pt>
                <c:pt idx="564">
                  <c:v>3.9166666666666599</c:v>
                </c:pt>
                <c:pt idx="565">
                  <c:v>3.9236111111111098</c:v>
                </c:pt>
                <c:pt idx="566">
                  <c:v>3.93055555555555</c:v>
                </c:pt>
                <c:pt idx="567">
                  <c:v>3.9375</c:v>
                </c:pt>
                <c:pt idx="568">
                  <c:v>3.9444444444444402</c:v>
                </c:pt>
                <c:pt idx="569">
                  <c:v>3.95138888888888</c:v>
                </c:pt>
                <c:pt idx="570">
                  <c:v>3.9583333333333299</c:v>
                </c:pt>
                <c:pt idx="571">
                  <c:v>3.9652777777777701</c:v>
                </c:pt>
                <c:pt idx="572">
                  <c:v>3.9722222222222201</c:v>
                </c:pt>
                <c:pt idx="573">
                  <c:v>3.9791666666666599</c:v>
                </c:pt>
                <c:pt idx="574">
                  <c:v>3.9861111111111098</c:v>
                </c:pt>
                <c:pt idx="575">
                  <c:v>3.99305555555555</c:v>
                </c:pt>
                <c:pt idx="576">
                  <c:v>4</c:v>
                </c:pt>
                <c:pt idx="577">
                  <c:v>4.0069444444444402</c:v>
                </c:pt>
                <c:pt idx="578">
                  <c:v>4.0138888888888804</c:v>
                </c:pt>
                <c:pt idx="579">
                  <c:v>4.0208333333333304</c:v>
                </c:pt>
                <c:pt idx="580">
                  <c:v>4.0277777777777697</c:v>
                </c:pt>
                <c:pt idx="581">
                  <c:v>4.0347222222222197</c:v>
                </c:pt>
                <c:pt idx="582">
                  <c:v>4.0416666666666599</c:v>
                </c:pt>
                <c:pt idx="583">
                  <c:v>4.0486111111111098</c:v>
                </c:pt>
                <c:pt idx="584">
                  <c:v>4.05555555555555</c:v>
                </c:pt>
                <c:pt idx="585">
                  <c:v>4.0625</c:v>
                </c:pt>
                <c:pt idx="586">
                  <c:v>4.0694444444444402</c:v>
                </c:pt>
                <c:pt idx="587">
                  <c:v>4.0763888888888804</c:v>
                </c:pt>
                <c:pt idx="588">
                  <c:v>4.0833333333333304</c:v>
                </c:pt>
                <c:pt idx="589">
                  <c:v>4.0902777777777697</c:v>
                </c:pt>
                <c:pt idx="590">
                  <c:v>4.0972222222222197</c:v>
                </c:pt>
                <c:pt idx="591">
                  <c:v>4.1041666666666599</c:v>
                </c:pt>
                <c:pt idx="592">
                  <c:v>4.1111111111111098</c:v>
                </c:pt>
                <c:pt idx="593">
                  <c:v>4.11805555555555</c:v>
                </c:pt>
                <c:pt idx="594">
                  <c:v>4.125</c:v>
                </c:pt>
                <c:pt idx="595">
                  <c:v>4.1319444444444402</c:v>
                </c:pt>
                <c:pt idx="596">
                  <c:v>4.1388888888888804</c:v>
                </c:pt>
                <c:pt idx="597">
                  <c:v>4.1458333333333304</c:v>
                </c:pt>
                <c:pt idx="598">
                  <c:v>4.1527777777777697</c:v>
                </c:pt>
                <c:pt idx="599">
                  <c:v>4.1597222222222197</c:v>
                </c:pt>
                <c:pt idx="600">
                  <c:v>4.1666666666666599</c:v>
                </c:pt>
                <c:pt idx="601">
                  <c:v>4.1736111111111098</c:v>
                </c:pt>
                <c:pt idx="602">
                  <c:v>4.18055555555555</c:v>
                </c:pt>
                <c:pt idx="603">
                  <c:v>4.1875</c:v>
                </c:pt>
                <c:pt idx="604">
                  <c:v>4.1944444444444402</c:v>
                </c:pt>
                <c:pt idx="605">
                  <c:v>4.2013888888888804</c:v>
                </c:pt>
                <c:pt idx="606">
                  <c:v>4.2083333333333304</c:v>
                </c:pt>
                <c:pt idx="607">
                  <c:v>4.2152777777777697</c:v>
                </c:pt>
                <c:pt idx="608">
                  <c:v>4.2222222222222197</c:v>
                </c:pt>
                <c:pt idx="609">
                  <c:v>4.2291666666666599</c:v>
                </c:pt>
                <c:pt idx="610">
                  <c:v>4.2361111111111098</c:v>
                </c:pt>
                <c:pt idx="611">
                  <c:v>4.24305555555555</c:v>
                </c:pt>
                <c:pt idx="612">
                  <c:v>4.25</c:v>
                </c:pt>
                <c:pt idx="613">
                  <c:v>4.2569444444444402</c:v>
                </c:pt>
                <c:pt idx="614">
                  <c:v>4.2638888888888804</c:v>
                </c:pt>
                <c:pt idx="615">
                  <c:v>4.2708333333333304</c:v>
                </c:pt>
                <c:pt idx="616">
                  <c:v>4.2777777777777697</c:v>
                </c:pt>
                <c:pt idx="617">
                  <c:v>4.2847222222222197</c:v>
                </c:pt>
                <c:pt idx="618">
                  <c:v>4.2916666666666599</c:v>
                </c:pt>
                <c:pt idx="619">
                  <c:v>4.2986111111111098</c:v>
                </c:pt>
                <c:pt idx="620">
                  <c:v>4.30555555555555</c:v>
                </c:pt>
                <c:pt idx="621">
                  <c:v>4.3125</c:v>
                </c:pt>
                <c:pt idx="622">
                  <c:v>4.3194444444444402</c:v>
                </c:pt>
                <c:pt idx="623">
                  <c:v>4.3263888888888804</c:v>
                </c:pt>
                <c:pt idx="624">
                  <c:v>4.3333333333333304</c:v>
                </c:pt>
                <c:pt idx="625">
                  <c:v>4.3402777777777697</c:v>
                </c:pt>
                <c:pt idx="626">
                  <c:v>4.3472222222222197</c:v>
                </c:pt>
                <c:pt idx="627">
                  <c:v>4.3541666666666599</c:v>
                </c:pt>
                <c:pt idx="628">
                  <c:v>4.3611111111111098</c:v>
                </c:pt>
                <c:pt idx="629">
                  <c:v>4.36805555555555</c:v>
                </c:pt>
                <c:pt idx="630">
                  <c:v>4.375</c:v>
                </c:pt>
                <c:pt idx="631">
                  <c:v>4.3819444444444402</c:v>
                </c:pt>
                <c:pt idx="632">
                  <c:v>4.3888888888888804</c:v>
                </c:pt>
                <c:pt idx="633">
                  <c:v>4.3958333333333304</c:v>
                </c:pt>
                <c:pt idx="634">
                  <c:v>4.4027777777777697</c:v>
                </c:pt>
                <c:pt idx="635">
                  <c:v>4.4097222222222197</c:v>
                </c:pt>
                <c:pt idx="636">
                  <c:v>4.4166666666666599</c:v>
                </c:pt>
                <c:pt idx="637">
                  <c:v>4.4236111111111098</c:v>
                </c:pt>
                <c:pt idx="638">
                  <c:v>4.43055555555555</c:v>
                </c:pt>
                <c:pt idx="639">
                  <c:v>4.4375</c:v>
                </c:pt>
                <c:pt idx="640">
                  <c:v>4.4444444444444402</c:v>
                </c:pt>
                <c:pt idx="641">
                  <c:v>4.4513888888888804</c:v>
                </c:pt>
                <c:pt idx="642">
                  <c:v>4.4583333333333304</c:v>
                </c:pt>
                <c:pt idx="643">
                  <c:v>4.4652777777777697</c:v>
                </c:pt>
                <c:pt idx="644">
                  <c:v>4.4722222222222197</c:v>
                </c:pt>
                <c:pt idx="645">
                  <c:v>4.4791666666666599</c:v>
                </c:pt>
                <c:pt idx="646">
                  <c:v>4.4861111111111098</c:v>
                </c:pt>
                <c:pt idx="647">
                  <c:v>4.49305555555555</c:v>
                </c:pt>
                <c:pt idx="648">
                  <c:v>4.5</c:v>
                </c:pt>
                <c:pt idx="649">
                  <c:v>4.5069444444444402</c:v>
                </c:pt>
                <c:pt idx="650">
                  <c:v>4.5138888888888804</c:v>
                </c:pt>
                <c:pt idx="651">
                  <c:v>4.5208333333333304</c:v>
                </c:pt>
                <c:pt idx="652">
                  <c:v>4.5277777777777697</c:v>
                </c:pt>
                <c:pt idx="653">
                  <c:v>4.5347222222222197</c:v>
                </c:pt>
                <c:pt idx="654">
                  <c:v>4.5416666666666599</c:v>
                </c:pt>
                <c:pt idx="655">
                  <c:v>4.5486111111111098</c:v>
                </c:pt>
                <c:pt idx="656">
                  <c:v>4.55555555555555</c:v>
                </c:pt>
                <c:pt idx="657">
                  <c:v>4.5625</c:v>
                </c:pt>
                <c:pt idx="658">
                  <c:v>4.5694444444444402</c:v>
                </c:pt>
                <c:pt idx="659">
                  <c:v>4.5763888888888804</c:v>
                </c:pt>
                <c:pt idx="660">
                  <c:v>4.5833333333333304</c:v>
                </c:pt>
                <c:pt idx="661">
                  <c:v>4.5902777777777697</c:v>
                </c:pt>
                <c:pt idx="662">
                  <c:v>4.5972222222222197</c:v>
                </c:pt>
                <c:pt idx="663">
                  <c:v>4.6041666666666599</c:v>
                </c:pt>
                <c:pt idx="664">
                  <c:v>4.6111111111111098</c:v>
                </c:pt>
                <c:pt idx="665">
                  <c:v>4.61805555555555</c:v>
                </c:pt>
                <c:pt idx="666">
                  <c:v>4.625</c:v>
                </c:pt>
                <c:pt idx="667">
                  <c:v>4.6319444444444402</c:v>
                </c:pt>
                <c:pt idx="668">
                  <c:v>4.6388888888888804</c:v>
                </c:pt>
                <c:pt idx="669">
                  <c:v>4.6458333333333304</c:v>
                </c:pt>
                <c:pt idx="670">
                  <c:v>4.6527777777777697</c:v>
                </c:pt>
                <c:pt idx="671">
                  <c:v>4.6597222222222197</c:v>
                </c:pt>
                <c:pt idx="672">
                  <c:v>4.6666666666666599</c:v>
                </c:pt>
                <c:pt idx="673">
                  <c:v>4.6736111111111098</c:v>
                </c:pt>
                <c:pt idx="674">
                  <c:v>4.68055555555555</c:v>
                </c:pt>
                <c:pt idx="675">
                  <c:v>4.6875</c:v>
                </c:pt>
                <c:pt idx="676">
                  <c:v>4.6944444444444402</c:v>
                </c:pt>
                <c:pt idx="677">
                  <c:v>4.7013888888888804</c:v>
                </c:pt>
                <c:pt idx="678">
                  <c:v>4.7083333333333304</c:v>
                </c:pt>
                <c:pt idx="679">
                  <c:v>4.7152777777777697</c:v>
                </c:pt>
                <c:pt idx="680">
                  <c:v>4.7222222222222197</c:v>
                </c:pt>
                <c:pt idx="681">
                  <c:v>4.7291666666666599</c:v>
                </c:pt>
                <c:pt idx="682">
                  <c:v>4.7361111111111098</c:v>
                </c:pt>
                <c:pt idx="683">
                  <c:v>4.74305555555555</c:v>
                </c:pt>
                <c:pt idx="684">
                  <c:v>4.75</c:v>
                </c:pt>
                <c:pt idx="685">
                  <c:v>4.7569444444444402</c:v>
                </c:pt>
                <c:pt idx="686">
                  <c:v>4.7638888888888804</c:v>
                </c:pt>
                <c:pt idx="687">
                  <c:v>4.7708333333333304</c:v>
                </c:pt>
                <c:pt idx="688">
                  <c:v>4.7777777777777697</c:v>
                </c:pt>
                <c:pt idx="689">
                  <c:v>4.7847222222222197</c:v>
                </c:pt>
                <c:pt idx="690">
                  <c:v>4.7916666666666599</c:v>
                </c:pt>
                <c:pt idx="691">
                  <c:v>4.7986111111111098</c:v>
                </c:pt>
                <c:pt idx="692">
                  <c:v>4.80555555555555</c:v>
                </c:pt>
                <c:pt idx="693">
                  <c:v>4.8125</c:v>
                </c:pt>
                <c:pt idx="694">
                  <c:v>4.8194444444444402</c:v>
                </c:pt>
                <c:pt idx="695">
                  <c:v>4.8263888888888804</c:v>
                </c:pt>
                <c:pt idx="696">
                  <c:v>4.8333333333333304</c:v>
                </c:pt>
                <c:pt idx="697">
                  <c:v>4.8402777777777697</c:v>
                </c:pt>
                <c:pt idx="698">
                  <c:v>4.8472222222222197</c:v>
                </c:pt>
                <c:pt idx="699">
                  <c:v>4.8541666666666599</c:v>
                </c:pt>
                <c:pt idx="700">
                  <c:v>4.8611111111111098</c:v>
                </c:pt>
                <c:pt idx="701">
                  <c:v>4.86805555555555</c:v>
                </c:pt>
                <c:pt idx="702">
                  <c:v>4.875</c:v>
                </c:pt>
                <c:pt idx="703">
                  <c:v>4.8819444444444402</c:v>
                </c:pt>
                <c:pt idx="704">
                  <c:v>4.8888888888888804</c:v>
                </c:pt>
                <c:pt idx="705">
                  <c:v>4.8958333333333304</c:v>
                </c:pt>
                <c:pt idx="706">
                  <c:v>4.9027777777777697</c:v>
                </c:pt>
                <c:pt idx="707">
                  <c:v>4.9097222222222197</c:v>
                </c:pt>
                <c:pt idx="708">
                  <c:v>4.9166666666666599</c:v>
                </c:pt>
                <c:pt idx="709">
                  <c:v>4.9236111111111098</c:v>
                </c:pt>
                <c:pt idx="710">
                  <c:v>4.93055555555555</c:v>
                </c:pt>
                <c:pt idx="711">
                  <c:v>4.9375</c:v>
                </c:pt>
                <c:pt idx="712">
                  <c:v>4.9444444444444402</c:v>
                </c:pt>
                <c:pt idx="713">
                  <c:v>4.9513888888888804</c:v>
                </c:pt>
                <c:pt idx="714">
                  <c:v>4.9583333333333304</c:v>
                </c:pt>
                <c:pt idx="715">
                  <c:v>4.9652777777777697</c:v>
                </c:pt>
                <c:pt idx="716">
                  <c:v>4.9722222222222197</c:v>
                </c:pt>
                <c:pt idx="717">
                  <c:v>4.9791666666666599</c:v>
                </c:pt>
                <c:pt idx="718">
                  <c:v>4.9861111111111098</c:v>
                </c:pt>
                <c:pt idx="719">
                  <c:v>4.99305555555555</c:v>
                </c:pt>
                <c:pt idx="720">
                  <c:v>5</c:v>
                </c:pt>
                <c:pt idx="721">
                  <c:v>5.0069444444444402</c:v>
                </c:pt>
                <c:pt idx="722">
                  <c:v>5.0138888888888804</c:v>
                </c:pt>
                <c:pt idx="723">
                  <c:v>5.0208333333333304</c:v>
                </c:pt>
                <c:pt idx="724">
                  <c:v>5.0277777777777697</c:v>
                </c:pt>
                <c:pt idx="725">
                  <c:v>5.0347222222222197</c:v>
                </c:pt>
                <c:pt idx="726">
                  <c:v>5.0416666666666599</c:v>
                </c:pt>
                <c:pt idx="727">
                  <c:v>5.0486111111111098</c:v>
                </c:pt>
                <c:pt idx="728">
                  <c:v>5.05555555555555</c:v>
                </c:pt>
                <c:pt idx="729">
                  <c:v>5.0625</c:v>
                </c:pt>
                <c:pt idx="730">
                  <c:v>5.0694444444444402</c:v>
                </c:pt>
                <c:pt idx="731">
                  <c:v>5.0763888888888804</c:v>
                </c:pt>
                <c:pt idx="732">
                  <c:v>5.0833333333333304</c:v>
                </c:pt>
                <c:pt idx="733">
                  <c:v>5.0902777777777697</c:v>
                </c:pt>
                <c:pt idx="734">
                  <c:v>5.0972222222222197</c:v>
                </c:pt>
                <c:pt idx="735">
                  <c:v>5.1041666666666599</c:v>
                </c:pt>
                <c:pt idx="736">
                  <c:v>5.1111111111111098</c:v>
                </c:pt>
                <c:pt idx="737">
                  <c:v>5.11805555555555</c:v>
                </c:pt>
                <c:pt idx="738">
                  <c:v>5.125</c:v>
                </c:pt>
                <c:pt idx="739">
                  <c:v>5.1319444444444402</c:v>
                </c:pt>
                <c:pt idx="740">
                  <c:v>5.1388888888888804</c:v>
                </c:pt>
                <c:pt idx="741">
                  <c:v>5.1458333333333304</c:v>
                </c:pt>
                <c:pt idx="742">
                  <c:v>5.1527777777777697</c:v>
                </c:pt>
                <c:pt idx="743">
                  <c:v>5.1597222222222197</c:v>
                </c:pt>
                <c:pt idx="744">
                  <c:v>5.1666666666666599</c:v>
                </c:pt>
                <c:pt idx="745">
                  <c:v>5.1736111111111098</c:v>
                </c:pt>
                <c:pt idx="746">
                  <c:v>5.18055555555555</c:v>
                </c:pt>
                <c:pt idx="747">
                  <c:v>5.1875</c:v>
                </c:pt>
                <c:pt idx="748">
                  <c:v>5.1944444444444402</c:v>
                </c:pt>
                <c:pt idx="749">
                  <c:v>5.2013888888888804</c:v>
                </c:pt>
                <c:pt idx="750">
                  <c:v>5.2083333333333304</c:v>
                </c:pt>
                <c:pt idx="751">
                  <c:v>5.2152777777777697</c:v>
                </c:pt>
                <c:pt idx="752">
                  <c:v>5.2222222222222197</c:v>
                </c:pt>
                <c:pt idx="753">
                  <c:v>5.2291666666666599</c:v>
                </c:pt>
                <c:pt idx="754">
                  <c:v>5.2361111111111098</c:v>
                </c:pt>
                <c:pt idx="755">
                  <c:v>5.24305555555555</c:v>
                </c:pt>
                <c:pt idx="756">
                  <c:v>5.25</c:v>
                </c:pt>
                <c:pt idx="757">
                  <c:v>5.2569444444444402</c:v>
                </c:pt>
                <c:pt idx="758">
                  <c:v>5.2638888888888804</c:v>
                </c:pt>
                <c:pt idx="759">
                  <c:v>5.2708333333333304</c:v>
                </c:pt>
                <c:pt idx="760">
                  <c:v>5.2777777777777697</c:v>
                </c:pt>
                <c:pt idx="761">
                  <c:v>5.2847222222222197</c:v>
                </c:pt>
                <c:pt idx="762">
                  <c:v>5.2916666666666599</c:v>
                </c:pt>
                <c:pt idx="763">
                  <c:v>5.2986111111111098</c:v>
                </c:pt>
                <c:pt idx="764">
                  <c:v>5.30555555555555</c:v>
                </c:pt>
                <c:pt idx="765">
                  <c:v>5.3125</c:v>
                </c:pt>
                <c:pt idx="766">
                  <c:v>5.3194444444444402</c:v>
                </c:pt>
                <c:pt idx="767">
                  <c:v>5.3263888888888804</c:v>
                </c:pt>
                <c:pt idx="768">
                  <c:v>5.3333333333333304</c:v>
                </c:pt>
                <c:pt idx="769">
                  <c:v>5.3402777777777697</c:v>
                </c:pt>
                <c:pt idx="770">
                  <c:v>5.3472222222222197</c:v>
                </c:pt>
                <c:pt idx="771">
                  <c:v>5.3541666666666599</c:v>
                </c:pt>
                <c:pt idx="772">
                  <c:v>5.3611111111111098</c:v>
                </c:pt>
                <c:pt idx="773">
                  <c:v>5.36805555555555</c:v>
                </c:pt>
                <c:pt idx="774">
                  <c:v>5.375</c:v>
                </c:pt>
                <c:pt idx="775">
                  <c:v>5.3819444444444402</c:v>
                </c:pt>
                <c:pt idx="776">
                  <c:v>5.3888888888888902</c:v>
                </c:pt>
                <c:pt idx="777">
                  <c:v>5.3958333333333304</c:v>
                </c:pt>
                <c:pt idx="778">
                  <c:v>5.4027777777777697</c:v>
                </c:pt>
                <c:pt idx="779">
                  <c:v>5.4097222222222197</c:v>
                </c:pt>
                <c:pt idx="780">
                  <c:v>5.4166666666666599</c:v>
                </c:pt>
                <c:pt idx="781">
                  <c:v>5.4236111111111098</c:v>
                </c:pt>
                <c:pt idx="782">
                  <c:v>5.43055555555555</c:v>
                </c:pt>
                <c:pt idx="783">
                  <c:v>5.4375</c:v>
                </c:pt>
                <c:pt idx="784">
                  <c:v>5.4444444444444402</c:v>
                </c:pt>
                <c:pt idx="785">
                  <c:v>5.4513888888888902</c:v>
                </c:pt>
                <c:pt idx="786">
                  <c:v>5.4583333333333304</c:v>
                </c:pt>
                <c:pt idx="787">
                  <c:v>5.4652777777777697</c:v>
                </c:pt>
                <c:pt idx="788">
                  <c:v>5.4722222222222197</c:v>
                </c:pt>
                <c:pt idx="789">
                  <c:v>5.4791666666666599</c:v>
                </c:pt>
                <c:pt idx="790">
                  <c:v>5.4861111111111098</c:v>
                </c:pt>
                <c:pt idx="791">
                  <c:v>5.49305555555555</c:v>
                </c:pt>
                <c:pt idx="792">
                  <c:v>5.5</c:v>
                </c:pt>
                <c:pt idx="793">
                  <c:v>5.5069444444444402</c:v>
                </c:pt>
                <c:pt idx="794">
                  <c:v>5.5138888888888902</c:v>
                </c:pt>
                <c:pt idx="795">
                  <c:v>5.5208333333333304</c:v>
                </c:pt>
                <c:pt idx="796">
                  <c:v>5.5277777777777697</c:v>
                </c:pt>
                <c:pt idx="797">
                  <c:v>5.5347222222222197</c:v>
                </c:pt>
                <c:pt idx="798">
                  <c:v>5.5416666666666599</c:v>
                </c:pt>
                <c:pt idx="799">
                  <c:v>5.5486111111111098</c:v>
                </c:pt>
                <c:pt idx="800">
                  <c:v>5.55555555555555</c:v>
                </c:pt>
                <c:pt idx="801">
                  <c:v>5.5625</c:v>
                </c:pt>
                <c:pt idx="802">
                  <c:v>5.5694444444444402</c:v>
                </c:pt>
                <c:pt idx="803">
                  <c:v>5.5763888888888902</c:v>
                </c:pt>
                <c:pt idx="804">
                  <c:v>5.5833333333333304</c:v>
                </c:pt>
                <c:pt idx="805">
                  <c:v>5.5902777777777697</c:v>
                </c:pt>
                <c:pt idx="806">
                  <c:v>5.5972222222222197</c:v>
                </c:pt>
                <c:pt idx="807">
                  <c:v>5.6041666666666599</c:v>
                </c:pt>
                <c:pt idx="808">
                  <c:v>5.6111111111111098</c:v>
                </c:pt>
                <c:pt idx="809">
                  <c:v>5.61805555555555</c:v>
                </c:pt>
                <c:pt idx="810">
                  <c:v>5.625</c:v>
                </c:pt>
                <c:pt idx="811">
                  <c:v>5.6319444444444402</c:v>
                </c:pt>
                <c:pt idx="812">
                  <c:v>5.6388888888888902</c:v>
                </c:pt>
                <c:pt idx="813">
                  <c:v>5.6458333333333304</c:v>
                </c:pt>
                <c:pt idx="814">
                  <c:v>5.6527777777777697</c:v>
                </c:pt>
                <c:pt idx="815">
                  <c:v>5.6597222222222197</c:v>
                </c:pt>
                <c:pt idx="816">
                  <c:v>5.6666666666666599</c:v>
                </c:pt>
                <c:pt idx="817">
                  <c:v>5.6736111111111098</c:v>
                </c:pt>
                <c:pt idx="818">
                  <c:v>5.68055555555555</c:v>
                </c:pt>
                <c:pt idx="819">
                  <c:v>5.6875</c:v>
                </c:pt>
                <c:pt idx="820">
                  <c:v>5.6944444444444402</c:v>
                </c:pt>
                <c:pt idx="821">
                  <c:v>5.7013888888888902</c:v>
                </c:pt>
                <c:pt idx="822">
                  <c:v>5.7083333333333304</c:v>
                </c:pt>
                <c:pt idx="823">
                  <c:v>5.7152777777777697</c:v>
                </c:pt>
                <c:pt idx="824">
                  <c:v>5.7222222222222197</c:v>
                </c:pt>
                <c:pt idx="825">
                  <c:v>5.7291666666666599</c:v>
                </c:pt>
                <c:pt idx="826">
                  <c:v>5.7361111111111098</c:v>
                </c:pt>
                <c:pt idx="827">
                  <c:v>5.74305555555555</c:v>
                </c:pt>
                <c:pt idx="828">
                  <c:v>5.75</c:v>
                </c:pt>
                <c:pt idx="829">
                  <c:v>5.7569444444444402</c:v>
                </c:pt>
                <c:pt idx="830">
                  <c:v>5.7638888888888902</c:v>
                </c:pt>
                <c:pt idx="831">
                  <c:v>5.7708333333333304</c:v>
                </c:pt>
                <c:pt idx="832">
                  <c:v>5.7777777777777697</c:v>
                </c:pt>
                <c:pt idx="833">
                  <c:v>5.7847222222222197</c:v>
                </c:pt>
                <c:pt idx="834">
                  <c:v>5.7916666666666599</c:v>
                </c:pt>
                <c:pt idx="835">
                  <c:v>5.7986111111111098</c:v>
                </c:pt>
                <c:pt idx="836">
                  <c:v>5.80555555555555</c:v>
                </c:pt>
                <c:pt idx="837">
                  <c:v>5.8125</c:v>
                </c:pt>
                <c:pt idx="838">
                  <c:v>5.8194444444444402</c:v>
                </c:pt>
                <c:pt idx="839">
                  <c:v>5.8263888888888902</c:v>
                </c:pt>
                <c:pt idx="840">
                  <c:v>5.8333333333333304</c:v>
                </c:pt>
                <c:pt idx="841">
                  <c:v>5.8402777777777697</c:v>
                </c:pt>
                <c:pt idx="842">
                  <c:v>5.8472222222222197</c:v>
                </c:pt>
                <c:pt idx="843">
                  <c:v>5.8541666666666599</c:v>
                </c:pt>
                <c:pt idx="844">
                  <c:v>5.8611111111111098</c:v>
                </c:pt>
                <c:pt idx="845">
                  <c:v>5.86805555555555</c:v>
                </c:pt>
                <c:pt idx="846">
                  <c:v>5.875</c:v>
                </c:pt>
                <c:pt idx="847">
                  <c:v>5.8819444444444402</c:v>
                </c:pt>
                <c:pt idx="848">
                  <c:v>5.8888888888888902</c:v>
                </c:pt>
                <c:pt idx="849">
                  <c:v>5.8958333333333304</c:v>
                </c:pt>
                <c:pt idx="850">
                  <c:v>5.9027777777777697</c:v>
                </c:pt>
                <c:pt idx="851">
                  <c:v>5.9097222222222197</c:v>
                </c:pt>
                <c:pt idx="852">
                  <c:v>5.9166666666666599</c:v>
                </c:pt>
                <c:pt idx="853">
                  <c:v>5.9236111111111098</c:v>
                </c:pt>
                <c:pt idx="854">
                  <c:v>5.93055555555555</c:v>
                </c:pt>
                <c:pt idx="855">
                  <c:v>5.9375</c:v>
                </c:pt>
                <c:pt idx="856">
                  <c:v>5.9444444444444402</c:v>
                </c:pt>
                <c:pt idx="857">
                  <c:v>5.9513888888888902</c:v>
                </c:pt>
                <c:pt idx="858">
                  <c:v>5.9583333333333304</c:v>
                </c:pt>
                <c:pt idx="859">
                  <c:v>5.9652777777777697</c:v>
                </c:pt>
                <c:pt idx="860">
                  <c:v>5.9722222222222197</c:v>
                </c:pt>
                <c:pt idx="861">
                  <c:v>5.9791666666666599</c:v>
                </c:pt>
                <c:pt idx="862">
                  <c:v>5.9861111111111098</c:v>
                </c:pt>
                <c:pt idx="863">
                  <c:v>5.99305555555555</c:v>
                </c:pt>
                <c:pt idx="864">
                  <c:v>6</c:v>
                </c:pt>
                <c:pt idx="865">
                  <c:v>6.0069444444444402</c:v>
                </c:pt>
                <c:pt idx="866">
                  <c:v>6.0138888888888902</c:v>
                </c:pt>
                <c:pt idx="867">
                  <c:v>6.0208333333333304</c:v>
                </c:pt>
                <c:pt idx="868">
                  <c:v>6.0277777777777697</c:v>
                </c:pt>
                <c:pt idx="869">
                  <c:v>6.0347222222222197</c:v>
                </c:pt>
                <c:pt idx="870">
                  <c:v>6.0416666666666599</c:v>
                </c:pt>
                <c:pt idx="871">
                  <c:v>6.0486111111111098</c:v>
                </c:pt>
                <c:pt idx="872">
                  <c:v>6.05555555555555</c:v>
                </c:pt>
                <c:pt idx="873">
                  <c:v>6.0625</c:v>
                </c:pt>
                <c:pt idx="874">
                  <c:v>6.0694444444444402</c:v>
                </c:pt>
                <c:pt idx="875">
                  <c:v>6.0763888888888902</c:v>
                </c:pt>
                <c:pt idx="876">
                  <c:v>6.0833333333333304</c:v>
                </c:pt>
                <c:pt idx="877">
                  <c:v>6.0902777777777697</c:v>
                </c:pt>
                <c:pt idx="878">
                  <c:v>6.0972222222222197</c:v>
                </c:pt>
                <c:pt idx="879">
                  <c:v>6.1041666666666599</c:v>
                </c:pt>
                <c:pt idx="880">
                  <c:v>6.1111111111111098</c:v>
                </c:pt>
                <c:pt idx="881">
                  <c:v>6.11805555555555</c:v>
                </c:pt>
                <c:pt idx="882">
                  <c:v>6.125</c:v>
                </c:pt>
                <c:pt idx="883">
                  <c:v>6.1319444444444402</c:v>
                </c:pt>
                <c:pt idx="884">
                  <c:v>6.1388888888888902</c:v>
                </c:pt>
                <c:pt idx="885">
                  <c:v>6.1458333333333304</c:v>
                </c:pt>
                <c:pt idx="886">
                  <c:v>6.1527777777777697</c:v>
                </c:pt>
                <c:pt idx="887">
                  <c:v>6.1597222222222197</c:v>
                </c:pt>
                <c:pt idx="888">
                  <c:v>6.1666666666666599</c:v>
                </c:pt>
                <c:pt idx="889">
                  <c:v>6.1736111111111098</c:v>
                </c:pt>
                <c:pt idx="890">
                  <c:v>6.18055555555555</c:v>
                </c:pt>
                <c:pt idx="891">
                  <c:v>6.1875</c:v>
                </c:pt>
                <c:pt idx="892">
                  <c:v>6.1944444444444402</c:v>
                </c:pt>
                <c:pt idx="893">
                  <c:v>6.2013888888888902</c:v>
                </c:pt>
                <c:pt idx="894">
                  <c:v>6.2083333333333304</c:v>
                </c:pt>
                <c:pt idx="895">
                  <c:v>6.2152777777777697</c:v>
                </c:pt>
                <c:pt idx="896">
                  <c:v>6.2222222222222197</c:v>
                </c:pt>
                <c:pt idx="897">
                  <c:v>6.2291666666666599</c:v>
                </c:pt>
                <c:pt idx="898">
                  <c:v>6.2361111111111098</c:v>
                </c:pt>
                <c:pt idx="899">
                  <c:v>6.24305555555555</c:v>
                </c:pt>
                <c:pt idx="900">
                  <c:v>6.25</c:v>
                </c:pt>
                <c:pt idx="901">
                  <c:v>6.2569444444444402</c:v>
                </c:pt>
                <c:pt idx="902">
                  <c:v>6.2638888888888902</c:v>
                </c:pt>
                <c:pt idx="903">
                  <c:v>6.2708333333333304</c:v>
                </c:pt>
                <c:pt idx="904">
                  <c:v>6.2777777777777697</c:v>
                </c:pt>
                <c:pt idx="905">
                  <c:v>6.2847222222222197</c:v>
                </c:pt>
                <c:pt idx="906">
                  <c:v>6.2916666666666599</c:v>
                </c:pt>
                <c:pt idx="907">
                  <c:v>6.2986111111111098</c:v>
                </c:pt>
                <c:pt idx="908">
                  <c:v>6.30555555555555</c:v>
                </c:pt>
                <c:pt idx="909">
                  <c:v>6.3125</c:v>
                </c:pt>
                <c:pt idx="910">
                  <c:v>6.3194444444444402</c:v>
                </c:pt>
                <c:pt idx="911">
                  <c:v>6.3263888888888902</c:v>
                </c:pt>
                <c:pt idx="912">
                  <c:v>6.3333333333333304</c:v>
                </c:pt>
                <c:pt idx="913">
                  <c:v>6.3402777777777697</c:v>
                </c:pt>
                <c:pt idx="914">
                  <c:v>6.3472222222222197</c:v>
                </c:pt>
                <c:pt idx="915">
                  <c:v>6.3541666666666599</c:v>
                </c:pt>
                <c:pt idx="916">
                  <c:v>6.3611111111111098</c:v>
                </c:pt>
                <c:pt idx="917">
                  <c:v>6.36805555555555</c:v>
                </c:pt>
                <c:pt idx="918">
                  <c:v>6.375</c:v>
                </c:pt>
                <c:pt idx="919">
                  <c:v>6.3819444444444402</c:v>
                </c:pt>
                <c:pt idx="920">
                  <c:v>6.3888888888888902</c:v>
                </c:pt>
                <c:pt idx="921">
                  <c:v>6.3958333333333304</c:v>
                </c:pt>
                <c:pt idx="922">
                  <c:v>6.4027777777777697</c:v>
                </c:pt>
                <c:pt idx="923">
                  <c:v>6.4097222222222197</c:v>
                </c:pt>
                <c:pt idx="924">
                  <c:v>6.4166666666666599</c:v>
                </c:pt>
                <c:pt idx="925">
                  <c:v>6.4236111111111098</c:v>
                </c:pt>
                <c:pt idx="926">
                  <c:v>6.43055555555555</c:v>
                </c:pt>
                <c:pt idx="927">
                  <c:v>6.4375</c:v>
                </c:pt>
                <c:pt idx="928">
                  <c:v>6.4444444444444402</c:v>
                </c:pt>
                <c:pt idx="929">
                  <c:v>6.4513888888888902</c:v>
                </c:pt>
                <c:pt idx="930">
                  <c:v>6.4583333333333304</c:v>
                </c:pt>
                <c:pt idx="931">
                  <c:v>6.4652777777777697</c:v>
                </c:pt>
                <c:pt idx="932">
                  <c:v>6.4722222222222197</c:v>
                </c:pt>
                <c:pt idx="933">
                  <c:v>6.4791666666666599</c:v>
                </c:pt>
                <c:pt idx="934">
                  <c:v>6.4861111111111098</c:v>
                </c:pt>
                <c:pt idx="935">
                  <c:v>6.49305555555555</c:v>
                </c:pt>
                <c:pt idx="936">
                  <c:v>6.5</c:v>
                </c:pt>
                <c:pt idx="937">
                  <c:v>6.5069444444444402</c:v>
                </c:pt>
                <c:pt idx="938">
                  <c:v>6.5138888888888902</c:v>
                </c:pt>
                <c:pt idx="939">
                  <c:v>6.5208333333333304</c:v>
                </c:pt>
                <c:pt idx="940">
                  <c:v>6.5277777777777697</c:v>
                </c:pt>
                <c:pt idx="941">
                  <c:v>6.5347222222222197</c:v>
                </c:pt>
                <c:pt idx="942">
                  <c:v>6.5416666666666599</c:v>
                </c:pt>
                <c:pt idx="943">
                  <c:v>6.5486111111111098</c:v>
                </c:pt>
                <c:pt idx="944">
                  <c:v>6.55555555555555</c:v>
                </c:pt>
                <c:pt idx="945">
                  <c:v>6.5625</c:v>
                </c:pt>
                <c:pt idx="946">
                  <c:v>6.5694444444444402</c:v>
                </c:pt>
                <c:pt idx="947">
                  <c:v>6.5763888888888902</c:v>
                </c:pt>
                <c:pt idx="948">
                  <c:v>6.5833333333333304</c:v>
                </c:pt>
                <c:pt idx="949">
                  <c:v>6.5902777777777697</c:v>
                </c:pt>
                <c:pt idx="950">
                  <c:v>6.5972222222222197</c:v>
                </c:pt>
                <c:pt idx="951">
                  <c:v>6.6041666666666599</c:v>
                </c:pt>
                <c:pt idx="952">
                  <c:v>6.6111111111111098</c:v>
                </c:pt>
                <c:pt idx="953">
                  <c:v>6.61805555555555</c:v>
                </c:pt>
                <c:pt idx="954">
                  <c:v>6.625</c:v>
                </c:pt>
                <c:pt idx="955">
                  <c:v>6.6319444444444402</c:v>
                </c:pt>
                <c:pt idx="956">
                  <c:v>6.6388888888888902</c:v>
                </c:pt>
                <c:pt idx="957">
                  <c:v>6.6458333333333304</c:v>
                </c:pt>
                <c:pt idx="958">
                  <c:v>6.6527777777777697</c:v>
                </c:pt>
                <c:pt idx="959">
                  <c:v>6.6597222222222197</c:v>
                </c:pt>
                <c:pt idx="960">
                  <c:v>6.6666666666666599</c:v>
                </c:pt>
                <c:pt idx="961">
                  <c:v>6.6736111111111098</c:v>
                </c:pt>
                <c:pt idx="962">
                  <c:v>6.68055555555555</c:v>
                </c:pt>
                <c:pt idx="963">
                  <c:v>6.6875</c:v>
                </c:pt>
                <c:pt idx="964">
                  <c:v>6.6944444444444402</c:v>
                </c:pt>
                <c:pt idx="965">
                  <c:v>6.7013888888888902</c:v>
                </c:pt>
                <c:pt idx="966">
                  <c:v>6.7083333333333304</c:v>
                </c:pt>
                <c:pt idx="967">
                  <c:v>6.7152777777777697</c:v>
                </c:pt>
                <c:pt idx="968">
                  <c:v>6.7222222222222197</c:v>
                </c:pt>
                <c:pt idx="969">
                  <c:v>6.7291666666666599</c:v>
                </c:pt>
                <c:pt idx="970">
                  <c:v>6.7361111111111098</c:v>
                </c:pt>
                <c:pt idx="971">
                  <c:v>6.74305555555555</c:v>
                </c:pt>
                <c:pt idx="972">
                  <c:v>6.75</c:v>
                </c:pt>
                <c:pt idx="973">
                  <c:v>6.7569444444444402</c:v>
                </c:pt>
                <c:pt idx="974">
                  <c:v>6.7638888888888902</c:v>
                </c:pt>
                <c:pt idx="975">
                  <c:v>6.7708333333333304</c:v>
                </c:pt>
                <c:pt idx="976">
                  <c:v>6.7777777777777697</c:v>
                </c:pt>
                <c:pt idx="977">
                  <c:v>6.7847222222222197</c:v>
                </c:pt>
                <c:pt idx="978">
                  <c:v>6.7916666666666599</c:v>
                </c:pt>
                <c:pt idx="979">
                  <c:v>6.7986111111111098</c:v>
                </c:pt>
                <c:pt idx="980">
                  <c:v>6.80555555555555</c:v>
                </c:pt>
                <c:pt idx="981">
                  <c:v>6.8125</c:v>
                </c:pt>
                <c:pt idx="982">
                  <c:v>6.8194444444444402</c:v>
                </c:pt>
                <c:pt idx="983">
                  <c:v>6.8263888888888902</c:v>
                </c:pt>
                <c:pt idx="984">
                  <c:v>6.8333333333333304</c:v>
                </c:pt>
                <c:pt idx="985">
                  <c:v>6.8402777777777697</c:v>
                </c:pt>
                <c:pt idx="986">
                  <c:v>6.8472222222222197</c:v>
                </c:pt>
                <c:pt idx="987">
                  <c:v>6.8541666666666599</c:v>
                </c:pt>
                <c:pt idx="988">
                  <c:v>6.8611111111111098</c:v>
                </c:pt>
                <c:pt idx="989">
                  <c:v>6.86805555555555</c:v>
                </c:pt>
                <c:pt idx="990">
                  <c:v>6.875</c:v>
                </c:pt>
                <c:pt idx="991">
                  <c:v>6.8819444444444402</c:v>
                </c:pt>
                <c:pt idx="992">
                  <c:v>6.8888888888888902</c:v>
                </c:pt>
                <c:pt idx="993">
                  <c:v>6.8958333333333304</c:v>
                </c:pt>
                <c:pt idx="994">
                  <c:v>6.9027777777777697</c:v>
                </c:pt>
                <c:pt idx="995">
                  <c:v>6.9097222222222197</c:v>
                </c:pt>
                <c:pt idx="996">
                  <c:v>6.9166666666666599</c:v>
                </c:pt>
                <c:pt idx="997">
                  <c:v>6.9236111111111098</c:v>
                </c:pt>
                <c:pt idx="998">
                  <c:v>6.93055555555555</c:v>
                </c:pt>
                <c:pt idx="999">
                  <c:v>6.9375</c:v>
                </c:pt>
                <c:pt idx="1000">
                  <c:v>6.9444444444444402</c:v>
                </c:pt>
                <c:pt idx="1001">
                  <c:v>6.9513888888888902</c:v>
                </c:pt>
                <c:pt idx="1002">
                  <c:v>6.9583333333333304</c:v>
                </c:pt>
                <c:pt idx="1003">
                  <c:v>6.9652777777777697</c:v>
                </c:pt>
                <c:pt idx="1004">
                  <c:v>6.9722222222222197</c:v>
                </c:pt>
                <c:pt idx="1005">
                  <c:v>6.9791666666666599</c:v>
                </c:pt>
                <c:pt idx="1006">
                  <c:v>6.9861111111111098</c:v>
                </c:pt>
                <c:pt idx="1007">
                  <c:v>6.99305555555555</c:v>
                </c:pt>
                <c:pt idx="1008">
                  <c:v>7</c:v>
                </c:pt>
                <c:pt idx="1009">
                  <c:v>7.0069444444444402</c:v>
                </c:pt>
                <c:pt idx="1010">
                  <c:v>7.0138888888888902</c:v>
                </c:pt>
                <c:pt idx="1011">
                  <c:v>7.0208333333333304</c:v>
                </c:pt>
                <c:pt idx="1012">
                  <c:v>7.0277777777777697</c:v>
                </c:pt>
                <c:pt idx="1013">
                  <c:v>7.0347222222222197</c:v>
                </c:pt>
                <c:pt idx="1014">
                  <c:v>7.0416666666666599</c:v>
                </c:pt>
                <c:pt idx="1015">
                  <c:v>7.0486111111111098</c:v>
                </c:pt>
                <c:pt idx="1016">
                  <c:v>7.05555555555555</c:v>
                </c:pt>
                <c:pt idx="1017">
                  <c:v>7.0625</c:v>
                </c:pt>
                <c:pt idx="1018">
                  <c:v>7.0694444444444402</c:v>
                </c:pt>
                <c:pt idx="1019">
                  <c:v>7.0763888888888902</c:v>
                </c:pt>
                <c:pt idx="1020">
                  <c:v>7.0833333333333304</c:v>
                </c:pt>
                <c:pt idx="1021">
                  <c:v>7.0902777777777697</c:v>
                </c:pt>
                <c:pt idx="1022">
                  <c:v>7.0972222222222197</c:v>
                </c:pt>
                <c:pt idx="1023">
                  <c:v>7.1041666666666599</c:v>
                </c:pt>
                <c:pt idx="1024">
                  <c:v>7.1111111111111098</c:v>
                </c:pt>
                <c:pt idx="1025">
                  <c:v>7.11805555555555</c:v>
                </c:pt>
                <c:pt idx="1026">
                  <c:v>7.125</c:v>
                </c:pt>
                <c:pt idx="1027">
                  <c:v>7.1319444444444402</c:v>
                </c:pt>
                <c:pt idx="1028">
                  <c:v>7.1388888888888902</c:v>
                </c:pt>
                <c:pt idx="1029">
                  <c:v>7.1458333333333304</c:v>
                </c:pt>
                <c:pt idx="1030">
                  <c:v>7.1527777777777697</c:v>
                </c:pt>
                <c:pt idx="1031">
                  <c:v>7.1597222222222197</c:v>
                </c:pt>
                <c:pt idx="1032">
                  <c:v>7.1666666666666599</c:v>
                </c:pt>
                <c:pt idx="1033">
                  <c:v>7.1736111111111098</c:v>
                </c:pt>
                <c:pt idx="1034">
                  <c:v>7.18055555555555</c:v>
                </c:pt>
                <c:pt idx="1035">
                  <c:v>7.1875</c:v>
                </c:pt>
                <c:pt idx="1036">
                  <c:v>7.1944444444444402</c:v>
                </c:pt>
                <c:pt idx="1037">
                  <c:v>7.2013888888888902</c:v>
                </c:pt>
                <c:pt idx="1038">
                  <c:v>7.2083333333333304</c:v>
                </c:pt>
                <c:pt idx="1039">
                  <c:v>7.2152777777777697</c:v>
                </c:pt>
                <c:pt idx="1040">
                  <c:v>7.2222222222222197</c:v>
                </c:pt>
                <c:pt idx="1041">
                  <c:v>7.2291666666666599</c:v>
                </c:pt>
                <c:pt idx="1042">
                  <c:v>7.2361111111111098</c:v>
                </c:pt>
                <c:pt idx="1043">
                  <c:v>7.24305555555555</c:v>
                </c:pt>
                <c:pt idx="1044">
                  <c:v>7.25</c:v>
                </c:pt>
                <c:pt idx="1045">
                  <c:v>7.2569444444444402</c:v>
                </c:pt>
                <c:pt idx="1046">
                  <c:v>7.2638888888888902</c:v>
                </c:pt>
                <c:pt idx="1047">
                  <c:v>7.2708333333333304</c:v>
                </c:pt>
                <c:pt idx="1048">
                  <c:v>7.2777777777777697</c:v>
                </c:pt>
                <c:pt idx="1049">
                  <c:v>7.2847222222222197</c:v>
                </c:pt>
                <c:pt idx="1050">
                  <c:v>7.2916666666666599</c:v>
                </c:pt>
                <c:pt idx="1051">
                  <c:v>7.2986111111111098</c:v>
                </c:pt>
                <c:pt idx="1052">
                  <c:v>7.30555555555555</c:v>
                </c:pt>
                <c:pt idx="1053">
                  <c:v>7.3125</c:v>
                </c:pt>
                <c:pt idx="1054">
                  <c:v>7.3194444444444402</c:v>
                </c:pt>
                <c:pt idx="1055">
                  <c:v>7.3263888888888902</c:v>
                </c:pt>
                <c:pt idx="1056">
                  <c:v>7.3333333333333304</c:v>
                </c:pt>
                <c:pt idx="1057">
                  <c:v>7.3402777777777697</c:v>
                </c:pt>
                <c:pt idx="1058">
                  <c:v>7.3472222222222197</c:v>
                </c:pt>
                <c:pt idx="1059">
                  <c:v>7.3541666666666599</c:v>
                </c:pt>
                <c:pt idx="1060">
                  <c:v>7.3611111111111098</c:v>
                </c:pt>
                <c:pt idx="1061">
                  <c:v>7.36805555555555</c:v>
                </c:pt>
                <c:pt idx="1062">
                  <c:v>7.375</c:v>
                </c:pt>
                <c:pt idx="1063">
                  <c:v>7.3819444444444402</c:v>
                </c:pt>
                <c:pt idx="1064">
                  <c:v>7.3888888888888902</c:v>
                </c:pt>
                <c:pt idx="1065">
                  <c:v>7.3958333333333304</c:v>
                </c:pt>
                <c:pt idx="1066">
                  <c:v>7.4027777777777697</c:v>
                </c:pt>
                <c:pt idx="1067">
                  <c:v>7.4097222222222197</c:v>
                </c:pt>
                <c:pt idx="1068">
                  <c:v>7.4166666666666599</c:v>
                </c:pt>
                <c:pt idx="1069">
                  <c:v>7.4236111111111098</c:v>
                </c:pt>
                <c:pt idx="1070">
                  <c:v>7.43055555555555</c:v>
                </c:pt>
                <c:pt idx="1071">
                  <c:v>7.4375</c:v>
                </c:pt>
                <c:pt idx="1072">
                  <c:v>7.4444444444444402</c:v>
                </c:pt>
                <c:pt idx="1073">
                  <c:v>7.4513888888888902</c:v>
                </c:pt>
                <c:pt idx="1074">
                  <c:v>7.4583333333333304</c:v>
                </c:pt>
                <c:pt idx="1075">
                  <c:v>7.4652777777777697</c:v>
                </c:pt>
                <c:pt idx="1076">
                  <c:v>7.4722222222222197</c:v>
                </c:pt>
                <c:pt idx="1077">
                  <c:v>7.4791666666666599</c:v>
                </c:pt>
                <c:pt idx="1078">
                  <c:v>7.4861111111111098</c:v>
                </c:pt>
                <c:pt idx="1079">
                  <c:v>7.49305555555555</c:v>
                </c:pt>
                <c:pt idx="1080">
                  <c:v>7.5</c:v>
                </c:pt>
                <c:pt idx="1081">
                  <c:v>7.5069444444444402</c:v>
                </c:pt>
                <c:pt idx="1082">
                  <c:v>7.5138888888888902</c:v>
                </c:pt>
                <c:pt idx="1083">
                  <c:v>7.5208333333333304</c:v>
                </c:pt>
                <c:pt idx="1084">
                  <c:v>7.5277777777777697</c:v>
                </c:pt>
                <c:pt idx="1085">
                  <c:v>7.5347222222222197</c:v>
                </c:pt>
                <c:pt idx="1086">
                  <c:v>7.5416666666666599</c:v>
                </c:pt>
                <c:pt idx="1087">
                  <c:v>7.5486111111111098</c:v>
                </c:pt>
                <c:pt idx="1088">
                  <c:v>7.55555555555555</c:v>
                </c:pt>
                <c:pt idx="1089">
                  <c:v>7.5625</c:v>
                </c:pt>
                <c:pt idx="1090">
                  <c:v>7.5694444444444402</c:v>
                </c:pt>
                <c:pt idx="1091">
                  <c:v>7.5763888888888902</c:v>
                </c:pt>
                <c:pt idx="1092">
                  <c:v>7.5833333333333304</c:v>
                </c:pt>
                <c:pt idx="1093">
                  <c:v>7.5902777777777697</c:v>
                </c:pt>
                <c:pt idx="1094">
                  <c:v>7.5972222222222197</c:v>
                </c:pt>
                <c:pt idx="1095">
                  <c:v>7.6041666666666599</c:v>
                </c:pt>
                <c:pt idx="1096">
                  <c:v>7.6111111111111098</c:v>
                </c:pt>
                <c:pt idx="1097">
                  <c:v>7.61805555555555</c:v>
                </c:pt>
                <c:pt idx="1098">
                  <c:v>7.625</c:v>
                </c:pt>
                <c:pt idx="1099">
                  <c:v>7.6319444444444402</c:v>
                </c:pt>
                <c:pt idx="1100">
                  <c:v>7.6388888888888902</c:v>
                </c:pt>
                <c:pt idx="1101">
                  <c:v>7.6458333333333304</c:v>
                </c:pt>
                <c:pt idx="1102">
                  <c:v>7.6527777777777697</c:v>
                </c:pt>
                <c:pt idx="1103">
                  <c:v>7.6597222222222197</c:v>
                </c:pt>
                <c:pt idx="1104">
                  <c:v>7.6666666666666599</c:v>
                </c:pt>
                <c:pt idx="1105">
                  <c:v>7.6736111111111098</c:v>
                </c:pt>
                <c:pt idx="1106">
                  <c:v>7.68055555555555</c:v>
                </c:pt>
                <c:pt idx="1107">
                  <c:v>7.6875</c:v>
                </c:pt>
                <c:pt idx="1108">
                  <c:v>7.6944444444444402</c:v>
                </c:pt>
                <c:pt idx="1109">
                  <c:v>7.7013888888888902</c:v>
                </c:pt>
                <c:pt idx="1110">
                  <c:v>7.7083333333333304</c:v>
                </c:pt>
                <c:pt idx="1111">
                  <c:v>7.7152777777777697</c:v>
                </c:pt>
                <c:pt idx="1112">
                  <c:v>7.7222222222222197</c:v>
                </c:pt>
                <c:pt idx="1113">
                  <c:v>7.7291666666666599</c:v>
                </c:pt>
                <c:pt idx="1114">
                  <c:v>7.7361111111111098</c:v>
                </c:pt>
                <c:pt idx="1115">
                  <c:v>7.74305555555555</c:v>
                </c:pt>
                <c:pt idx="1116">
                  <c:v>7.75</c:v>
                </c:pt>
                <c:pt idx="1117">
                  <c:v>7.7569444444444402</c:v>
                </c:pt>
                <c:pt idx="1118">
                  <c:v>7.7638888888888902</c:v>
                </c:pt>
                <c:pt idx="1119">
                  <c:v>7.7708333333333304</c:v>
                </c:pt>
                <c:pt idx="1120">
                  <c:v>7.7777777777777697</c:v>
                </c:pt>
                <c:pt idx="1121">
                  <c:v>7.7847222222222197</c:v>
                </c:pt>
                <c:pt idx="1122">
                  <c:v>7.7916666666666599</c:v>
                </c:pt>
                <c:pt idx="1123">
                  <c:v>7.7986111111111098</c:v>
                </c:pt>
                <c:pt idx="1124">
                  <c:v>7.80555555555555</c:v>
                </c:pt>
                <c:pt idx="1125">
                  <c:v>7.8125</c:v>
                </c:pt>
                <c:pt idx="1126">
                  <c:v>7.8194444444444402</c:v>
                </c:pt>
                <c:pt idx="1127">
                  <c:v>7.8263888888888902</c:v>
                </c:pt>
                <c:pt idx="1128">
                  <c:v>7.8333333333333304</c:v>
                </c:pt>
                <c:pt idx="1129">
                  <c:v>7.8402777777777697</c:v>
                </c:pt>
                <c:pt idx="1130">
                  <c:v>7.8472222222222197</c:v>
                </c:pt>
                <c:pt idx="1131">
                  <c:v>7.8541666666666599</c:v>
                </c:pt>
                <c:pt idx="1132">
                  <c:v>7.8611111111111098</c:v>
                </c:pt>
                <c:pt idx="1133">
                  <c:v>7.86805555555555</c:v>
                </c:pt>
                <c:pt idx="1134">
                  <c:v>7.875</c:v>
                </c:pt>
                <c:pt idx="1135">
                  <c:v>7.8819444444444402</c:v>
                </c:pt>
                <c:pt idx="1136">
                  <c:v>7.8888888888888902</c:v>
                </c:pt>
                <c:pt idx="1137">
                  <c:v>7.8958333333333304</c:v>
                </c:pt>
                <c:pt idx="1138">
                  <c:v>7.9027777777777697</c:v>
                </c:pt>
                <c:pt idx="1139">
                  <c:v>7.9097222222222197</c:v>
                </c:pt>
                <c:pt idx="1140">
                  <c:v>7.9166666666666599</c:v>
                </c:pt>
                <c:pt idx="1141">
                  <c:v>7.9236111111111098</c:v>
                </c:pt>
                <c:pt idx="1142">
                  <c:v>7.93055555555555</c:v>
                </c:pt>
                <c:pt idx="1143">
                  <c:v>7.9375</c:v>
                </c:pt>
                <c:pt idx="1144">
                  <c:v>7.9444444444444402</c:v>
                </c:pt>
                <c:pt idx="1145">
                  <c:v>7.9513888888888902</c:v>
                </c:pt>
                <c:pt idx="1146">
                  <c:v>7.9583333333333304</c:v>
                </c:pt>
                <c:pt idx="1147">
                  <c:v>7.9652777777777697</c:v>
                </c:pt>
                <c:pt idx="1148">
                  <c:v>7.9722222222222197</c:v>
                </c:pt>
                <c:pt idx="1149">
                  <c:v>7.9791666666666599</c:v>
                </c:pt>
                <c:pt idx="1150">
                  <c:v>7.9861111111111098</c:v>
                </c:pt>
                <c:pt idx="1151">
                  <c:v>7.99305555555555</c:v>
                </c:pt>
                <c:pt idx="1152">
                  <c:v>8</c:v>
                </c:pt>
                <c:pt idx="1153">
                  <c:v>8.0069444444444393</c:v>
                </c:pt>
                <c:pt idx="1154">
                  <c:v>8.0138888888888893</c:v>
                </c:pt>
                <c:pt idx="1155">
                  <c:v>8.0208333333333304</c:v>
                </c:pt>
                <c:pt idx="1156">
                  <c:v>8.0277777777777697</c:v>
                </c:pt>
                <c:pt idx="1157">
                  <c:v>8.0347222222222197</c:v>
                </c:pt>
                <c:pt idx="1158">
                  <c:v>8.0416666666666607</c:v>
                </c:pt>
                <c:pt idx="1159">
                  <c:v>8.0486111111111107</c:v>
                </c:pt>
                <c:pt idx="1160">
                  <c:v>8.05555555555555</c:v>
                </c:pt>
                <c:pt idx="1161">
                  <c:v>8.0625</c:v>
                </c:pt>
                <c:pt idx="1162">
                  <c:v>8.0694444444444393</c:v>
                </c:pt>
                <c:pt idx="1163">
                  <c:v>8.0763888888888893</c:v>
                </c:pt>
                <c:pt idx="1164">
                  <c:v>8.0833333333333304</c:v>
                </c:pt>
                <c:pt idx="1165">
                  <c:v>8.0902777777777697</c:v>
                </c:pt>
                <c:pt idx="1166">
                  <c:v>8.0972222222222197</c:v>
                </c:pt>
                <c:pt idx="1167">
                  <c:v>8.1041666666666607</c:v>
                </c:pt>
                <c:pt idx="1168">
                  <c:v>8.1111111111111107</c:v>
                </c:pt>
                <c:pt idx="1169">
                  <c:v>8.11805555555555</c:v>
                </c:pt>
                <c:pt idx="1170">
                  <c:v>8.125</c:v>
                </c:pt>
                <c:pt idx="1171">
                  <c:v>8.1319444444444393</c:v>
                </c:pt>
                <c:pt idx="1172">
                  <c:v>8.1388888888888893</c:v>
                </c:pt>
                <c:pt idx="1173">
                  <c:v>8.1458333333333304</c:v>
                </c:pt>
                <c:pt idx="1174">
                  <c:v>8.1527777777777697</c:v>
                </c:pt>
                <c:pt idx="1175">
                  <c:v>8.1597222222222197</c:v>
                </c:pt>
                <c:pt idx="1176">
                  <c:v>8.1666666666666607</c:v>
                </c:pt>
                <c:pt idx="1177">
                  <c:v>8.1736111111111107</c:v>
                </c:pt>
                <c:pt idx="1178">
                  <c:v>8.18055555555555</c:v>
                </c:pt>
                <c:pt idx="1179">
                  <c:v>8.1875</c:v>
                </c:pt>
                <c:pt idx="1180">
                  <c:v>8.1944444444444393</c:v>
                </c:pt>
                <c:pt idx="1181">
                  <c:v>8.2013888888888893</c:v>
                </c:pt>
                <c:pt idx="1182">
                  <c:v>8.2083333333333304</c:v>
                </c:pt>
                <c:pt idx="1183">
                  <c:v>8.2152777777777697</c:v>
                </c:pt>
                <c:pt idx="1184">
                  <c:v>8.2222222222222197</c:v>
                </c:pt>
                <c:pt idx="1185">
                  <c:v>8.2291666666666607</c:v>
                </c:pt>
                <c:pt idx="1186">
                  <c:v>8.2361111111111107</c:v>
                </c:pt>
                <c:pt idx="1187">
                  <c:v>8.24305555555555</c:v>
                </c:pt>
                <c:pt idx="1188">
                  <c:v>8.25</c:v>
                </c:pt>
                <c:pt idx="1189">
                  <c:v>8.2569444444444393</c:v>
                </c:pt>
                <c:pt idx="1190">
                  <c:v>8.2638888888888893</c:v>
                </c:pt>
                <c:pt idx="1191">
                  <c:v>8.2708333333333304</c:v>
                </c:pt>
                <c:pt idx="1192">
                  <c:v>8.2777777777777697</c:v>
                </c:pt>
                <c:pt idx="1193">
                  <c:v>8.2847222222222197</c:v>
                </c:pt>
                <c:pt idx="1194">
                  <c:v>8.2916666666666607</c:v>
                </c:pt>
                <c:pt idx="1195">
                  <c:v>8.2986111111111107</c:v>
                </c:pt>
                <c:pt idx="1196">
                  <c:v>8.30555555555555</c:v>
                </c:pt>
                <c:pt idx="1197">
                  <c:v>8.3125</c:v>
                </c:pt>
                <c:pt idx="1198">
                  <c:v>8.3194444444444393</c:v>
                </c:pt>
                <c:pt idx="1199">
                  <c:v>8.3263888888888893</c:v>
                </c:pt>
                <c:pt idx="1200">
                  <c:v>8.3333333333333304</c:v>
                </c:pt>
                <c:pt idx="1201">
                  <c:v>8.3402777777777697</c:v>
                </c:pt>
                <c:pt idx="1202">
                  <c:v>8.3472222222222197</c:v>
                </c:pt>
                <c:pt idx="1203">
                  <c:v>8.3541666666666607</c:v>
                </c:pt>
                <c:pt idx="1204">
                  <c:v>8.3611111111111107</c:v>
                </c:pt>
                <c:pt idx="1205">
                  <c:v>8.36805555555555</c:v>
                </c:pt>
                <c:pt idx="1206">
                  <c:v>8.375</c:v>
                </c:pt>
                <c:pt idx="1207">
                  <c:v>8.3819444444444393</c:v>
                </c:pt>
                <c:pt idx="1208">
                  <c:v>8.3888888888888893</c:v>
                </c:pt>
                <c:pt idx="1209">
                  <c:v>8.3958333333333304</c:v>
                </c:pt>
                <c:pt idx="1210">
                  <c:v>8.4027777777777697</c:v>
                </c:pt>
                <c:pt idx="1211">
                  <c:v>8.4097222222222197</c:v>
                </c:pt>
                <c:pt idx="1212">
                  <c:v>8.4166666666666607</c:v>
                </c:pt>
                <c:pt idx="1213">
                  <c:v>8.4236111111111107</c:v>
                </c:pt>
                <c:pt idx="1214">
                  <c:v>8.43055555555555</c:v>
                </c:pt>
                <c:pt idx="1215">
                  <c:v>8.4375</c:v>
                </c:pt>
                <c:pt idx="1216">
                  <c:v>8.4444444444444393</c:v>
                </c:pt>
                <c:pt idx="1217">
                  <c:v>8.4513888888888893</c:v>
                </c:pt>
                <c:pt idx="1218">
                  <c:v>8.4583333333333304</c:v>
                </c:pt>
                <c:pt idx="1219">
                  <c:v>8.4652777777777697</c:v>
                </c:pt>
                <c:pt idx="1220">
                  <c:v>8.4722222222222197</c:v>
                </c:pt>
                <c:pt idx="1221">
                  <c:v>8.4791666666666607</c:v>
                </c:pt>
                <c:pt idx="1222">
                  <c:v>8.4861111111111107</c:v>
                </c:pt>
                <c:pt idx="1223">
                  <c:v>8.49305555555555</c:v>
                </c:pt>
                <c:pt idx="1224">
                  <c:v>8.5</c:v>
                </c:pt>
                <c:pt idx="1225">
                  <c:v>8.5069444444444393</c:v>
                </c:pt>
                <c:pt idx="1226">
                  <c:v>8.5138888888888893</c:v>
                </c:pt>
                <c:pt idx="1227">
                  <c:v>8.5208333333333304</c:v>
                </c:pt>
                <c:pt idx="1228">
                  <c:v>8.5277777777777697</c:v>
                </c:pt>
                <c:pt idx="1229">
                  <c:v>8.5347222222222197</c:v>
                </c:pt>
                <c:pt idx="1230">
                  <c:v>8.5416666666666607</c:v>
                </c:pt>
                <c:pt idx="1231">
                  <c:v>8.5486111111111107</c:v>
                </c:pt>
                <c:pt idx="1232">
                  <c:v>8.55555555555555</c:v>
                </c:pt>
                <c:pt idx="1233">
                  <c:v>8.5625</c:v>
                </c:pt>
                <c:pt idx="1234">
                  <c:v>8.5694444444444393</c:v>
                </c:pt>
                <c:pt idx="1235">
                  <c:v>8.5763888888888893</c:v>
                </c:pt>
                <c:pt idx="1236">
                  <c:v>8.5833333333333304</c:v>
                </c:pt>
                <c:pt idx="1237">
                  <c:v>8.5902777777777697</c:v>
                </c:pt>
                <c:pt idx="1238">
                  <c:v>8.5972222222222197</c:v>
                </c:pt>
                <c:pt idx="1239">
                  <c:v>8.6041666666666607</c:v>
                </c:pt>
                <c:pt idx="1240">
                  <c:v>8.6111111111111107</c:v>
                </c:pt>
                <c:pt idx="1241">
                  <c:v>8.61805555555555</c:v>
                </c:pt>
                <c:pt idx="1242">
                  <c:v>8.625</c:v>
                </c:pt>
                <c:pt idx="1243">
                  <c:v>8.6319444444444393</c:v>
                </c:pt>
                <c:pt idx="1244">
                  <c:v>8.6388888888888893</c:v>
                </c:pt>
                <c:pt idx="1245">
                  <c:v>8.6458333333333304</c:v>
                </c:pt>
                <c:pt idx="1246">
                  <c:v>8.6527777777777697</c:v>
                </c:pt>
                <c:pt idx="1247">
                  <c:v>8.6597222222222197</c:v>
                </c:pt>
                <c:pt idx="1248">
                  <c:v>8.6666666666666607</c:v>
                </c:pt>
                <c:pt idx="1249">
                  <c:v>8.6736111111111107</c:v>
                </c:pt>
                <c:pt idx="1250">
                  <c:v>8.68055555555555</c:v>
                </c:pt>
                <c:pt idx="1251">
                  <c:v>8.6875</c:v>
                </c:pt>
                <c:pt idx="1252">
                  <c:v>8.6944444444444393</c:v>
                </c:pt>
                <c:pt idx="1253">
                  <c:v>8.7013888888888893</c:v>
                </c:pt>
                <c:pt idx="1254">
                  <c:v>8.7083333333333304</c:v>
                </c:pt>
                <c:pt idx="1255">
                  <c:v>8.7152777777777697</c:v>
                </c:pt>
                <c:pt idx="1256">
                  <c:v>8.7222222222222197</c:v>
                </c:pt>
                <c:pt idx="1257">
                  <c:v>8.7291666666666607</c:v>
                </c:pt>
                <c:pt idx="1258">
                  <c:v>8.7361111111111107</c:v>
                </c:pt>
                <c:pt idx="1259">
                  <c:v>8.74305555555555</c:v>
                </c:pt>
                <c:pt idx="1260">
                  <c:v>8.75</c:v>
                </c:pt>
                <c:pt idx="1261">
                  <c:v>8.7569444444444393</c:v>
                </c:pt>
                <c:pt idx="1262">
                  <c:v>8.7638888888888893</c:v>
                </c:pt>
                <c:pt idx="1263">
                  <c:v>8.7708333333333304</c:v>
                </c:pt>
                <c:pt idx="1264">
                  <c:v>8.7777777777777697</c:v>
                </c:pt>
                <c:pt idx="1265">
                  <c:v>8.7847222222222197</c:v>
                </c:pt>
                <c:pt idx="1266">
                  <c:v>8.7916666666666607</c:v>
                </c:pt>
                <c:pt idx="1267">
                  <c:v>8.7986111111111107</c:v>
                </c:pt>
                <c:pt idx="1268">
                  <c:v>8.80555555555555</c:v>
                </c:pt>
                <c:pt idx="1269">
                  <c:v>8.8125</c:v>
                </c:pt>
                <c:pt idx="1270">
                  <c:v>8.8194444444444393</c:v>
                </c:pt>
                <c:pt idx="1271">
                  <c:v>8.8263888888888893</c:v>
                </c:pt>
                <c:pt idx="1272">
                  <c:v>8.8333333333333304</c:v>
                </c:pt>
                <c:pt idx="1273">
                  <c:v>8.8402777777777697</c:v>
                </c:pt>
                <c:pt idx="1274">
                  <c:v>8.8472222222222197</c:v>
                </c:pt>
                <c:pt idx="1275">
                  <c:v>8.8541666666666607</c:v>
                </c:pt>
                <c:pt idx="1276">
                  <c:v>8.8611111111111107</c:v>
                </c:pt>
                <c:pt idx="1277">
                  <c:v>8.86805555555555</c:v>
                </c:pt>
                <c:pt idx="1278">
                  <c:v>8.875</c:v>
                </c:pt>
                <c:pt idx="1279">
                  <c:v>8.8819444444444393</c:v>
                </c:pt>
                <c:pt idx="1280">
                  <c:v>8.8888888888888893</c:v>
                </c:pt>
                <c:pt idx="1281">
                  <c:v>8.8958333333333304</c:v>
                </c:pt>
                <c:pt idx="1282">
                  <c:v>8.9027777777777697</c:v>
                </c:pt>
                <c:pt idx="1283">
                  <c:v>8.9097222222222197</c:v>
                </c:pt>
                <c:pt idx="1284">
                  <c:v>8.9166666666666607</c:v>
                </c:pt>
                <c:pt idx="1285">
                  <c:v>8.9236111111111107</c:v>
                </c:pt>
                <c:pt idx="1286">
                  <c:v>8.93055555555555</c:v>
                </c:pt>
                <c:pt idx="1287">
                  <c:v>8.9375</c:v>
                </c:pt>
                <c:pt idx="1288">
                  <c:v>8.9444444444444393</c:v>
                </c:pt>
                <c:pt idx="1289">
                  <c:v>8.9513888888888893</c:v>
                </c:pt>
                <c:pt idx="1290">
                  <c:v>8.9583333333333304</c:v>
                </c:pt>
                <c:pt idx="1291">
                  <c:v>8.9652777777777697</c:v>
                </c:pt>
                <c:pt idx="1292">
                  <c:v>8.9722222222222197</c:v>
                </c:pt>
                <c:pt idx="1293">
                  <c:v>8.9791666666666607</c:v>
                </c:pt>
                <c:pt idx="1294">
                  <c:v>8.9861111111111107</c:v>
                </c:pt>
                <c:pt idx="1295">
                  <c:v>8.99305555555555</c:v>
                </c:pt>
                <c:pt idx="1296">
                  <c:v>9</c:v>
                </c:pt>
                <c:pt idx="1297">
                  <c:v>9.0069444444444393</c:v>
                </c:pt>
                <c:pt idx="1298">
                  <c:v>9.0138888888888893</c:v>
                </c:pt>
                <c:pt idx="1299">
                  <c:v>9.0208333333333304</c:v>
                </c:pt>
                <c:pt idx="1300">
                  <c:v>9.0277777777777697</c:v>
                </c:pt>
                <c:pt idx="1301">
                  <c:v>9.0347222222222197</c:v>
                </c:pt>
                <c:pt idx="1302">
                  <c:v>9.0416666666666607</c:v>
                </c:pt>
                <c:pt idx="1303">
                  <c:v>9.0486111111111107</c:v>
                </c:pt>
                <c:pt idx="1304">
                  <c:v>9.05555555555555</c:v>
                </c:pt>
                <c:pt idx="1305">
                  <c:v>9.0625</c:v>
                </c:pt>
                <c:pt idx="1306">
                  <c:v>9.0694444444444393</c:v>
                </c:pt>
                <c:pt idx="1307">
                  <c:v>9.0763888888888893</c:v>
                </c:pt>
                <c:pt idx="1308">
                  <c:v>9.0833333333333304</c:v>
                </c:pt>
                <c:pt idx="1309">
                  <c:v>9.0902777777777697</c:v>
                </c:pt>
                <c:pt idx="1310">
                  <c:v>9.0972222222222197</c:v>
                </c:pt>
                <c:pt idx="1311">
                  <c:v>9.1041666666666607</c:v>
                </c:pt>
                <c:pt idx="1312">
                  <c:v>9.1111111111111107</c:v>
                </c:pt>
                <c:pt idx="1313">
                  <c:v>9.11805555555555</c:v>
                </c:pt>
                <c:pt idx="1314">
                  <c:v>9.125</c:v>
                </c:pt>
                <c:pt idx="1315">
                  <c:v>9.1319444444444393</c:v>
                </c:pt>
                <c:pt idx="1316">
                  <c:v>9.1388888888888893</c:v>
                </c:pt>
                <c:pt idx="1317">
                  <c:v>9.1458333333333304</c:v>
                </c:pt>
                <c:pt idx="1318">
                  <c:v>9.1527777777777697</c:v>
                </c:pt>
                <c:pt idx="1319">
                  <c:v>9.1597222222222197</c:v>
                </c:pt>
                <c:pt idx="1320">
                  <c:v>9.1666666666666607</c:v>
                </c:pt>
                <c:pt idx="1321">
                  <c:v>9.1736111111111107</c:v>
                </c:pt>
                <c:pt idx="1322">
                  <c:v>9.18055555555555</c:v>
                </c:pt>
                <c:pt idx="1323">
                  <c:v>9.1875</c:v>
                </c:pt>
                <c:pt idx="1324">
                  <c:v>9.1944444444444393</c:v>
                </c:pt>
                <c:pt idx="1325">
                  <c:v>9.2013888888888893</c:v>
                </c:pt>
                <c:pt idx="1326">
                  <c:v>9.2083333333333304</c:v>
                </c:pt>
                <c:pt idx="1327">
                  <c:v>9.2152777777777697</c:v>
                </c:pt>
                <c:pt idx="1328">
                  <c:v>9.2222222222222197</c:v>
                </c:pt>
                <c:pt idx="1329">
                  <c:v>9.2291666666666607</c:v>
                </c:pt>
                <c:pt idx="1330">
                  <c:v>9.2361111111111107</c:v>
                </c:pt>
                <c:pt idx="1331">
                  <c:v>9.24305555555555</c:v>
                </c:pt>
                <c:pt idx="1332">
                  <c:v>9.25</c:v>
                </c:pt>
                <c:pt idx="1333">
                  <c:v>9.2569444444444393</c:v>
                </c:pt>
                <c:pt idx="1334">
                  <c:v>9.2638888888888893</c:v>
                </c:pt>
                <c:pt idx="1335">
                  <c:v>9.2708333333333304</c:v>
                </c:pt>
                <c:pt idx="1336">
                  <c:v>9.2777777777777697</c:v>
                </c:pt>
                <c:pt idx="1337">
                  <c:v>9.2847222222222197</c:v>
                </c:pt>
                <c:pt idx="1338">
                  <c:v>9.2916666666666607</c:v>
                </c:pt>
                <c:pt idx="1339">
                  <c:v>9.2986111111111107</c:v>
                </c:pt>
                <c:pt idx="1340">
                  <c:v>9.30555555555555</c:v>
                </c:pt>
                <c:pt idx="1341">
                  <c:v>9.3125</c:v>
                </c:pt>
                <c:pt idx="1342">
                  <c:v>9.3194444444444393</c:v>
                </c:pt>
                <c:pt idx="1343">
                  <c:v>9.3263888888888893</c:v>
                </c:pt>
                <c:pt idx="1344">
                  <c:v>9.3333333333333304</c:v>
                </c:pt>
                <c:pt idx="1345">
                  <c:v>9.3402777777777697</c:v>
                </c:pt>
                <c:pt idx="1346">
                  <c:v>9.3472222222222197</c:v>
                </c:pt>
                <c:pt idx="1347">
                  <c:v>9.3541666666666607</c:v>
                </c:pt>
                <c:pt idx="1348">
                  <c:v>9.3611111111111107</c:v>
                </c:pt>
                <c:pt idx="1349">
                  <c:v>9.36805555555555</c:v>
                </c:pt>
                <c:pt idx="1350">
                  <c:v>9.375</c:v>
                </c:pt>
                <c:pt idx="1351">
                  <c:v>9.3819444444444393</c:v>
                </c:pt>
                <c:pt idx="1352">
                  <c:v>9.3888888888888893</c:v>
                </c:pt>
                <c:pt idx="1353">
                  <c:v>9.3958333333333304</c:v>
                </c:pt>
                <c:pt idx="1354">
                  <c:v>9.4027777777777697</c:v>
                </c:pt>
                <c:pt idx="1355">
                  <c:v>9.4097222222222197</c:v>
                </c:pt>
                <c:pt idx="1356">
                  <c:v>9.4166666666666607</c:v>
                </c:pt>
                <c:pt idx="1357">
                  <c:v>9.4236111111111107</c:v>
                </c:pt>
                <c:pt idx="1358">
                  <c:v>9.43055555555555</c:v>
                </c:pt>
                <c:pt idx="1359">
                  <c:v>9.4375</c:v>
                </c:pt>
                <c:pt idx="1360">
                  <c:v>9.4444444444444393</c:v>
                </c:pt>
                <c:pt idx="1361">
                  <c:v>9.4513888888888893</c:v>
                </c:pt>
                <c:pt idx="1362">
                  <c:v>9.4583333333333304</c:v>
                </c:pt>
                <c:pt idx="1363">
                  <c:v>9.4652777777777697</c:v>
                </c:pt>
                <c:pt idx="1364">
                  <c:v>9.4722222222222197</c:v>
                </c:pt>
                <c:pt idx="1365">
                  <c:v>9.4791666666666607</c:v>
                </c:pt>
                <c:pt idx="1366">
                  <c:v>9.4861111111111107</c:v>
                </c:pt>
                <c:pt idx="1367">
                  <c:v>9.49305555555555</c:v>
                </c:pt>
                <c:pt idx="1368">
                  <c:v>9.5</c:v>
                </c:pt>
                <c:pt idx="1369">
                  <c:v>9.5069444444444393</c:v>
                </c:pt>
                <c:pt idx="1370">
                  <c:v>9.5138888888888893</c:v>
                </c:pt>
                <c:pt idx="1371">
                  <c:v>9.5208333333333304</c:v>
                </c:pt>
                <c:pt idx="1372">
                  <c:v>9.5277777777777697</c:v>
                </c:pt>
                <c:pt idx="1373">
                  <c:v>9.5347222222222197</c:v>
                </c:pt>
                <c:pt idx="1374">
                  <c:v>9.5416666666666607</c:v>
                </c:pt>
                <c:pt idx="1375">
                  <c:v>9.5486111111111107</c:v>
                </c:pt>
                <c:pt idx="1376">
                  <c:v>9.55555555555555</c:v>
                </c:pt>
                <c:pt idx="1377">
                  <c:v>9.5625</c:v>
                </c:pt>
                <c:pt idx="1378">
                  <c:v>9.5694444444444393</c:v>
                </c:pt>
                <c:pt idx="1379">
                  <c:v>9.5763888888888893</c:v>
                </c:pt>
                <c:pt idx="1380">
                  <c:v>9.5833333333333304</c:v>
                </c:pt>
                <c:pt idx="1381">
                  <c:v>9.5902777777777697</c:v>
                </c:pt>
                <c:pt idx="1382">
                  <c:v>9.5972222222222197</c:v>
                </c:pt>
                <c:pt idx="1383">
                  <c:v>9.6041666666666607</c:v>
                </c:pt>
                <c:pt idx="1384">
                  <c:v>9.6111111111111107</c:v>
                </c:pt>
                <c:pt idx="1385">
                  <c:v>9.61805555555555</c:v>
                </c:pt>
                <c:pt idx="1386">
                  <c:v>9.625</c:v>
                </c:pt>
                <c:pt idx="1387">
                  <c:v>9.6319444444444393</c:v>
                </c:pt>
                <c:pt idx="1388">
                  <c:v>9.6388888888888893</c:v>
                </c:pt>
                <c:pt idx="1389">
                  <c:v>9.6458333333333304</c:v>
                </c:pt>
                <c:pt idx="1390">
                  <c:v>9.6527777777777697</c:v>
                </c:pt>
                <c:pt idx="1391">
                  <c:v>9.6597222222222197</c:v>
                </c:pt>
                <c:pt idx="1392">
                  <c:v>9.6666666666666607</c:v>
                </c:pt>
                <c:pt idx="1393">
                  <c:v>9.6736111111111107</c:v>
                </c:pt>
                <c:pt idx="1394">
                  <c:v>9.68055555555555</c:v>
                </c:pt>
                <c:pt idx="1395">
                  <c:v>9.6875</c:v>
                </c:pt>
                <c:pt idx="1396">
                  <c:v>9.6944444444444393</c:v>
                </c:pt>
                <c:pt idx="1397">
                  <c:v>9.7013888888888893</c:v>
                </c:pt>
                <c:pt idx="1398">
                  <c:v>9.7083333333333304</c:v>
                </c:pt>
                <c:pt idx="1399">
                  <c:v>9.7152777777777697</c:v>
                </c:pt>
                <c:pt idx="1400">
                  <c:v>9.7222222222222197</c:v>
                </c:pt>
                <c:pt idx="1401">
                  <c:v>9.7291666666666607</c:v>
                </c:pt>
                <c:pt idx="1402">
                  <c:v>9.7361111111111107</c:v>
                </c:pt>
                <c:pt idx="1403">
                  <c:v>9.74305555555555</c:v>
                </c:pt>
                <c:pt idx="1404">
                  <c:v>9.75</c:v>
                </c:pt>
                <c:pt idx="1405">
                  <c:v>9.7569444444444393</c:v>
                </c:pt>
                <c:pt idx="1406">
                  <c:v>9.7638888888888893</c:v>
                </c:pt>
                <c:pt idx="1407">
                  <c:v>9.7708333333333304</c:v>
                </c:pt>
                <c:pt idx="1408">
                  <c:v>9.7777777777777697</c:v>
                </c:pt>
                <c:pt idx="1409">
                  <c:v>9.7847222222222197</c:v>
                </c:pt>
                <c:pt idx="1410">
                  <c:v>9.7916666666666607</c:v>
                </c:pt>
                <c:pt idx="1411">
                  <c:v>9.7986111111111107</c:v>
                </c:pt>
                <c:pt idx="1412">
                  <c:v>9.80555555555555</c:v>
                </c:pt>
                <c:pt idx="1413">
                  <c:v>9.8125</c:v>
                </c:pt>
                <c:pt idx="1414">
                  <c:v>9.8194444444444393</c:v>
                </c:pt>
                <c:pt idx="1415">
                  <c:v>9.8263888888888893</c:v>
                </c:pt>
                <c:pt idx="1416">
                  <c:v>9.8333333333333304</c:v>
                </c:pt>
                <c:pt idx="1417">
                  <c:v>9.8402777777777697</c:v>
                </c:pt>
                <c:pt idx="1418">
                  <c:v>9.8472222222222197</c:v>
                </c:pt>
                <c:pt idx="1419">
                  <c:v>9.8541666666666607</c:v>
                </c:pt>
                <c:pt idx="1420">
                  <c:v>9.8611111111111107</c:v>
                </c:pt>
                <c:pt idx="1421">
                  <c:v>9.86805555555555</c:v>
                </c:pt>
                <c:pt idx="1422">
                  <c:v>9.875</c:v>
                </c:pt>
                <c:pt idx="1423">
                  <c:v>9.8819444444444393</c:v>
                </c:pt>
                <c:pt idx="1424">
                  <c:v>9.8888888888888893</c:v>
                </c:pt>
                <c:pt idx="1425">
                  <c:v>9.8958333333333304</c:v>
                </c:pt>
                <c:pt idx="1426">
                  <c:v>9.9027777777777697</c:v>
                </c:pt>
                <c:pt idx="1427">
                  <c:v>9.9097222222222197</c:v>
                </c:pt>
                <c:pt idx="1428">
                  <c:v>9.9166666666666607</c:v>
                </c:pt>
                <c:pt idx="1429">
                  <c:v>9.9236111111111107</c:v>
                </c:pt>
                <c:pt idx="1430">
                  <c:v>9.93055555555555</c:v>
                </c:pt>
                <c:pt idx="1431">
                  <c:v>9.9375</c:v>
                </c:pt>
                <c:pt idx="1432">
                  <c:v>9.9444444444444393</c:v>
                </c:pt>
                <c:pt idx="1433">
                  <c:v>9.9513888888888893</c:v>
                </c:pt>
                <c:pt idx="1434">
                  <c:v>9.9583333333333304</c:v>
                </c:pt>
                <c:pt idx="1435">
                  <c:v>9.9652777777777697</c:v>
                </c:pt>
                <c:pt idx="1436">
                  <c:v>9.9722222222222197</c:v>
                </c:pt>
                <c:pt idx="1437">
                  <c:v>9.9791666666666607</c:v>
                </c:pt>
                <c:pt idx="1438">
                  <c:v>9.9861111111111107</c:v>
                </c:pt>
                <c:pt idx="1439">
                  <c:v>9.99305555555555</c:v>
                </c:pt>
                <c:pt idx="1440">
                  <c:v>10</c:v>
                </c:pt>
                <c:pt idx="1441">
                  <c:v>10.0069444444444</c:v>
                </c:pt>
                <c:pt idx="1442">
                  <c:v>10.0138888888888</c:v>
                </c:pt>
                <c:pt idx="1443">
                  <c:v>10.0208333333333</c:v>
                </c:pt>
                <c:pt idx="1444">
                  <c:v>10.0277777777777</c:v>
                </c:pt>
                <c:pt idx="1445">
                  <c:v>10.0347222222222</c:v>
                </c:pt>
                <c:pt idx="1446">
                  <c:v>10.0416666666666</c:v>
                </c:pt>
                <c:pt idx="1447">
                  <c:v>10.0486111111111</c:v>
                </c:pt>
                <c:pt idx="1448">
                  <c:v>10.0555555555555</c:v>
                </c:pt>
                <c:pt idx="1449">
                  <c:v>10.0625</c:v>
                </c:pt>
                <c:pt idx="1450">
                  <c:v>10.0694444444444</c:v>
                </c:pt>
                <c:pt idx="1451">
                  <c:v>10.0763888888888</c:v>
                </c:pt>
                <c:pt idx="1452">
                  <c:v>10.0833333333333</c:v>
                </c:pt>
                <c:pt idx="1453">
                  <c:v>10.0902777777777</c:v>
                </c:pt>
                <c:pt idx="1454">
                  <c:v>10.0972222222222</c:v>
                </c:pt>
                <c:pt idx="1455">
                  <c:v>10.1041666666666</c:v>
                </c:pt>
                <c:pt idx="1456">
                  <c:v>10.1111111111111</c:v>
                </c:pt>
                <c:pt idx="1457">
                  <c:v>10.1180555555555</c:v>
                </c:pt>
                <c:pt idx="1458">
                  <c:v>10.125</c:v>
                </c:pt>
                <c:pt idx="1459">
                  <c:v>10.1319444444444</c:v>
                </c:pt>
                <c:pt idx="1460">
                  <c:v>10.1388888888888</c:v>
                </c:pt>
                <c:pt idx="1461">
                  <c:v>10.1458333333333</c:v>
                </c:pt>
                <c:pt idx="1462">
                  <c:v>10.1527777777777</c:v>
                </c:pt>
                <c:pt idx="1463">
                  <c:v>10.1597222222222</c:v>
                </c:pt>
                <c:pt idx="1464">
                  <c:v>10.1666666666666</c:v>
                </c:pt>
                <c:pt idx="1465">
                  <c:v>10.1736111111111</c:v>
                </c:pt>
                <c:pt idx="1466">
                  <c:v>10.1805555555555</c:v>
                </c:pt>
                <c:pt idx="1467">
                  <c:v>10.1875</c:v>
                </c:pt>
                <c:pt idx="1468">
                  <c:v>10.1944444444444</c:v>
                </c:pt>
                <c:pt idx="1469">
                  <c:v>10.2013888888888</c:v>
                </c:pt>
                <c:pt idx="1470">
                  <c:v>10.2083333333333</c:v>
                </c:pt>
                <c:pt idx="1471">
                  <c:v>10.2152777777777</c:v>
                </c:pt>
                <c:pt idx="1472">
                  <c:v>10.2222222222222</c:v>
                </c:pt>
                <c:pt idx="1473">
                  <c:v>10.2291666666666</c:v>
                </c:pt>
                <c:pt idx="1474">
                  <c:v>10.2361111111111</c:v>
                </c:pt>
                <c:pt idx="1475">
                  <c:v>10.2430555555555</c:v>
                </c:pt>
                <c:pt idx="1476">
                  <c:v>10.25</c:v>
                </c:pt>
                <c:pt idx="1477">
                  <c:v>10.2569444444444</c:v>
                </c:pt>
                <c:pt idx="1478">
                  <c:v>10.2638888888888</c:v>
                </c:pt>
                <c:pt idx="1479">
                  <c:v>10.2708333333333</c:v>
                </c:pt>
                <c:pt idx="1480">
                  <c:v>10.2777777777777</c:v>
                </c:pt>
                <c:pt idx="1481">
                  <c:v>10.2847222222222</c:v>
                </c:pt>
                <c:pt idx="1482">
                  <c:v>10.2916666666666</c:v>
                </c:pt>
                <c:pt idx="1483">
                  <c:v>10.2986111111111</c:v>
                </c:pt>
                <c:pt idx="1484">
                  <c:v>10.3055555555555</c:v>
                </c:pt>
                <c:pt idx="1485">
                  <c:v>10.3125</c:v>
                </c:pt>
                <c:pt idx="1486">
                  <c:v>10.3194444444444</c:v>
                </c:pt>
                <c:pt idx="1487">
                  <c:v>10.3263888888888</c:v>
                </c:pt>
                <c:pt idx="1488">
                  <c:v>10.3333333333333</c:v>
                </c:pt>
                <c:pt idx="1489">
                  <c:v>10.3402777777777</c:v>
                </c:pt>
                <c:pt idx="1490">
                  <c:v>10.3472222222222</c:v>
                </c:pt>
                <c:pt idx="1491">
                  <c:v>10.3541666666666</c:v>
                </c:pt>
                <c:pt idx="1492">
                  <c:v>10.3611111111111</c:v>
                </c:pt>
                <c:pt idx="1493">
                  <c:v>10.3680555555555</c:v>
                </c:pt>
                <c:pt idx="1494">
                  <c:v>10.375</c:v>
                </c:pt>
                <c:pt idx="1495">
                  <c:v>10.3819444444444</c:v>
                </c:pt>
                <c:pt idx="1496">
                  <c:v>10.3888888888888</c:v>
                </c:pt>
                <c:pt idx="1497">
                  <c:v>10.3958333333333</c:v>
                </c:pt>
                <c:pt idx="1498">
                  <c:v>10.4027777777777</c:v>
                </c:pt>
                <c:pt idx="1499">
                  <c:v>10.4097222222222</c:v>
                </c:pt>
                <c:pt idx="1500">
                  <c:v>10.4166666666666</c:v>
                </c:pt>
                <c:pt idx="1501">
                  <c:v>10.4236111111111</c:v>
                </c:pt>
                <c:pt idx="1502">
                  <c:v>10.4305555555555</c:v>
                </c:pt>
                <c:pt idx="1503">
                  <c:v>10.4375</c:v>
                </c:pt>
                <c:pt idx="1504">
                  <c:v>10.4444444444444</c:v>
                </c:pt>
                <c:pt idx="1505">
                  <c:v>10.4513888888888</c:v>
                </c:pt>
                <c:pt idx="1506">
                  <c:v>10.4583333333333</c:v>
                </c:pt>
                <c:pt idx="1507">
                  <c:v>10.4652777777777</c:v>
                </c:pt>
                <c:pt idx="1508">
                  <c:v>10.4722222222222</c:v>
                </c:pt>
                <c:pt idx="1509">
                  <c:v>10.4791666666666</c:v>
                </c:pt>
                <c:pt idx="1510">
                  <c:v>10.4861111111111</c:v>
                </c:pt>
                <c:pt idx="1511">
                  <c:v>10.4930555555555</c:v>
                </c:pt>
                <c:pt idx="1512">
                  <c:v>10.5</c:v>
                </c:pt>
                <c:pt idx="1513">
                  <c:v>10.5069444444444</c:v>
                </c:pt>
                <c:pt idx="1514">
                  <c:v>10.5138888888888</c:v>
                </c:pt>
                <c:pt idx="1515">
                  <c:v>10.5208333333333</c:v>
                </c:pt>
                <c:pt idx="1516">
                  <c:v>10.5277777777777</c:v>
                </c:pt>
                <c:pt idx="1517">
                  <c:v>10.5347222222222</c:v>
                </c:pt>
                <c:pt idx="1518">
                  <c:v>10.5416666666666</c:v>
                </c:pt>
                <c:pt idx="1519">
                  <c:v>10.5486111111111</c:v>
                </c:pt>
                <c:pt idx="1520">
                  <c:v>10.5555555555555</c:v>
                </c:pt>
                <c:pt idx="1521">
                  <c:v>10.5625</c:v>
                </c:pt>
                <c:pt idx="1522">
                  <c:v>10.5694444444444</c:v>
                </c:pt>
                <c:pt idx="1523">
                  <c:v>10.5763888888888</c:v>
                </c:pt>
                <c:pt idx="1524">
                  <c:v>10.5833333333333</c:v>
                </c:pt>
                <c:pt idx="1525">
                  <c:v>10.5902777777777</c:v>
                </c:pt>
                <c:pt idx="1526">
                  <c:v>10.5972222222222</c:v>
                </c:pt>
                <c:pt idx="1527">
                  <c:v>10.6041666666666</c:v>
                </c:pt>
                <c:pt idx="1528">
                  <c:v>10.6111111111111</c:v>
                </c:pt>
                <c:pt idx="1529">
                  <c:v>10.6180555555555</c:v>
                </c:pt>
                <c:pt idx="1530">
                  <c:v>10.625</c:v>
                </c:pt>
                <c:pt idx="1531">
                  <c:v>10.6319444444444</c:v>
                </c:pt>
                <c:pt idx="1532">
                  <c:v>10.6388888888888</c:v>
                </c:pt>
                <c:pt idx="1533">
                  <c:v>10.6458333333333</c:v>
                </c:pt>
                <c:pt idx="1534">
                  <c:v>10.6527777777777</c:v>
                </c:pt>
                <c:pt idx="1535">
                  <c:v>10.6597222222222</c:v>
                </c:pt>
                <c:pt idx="1536">
                  <c:v>10.6666666666666</c:v>
                </c:pt>
                <c:pt idx="1537">
                  <c:v>10.6736111111111</c:v>
                </c:pt>
                <c:pt idx="1538">
                  <c:v>10.6805555555555</c:v>
                </c:pt>
                <c:pt idx="1539">
                  <c:v>10.6875</c:v>
                </c:pt>
                <c:pt idx="1540">
                  <c:v>10.6944444444444</c:v>
                </c:pt>
                <c:pt idx="1541">
                  <c:v>10.7013888888888</c:v>
                </c:pt>
                <c:pt idx="1542">
                  <c:v>10.7083333333333</c:v>
                </c:pt>
                <c:pt idx="1543">
                  <c:v>10.7152777777777</c:v>
                </c:pt>
                <c:pt idx="1544">
                  <c:v>10.7222222222222</c:v>
                </c:pt>
                <c:pt idx="1545">
                  <c:v>10.7291666666666</c:v>
                </c:pt>
                <c:pt idx="1546">
                  <c:v>10.7361111111111</c:v>
                </c:pt>
                <c:pt idx="1547">
                  <c:v>10.7430555555555</c:v>
                </c:pt>
                <c:pt idx="1548">
                  <c:v>10.75</c:v>
                </c:pt>
                <c:pt idx="1549">
                  <c:v>10.7569444444444</c:v>
                </c:pt>
                <c:pt idx="1550">
                  <c:v>10.7638888888888</c:v>
                </c:pt>
                <c:pt idx="1551">
                  <c:v>10.7708333333333</c:v>
                </c:pt>
                <c:pt idx="1552">
                  <c:v>10.7777777777777</c:v>
                </c:pt>
                <c:pt idx="1553">
                  <c:v>10.7847222222222</c:v>
                </c:pt>
                <c:pt idx="1554">
                  <c:v>10.7916666666666</c:v>
                </c:pt>
                <c:pt idx="1555">
                  <c:v>10.7986111111111</c:v>
                </c:pt>
                <c:pt idx="1556">
                  <c:v>10.8055555555555</c:v>
                </c:pt>
                <c:pt idx="1557">
                  <c:v>10.8125</c:v>
                </c:pt>
                <c:pt idx="1558">
                  <c:v>10.8194444444444</c:v>
                </c:pt>
                <c:pt idx="1559">
                  <c:v>10.8263888888888</c:v>
                </c:pt>
                <c:pt idx="1560">
                  <c:v>10.8333333333333</c:v>
                </c:pt>
                <c:pt idx="1561">
                  <c:v>10.8402777777777</c:v>
                </c:pt>
                <c:pt idx="1562">
                  <c:v>10.8472222222222</c:v>
                </c:pt>
                <c:pt idx="1563">
                  <c:v>10.8541666666666</c:v>
                </c:pt>
                <c:pt idx="1564">
                  <c:v>10.8611111111111</c:v>
                </c:pt>
                <c:pt idx="1565">
                  <c:v>10.8680555555555</c:v>
                </c:pt>
                <c:pt idx="1566">
                  <c:v>10.875</c:v>
                </c:pt>
                <c:pt idx="1567">
                  <c:v>10.8819444444444</c:v>
                </c:pt>
                <c:pt idx="1568">
                  <c:v>10.8888888888888</c:v>
                </c:pt>
                <c:pt idx="1569">
                  <c:v>10.8958333333333</c:v>
                </c:pt>
                <c:pt idx="1570">
                  <c:v>10.9027777777777</c:v>
                </c:pt>
                <c:pt idx="1571">
                  <c:v>10.9097222222222</c:v>
                </c:pt>
                <c:pt idx="1572">
                  <c:v>10.9166666666666</c:v>
                </c:pt>
                <c:pt idx="1573">
                  <c:v>10.9236111111111</c:v>
                </c:pt>
                <c:pt idx="1574">
                  <c:v>10.9305555555555</c:v>
                </c:pt>
                <c:pt idx="1575">
                  <c:v>10.9375</c:v>
                </c:pt>
                <c:pt idx="1576">
                  <c:v>10.9444444444444</c:v>
                </c:pt>
                <c:pt idx="1577">
                  <c:v>10.9513888888888</c:v>
                </c:pt>
                <c:pt idx="1578">
                  <c:v>10.9583333333333</c:v>
                </c:pt>
                <c:pt idx="1579">
                  <c:v>10.9652777777777</c:v>
                </c:pt>
                <c:pt idx="1580">
                  <c:v>10.9722222222222</c:v>
                </c:pt>
                <c:pt idx="1581">
                  <c:v>10.9791666666666</c:v>
                </c:pt>
                <c:pt idx="1582">
                  <c:v>10.9861111111111</c:v>
                </c:pt>
                <c:pt idx="1583">
                  <c:v>10.9930555555555</c:v>
                </c:pt>
                <c:pt idx="1584">
                  <c:v>11</c:v>
                </c:pt>
                <c:pt idx="1585">
                  <c:v>11.0069444444444</c:v>
                </c:pt>
                <c:pt idx="1586">
                  <c:v>11.0138888888888</c:v>
                </c:pt>
                <c:pt idx="1587">
                  <c:v>11.0208333333333</c:v>
                </c:pt>
                <c:pt idx="1588">
                  <c:v>11.0277777777777</c:v>
                </c:pt>
                <c:pt idx="1589">
                  <c:v>11.0347222222222</c:v>
                </c:pt>
                <c:pt idx="1590">
                  <c:v>11.0416666666666</c:v>
                </c:pt>
                <c:pt idx="1591">
                  <c:v>11.0486111111111</c:v>
                </c:pt>
                <c:pt idx="1592">
                  <c:v>11.0555555555555</c:v>
                </c:pt>
                <c:pt idx="1593">
                  <c:v>11.0625</c:v>
                </c:pt>
                <c:pt idx="1594">
                  <c:v>11.0694444444444</c:v>
                </c:pt>
                <c:pt idx="1595">
                  <c:v>11.0763888888888</c:v>
                </c:pt>
                <c:pt idx="1596">
                  <c:v>11.0833333333333</c:v>
                </c:pt>
                <c:pt idx="1597">
                  <c:v>11.0902777777777</c:v>
                </c:pt>
                <c:pt idx="1598">
                  <c:v>11.0972222222222</c:v>
                </c:pt>
                <c:pt idx="1599">
                  <c:v>11.1041666666666</c:v>
                </c:pt>
                <c:pt idx="1600">
                  <c:v>11.1111111111111</c:v>
                </c:pt>
                <c:pt idx="1601">
                  <c:v>11.1180555555555</c:v>
                </c:pt>
                <c:pt idx="1602">
                  <c:v>11.125</c:v>
                </c:pt>
                <c:pt idx="1603">
                  <c:v>11.1319444444444</c:v>
                </c:pt>
                <c:pt idx="1604">
                  <c:v>11.1388888888888</c:v>
                </c:pt>
                <c:pt idx="1605">
                  <c:v>11.1458333333333</c:v>
                </c:pt>
                <c:pt idx="1606">
                  <c:v>11.1527777777777</c:v>
                </c:pt>
                <c:pt idx="1607">
                  <c:v>11.1597222222222</c:v>
                </c:pt>
                <c:pt idx="1608">
                  <c:v>11.1666666666666</c:v>
                </c:pt>
                <c:pt idx="1609">
                  <c:v>11.1736111111111</c:v>
                </c:pt>
                <c:pt idx="1610">
                  <c:v>11.1805555555555</c:v>
                </c:pt>
                <c:pt idx="1611">
                  <c:v>11.1875</c:v>
                </c:pt>
                <c:pt idx="1612">
                  <c:v>11.1944444444444</c:v>
                </c:pt>
                <c:pt idx="1613">
                  <c:v>11.2013888888888</c:v>
                </c:pt>
                <c:pt idx="1614">
                  <c:v>11.2083333333333</c:v>
                </c:pt>
                <c:pt idx="1615">
                  <c:v>11.2152777777777</c:v>
                </c:pt>
                <c:pt idx="1616">
                  <c:v>11.2222222222222</c:v>
                </c:pt>
                <c:pt idx="1617">
                  <c:v>11.2291666666666</c:v>
                </c:pt>
                <c:pt idx="1618">
                  <c:v>11.2361111111111</c:v>
                </c:pt>
                <c:pt idx="1619">
                  <c:v>11.2430555555555</c:v>
                </c:pt>
                <c:pt idx="1620">
                  <c:v>11.25</c:v>
                </c:pt>
                <c:pt idx="1621">
                  <c:v>11.2569444444444</c:v>
                </c:pt>
                <c:pt idx="1622">
                  <c:v>11.2638888888888</c:v>
                </c:pt>
                <c:pt idx="1623">
                  <c:v>11.2708333333333</c:v>
                </c:pt>
                <c:pt idx="1624">
                  <c:v>11.2777777777777</c:v>
                </c:pt>
                <c:pt idx="1625">
                  <c:v>11.2847222222222</c:v>
                </c:pt>
                <c:pt idx="1626">
                  <c:v>11.2916666666666</c:v>
                </c:pt>
                <c:pt idx="1627">
                  <c:v>11.2986111111111</c:v>
                </c:pt>
                <c:pt idx="1628">
                  <c:v>11.3055555555555</c:v>
                </c:pt>
                <c:pt idx="1629">
                  <c:v>11.3125</c:v>
                </c:pt>
                <c:pt idx="1630">
                  <c:v>11.3194444444444</c:v>
                </c:pt>
                <c:pt idx="1631">
                  <c:v>11.3263888888888</c:v>
                </c:pt>
                <c:pt idx="1632">
                  <c:v>11.3333333333333</c:v>
                </c:pt>
                <c:pt idx="1633">
                  <c:v>11.3402777777777</c:v>
                </c:pt>
                <c:pt idx="1634">
                  <c:v>11.3472222222222</c:v>
                </c:pt>
                <c:pt idx="1635">
                  <c:v>11.3541666666666</c:v>
                </c:pt>
                <c:pt idx="1636">
                  <c:v>11.3611111111111</c:v>
                </c:pt>
                <c:pt idx="1637">
                  <c:v>11.3680555555555</c:v>
                </c:pt>
                <c:pt idx="1638">
                  <c:v>11.375</c:v>
                </c:pt>
                <c:pt idx="1639">
                  <c:v>11.3819444444444</c:v>
                </c:pt>
                <c:pt idx="1640">
                  <c:v>11.3888888888888</c:v>
                </c:pt>
                <c:pt idx="1641">
                  <c:v>11.3958333333333</c:v>
                </c:pt>
                <c:pt idx="1642">
                  <c:v>11.4027777777777</c:v>
                </c:pt>
                <c:pt idx="1643">
                  <c:v>11.4097222222222</c:v>
                </c:pt>
                <c:pt idx="1644">
                  <c:v>11.4166666666666</c:v>
                </c:pt>
                <c:pt idx="1645">
                  <c:v>11.4236111111111</c:v>
                </c:pt>
                <c:pt idx="1646">
                  <c:v>11.4305555555555</c:v>
                </c:pt>
                <c:pt idx="1647">
                  <c:v>11.4375</c:v>
                </c:pt>
                <c:pt idx="1648">
                  <c:v>11.4444444444444</c:v>
                </c:pt>
                <c:pt idx="1649">
                  <c:v>11.4513888888888</c:v>
                </c:pt>
                <c:pt idx="1650">
                  <c:v>11.4583333333333</c:v>
                </c:pt>
                <c:pt idx="1651">
                  <c:v>11.4652777777777</c:v>
                </c:pt>
                <c:pt idx="1652">
                  <c:v>11.4722222222222</c:v>
                </c:pt>
                <c:pt idx="1653">
                  <c:v>11.4791666666666</c:v>
                </c:pt>
                <c:pt idx="1654">
                  <c:v>11.4861111111111</c:v>
                </c:pt>
                <c:pt idx="1655">
                  <c:v>11.4930555555555</c:v>
                </c:pt>
                <c:pt idx="1656">
                  <c:v>11.5</c:v>
                </c:pt>
                <c:pt idx="1657">
                  <c:v>11.5069444444444</c:v>
                </c:pt>
                <c:pt idx="1658">
                  <c:v>11.5138888888888</c:v>
                </c:pt>
                <c:pt idx="1659">
                  <c:v>11.5208333333333</c:v>
                </c:pt>
                <c:pt idx="1660">
                  <c:v>11.5277777777777</c:v>
                </c:pt>
                <c:pt idx="1661">
                  <c:v>11.5347222222222</c:v>
                </c:pt>
                <c:pt idx="1662">
                  <c:v>11.5416666666666</c:v>
                </c:pt>
                <c:pt idx="1663">
                  <c:v>11.5486111111111</c:v>
                </c:pt>
                <c:pt idx="1664">
                  <c:v>11.5555555555555</c:v>
                </c:pt>
                <c:pt idx="1665">
                  <c:v>11.5625</c:v>
                </c:pt>
                <c:pt idx="1666">
                  <c:v>11.5694444444444</c:v>
                </c:pt>
                <c:pt idx="1667">
                  <c:v>11.5763888888888</c:v>
                </c:pt>
                <c:pt idx="1668">
                  <c:v>11.5833333333333</c:v>
                </c:pt>
                <c:pt idx="1669">
                  <c:v>11.5902777777777</c:v>
                </c:pt>
                <c:pt idx="1670">
                  <c:v>11.5972222222222</c:v>
                </c:pt>
                <c:pt idx="1671">
                  <c:v>11.6041666666666</c:v>
                </c:pt>
                <c:pt idx="1672">
                  <c:v>11.6111111111111</c:v>
                </c:pt>
                <c:pt idx="1673">
                  <c:v>11.6180555555555</c:v>
                </c:pt>
                <c:pt idx="1674">
                  <c:v>11.625</c:v>
                </c:pt>
                <c:pt idx="1675">
                  <c:v>11.6319444444444</c:v>
                </c:pt>
                <c:pt idx="1676">
                  <c:v>11.6388888888888</c:v>
                </c:pt>
                <c:pt idx="1677">
                  <c:v>11.6458333333333</c:v>
                </c:pt>
                <c:pt idx="1678">
                  <c:v>11.6527777777777</c:v>
                </c:pt>
                <c:pt idx="1679">
                  <c:v>11.6597222222222</c:v>
                </c:pt>
                <c:pt idx="1680">
                  <c:v>11.6666666666666</c:v>
                </c:pt>
                <c:pt idx="1681">
                  <c:v>11.6736111111111</c:v>
                </c:pt>
                <c:pt idx="1682">
                  <c:v>11.6805555555555</c:v>
                </c:pt>
                <c:pt idx="1683">
                  <c:v>11.6875</c:v>
                </c:pt>
                <c:pt idx="1684">
                  <c:v>11.6944444444444</c:v>
                </c:pt>
                <c:pt idx="1685">
                  <c:v>11.7013888888888</c:v>
                </c:pt>
                <c:pt idx="1686">
                  <c:v>11.7083333333333</c:v>
                </c:pt>
                <c:pt idx="1687">
                  <c:v>11.7152777777777</c:v>
                </c:pt>
                <c:pt idx="1688">
                  <c:v>11.7222222222222</c:v>
                </c:pt>
                <c:pt idx="1689">
                  <c:v>11.7291666666666</c:v>
                </c:pt>
                <c:pt idx="1690">
                  <c:v>11.7361111111111</c:v>
                </c:pt>
                <c:pt idx="1691">
                  <c:v>11.7430555555555</c:v>
                </c:pt>
                <c:pt idx="1692">
                  <c:v>11.75</c:v>
                </c:pt>
                <c:pt idx="1693">
                  <c:v>11.7569444444444</c:v>
                </c:pt>
                <c:pt idx="1694">
                  <c:v>11.7638888888888</c:v>
                </c:pt>
                <c:pt idx="1695">
                  <c:v>11.7708333333333</c:v>
                </c:pt>
                <c:pt idx="1696">
                  <c:v>11.7777777777777</c:v>
                </c:pt>
                <c:pt idx="1697">
                  <c:v>11.7847222222222</c:v>
                </c:pt>
                <c:pt idx="1698">
                  <c:v>11.7916666666666</c:v>
                </c:pt>
                <c:pt idx="1699">
                  <c:v>11.7986111111111</c:v>
                </c:pt>
                <c:pt idx="1700">
                  <c:v>11.8055555555555</c:v>
                </c:pt>
                <c:pt idx="1701">
                  <c:v>11.8125</c:v>
                </c:pt>
                <c:pt idx="1702">
                  <c:v>11.8194444444444</c:v>
                </c:pt>
                <c:pt idx="1703">
                  <c:v>11.8263888888888</c:v>
                </c:pt>
                <c:pt idx="1704">
                  <c:v>11.8333333333333</c:v>
                </c:pt>
                <c:pt idx="1705">
                  <c:v>11.8402777777777</c:v>
                </c:pt>
                <c:pt idx="1706">
                  <c:v>11.8472222222222</c:v>
                </c:pt>
                <c:pt idx="1707">
                  <c:v>11.8541666666666</c:v>
                </c:pt>
                <c:pt idx="1708">
                  <c:v>11.8611111111111</c:v>
                </c:pt>
                <c:pt idx="1709">
                  <c:v>11.8680555555555</c:v>
                </c:pt>
                <c:pt idx="1710">
                  <c:v>11.875</c:v>
                </c:pt>
                <c:pt idx="1711">
                  <c:v>11.8819444444444</c:v>
                </c:pt>
                <c:pt idx="1712">
                  <c:v>11.8888888888888</c:v>
                </c:pt>
                <c:pt idx="1713">
                  <c:v>11.8958333333333</c:v>
                </c:pt>
                <c:pt idx="1714">
                  <c:v>11.9027777777777</c:v>
                </c:pt>
                <c:pt idx="1715">
                  <c:v>11.9097222222222</c:v>
                </c:pt>
                <c:pt idx="1716">
                  <c:v>11.9166666666666</c:v>
                </c:pt>
                <c:pt idx="1717">
                  <c:v>11.9236111111111</c:v>
                </c:pt>
                <c:pt idx="1718">
                  <c:v>11.9305555555555</c:v>
                </c:pt>
                <c:pt idx="1719">
                  <c:v>11.9375</c:v>
                </c:pt>
                <c:pt idx="1720">
                  <c:v>11.9444444444444</c:v>
                </c:pt>
                <c:pt idx="1721">
                  <c:v>11.9513888888888</c:v>
                </c:pt>
                <c:pt idx="1722">
                  <c:v>11.9583333333333</c:v>
                </c:pt>
                <c:pt idx="1723">
                  <c:v>11.9652777777777</c:v>
                </c:pt>
                <c:pt idx="1724">
                  <c:v>11.9722222222222</c:v>
                </c:pt>
                <c:pt idx="1725">
                  <c:v>11.9791666666666</c:v>
                </c:pt>
                <c:pt idx="1726">
                  <c:v>11.9861111111111</c:v>
                </c:pt>
                <c:pt idx="1727">
                  <c:v>11.9930555555555</c:v>
                </c:pt>
                <c:pt idx="1728">
                  <c:v>12</c:v>
                </c:pt>
                <c:pt idx="1729">
                  <c:v>12.0069444444444</c:v>
                </c:pt>
                <c:pt idx="1730">
                  <c:v>12.0138888888888</c:v>
                </c:pt>
                <c:pt idx="1731">
                  <c:v>12.0208333333333</c:v>
                </c:pt>
                <c:pt idx="1732">
                  <c:v>12.0277777777777</c:v>
                </c:pt>
                <c:pt idx="1733">
                  <c:v>12.0347222222222</c:v>
                </c:pt>
                <c:pt idx="1734">
                  <c:v>12.0416666666666</c:v>
                </c:pt>
                <c:pt idx="1735">
                  <c:v>12.0486111111111</c:v>
                </c:pt>
                <c:pt idx="1736">
                  <c:v>12.0555555555555</c:v>
                </c:pt>
                <c:pt idx="1737">
                  <c:v>12.0625</c:v>
                </c:pt>
                <c:pt idx="1738">
                  <c:v>12.0694444444444</c:v>
                </c:pt>
                <c:pt idx="1739">
                  <c:v>12.0763888888888</c:v>
                </c:pt>
                <c:pt idx="1740">
                  <c:v>12.0833333333333</c:v>
                </c:pt>
                <c:pt idx="1741">
                  <c:v>12.0902777777777</c:v>
                </c:pt>
                <c:pt idx="1742">
                  <c:v>12.0972222222222</c:v>
                </c:pt>
                <c:pt idx="1743">
                  <c:v>12.1041666666666</c:v>
                </c:pt>
                <c:pt idx="1744">
                  <c:v>12.1111111111111</c:v>
                </c:pt>
                <c:pt idx="1745">
                  <c:v>12.1180555555555</c:v>
                </c:pt>
                <c:pt idx="1746">
                  <c:v>12.125</c:v>
                </c:pt>
                <c:pt idx="1747">
                  <c:v>12.1319444444444</c:v>
                </c:pt>
                <c:pt idx="1748">
                  <c:v>12.1388888888888</c:v>
                </c:pt>
                <c:pt idx="1749">
                  <c:v>12.1458333333333</c:v>
                </c:pt>
                <c:pt idx="1750">
                  <c:v>12.1527777777777</c:v>
                </c:pt>
                <c:pt idx="1751">
                  <c:v>12.1597222222222</c:v>
                </c:pt>
                <c:pt idx="1752">
                  <c:v>12.1666666666666</c:v>
                </c:pt>
                <c:pt idx="1753">
                  <c:v>12.1736111111111</c:v>
                </c:pt>
                <c:pt idx="1754">
                  <c:v>12.1805555555555</c:v>
                </c:pt>
                <c:pt idx="1755">
                  <c:v>12.1875</c:v>
                </c:pt>
                <c:pt idx="1756">
                  <c:v>12.1944444444444</c:v>
                </c:pt>
                <c:pt idx="1757">
                  <c:v>12.2013888888888</c:v>
                </c:pt>
                <c:pt idx="1758">
                  <c:v>12.2083333333333</c:v>
                </c:pt>
                <c:pt idx="1759">
                  <c:v>12.2152777777777</c:v>
                </c:pt>
                <c:pt idx="1760">
                  <c:v>12.2222222222222</c:v>
                </c:pt>
                <c:pt idx="1761">
                  <c:v>12.2291666666666</c:v>
                </c:pt>
                <c:pt idx="1762">
                  <c:v>12.2361111111111</c:v>
                </c:pt>
                <c:pt idx="1763">
                  <c:v>12.2430555555555</c:v>
                </c:pt>
                <c:pt idx="1764">
                  <c:v>12.25</c:v>
                </c:pt>
                <c:pt idx="1765">
                  <c:v>12.2569444444444</c:v>
                </c:pt>
                <c:pt idx="1766">
                  <c:v>12.2638888888888</c:v>
                </c:pt>
                <c:pt idx="1767">
                  <c:v>12.2708333333333</c:v>
                </c:pt>
                <c:pt idx="1768">
                  <c:v>12.2777777777777</c:v>
                </c:pt>
                <c:pt idx="1769">
                  <c:v>12.2847222222222</c:v>
                </c:pt>
                <c:pt idx="1770">
                  <c:v>12.2916666666666</c:v>
                </c:pt>
                <c:pt idx="1771">
                  <c:v>12.2986111111111</c:v>
                </c:pt>
                <c:pt idx="1772">
                  <c:v>12.3055555555555</c:v>
                </c:pt>
                <c:pt idx="1773">
                  <c:v>12.3125</c:v>
                </c:pt>
                <c:pt idx="1774">
                  <c:v>12.3194444444444</c:v>
                </c:pt>
                <c:pt idx="1775">
                  <c:v>12.3263888888888</c:v>
                </c:pt>
                <c:pt idx="1776">
                  <c:v>12.3333333333333</c:v>
                </c:pt>
                <c:pt idx="1777">
                  <c:v>12.3402777777777</c:v>
                </c:pt>
                <c:pt idx="1778">
                  <c:v>12.3472222222222</c:v>
                </c:pt>
                <c:pt idx="1779">
                  <c:v>12.3541666666666</c:v>
                </c:pt>
                <c:pt idx="1780">
                  <c:v>12.3611111111111</c:v>
                </c:pt>
                <c:pt idx="1781">
                  <c:v>12.3680555555555</c:v>
                </c:pt>
                <c:pt idx="1782">
                  <c:v>12.375</c:v>
                </c:pt>
                <c:pt idx="1783">
                  <c:v>12.3819444444444</c:v>
                </c:pt>
                <c:pt idx="1784">
                  <c:v>12.3888888888888</c:v>
                </c:pt>
                <c:pt idx="1785">
                  <c:v>12.3958333333333</c:v>
                </c:pt>
                <c:pt idx="1786">
                  <c:v>12.4027777777777</c:v>
                </c:pt>
                <c:pt idx="1787">
                  <c:v>12.4097222222222</c:v>
                </c:pt>
                <c:pt idx="1788">
                  <c:v>12.4166666666666</c:v>
                </c:pt>
                <c:pt idx="1789">
                  <c:v>12.4236111111111</c:v>
                </c:pt>
                <c:pt idx="1790">
                  <c:v>12.4305555555555</c:v>
                </c:pt>
                <c:pt idx="1791">
                  <c:v>12.4375</c:v>
                </c:pt>
                <c:pt idx="1792">
                  <c:v>12.4444444444444</c:v>
                </c:pt>
                <c:pt idx="1793">
                  <c:v>12.4513888888888</c:v>
                </c:pt>
                <c:pt idx="1794">
                  <c:v>12.4583333333333</c:v>
                </c:pt>
                <c:pt idx="1795">
                  <c:v>12.4652777777777</c:v>
                </c:pt>
                <c:pt idx="1796">
                  <c:v>12.4722222222222</c:v>
                </c:pt>
                <c:pt idx="1797">
                  <c:v>12.4791666666666</c:v>
                </c:pt>
                <c:pt idx="1798">
                  <c:v>12.4861111111111</c:v>
                </c:pt>
                <c:pt idx="1799">
                  <c:v>12.4930555555555</c:v>
                </c:pt>
                <c:pt idx="1800">
                  <c:v>12.5</c:v>
                </c:pt>
                <c:pt idx="1801">
                  <c:v>12.5069444444444</c:v>
                </c:pt>
                <c:pt idx="1802">
                  <c:v>12.5138888888888</c:v>
                </c:pt>
                <c:pt idx="1803">
                  <c:v>12.5208333333333</c:v>
                </c:pt>
                <c:pt idx="1804">
                  <c:v>12.5277777777777</c:v>
                </c:pt>
                <c:pt idx="1805">
                  <c:v>12.5347222222222</c:v>
                </c:pt>
                <c:pt idx="1806">
                  <c:v>12.5416666666666</c:v>
                </c:pt>
                <c:pt idx="1807">
                  <c:v>12.5486111111111</c:v>
                </c:pt>
                <c:pt idx="1808">
                  <c:v>12.5555555555555</c:v>
                </c:pt>
                <c:pt idx="1809">
                  <c:v>12.5625</c:v>
                </c:pt>
                <c:pt idx="1810">
                  <c:v>12.5694444444444</c:v>
                </c:pt>
                <c:pt idx="1811">
                  <c:v>12.5763888888888</c:v>
                </c:pt>
                <c:pt idx="1812">
                  <c:v>12.5833333333333</c:v>
                </c:pt>
                <c:pt idx="1813">
                  <c:v>12.5902777777777</c:v>
                </c:pt>
                <c:pt idx="1814">
                  <c:v>12.5972222222222</c:v>
                </c:pt>
                <c:pt idx="1815">
                  <c:v>12.6041666666666</c:v>
                </c:pt>
                <c:pt idx="1816">
                  <c:v>12.6111111111111</c:v>
                </c:pt>
                <c:pt idx="1817">
                  <c:v>12.6180555555555</c:v>
                </c:pt>
                <c:pt idx="1818">
                  <c:v>12.625</c:v>
                </c:pt>
                <c:pt idx="1819">
                  <c:v>12.6319444444444</c:v>
                </c:pt>
                <c:pt idx="1820">
                  <c:v>12.6388888888888</c:v>
                </c:pt>
                <c:pt idx="1821">
                  <c:v>12.6458333333333</c:v>
                </c:pt>
                <c:pt idx="1822">
                  <c:v>12.6527777777777</c:v>
                </c:pt>
                <c:pt idx="1823">
                  <c:v>12.6597222222222</c:v>
                </c:pt>
                <c:pt idx="1824">
                  <c:v>12.6666666666666</c:v>
                </c:pt>
                <c:pt idx="1825">
                  <c:v>12.6736111111111</c:v>
                </c:pt>
                <c:pt idx="1826">
                  <c:v>12.6805555555555</c:v>
                </c:pt>
                <c:pt idx="1827">
                  <c:v>12.6875</c:v>
                </c:pt>
                <c:pt idx="1828">
                  <c:v>12.6944444444444</c:v>
                </c:pt>
                <c:pt idx="1829">
                  <c:v>12.7013888888888</c:v>
                </c:pt>
                <c:pt idx="1830">
                  <c:v>12.7083333333333</c:v>
                </c:pt>
                <c:pt idx="1831">
                  <c:v>12.7152777777777</c:v>
                </c:pt>
                <c:pt idx="1832">
                  <c:v>12.7222222222222</c:v>
                </c:pt>
                <c:pt idx="1833">
                  <c:v>12.7291666666666</c:v>
                </c:pt>
                <c:pt idx="1834">
                  <c:v>12.7361111111111</c:v>
                </c:pt>
                <c:pt idx="1835">
                  <c:v>12.7430555555555</c:v>
                </c:pt>
                <c:pt idx="1836">
                  <c:v>12.75</c:v>
                </c:pt>
                <c:pt idx="1837">
                  <c:v>12.7569444444444</c:v>
                </c:pt>
                <c:pt idx="1838">
                  <c:v>12.7638888888888</c:v>
                </c:pt>
                <c:pt idx="1839">
                  <c:v>12.7708333333333</c:v>
                </c:pt>
                <c:pt idx="1840">
                  <c:v>12.7777777777777</c:v>
                </c:pt>
                <c:pt idx="1841">
                  <c:v>12.7847222222222</c:v>
                </c:pt>
                <c:pt idx="1842">
                  <c:v>12.7916666666666</c:v>
                </c:pt>
                <c:pt idx="1843">
                  <c:v>12.7986111111111</c:v>
                </c:pt>
                <c:pt idx="1844">
                  <c:v>12.8055555555555</c:v>
                </c:pt>
                <c:pt idx="1845">
                  <c:v>12.8125</c:v>
                </c:pt>
                <c:pt idx="1846">
                  <c:v>12.8194444444444</c:v>
                </c:pt>
                <c:pt idx="1847">
                  <c:v>12.8263888888888</c:v>
                </c:pt>
                <c:pt idx="1848">
                  <c:v>12.8333333333333</c:v>
                </c:pt>
                <c:pt idx="1849">
                  <c:v>12.8402777777777</c:v>
                </c:pt>
                <c:pt idx="1850">
                  <c:v>12.8472222222222</c:v>
                </c:pt>
                <c:pt idx="1851">
                  <c:v>12.8541666666666</c:v>
                </c:pt>
                <c:pt idx="1852">
                  <c:v>12.8611111111111</c:v>
                </c:pt>
                <c:pt idx="1853">
                  <c:v>12.8680555555555</c:v>
                </c:pt>
                <c:pt idx="1854">
                  <c:v>12.875</c:v>
                </c:pt>
                <c:pt idx="1855">
                  <c:v>12.8819444444444</c:v>
                </c:pt>
                <c:pt idx="1856">
                  <c:v>12.8888888888888</c:v>
                </c:pt>
                <c:pt idx="1857">
                  <c:v>12.8958333333333</c:v>
                </c:pt>
                <c:pt idx="1858">
                  <c:v>12.9027777777777</c:v>
                </c:pt>
                <c:pt idx="1859">
                  <c:v>12.9097222222222</c:v>
                </c:pt>
                <c:pt idx="1860">
                  <c:v>12.9166666666666</c:v>
                </c:pt>
                <c:pt idx="1861">
                  <c:v>12.9236111111111</c:v>
                </c:pt>
                <c:pt idx="1862">
                  <c:v>12.9305555555555</c:v>
                </c:pt>
                <c:pt idx="1863">
                  <c:v>12.9375</c:v>
                </c:pt>
                <c:pt idx="1864">
                  <c:v>12.9444444444444</c:v>
                </c:pt>
                <c:pt idx="1865">
                  <c:v>12.9513888888888</c:v>
                </c:pt>
                <c:pt idx="1866">
                  <c:v>12.9583333333333</c:v>
                </c:pt>
                <c:pt idx="1867">
                  <c:v>12.9652777777777</c:v>
                </c:pt>
                <c:pt idx="1868">
                  <c:v>12.9722222222222</c:v>
                </c:pt>
                <c:pt idx="1869">
                  <c:v>12.9791666666666</c:v>
                </c:pt>
                <c:pt idx="1870">
                  <c:v>12.9861111111111</c:v>
                </c:pt>
                <c:pt idx="1871">
                  <c:v>12.9930555555555</c:v>
                </c:pt>
                <c:pt idx="1872">
                  <c:v>13</c:v>
                </c:pt>
                <c:pt idx="1873">
                  <c:v>13.0069444444444</c:v>
                </c:pt>
                <c:pt idx="1874">
                  <c:v>13.0138888888888</c:v>
                </c:pt>
                <c:pt idx="1875">
                  <c:v>13.0208333333333</c:v>
                </c:pt>
                <c:pt idx="1876">
                  <c:v>13.0277777777777</c:v>
                </c:pt>
                <c:pt idx="1877">
                  <c:v>13.0347222222222</c:v>
                </c:pt>
                <c:pt idx="1878">
                  <c:v>13.0416666666666</c:v>
                </c:pt>
                <c:pt idx="1879">
                  <c:v>13.0486111111111</c:v>
                </c:pt>
                <c:pt idx="1880">
                  <c:v>13.0555555555555</c:v>
                </c:pt>
                <c:pt idx="1881">
                  <c:v>13.0625</c:v>
                </c:pt>
                <c:pt idx="1882">
                  <c:v>13.0694444444444</c:v>
                </c:pt>
                <c:pt idx="1883">
                  <c:v>13.0763888888888</c:v>
                </c:pt>
                <c:pt idx="1884">
                  <c:v>13.0833333333333</c:v>
                </c:pt>
                <c:pt idx="1885">
                  <c:v>13.0902777777777</c:v>
                </c:pt>
                <c:pt idx="1886">
                  <c:v>13.0972222222222</c:v>
                </c:pt>
                <c:pt idx="1887">
                  <c:v>13.1041666666666</c:v>
                </c:pt>
                <c:pt idx="1888">
                  <c:v>13.1111111111111</c:v>
                </c:pt>
                <c:pt idx="1889">
                  <c:v>13.1180555555555</c:v>
                </c:pt>
                <c:pt idx="1890">
                  <c:v>13.125</c:v>
                </c:pt>
                <c:pt idx="1891">
                  <c:v>13.1319444444444</c:v>
                </c:pt>
                <c:pt idx="1892">
                  <c:v>13.1388888888888</c:v>
                </c:pt>
                <c:pt idx="1893">
                  <c:v>13.1458333333333</c:v>
                </c:pt>
                <c:pt idx="1894">
                  <c:v>13.1527777777777</c:v>
                </c:pt>
                <c:pt idx="1895">
                  <c:v>13.1597222222222</c:v>
                </c:pt>
                <c:pt idx="1896">
                  <c:v>13.1666666666666</c:v>
                </c:pt>
                <c:pt idx="1897">
                  <c:v>13.1736111111111</c:v>
                </c:pt>
                <c:pt idx="1898">
                  <c:v>13.1805555555555</c:v>
                </c:pt>
                <c:pt idx="1899">
                  <c:v>13.1875</c:v>
                </c:pt>
                <c:pt idx="1900">
                  <c:v>13.1944444444444</c:v>
                </c:pt>
                <c:pt idx="1901">
                  <c:v>13.2013888888888</c:v>
                </c:pt>
                <c:pt idx="1902">
                  <c:v>13.2083333333333</c:v>
                </c:pt>
                <c:pt idx="1903">
                  <c:v>13.2152777777777</c:v>
                </c:pt>
                <c:pt idx="1904">
                  <c:v>13.2222222222222</c:v>
                </c:pt>
                <c:pt idx="1905">
                  <c:v>13.2291666666666</c:v>
                </c:pt>
                <c:pt idx="1906">
                  <c:v>13.2361111111111</c:v>
                </c:pt>
                <c:pt idx="1907">
                  <c:v>13.2430555555555</c:v>
                </c:pt>
                <c:pt idx="1908">
                  <c:v>13.25</c:v>
                </c:pt>
                <c:pt idx="1909">
                  <c:v>13.2569444444444</c:v>
                </c:pt>
                <c:pt idx="1910">
                  <c:v>13.2638888888888</c:v>
                </c:pt>
                <c:pt idx="1911">
                  <c:v>13.2708333333333</c:v>
                </c:pt>
                <c:pt idx="1912">
                  <c:v>13.2777777777777</c:v>
                </c:pt>
                <c:pt idx="1913">
                  <c:v>13.2847222222222</c:v>
                </c:pt>
                <c:pt idx="1914">
                  <c:v>13.2916666666666</c:v>
                </c:pt>
                <c:pt idx="1915">
                  <c:v>13.2986111111111</c:v>
                </c:pt>
                <c:pt idx="1916">
                  <c:v>13.3055555555555</c:v>
                </c:pt>
                <c:pt idx="1917">
                  <c:v>13.3125</c:v>
                </c:pt>
                <c:pt idx="1918">
                  <c:v>13.3194444444444</c:v>
                </c:pt>
                <c:pt idx="1919">
                  <c:v>13.3263888888888</c:v>
                </c:pt>
                <c:pt idx="1920">
                  <c:v>13.3333333333333</c:v>
                </c:pt>
                <c:pt idx="1921">
                  <c:v>13.3402777777777</c:v>
                </c:pt>
                <c:pt idx="1922">
                  <c:v>13.3472222222222</c:v>
                </c:pt>
                <c:pt idx="1923">
                  <c:v>13.3541666666666</c:v>
                </c:pt>
                <c:pt idx="1924">
                  <c:v>13.3611111111111</c:v>
                </c:pt>
                <c:pt idx="1925">
                  <c:v>13.3680555555555</c:v>
                </c:pt>
                <c:pt idx="1926">
                  <c:v>13.375</c:v>
                </c:pt>
                <c:pt idx="1927">
                  <c:v>13.3819444444444</c:v>
                </c:pt>
                <c:pt idx="1928">
                  <c:v>13.3888888888888</c:v>
                </c:pt>
                <c:pt idx="1929">
                  <c:v>13.3958333333333</c:v>
                </c:pt>
                <c:pt idx="1930">
                  <c:v>13.4027777777777</c:v>
                </c:pt>
                <c:pt idx="1931">
                  <c:v>13.4097222222222</c:v>
                </c:pt>
                <c:pt idx="1932">
                  <c:v>13.4166666666666</c:v>
                </c:pt>
                <c:pt idx="1933">
                  <c:v>13.4236111111111</c:v>
                </c:pt>
                <c:pt idx="1934">
                  <c:v>13.4305555555555</c:v>
                </c:pt>
                <c:pt idx="1935">
                  <c:v>13.4375</c:v>
                </c:pt>
                <c:pt idx="1936">
                  <c:v>13.4444444444444</c:v>
                </c:pt>
                <c:pt idx="1937">
                  <c:v>13.4513888888888</c:v>
                </c:pt>
                <c:pt idx="1938">
                  <c:v>13.4583333333333</c:v>
                </c:pt>
                <c:pt idx="1939">
                  <c:v>13.4652777777777</c:v>
                </c:pt>
                <c:pt idx="1940">
                  <c:v>13.4722222222222</c:v>
                </c:pt>
                <c:pt idx="1941">
                  <c:v>13.4791666666666</c:v>
                </c:pt>
                <c:pt idx="1942">
                  <c:v>13.4861111111111</c:v>
                </c:pt>
                <c:pt idx="1943">
                  <c:v>13.4930555555555</c:v>
                </c:pt>
                <c:pt idx="1944">
                  <c:v>13.5</c:v>
                </c:pt>
                <c:pt idx="1945">
                  <c:v>13.5069444444444</c:v>
                </c:pt>
                <c:pt idx="1946">
                  <c:v>13.5138888888888</c:v>
                </c:pt>
                <c:pt idx="1947">
                  <c:v>13.5208333333333</c:v>
                </c:pt>
                <c:pt idx="1948">
                  <c:v>13.5277777777777</c:v>
                </c:pt>
                <c:pt idx="1949">
                  <c:v>13.5347222222222</c:v>
                </c:pt>
                <c:pt idx="1950">
                  <c:v>13.5416666666666</c:v>
                </c:pt>
                <c:pt idx="1951">
                  <c:v>13.5486111111111</c:v>
                </c:pt>
                <c:pt idx="1952">
                  <c:v>13.5555555555555</c:v>
                </c:pt>
                <c:pt idx="1953">
                  <c:v>13.5625</c:v>
                </c:pt>
                <c:pt idx="1954">
                  <c:v>13.5694444444444</c:v>
                </c:pt>
                <c:pt idx="1955">
                  <c:v>13.5763888888888</c:v>
                </c:pt>
                <c:pt idx="1956">
                  <c:v>13.5833333333333</c:v>
                </c:pt>
                <c:pt idx="1957">
                  <c:v>13.5902777777777</c:v>
                </c:pt>
                <c:pt idx="1958">
                  <c:v>13.5972222222222</c:v>
                </c:pt>
                <c:pt idx="1959">
                  <c:v>13.6041666666666</c:v>
                </c:pt>
                <c:pt idx="1960">
                  <c:v>13.6111111111111</c:v>
                </c:pt>
                <c:pt idx="1961">
                  <c:v>13.6180555555555</c:v>
                </c:pt>
                <c:pt idx="1962">
                  <c:v>13.625</c:v>
                </c:pt>
                <c:pt idx="1963">
                  <c:v>13.6319444444444</c:v>
                </c:pt>
                <c:pt idx="1964">
                  <c:v>13.6388888888888</c:v>
                </c:pt>
                <c:pt idx="1965">
                  <c:v>13.6458333333333</c:v>
                </c:pt>
                <c:pt idx="1966">
                  <c:v>13.6527777777777</c:v>
                </c:pt>
                <c:pt idx="1967">
                  <c:v>13.6597222222222</c:v>
                </c:pt>
                <c:pt idx="1968">
                  <c:v>13.6666666666666</c:v>
                </c:pt>
                <c:pt idx="1969">
                  <c:v>13.6736111111111</c:v>
                </c:pt>
                <c:pt idx="1970">
                  <c:v>13.6805555555555</c:v>
                </c:pt>
                <c:pt idx="1971">
                  <c:v>13.6875</c:v>
                </c:pt>
                <c:pt idx="1972">
                  <c:v>13.6944444444444</c:v>
                </c:pt>
                <c:pt idx="1973">
                  <c:v>13.7013888888888</c:v>
                </c:pt>
                <c:pt idx="1974">
                  <c:v>13.7083333333333</c:v>
                </c:pt>
                <c:pt idx="1975">
                  <c:v>13.7152777777777</c:v>
                </c:pt>
                <c:pt idx="1976">
                  <c:v>13.7222222222222</c:v>
                </c:pt>
                <c:pt idx="1977">
                  <c:v>13.7291666666666</c:v>
                </c:pt>
                <c:pt idx="1978">
                  <c:v>13.7361111111111</c:v>
                </c:pt>
                <c:pt idx="1979">
                  <c:v>13.7430555555555</c:v>
                </c:pt>
                <c:pt idx="1980">
                  <c:v>13.75</c:v>
                </c:pt>
                <c:pt idx="1981">
                  <c:v>13.7569444444444</c:v>
                </c:pt>
                <c:pt idx="1982">
                  <c:v>13.7638888888888</c:v>
                </c:pt>
                <c:pt idx="1983">
                  <c:v>13.7708333333333</c:v>
                </c:pt>
                <c:pt idx="1984">
                  <c:v>13.7777777777777</c:v>
                </c:pt>
                <c:pt idx="1985">
                  <c:v>13.7847222222222</c:v>
                </c:pt>
                <c:pt idx="1986">
                  <c:v>13.7916666666666</c:v>
                </c:pt>
                <c:pt idx="1987">
                  <c:v>13.7986111111111</c:v>
                </c:pt>
                <c:pt idx="1988">
                  <c:v>13.8055555555555</c:v>
                </c:pt>
                <c:pt idx="1989">
                  <c:v>13.8125</c:v>
                </c:pt>
                <c:pt idx="1990">
                  <c:v>13.8194444444444</c:v>
                </c:pt>
                <c:pt idx="1991">
                  <c:v>13.8263888888888</c:v>
                </c:pt>
                <c:pt idx="1992">
                  <c:v>13.8333333333333</c:v>
                </c:pt>
                <c:pt idx="1993">
                  <c:v>13.8402777777777</c:v>
                </c:pt>
                <c:pt idx="1994">
                  <c:v>13.8472222222222</c:v>
                </c:pt>
                <c:pt idx="1995">
                  <c:v>13.8541666666666</c:v>
                </c:pt>
                <c:pt idx="1996">
                  <c:v>13.8611111111111</c:v>
                </c:pt>
                <c:pt idx="1997">
                  <c:v>13.8680555555555</c:v>
                </c:pt>
                <c:pt idx="1998">
                  <c:v>13.875</c:v>
                </c:pt>
                <c:pt idx="1999">
                  <c:v>13.8819444444444</c:v>
                </c:pt>
                <c:pt idx="2000">
                  <c:v>13.8888888888888</c:v>
                </c:pt>
                <c:pt idx="2001">
                  <c:v>13.8958333333333</c:v>
                </c:pt>
                <c:pt idx="2002">
                  <c:v>13.9027777777777</c:v>
                </c:pt>
                <c:pt idx="2003">
                  <c:v>13.9097222222222</c:v>
                </c:pt>
                <c:pt idx="2004">
                  <c:v>13.9166666666666</c:v>
                </c:pt>
                <c:pt idx="2005">
                  <c:v>13.9236111111111</c:v>
                </c:pt>
                <c:pt idx="2006">
                  <c:v>13.9305555555555</c:v>
                </c:pt>
                <c:pt idx="2007">
                  <c:v>13.9375</c:v>
                </c:pt>
                <c:pt idx="2008">
                  <c:v>13.9444444444444</c:v>
                </c:pt>
                <c:pt idx="2009">
                  <c:v>13.9513888888888</c:v>
                </c:pt>
                <c:pt idx="2010">
                  <c:v>13.9583333333333</c:v>
                </c:pt>
                <c:pt idx="2011">
                  <c:v>13.9652777777777</c:v>
                </c:pt>
                <c:pt idx="2012">
                  <c:v>13.9722222222222</c:v>
                </c:pt>
                <c:pt idx="2013">
                  <c:v>13.9791666666666</c:v>
                </c:pt>
                <c:pt idx="2014">
                  <c:v>13.9861111111111</c:v>
                </c:pt>
                <c:pt idx="2015">
                  <c:v>13.9930555555555</c:v>
                </c:pt>
                <c:pt idx="2016">
                  <c:v>14</c:v>
                </c:pt>
                <c:pt idx="2017">
                  <c:v>14.0069444444444</c:v>
                </c:pt>
                <c:pt idx="2018">
                  <c:v>14.0138888888888</c:v>
                </c:pt>
                <c:pt idx="2019">
                  <c:v>14.0208333333333</c:v>
                </c:pt>
                <c:pt idx="2020">
                  <c:v>14.0277777777777</c:v>
                </c:pt>
                <c:pt idx="2021">
                  <c:v>14.0347222222222</c:v>
                </c:pt>
                <c:pt idx="2022">
                  <c:v>14.0416666666666</c:v>
                </c:pt>
                <c:pt idx="2023">
                  <c:v>14.0486111111111</c:v>
                </c:pt>
                <c:pt idx="2024">
                  <c:v>14.0555555555555</c:v>
                </c:pt>
                <c:pt idx="2025">
                  <c:v>14.0625</c:v>
                </c:pt>
                <c:pt idx="2026">
                  <c:v>14.0694444444444</c:v>
                </c:pt>
                <c:pt idx="2027">
                  <c:v>14.0763888888888</c:v>
                </c:pt>
                <c:pt idx="2028">
                  <c:v>14.0833333333333</c:v>
                </c:pt>
                <c:pt idx="2029">
                  <c:v>14.0902777777777</c:v>
                </c:pt>
                <c:pt idx="2030">
                  <c:v>14.0972222222222</c:v>
                </c:pt>
                <c:pt idx="2031">
                  <c:v>14.1041666666666</c:v>
                </c:pt>
                <c:pt idx="2032">
                  <c:v>14.1111111111111</c:v>
                </c:pt>
                <c:pt idx="2033">
                  <c:v>14.1180555555555</c:v>
                </c:pt>
                <c:pt idx="2034">
                  <c:v>14.125</c:v>
                </c:pt>
                <c:pt idx="2035">
                  <c:v>14.1319444444444</c:v>
                </c:pt>
                <c:pt idx="2036">
                  <c:v>14.1388888888888</c:v>
                </c:pt>
                <c:pt idx="2037">
                  <c:v>14.1458333333333</c:v>
                </c:pt>
                <c:pt idx="2038">
                  <c:v>14.1527777777777</c:v>
                </c:pt>
                <c:pt idx="2039">
                  <c:v>14.1597222222222</c:v>
                </c:pt>
                <c:pt idx="2040">
                  <c:v>14.1666666666666</c:v>
                </c:pt>
                <c:pt idx="2041">
                  <c:v>14.1736111111111</c:v>
                </c:pt>
                <c:pt idx="2042">
                  <c:v>14.1805555555555</c:v>
                </c:pt>
                <c:pt idx="2043">
                  <c:v>14.1875</c:v>
                </c:pt>
                <c:pt idx="2044">
                  <c:v>14.1944444444444</c:v>
                </c:pt>
                <c:pt idx="2045">
                  <c:v>14.2013888888888</c:v>
                </c:pt>
                <c:pt idx="2046">
                  <c:v>14.2083333333333</c:v>
                </c:pt>
                <c:pt idx="2047">
                  <c:v>14.2152777777777</c:v>
                </c:pt>
                <c:pt idx="2048">
                  <c:v>14.2222222222222</c:v>
                </c:pt>
                <c:pt idx="2049">
                  <c:v>14.2291666666666</c:v>
                </c:pt>
                <c:pt idx="2050">
                  <c:v>14.2361111111111</c:v>
                </c:pt>
                <c:pt idx="2051">
                  <c:v>14.2430555555555</c:v>
                </c:pt>
                <c:pt idx="2052">
                  <c:v>14.25</c:v>
                </c:pt>
                <c:pt idx="2053">
                  <c:v>14.2569444444444</c:v>
                </c:pt>
                <c:pt idx="2054">
                  <c:v>14.2638888888888</c:v>
                </c:pt>
                <c:pt idx="2055">
                  <c:v>14.2708333333333</c:v>
                </c:pt>
                <c:pt idx="2056">
                  <c:v>14.2777777777777</c:v>
                </c:pt>
                <c:pt idx="2057">
                  <c:v>14.2847222222222</c:v>
                </c:pt>
                <c:pt idx="2058">
                  <c:v>14.2916666666666</c:v>
                </c:pt>
                <c:pt idx="2059">
                  <c:v>14.2986111111111</c:v>
                </c:pt>
                <c:pt idx="2060">
                  <c:v>14.3055555555555</c:v>
                </c:pt>
                <c:pt idx="2061">
                  <c:v>14.3125</c:v>
                </c:pt>
                <c:pt idx="2062">
                  <c:v>14.3194444444444</c:v>
                </c:pt>
                <c:pt idx="2063">
                  <c:v>14.3263888888888</c:v>
                </c:pt>
                <c:pt idx="2064">
                  <c:v>14.3333333333333</c:v>
                </c:pt>
                <c:pt idx="2065">
                  <c:v>14.3402777777777</c:v>
                </c:pt>
                <c:pt idx="2066">
                  <c:v>14.3472222222222</c:v>
                </c:pt>
                <c:pt idx="2067">
                  <c:v>14.3541666666666</c:v>
                </c:pt>
                <c:pt idx="2068">
                  <c:v>14.3611111111111</c:v>
                </c:pt>
                <c:pt idx="2069">
                  <c:v>14.3680555555555</c:v>
                </c:pt>
                <c:pt idx="2070">
                  <c:v>14.375</c:v>
                </c:pt>
                <c:pt idx="2071">
                  <c:v>14.3819444444444</c:v>
                </c:pt>
                <c:pt idx="2072">
                  <c:v>14.3888888888888</c:v>
                </c:pt>
                <c:pt idx="2073">
                  <c:v>14.3958333333333</c:v>
                </c:pt>
                <c:pt idx="2074">
                  <c:v>14.4027777777777</c:v>
                </c:pt>
                <c:pt idx="2075">
                  <c:v>14.4097222222222</c:v>
                </c:pt>
                <c:pt idx="2076">
                  <c:v>14.4166666666666</c:v>
                </c:pt>
                <c:pt idx="2077">
                  <c:v>14.4236111111111</c:v>
                </c:pt>
                <c:pt idx="2078">
                  <c:v>14.4305555555555</c:v>
                </c:pt>
                <c:pt idx="2079">
                  <c:v>14.4375</c:v>
                </c:pt>
                <c:pt idx="2080">
                  <c:v>14.4444444444444</c:v>
                </c:pt>
                <c:pt idx="2081">
                  <c:v>14.4513888888888</c:v>
                </c:pt>
                <c:pt idx="2082">
                  <c:v>14.4583333333333</c:v>
                </c:pt>
                <c:pt idx="2083">
                  <c:v>14.4652777777777</c:v>
                </c:pt>
                <c:pt idx="2084">
                  <c:v>14.4722222222222</c:v>
                </c:pt>
                <c:pt idx="2085">
                  <c:v>14.4791666666666</c:v>
                </c:pt>
                <c:pt idx="2086">
                  <c:v>14.4861111111111</c:v>
                </c:pt>
                <c:pt idx="2087">
                  <c:v>14.4930555555555</c:v>
                </c:pt>
                <c:pt idx="2088">
                  <c:v>14.5</c:v>
                </c:pt>
                <c:pt idx="2089">
                  <c:v>14.5069444444444</c:v>
                </c:pt>
                <c:pt idx="2090">
                  <c:v>14.5138888888888</c:v>
                </c:pt>
                <c:pt idx="2091">
                  <c:v>14.5208333333333</c:v>
                </c:pt>
                <c:pt idx="2092">
                  <c:v>14.5277777777777</c:v>
                </c:pt>
                <c:pt idx="2093">
                  <c:v>14.5347222222222</c:v>
                </c:pt>
                <c:pt idx="2094">
                  <c:v>14.5416666666666</c:v>
                </c:pt>
                <c:pt idx="2095">
                  <c:v>14.5486111111111</c:v>
                </c:pt>
                <c:pt idx="2096">
                  <c:v>14.5555555555555</c:v>
                </c:pt>
                <c:pt idx="2097">
                  <c:v>14.5625</c:v>
                </c:pt>
                <c:pt idx="2098">
                  <c:v>14.5694444444444</c:v>
                </c:pt>
                <c:pt idx="2099">
                  <c:v>14.5763888888888</c:v>
                </c:pt>
                <c:pt idx="2100">
                  <c:v>14.5833333333333</c:v>
                </c:pt>
                <c:pt idx="2101">
                  <c:v>14.5902777777777</c:v>
                </c:pt>
                <c:pt idx="2102">
                  <c:v>14.5972222222222</c:v>
                </c:pt>
                <c:pt idx="2103">
                  <c:v>14.6041666666666</c:v>
                </c:pt>
                <c:pt idx="2104">
                  <c:v>14.6111111111111</c:v>
                </c:pt>
                <c:pt idx="2105">
                  <c:v>14.6180555555555</c:v>
                </c:pt>
                <c:pt idx="2106">
                  <c:v>14.625</c:v>
                </c:pt>
                <c:pt idx="2107">
                  <c:v>14.6319444444444</c:v>
                </c:pt>
                <c:pt idx="2108">
                  <c:v>14.6388888888888</c:v>
                </c:pt>
                <c:pt idx="2109">
                  <c:v>14.6458333333333</c:v>
                </c:pt>
                <c:pt idx="2110">
                  <c:v>14.6527777777777</c:v>
                </c:pt>
                <c:pt idx="2111">
                  <c:v>14.6597222222222</c:v>
                </c:pt>
                <c:pt idx="2112">
                  <c:v>14.6666666666666</c:v>
                </c:pt>
                <c:pt idx="2113">
                  <c:v>14.6736111111111</c:v>
                </c:pt>
                <c:pt idx="2114">
                  <c:v>14.6805555555555</c:v>
                </c:pt>
                <c:pt idx="2115">
                  <c:v>14.6875</c:v>
                </c:pt>
                <c:pt idx="2116">
                  <c:v>14.6944444444444</c:v>
                </c:pt>
                <c:pt idx="2117">
                  <c:v>14.7013888888888</c:v>
                </c:pt>
                <c:pt idx="2118">
                  <c:v>14.7083333333333</c:v>
                </c:pt>
                <c:pt idx="2119">
                  <c:v>14.7152777777777</c:v>
                </c:pt>
                <c:pt idx="2120">
                  <c:v>14.7222222222222</c:v>
                </c:pt>
                <c:pt idx="2121">
                  <c:v>14.7291666666666</c:v>
                </c:pt>
                <c:pt idx="2122">
                  <c:v>14.7361111111111</c:v>
                </c:pt>
                <c:pt idx="2123">
                  <c:v>14.7430555555555</c:v>
                </c:pt>
                <c:pt idx="2124">
                  <c:v>14.75</c:v>
                </c:pt>
                <c:pt idx="2125">
                  <c:v>14.7569444444444</c:v>
                </c:pt>
                <c:pt idx="2126">
                  <c:v>14.7638888888888</c:v>
                </c:pt>
                <c:pt idx="2127">
                  <c:v>14.7708333333333</c:v>
                </c:pt>
                <c:pt idx="2128">
                  <c:v>14.7777777777777</c:v>
                </c:pt>
                <c:pt idx="2129">
                  <c:v>14.7847222222222</c:v>
                </c:pt>
                <c:pt idx="2130">
                  <c:v>14.7916666666666</c:v>
                </c:pt>
                <c:pt idx="2131">
                  <c:v>14.7986111111111</c:v>
                </c:pt>
                <c:pt idx="2132">
                  <c:v>14.8055555555555</c:v>
                </c:pt>
                <c:pt idx="2133">
                  <c:v>14.8125</c:v>
                </c:pt>
                <c:pt idx="2134">
                  <c:v>14.8194444444444</c:v>
                </c:pt>
                <c:pt idx="2135">
                  <c:v>14.8263888888888</c:v>
                </c:pt>
                <c:pt idx="2136">
                  <c:v>14.8333333333333</c:v>
                </c:pt>
                <c:pt idx="2137">
                  <c:v>14.8402777777777</c:v>
                </c:pt>
                <c:pt idx="2138">
                  <c:v>14.8472222222222</c:v>
                </c:pt>
                <c:pt idx="2139">
                  <c:v>14.8541666666666</c:v>
                </c:pt>
                <c:pt idx="2140">
                  <c:v>14.8611111111111</c:v>
                </c:pt>
                <c:pt idx="2141">
                  <c:v>14.8680555555555</c:v>
                </c:pt>
                <c:pt idx="2142">
                  <c:v>14.875</c:v>
                </c:pt>
                <c:pt idx="2143">
                  <c:v>14.8819444444444</c:v>
                </c:pt>
                <c:pt idx="2144">
                  <c:v>14.8888888888888</c:v>
                </c:pt>
                <c:pt idx="2145">
                  <c:v>14.8958333333333</c:v>
                </c:pt>
                <c:pt idx="2146">
                  <c:v>14.9027777777777</c:v>
                </c:pt>
                <c:pt idx="2147">
                  <c:v>14.9097222222222</c:v>
                </c:pt>
                <c:pt idx="2148">
                  <c:v>14.9166666666666</c:v>
                </c:pt>
                <c:pt idx="2149">
                  <c:v>14.9236111111111</c:v>
                </c:pt>
                <c:pt idx="2150">
                  <c:v>14.9305555555555</c:v>
                </c:pt>
                <c:pt idx="2151">
                  <c:v>14.9375</c:v>
                </c:pt>
                <c:pt idx="2152">
                  <c:v>14.9444444444444</c:v>
                </c:pt>
                <c:pt idx="2153">
                  <c:v>14.9513888888888</c:v>
                </c:pt>
                <c:pt idx="2154">
                  <c:v>14.9583333333333</c:v>
                </c:pt>
                <c:pt idx="2155">
                  <c:v>14.9652777777777</c:v>
                </c:pt>
                <c:pt idx="2156">
                  <c:v>14.9722222222222</c:v>
                </c:pt>
                <c:pt idx="2157">
                  <c:v>14.9791666666666</c:v>
                </c:pt>
                <c:pt idx="2158">
                  <c:v>14.9861111111111</c:v>
                </c:pt>
                <c:pt idx="2159">
                  <c:v>14.9930555555555</c:v>
                </c:pt>
                <c:pt idx="2160">
                  <c:v>15</c:v>
                </c:pt>
                <c:pt idx="2161">
                  <c:v>15.0069444444444</c:v>
                </c:pt>
                <c:pt idx="2162">
                  <c:v>15.0138888888888</c:v>
                </c:pt>
                <c:pt idx="2163">
                  <c:v>15.0208333333333</c:v>
                </c:pt>
                <c:pt idx="2164">
                  <c:v>15.0277777777777</c:v>
                </c:pt>
                <c:pt idx="2165">
                  <c:v>15.0347222222222</c:v>
                </c:pt>
                <c:pt idx="2166">
                  <c:v>15.0416666666666</c:v>
                </c:pt>
                <c:pt idx="2167">
                  <c:v>15.0486111111111</c:v>
                </c:pt>
                <c:pt idx="2168">
                  <c:v>15.0555555555555</c:v>
                </c:pt>
                <c:pt idx="2169">
                  <c:v>15.0625</c:v>
                </c:pt>
                <c:pt idx="2170">
                  <c:v>15.0694444444444</c:v>
                </c:pt>
                <c:pt idx="2171">
                  <c:v>15.0763888888888</c:v>
                </c:pt>
                <c:pt idx="2172">
                  <c:v>15.0833333333333</c:v>
                </c:pt>
                <c:pt idx="2173">
                  <c:v>15.0902777777777</c:v>
                </c:pt>
                <c:pt idx="2174">
                  <c:v>15.0972222222222</c:v>
                </c:pt>
                <c:pt idx="2175">
                  <c:v>15.1041666666666</c:v>
                </c:pt>
                <c:pt idx="2176">
                  <c:v>15.1111111111111</c:v>
                </c:pt>
                <c:pt idx="2177">
                  <c:v>15.1180555555555</c:v>
                </c:pt>
                <c:pt idx="2178">
                  <c:v>15.125</c:v>
                </c:pt>
                <c:pt idx="2179">
                  <c:v>15.1319444444444</c:v>
                </c:pt>
                <c:pt idx="2180">
                  <c:v>15.1388888888888</c:v>
                </c:pt>
                <c:pt idx="2181">
                  <c:v>15.1458333333333</c:v>
                </c:pt>
                <c:pt idx="2182">
                  <c:v>15.1527777777777</c:v>
                </c:pt>
                <c:pt idx="2183">
                  <c:v>15.1597222222222</c:v>
                </c:pt>
                <c:pt idx="2184">
                  <c:v>15.1666666666666</c:v>
                </c:pt>
                <c:pt idx="2185">
                  <c:v>15.1736111111111</c:v>
                </c:pt>
                <c:pt idx="2186">
                  <c:v>15.1805555555555</c:v>
                </c:pt>
                <c:pt idx="2187">
                  <c:v>15.1875</c:v>
                </c:pt>
                <c:pt idx="2188">
                  <c:v>15.1944444444444</c:v>
                </c:pt>
                <c:pt idx="2189">
                  <c:v>15.2013888888888</c:v>
                </c:pt>
                <c:pt idx="2190">
                  <c:v>15.2083333333333</c:v>
                </c:pt>
                <c:pt idx="2191">
                  <c:v>15.2152777777777</c:v>
                </c:pt>
                <c:pt idx="2192">
                  <c:v>15.2222222222222</c:v>
                </c:pt>
                <c:pt idx="2193">
                  <c:v>15.2291666666666</c:v>
                </c:pt>
                <c:pt idx="2194">
                  <c:v>15.2361111111111</c:v>
                </c:pt>
                <c:pt idx="2195">
                  <c:v>15.2430555555555</c:v>
                </c:pt>
                <c:pt idx="2196">
                  <c:v>15.25</c:v>
                </c:pt>
                <c:pt idx="2197">
                  <c:v>15.2569444444444</c:v>
                </c:pt>
                <c:pt idx="2198">
                  <c:v>15.2638888888888</c:v>
                </c:pt>
                <c:pt idx="2199">
                  <c:v>15.2708333333333</c:v>
                </c:pt>
                <c:pt idx="2200">
                  <c:v>15.2777777777777</c:v>
                </c:pt>
                <c:pt idx="2201">
                  <c:v>15.2847222222222</c:v>
                </c:pt>
                <c:pt idx="2202">
                  <c:v>15.2916666666666</c:v>
                </c:pt>
                <c:pt idx="2203">
                  <c:v>15.2986111111111</c:v>
                </c:pt>
                <c:pt idx="2204">
                  <c:v>15.3055555555555</c:v>
                </c:pt>
                <c:pt idx="2205">
                  <c:v>15.3125</c:v>
                </c:pt>
                <c:pt idx="2206">
                  <c:v>15.3194444444444</c:v>
                </c:pt>
                <c:pt idx="2207">
                  <c:v>15.3263888888888</c:v>
                </c:pt>
                <c:pt idx="2208">
                  <c:v>15.3333333333333</c:v>
                </c:pt>
                <c:pt idx="2209">
                  <c:v>15.3402777777777</c:v>
                </c:pt>
                <c:pt idx="2210">
                  <c:v>15.3472222222222</c:v>
                </c:pt>
                <c:pt idx="2211">
                  <c:v>15.3541666666666</c:v>
                </c:pt>
                <c:pt idx="2212">
                  <c:v>15.3611111111111</c:v>
                </c:pt>
                <c:pt idx="2213">
                  <c:v>15.3680555555555</c:v>
                </c:pt>
                <c:pt idx="2214">
                  <c:v>15.375</c:v>
                </c:pt>
                <c:pt idx="2215">
                  <c:v>15.3819444444444</c:v>
                </c:pt>
                <c:pt idx="2216">
                  <c:v>15.3888888888888</c:v>
                </c:pt>
                <c:pt idx="2217">
                  <c:v>15.3958333333333</c:v>
                </c:pt>
                <c:pt idx="2218">
                  <c:v>15.4027777777777</c:v>
                </c:pt>
                <c:pt idx="2219">
                  <c:v>15.4097222222222</c:v>
                </c:pt>
                <c:pt idx="2220">
                  <c:v>15.4166666666666</c:v>
                </c:pt>
                <c:pt idx="2221">
                  <c:v>15.4236111111111</c:v>
                </c:pt>
                <c:pt idx="2222">
                  <c:v>15.4305555555555</c:v>
                </c:pt>
                <c:pt idx="2223">
                  <c:v>15.4375</c:v>
                </c:pt>
                <c:pt idx="2224">
                  <c:v>15.4444444444444</c:v>
                </c:pt>
                <c:pt idx="2225">
                  <c:v>15.4513888888888</c:v>
                </c:pt>
                <c:pt idx="2226">
                  <c:v>15.4583333333333</c:v>
                </c:pt>
                <c:pt idx="2227">
                  <c:v>15.4652777777777</c:v>
                </c:pt>
                <c:pt idx="2228">
                  <c:v>15.4722222222222</c:v>
                </c:pt>
                <c:pt idx="2229">
                  <c:v>15.4791666666666</c:v>
                </c:pt>
                <c:pt idx="2230">
                  <c:v>15.4861111111111</c:v>
                </c:pt>
                <c:pt idx="2231">
                  <c:v>15.4930555555555</c:v>
                </c:pt>
                <c:pt idx="2232">
                  <c:v>15.5</c:v>
                </c:pt>
                <c:pt idx="2233">
                  <c:v>15.5069444444444</c:v>
                </c:pt>
                <c:pt idx="2234">
                  <c:v>15.5138888888888</c:v>
                </c:pt>
                <c:pt idx="2235">
                  <c:v>15.5208333333333</c:v>
                </c:pt>
                <c:pt idx="2236">
                  <c:v>15.5277777777777</c:v>
                </c:pt>
                <c:pt idx="2237">
                  <c:v>15.5347222222222</c:v>
                </c:pt>
                <c:pt idx="2238">
                  <c:v>15.5416666666666</c:v>
                </c:pt>
                <c:pt idx="2239">
                  <c:v>15.5486111111111</c:v>
                </c:pt>
                <c:pt idx="2240">
                  <c:v>15.5555555555555</c:v>
                </c:pt>
                <c:pt idx="2241">
                  <c:v>15.5625</c:v>
                </c:pt>
                <c:pt idx="2242">
                  <c:v>15.5694444444444</c:v>
                </c:pt>
                <c:pt idx="2243">
                  <c:v>15.5763888888888</c:v>
                </c:pt>
                <c:pt idx="2244">
                  <c:v>15.5833333333333</c:v>
                </c:pt>
                <c:pt idx="2245">
                  <c:v>15.5902777777777</c:v>
                </c:pt>
                <c:pt idx="2246">
                  <c:v>15.5972222222222</c:v>
                </c:pt>
                <c:pt idx="2247">
                  <c:v>15.6041666666666</c:v>
                </c:pt>
                <c:pt idx="2248">
                  <c:v>15.6111111111111</c:v>
                </c:pt>
                <c:pt idx="2249">
                  <c:v>15.6180555555555</c:v>
                </c:pt>
                <c:pt idx="2250">
                  <c:v>15.625</c:v>
                </c:pt>
                <c:pt idx="2251">
                  <c:v>15.6319444444444</c:v>
                </c:pt>
                <c:pt idx="2252">
                  <c:v>15.6388888888888</c:v>
                </c:pt>
                <c:pt idx="2253">
                  <c:v>15.6458333333333</c:v>
                </c:pt>
                <c:pt idx="2254">
                  <c:v>15.6527777777777</c:v>
                </c:pt>
                <c:pt idx="2255">
                  <c:v>15.6597222222222</c:v>
                </c:pt>
                <c:pt idx="2256">
                  <c:v>15.6666666666666</c:v>
                </c:pt>
                <c:pt idx="2257">
                  <c:v>15.6736111111111</c:v>
                </c:pt>
                <c:pt idx="2258">
                  <c:v>15.6805555555555</c:v>
                </c:pt>
                <c:pt idx="2259">
                  <c:v>15.6875</c:v>
                </c:pt>
                <c:pt idx="2260">
                  <c:v>15.6944444444444</c:v>
                </c:pt>
                <c:pt idx="2261">
                  <c:v>15.7013888888888</c:v>
                </c:pt>
                <c:pt idx="2262">
                  <c:v>15.7083333333333</c:v>
                </c:pt>
                <c:pt idx="2263">
                  <c:v>15.7152777777777</c:v>
                </c:pt>
                <c:pt idx="2264">
                  <c:v>15.7222222222222</c:v>
                </c:pt>
                <c:pt idx="2265">
                  <c:v>15.7291666666666</c:v>
                </c:pt>
                <c:pt idx="2266">
                  <c:v>15.7361111111111</c:v>
                </c:pt>
                <c:pt idx="2267">
                  <c:v>15.7430555555555</c:v>
                </c:pt>
                <c:pt idx="2268">
                  <c:v>15.75</c:v>
                </c:pt>
                <c:pt idx="2269">
                  <c:v>15.7569444444444</c:v>
                </c:pt>
                <c:pt idx="2270">
                  <c:v>15.7638888888888</c:v>
                </c:pt>
                <c:pt idx="2271">
                  <c:v>15.7708333333333</c:v>
                </c:pt>
                <c:pt idx="2272">
                  <c:v>15.7777777777777</c:v>
                </c:pt>
                <c:pt idx="2273">
                  <c:v>15.7847222222222</c:v>
                </c:pt>
                <c:pt idx="2274">
                  <c:v>15.7916666666666</c:v>
                </c:pt>
                <c:pt idx="2275">
                  <c:v>15.7986111111111</c:v>
                </c:pt>
                <c:pt idx="2276">
                  <c:v>15.8055555555555</c:v>
                </c:pt>
                <c:pt idx="2277">
                  <c:v>15.8125</c:v>
                </c:pt>
                <c:pt idx="2278">
                  <c:v>15.8194444444444</c:v>
                </c:pt>
                <c:pt idx="2279">
                  <c:v>15.8263888888888</c:v>
                </c:pt>
                <c:pt idx="2280">
                  <c:v>15.8333333333333</c:v>
                </c:pt>
                <c:pt idx="2281">
                  <c:v>15.8402777777777</c:v>
                </c:pt>
                <c:pt idx="2282">
                  <c:v>15.8472222222222</c:v>
                </c:pt>
                <c:pt idx="2283">
                  <c:v>15.8541666666666</c:v>
                </c:pt>
                <c:pt idx="2284">
                  <c:v>15.8611111111111</c:v>
                </c:pt>
                <c:pt idx="2285">
                  <c:v>15.8680555555555</c:v>
                </c:pt>
                <c:pt idx="2286">
                  <c:v>15.875</c:v>
                </c:pt>
                <c:pt idx="2287">
                  <c:v>15.8819444444444</c:v>
                </c:pt>
                <c:pt idx="2288">
                  <c:v>15.8888888888888</c:v>
                </c:pt>
                <c:pt idx="2289">
                  <c:v>15.8958333333333</c:v>
                </c:pt>
                <c:pt idx="2290">
                  <c:v>15.9027777777777</c:v>
                </c:pt>
                <c:pt idx="2291">
                  <c:v>15.9097222222222</c:v>
                </c:pt>
                <c:pt idx="2292">
                  <c:v>15.9166666666666</c:v>
                </c:pt>
                <c:pt idx="2293">
                  <c:v>15.9236111111111</c:v>
                </c:pt>
                <c:pt idx="2294">
                  <c:v>15.9305555555555</c:v>
                </c:pt>
                <c:pt idx="2295">
                  <c:v>15.9375</c:v>
                </c:pt>
                <c:pt idx="2296">
                  <c:v>15.9444444444444</c:v>
                </c:pt>
                <c:pt idx="2297">
                  <c:v>15.9513888888888</c:v>
                </c:pt>
                <c:pt idx="2298">
                  <c:v>15.9583333333333</c:v>
                </c:pt>
                <c:pt idx="2299">
                  <c:v>15.9652777777777</c:v>
                </c:pt>
                <c:pt idx="2300">
                  <c:v>15.9722222222222</c:v>
                </c:pt>
                <c:pt idx="2301">
                  <c:v>15.9791666666666</c:v>
                </c:pt>
                <c:pt idx="2302">
                  <c:v>15.9861111111111</c:v>
                </c:pt>
                <c:pt idx="2303">
                  <c:v>15.9930555555555</c:v>
                </c:pt>
                <c:pt idx="2304">
                  <c:v>16</c:v>
                </c:pt>
                <c:pt idx="2305">
                  <c:v>16.0069444444444</c:v>
                </c:pt>
                <c:pt idx="2306">
                  <c:v>16.0138888888888</c:v>
                </c:pt>
                <c:pt idx="2307">
                  <c:v>16.0208333333333</c:v>
                </c:pt>
                <c:pt idx="2308">
                  <c:v>16.0277777777777</c:v>
                </c:pt>
                <c:pt idx="2309">
                  <c:v>16.0347222222222</c:v>
                </c:pt>
                <c:pt idx="2310">
                  <c:v>16.0416666666666</c:v>
                </c:pt>
                <c:pt idx="2311">
                  <c:v>16.0486111111111</c:v>
                </c:pt>
                <c:pt idx="2312">
                  <c:v>16.0555555555555</c:v>
                </c:pt>
                <c:pt idx="2313">
                  <c:v>16.0625</c:v>
                </c:pt>
                <c:pt idx="2314">
                  <c:v>16.0694444444444</c:v>
                </c:pt>
                <c:pt idx="2315">
                  <c:v>16.0763888888888</c:v>
                </c:pt>
                <c:pt idx="2316">
                  <c:v>16.0833333333333</c:v>
                </c:pt>
                <c:pt idx="2317">
                  <c:v>16.0902777777777</c:v>
                </c:pt>
                <c:pt idx="2318">
                  <c:v>16.0972222222222</c:v>
                </c:pt>
                <c:pt idx="2319">
                  <c:v>16.1041666666666</c:v>
                </c:pt>
                <c:pt idx="2320">
                  <c:v>16.1111111111111</c:v>
                </c:pt>
                <c:pt idx="2321">
                  <c:v>16.1180555555555</c:v>
                </c:pt>
                <c:pt idx="2322">
                  <c:v>16.125</c:v>
                </c:pt>
                <c:pt idx="2323">
                  <c:v>16.1319444444444</c:v>
                </c:pt>
                <c:pt idx="2324">
                  <c:v>16.1388888888888</c:v>
                </c:pt>
                <c:pt idx="2325">
                  <c:v>16.1458333333333</c:v>
                </c:pt>
                <c:pt idx="2326">
                  <c:v>16.1527777777777</c:v>
                </c:pt>
                <c:pt idx="2327">
                  <c:v>16.1597222222222</c:v>
                </c:pt>
                <c:pt idx="2328">
                  <c:v>16.1666666666666</c:v>
                </c:pt>
                <c:pt idx="2329">
                  <c:v>16.1736111111111</c:v>
                </c:pt>
                <c:pt idx="2330">
                  <c:v>16.1805555555555</c:v>
                </c:pt>
                <c:pt idx="2331">
                  <c:v>16.1875</c:v>
                </c:pt>
                <c:pt idx="2332">
                  <c:v>16.1944444444444</c:v>
                </c:pt>
                <c:pt idx="2333">
                  <c:v>16.2013888888888</c:v>
                </c:pt>
                <c:pt idx="2334">
                  <c:v>16.2083333333333</c:v>
                </c:pt>
                <c:pt idx="2335">
                  <c:v>16.2152777777777</c:v>
                </c:pt>
                <c:pt idx="2336">
                  <c:v>16.2222222222222</c:v>
                </c:pt>
                <c:pt idx="2337">
                  <c:v>16.2291666666666</c:v>
                </c:pt>
                <c:pt idx="2338">
                  <c:v>16.2361111111111</c:v>
                </c:pt>
                <c:pt idx="2339">
                  <c:v>16.2430555555555</c:v>
                </c:pt>
                <c:pt idx="2340">
                  <c:v>16.25</c:v>
                </c:pt>
                <c:pt idx="2341">
                  <c:v>16.2569444444444</c:v>
                </c:pt>
                <c:pt idx="2342">
                  <c:v>16.2638888888888</c:v>
                </c:pt>
                <c:pt idx="2343">
                  <c:v>16.2708333333333</c:v>
                </c:pt>
                <c:pt idx="2344">
                  <c:v>16.2777777777777</c:v>
                </c:pt>
                <c:pt idx="2345">
                  <c:v>16.2847222222222</c:v>
                </c:pt>
                <c:pt idx="2346">
                  <c:v>16.2916666666666</c:v>
                </c:pt>
                <c:pt idx="2347">
                  <c:v>16.2986111111111</c:v>
                </c:pt>
                <c:pt idx="2348">
                  <c:v>16.3055555555555</c:v>
                </c:pt>
                <c:pt idx="2349">
                  <c:v>16.3125</c:v>
                </c:pt>
                <c:pt idx="2350">
                  <c:v>16.3194444444444</c:v>
                </c:pt>
                <c:pt idx="2351">
                  <c:v>16.3263888888888</c:v>
                </c:pt>
                <c:pt idx="2352">
                  <c:v>16.3333333333333</c:v>
                </c:pt>
                <c:pt idx="2353">
                  <c:v>16.3402777777777</c:v>
                </c:pt>
                <c:pt idx="2354">
                  <c:v>16.3472222222222</c:v>
                </c:pt>
                <c:pt idx="2355">
                  <c:v>16.3541666666666</c:v>
                </c:pt>
                <c:pt idx="2356">
                  <c:v>16.3611111111111</c:v>
                </c:pt>
                <c:pt idx="2357">
                  <c:v>16.3680555555555</c:v>
                </c:pt>
                <c:pt idx="2358">
                  <c:v>16.375</c:v>
                </c:pt>
                <c:pt idx="2359">
                  <c:v>16.3819444444444</c:v>
                </c:pt>
                <c:pt idx="2360">
                  <c:v>16.3888888888888</c:v>
                </c:pt>
                <c:pt idx="2361">
                  <c:v>16.3958333333333</c:v>
                </c:pt>
                <c:pt idx="2362">
                  <c:v>16.4027777777777</c:v>
                </c:pt>
                <c:pt idx="2363">
                  <c:v>16.4097222222222</c:v>
                </c:pt>
                <c:pt idx="2364">
                  <c:v>16.4166666666666</c:v>
                </c:pt>
                <c:pt idx="2365">
                  <c:v>16.4236111111111</c:v>
                </c:pt>
                <c:pt idx="2366">
                  <c:v>16.4305555555555</c:v>
                </c:pt>
                <c:pt idx="2367">
                  <c:v>16.4375</c:v>
                </c:pt>
                <c:pt idx="2368">
                  <c:v>16.4444444444444</c:v>
                </c:pt>
                <c:pt idx="2369">
                  <c:v>16.4513888888888</c:v>
                </c:pt>
                <c:pt idx="2370">
                  <c:v>16.4583333333333</c:v>
                </c:pt>
                <c:pt idx="2371">
                  <c:v>16.4652777777777</c:v>
                </c:pt>
                <c:pt idx="2372">
                  <c:v>16.4722222222222</c:v>
                </c:pt>
                <c:pt idx="2373">
                  <c:v>16.4791666666666</c:v>
                </c:pt>
                <c:pt idx="2374">
                  <c:v>16.4861111111111</c:v>
                </c:pt>
                <c:pt idx="2375">
                  <c:v>16.4930555555555</c:v>
                </c:pt>
                <c:pt idx="2376">
                  <c:v>16.5</c:v>
                </c:pt>
                <c:pt idx="2377">
                  <c:v>16.5069444444444</c:v>
                </c:pt>
                <c:pt idx="2378">
                  <c:v>16.5138888888888</c:v>
                </c:pt>
                <c:pt idx="2379">
                  <c:v>16.5208333333333</c:v>
                </c:pt>
                <c:pt idx="2380">
                  <c:v>16.5277777777777</c:v>
                </c:pt>
                <c:pt idx="2381">
                  <c:v>16.5347222222222</c:v>
                </c:pt>
                <c:pt idx="2382">
                  <c:v>16.5416666666666</c:v>
                </c:pt>
                <c:pt idx="2383">
                  <c:v>16.5486111111111</c:v>
                </c:pt>
                <c:pt idx="2384">
                  <c:v>16.5555555555555</c:v>
                </c:pt>
                <c:pt idx="2385">
                  <c:v>16.5625</c:v>
                </c:pt>
                <c:pt idx="2386">
                  <c:v>16.5694444444444</c:v>
                </c:pt>
                <c:pt idx="2387">
                  <c:v>16.5763888888888</c:v>
                </c:pt>
                <c:pt idx="2388">
                  <c:v>16.5833333333333</c:v>
                </c:pt>
                <c:pt idx="2389">
                  <c:v>16.5902777777777</c:v>
                </c:pt>
                <c:pt idx="2390">
                  <c:v>16.5972222222222</c:v>
                </c:pt>
                <c:pt idx="2391">
                  <c:v>16.6041666666666</c:v>
                </c:pt>
                <c:pt idx="2392">
                  <c:v>16.6111111111111</c:v>
                </c:pt>
                <c:pt idx="2393">
                  <c:v>16.6180555555555</c:v>
                </c:pt>
                <c:pt idx="2394">
                  <c:v>16.625</c:v>
                </c:pt>
                <c:pt idx="2395">
                  <c:v>16.6319444444444</c:v>
                </c:pt>
                <c:pt idx="2396">
                  <c:v>16.6388888888888</c:v>
                </c:pt>
                <c:pt idx="2397">
                  <c:v>16.6458333333333</c:v>
                </c:pt>
                <c:pt idx="2398">
                  <c:v>16.6527777777777</c:v>
                </c:pt>
                <c:pt idx="2399">
                  <c:v>16.6597222222222</c:v>
                </c:pt>
                <c:pt idx="2400">
                  <c:v>16.6666666666666</c:v>
                </c:pt>
                <c:pt idx="2401">
                  <c:v>16.6736111111111</c:v>
                </c:pt>
                <c:pt idx="2402">
                  <c:v>16.6805555555555</c:v>
                </c:pt>
                <c:pt idx="2403">
                  <c:v>16.6875</c:v>
                </c:pt>
                <c:pt idx="2404">
                  <c:v>16.6944444444444</c:v>
                </c:pt>
                <c:pt idx="2405">
                  <c:v>16.7013888888888</c:v>
                </c:pt>
                <c:pt idx="2406">
                  <c:v>16.7083333333333</c:v>
                </c:pt>
                <c:pt idx="2407">
                  <c:v>16.7152777777777</c:v>
                </c:pt>
                <c:pt idx="2408">
                  <c:v>16.7222222222222</c:v>
                </c:pt>
                <c:pt idx="2409">
                  <c:v>16.7291666666666</c:v>
                </c:pt>
                <c:pt idx="2410">
                  <c:v>16.7361111111111</c:v>
                </c:pt>
                <c:pt idx="2411">
                  <c:v>16.7430555555555</c:v>
                </c:pt>
                <c:pt idx="2412">
                  <c:v>16.75</c:v>
                </c:pt>
                <c:pt idx="2413">
                  <c:v>16.7569444444444</c:v>
                </c:pt>
                <c:pt idx="2414">
                  <c:v>16.7638888888888</c:v>
                </c:pt>
                <c:pt idx="2415">
                  <c:v>16.7708333333333</c:v>
                </c:pt>
                <c:pt idx="2416">
                  <c:v>16.7777777777777</c:v>
                </c:pt>
                <c:pt idx="2417">
                  <c:v>16.7847222222222</c:v>
                </c:pt>
                <c:pt idx="2418">
                  <c:v>16.7916666666666</c:v>
                </c:pt>
                <c:pt idx="2419">
                  <c:v>16.7986111111111</c:v>
                </c:pt>
                <c:pt idx="2420">
                  <c:v>16.8055555555555</c:v>
                </c:pt>
                <c:pt idx="2421">
                  <c:v>16.8125</c:v>
                </c:pt>
                <c:pt idx="2422">
                  <c:v>16.8194444444444</c:v>
                </c:pt>
                <c:pt idx="2423">
                  <c:v>16.8263888888888</c:v>
                </c:pt>
                <c:pt idx="2424">
                  <c:v>16.8333333333333</c:v>
                </c:pt>
                <c:pt idx="2425">
                  <c:v>16.8402777777777</c:v>
                </c:pt>
                <c:pt idx="2426">
                  <c:v>16.8472222222222</c:v>
                </c:pt>
                <c:pt idx="2427">
                  <c:v>16.8541666666666</c:v>
                </c:pt>
                <c:pt idx="2428">
                  <c:v>16.8611111111111</c:v>
                </c:pt>
                <c:pt idx="2429">
                  <c:v>16.8680555555555</c:v>
                </c:pt>
                <c:pt idx="2430">
                  <c:v>16.875</c:v>
                </c:pt>
                <c:pt idx="2431">
                  <c:v>16.8819444444444</c:v>
                </c:pt>
                <c:pt idx="2432">
                  <c:v>16.8888888888888</c:v>
                </c:pt>
                <c:pt idx="2433">
                  <c:v>16.8958333333333</c:v>
                </c:pt>
                <c:pt idx="2434">
                  <c:v>16.9027777777777</c:v>
                </c:pt>
                <c:pt idx="2435">
                  <c:v>16.9097222222222</c:v>
                </c:pt>
                <c:pt idx="2436">
                  <c:v>16.9166666666666</c:v>
                </c:pt>
                <c:pt idx="2437">
                  <c:v>16.9236111111111</c:v>
                </c:pt>
                <c:pt idx="2438">
                  <c:v>16.9305555555555</c:v>
                </c:pt>
                <c:pt idx="2439">
                  <c:v>16.9375</c:v>
                </c:pt>
                <c:pt idx="2440">
                  <c:v>16.9444444444444</c:v>
                </c:pt>
                <c:pt idx="2441">
                  <c:v>16.9513888888888</c:v>
                </c:pt>
                <c:pt idx="2442">
                  <c:v>16.9583333333333</c:v>
                </c:pt>
                <c:pt idx="2443">
                  <c:v>16.9652777777777</c:v>
                </c:pt>
                <c:pt idx="2444">
                  <c:v>16.9722222222222</c:v>
                </c:pt>
                <c:pt idx="2445">
                  <c:v>16.9791666666666</c:v>
                </c:pt>
                <c:pt idx="2446">
                  <c:v>16.9861111111111</c:v>
                </c:pt>
                <c:pt idx="2447">
                  <c:v>16.9930555555555</c:v>
                </c:pt>
                <c:pt idx="2448">
                  <c:v>17</c:v>
                </c:pt>
                <c:pt idx="2449">
                  <c:v>17.0069444444444</c:v>
                </c:pt>
                <c:pt idx="2450">
                  <c:v>17.0138888888888</c:v>
                </c:pt>
                <c:pt idx="2451">
                  <c:v>17.0208333333333</c:v>
                </c:pt>
                <c:pt idx="2452">
                  <c:v>17.0277777777777</c:v>
                </c:pt>
                <c:pt idx="2453">
                  <c:v>17.0347222222222</c:v>
                </c:pt>
                <c:pt idx="2454">
                  <c:v>17.0416666666666</c:v>
                </c:pt>
                <c:pt idx="2455">
                  <c:v>17.0486111111111</c:v>
                </c:pt>
                <c:pt idx="2456">
                  <c:v>17.0555555555555</c:v>
                </c:pt>
                <c:pt idx="2457">
                  <c:v>17.0625</c:v>
                </c:pt>
                <c:pt idx="2458">
                  <c:v>17.0694444444444</c:v>
                </c:pt>
                <c:pt idx="2459">
                  <c:v>17.0763888888888</c:v>
                </c:pt>
                <c:pt idx="2460">
                  <c:v>17.0833333333333</c:v>
                </c:pt>
                <c:pt idx="2461">
                  <c:v>17.0902777777777</c:v>
                </c:pt>
                <c:pt idx="2462">
                  <c:v>17.0972222222222</c:v>
                </c:pt>
                <c:pt idx="2463">
                  <c:v>17.1041666666666</c:v>
                </c:pt>
                <c:pt idx="2464">
                  <c:v>17.1111111111111</c:v>
                </c:pt>
                <c:pt idx="2465">
                  <c:v>17.1180555555555</c:v>
                </c:pt>
                <c:pt idx="2466">
                  <c:v>17.125</c:v>
                </c:pt>
                <c:pt idx="2467">
                  <c:v>17.1319444444444</c:v>
                </c:pt>
                <c:pt idx="2468">
                  <c:v>17.1388888888888</c:v>
                </c:pt>
                <c:pt idx="2469">
                  <c:v>17.1458333333333</c:v>
                </c:pt>
                <c:pt idx="2470">
                  <c:v>17.1527777777777</c:v>
                </c:pt>
                <c:pt idx="2471">
                  <c:v>17.1597222222222</c:v>
                </c:pt>
                <c:pt idx="2472">
                  <c:v>17.1666666666666</c:v>
                </c:pt>
                <c:pt idx="2473">
                  <c:v>17.1736111111111</c:v>
                </c:pt>
                <c:pt idx="2474">
                  <c:v>17.1805555555555</c:v>
                </c:pt>
                <c:pt idx="2475">
                  <c:v>17.1875</c:v>
                </c:pt>
                <c:pt idx="2476">
                  <c:v>17.1944444444444</c:v>
                </c:pt>
                <c:pt idx="2477">
                  <c:v>17.2013888888888</c:v>
                </c:pt>
                <c:pt idx="2478">
                  <c:v>17.2083333333333</c:v>
                </c:pt>
                <c:pt idx="2479">
                  <c:v>17.2152777777777</c:v>
                </c:pt>
                <c:pt idx="2480">
                  <c:v>17.2222222222222</c:v>
                </c:pt>
                <c:pt idx="2481">
                  <c:v>17.2291666666666</c:v>
                </c:pt>
                <c:pt idx="2482">
                  <c:v>17.2361111111111</c:v>
                </c:pt>
                <c:pt idx="2483">
                  <c:v>17.2430555555555</c:v>
                </c:pt>
                <c:pt idx="2484">
                  <c:v>17.25</c:v>
                </c:pt>
                <c:pt idx="2485">
                  <c:v>17.2569444444444</c:v>
                </c:pt>
                <c:pt idx="2486">
                  <c:v>17.2638888888888</c:v>
                </c:pt>
                <c:pt idx="2487">
                  <c:v>17.2708333333333</c:v>
                </c:pt>
                <c:pt idx="2488">
                  <c:v>17.2777777777777</c:v>
                </c:pt>
                <c:pt idx="2489">
                  <c:v>17.2847222222222</c:v>
                </c:pt>
                <c:pt idx="2490">
                  <c:v>17.2916666666666</c:v>
                </c:pt>
                <c:pt idx="2491">
                  <c:v>17.2986111111111</c:v>
                </c:pt>
                <c:pt idx="2492">
                  <c:v>17.3055555555555</c:v>
                </c:pt>
                <c:pt idx="2493">
                  <c:v>17.3125</c:v>
                </c:pt>
                <c:pt idx="2494">
                  <c:v>17.3194444444444</c:v>
                </c:pt>
                <c:pt idx="2495">
                  <c:v>17.3263888888888</c:v>
                </c:pt>
                <c:pt idx="2496">
                  <c:v>17.3333333333333</c:v>
                </c:pt>
                <c:pt idx="2497">
                  <c:v>17.3402777777777</c:v>
                </c:pt>
                <c:pt idx="2498">
                  <c:v>17.3472222222222</c:v>
                </c:pt>
                <c:pt idx="2499">
                  <c:v>17.3541666666666</c:v>
                </c:pt>
                <c:pt idx="2500">
                  <c:v>17.3611111111111</c:v>
                </c:pt>
                <c:pt idx="2501">
                  <c:v>17.3680555555555</c:v>
                </c:pt>
                <c:pt idx="2502">
                  <c:v>17.375</c:v>
                </c:pt>
                <c:pt idx="2503">
                  <c:v>17.3819444444444</c:v>
                </c:pt>
                <c:pt idx="2504">
                  <c:v>17.3888888888888</c:v>
                </c:pt>
                <c:pt idx="2505">
                  <c:v>17.3958333333333</c:v>
                </c:pt>
                <c:pt idx="2506">
                  <c:v>17.4027777777777</c:v>
                </c:pt>
                <c:pt idx="2507">
                  <c:v>17.4097222222222</c:v>
                </c:pt>
                <c:pt idx="2508">
                  <c:v>17.4166666666666</c:v>
                </c:pt>
                <c:pt idx="2509">
                  <c:v>17.4236111111111</c:v>
                </c:pt>
                <c:pt idx="2510">
                  <c:v>17.4305555555555</c:v>
                </c:pt>
                <c:pt idx="2511">
                  <c:v>17.4375</c:v>
                </c:pt>
                <c:pt idx="2512">
                  <c:v>17.4444444444444</c:v>
                </c:pt>
                <c:pt idx="2513">
                  <c:v>17.4513888888888</c:v>
                </c:pt>
                <c:pt idx="2514">
                  <c:v>17.4583333333333</c:v>
                </c:pt>
                <c:pt idx="2515">
                  <c:v>17.4652777777777</c:v>
                </c:pt>
                <c:pt idx="2516">
                  <c:v>17.4722222222222</c:v>
                </c:pt>
                <c:pt idx="2517">
                  <c:v>17.4791666666666</c:v>
                </c:pt>
                <c:pt idx="2518">
                  <c:v>17.4861111111111</c:v>
                </c:pt>
                <c:pt idx="2519">
                  <c:v>17.4930555555555</c:v>
                </c:pt>
                <c:pt idx="2520">
                  <c:v>17.5</c:v>
                </c:pt>
                <c:pt idx="2521">
                  <c:v>17.5069444444444</c:v>
                </c:pt>
                <c:pt idx="2522">
                  <c:v>17.5138888888888</c:v>
                </c:pt>
                <c:pt idx="2523">
                  <c:v>17.5208333333333</c:v>
                </c:pt>
                <c:pt idx="2524">
                  <c:v>17.5277777777777</c:v>
                </c:pt>
                <c:pt idx="2525">
                  <c:v>17.5347222222222</c:v>
                </c:pt>
                <c:pt idx="2526">
                  <c:v>17.5416666666666</c:v>
                </c:pt>
                <c:pt idx="2527">
                  <c:v>17.5486111111111</c:v>
                </c:pt>
                <c:pt idx="2528">
                  <c:v>17.5555555555555</c:v>
                </c:pt>
                <c:pt idx="2529">
                  <c:v>17.5625</c:v>
                </c:pt>
                <c:pt idx="2530">
                  <c:v>17.5694444444444</c:v>
                </c:pt>
                <c:pt idx="2531">
                  <c:v>17.5763888888888</c:v>
                </c:pt>
                <c:pt idx="2532">
                  <c:v>17.5833333333333</c:v>
                </c:pt>
                <c:pt idx="2533">
                  <c:v>17.5902777777777</c:v>
                </c:pt>
                <c:pt idx="2534">
                  <c:v>17.5972222222222</c:v>
                </c:pt>
                <c:pt idx="2535">
                  <c:v>17.6041666666666</c:v>
                </c:pt>
                <c:pt idx="2536">
                  <c:v>17.6111111111111</c:v>
                </c:pt>
                <c:pt idx="2537">
                  <c:v>17.6180555555555</c:v>
                </c:pt>
                <c:pt idx="2538">
                  <c:v>17.625</c:v>
                </c:pt>
                <c:pt idx="2539">
                  <c:v>17.6319444444444</c:v>
                </c:pt>
                <c:pt idx="2540">
                  <c:v>17.6388888888888</c:v>
                </c:pt>
                <c:pt idx="2541">
                  <c:v>17.6458333333333</c:v>
                </c:pt>
                <c:pt idx="2542">
                  <c:v>17.6527777777777</c:v>
                </c:pt>
                <c:pt idx="2543">
                  <c:v>17.6597222222222</c:v>
                </c:pt>
                <c:pt idx="2544">
                  <c:v>17.6666666666666</c:v>
                </c:pt>
                <c:pt idx="2545">
                  <c:v>17.6736111111111</c:v>
                </c:pt>
                <c:pt idx="2546">
                  <c:v>17.6805555555555</c:v>
                </c:pt>
                <c:pt idx="2547">
                  <c:v>17.6875</c:v>
                </c:pt>
                <c:pt idx="2548">
                  <c:v>17.6944444444444</c:v>
                </c:pt>
                <c:pt idx="2549">
                  <c:v>17.7013888888888</c:v>
                </c:pt>
                <c:pt idx="2550">
                  <c:v>17.7083333333333</c:v>
                </c:pt>
                <c:pt idx="2551">
                  <c:v>17.7152777777777</c:v>
                </c:pt>
                <c:pt idx="2552">
                  <c:v>17.7222222222222</c:v>
                </c:pt>
                <c:pt idx="2553">
                  <c:v>17.7291666666666</c:v>
                </c:pt>
                <c:pt idx="2554">
                  <c:v>17.7361111111111</c:v>
                </c:pt>
                <c:pt idx="2555">
                  <c:v>17.7430555555555</c:v>
                </c:pt>
                <c:pt idx="2556">
                  <c:v>17.75</c:v>
                </c:pt>
                <c:pt idx="2557">
                  <c:v>17.7569444444444</c:v>
                </c:pt>
                <c:pt idx="2558">
                  <c:v>17.7638888888888</c:v>
                </c:pt>
                <c:pt idx="2559">
                  <c:v>17.7708333333333</c:v>
                </c:pt>
                <c:pt idx="2560">
                  <c:v>17.7777777777777</c:v>
                </c:pt>
                <c:pt idx="2561">
                  <c:v>17.7847222222222</c:v>
                </c:pt>
                <c:pt idx="2562">
                  <c:v>17.7916666666666</c:v>
                </c:pt>
                <c:pt idx="2563">
                  <c:v>17.7986111111111</c:v>
                </c:pt>
                <c:pt idx="2564">
                  <c:v>17.8055555555555</c:v>
                </c:pt>
                <c:pt idx="2565">
                  <c:v>17.8125</c:v>
                </c:pt>
                <c:pt idx="2566">
                  <c:v>17.8194444444444</c:v>
                </c:pt>
                <c:pt idx="2567">
                  <c:v>17.8263888888888</c:v>
                </c:pt>
                <c:pt idx="2568">
                  <c:v>17.8333333333333</c:v>
                </c:pt>
                <c:pt idx="2569">
                  <c:v>17.8402777777777</c:v>
                </c:pt>
                <c:pt idx="2570">
                  <c:v>17.8472222222222</c:v>
                </c:pt>
                <c:pt idx="2571">
                  <c:v>17.8541666666666</c:v>
                </c:pt>
                <c:pt idx="2572">
                  <c:v>17.8611111111111</c:v>
                </c:pt>
                <c:pt idx="2573">
                  <c:v>17.8680555555555</c:v>
                </c:pt>
                <c:pt idx="2574">
                  <c:v>17.875</c:v>
                </c:pt>
                <c:pt idx="2575">
                  <c:v>17.8819444444444</c:v>
                </c:pt>
                <c:pt idx="2576">
                  <c:v>17.8888888888888</c:v>
                </c:pt>
                <c:pt idx="2577">
                  <c:v>17.8958333333333</c:v>
                </c:pt>
                <c:pt idx="2578">
                  <c:v>17.9027777777777</c:v>
                </c:pt>
                <c:pt idx="2579">
                  <c:v>17.9097222222222</c:v>
                </c:pt>
                <c:pt idx="2580">
                  <c:v>17.9166666666666</c:v>
                </c:pt>
                <c:pt idx="2581">
                  <c:v>17.9236111111111</c:v>
                </c:pt>
                <c:pt idx="2582">
                  <c:v>17.9305555555555</c:v>
                </c:pt>
                <c:pt idx="2583">
                  <c:v>17.9375</c:v>
                </c:pt>
                <c:pt idx="2584">
                  <c:v>17.9444444444444</c:v>
                </c:pt>
                <c:pt idx="2585">
                  <c:v>17.9513888888888</c:v>
                </c:pt>
                <c:pt idx="2586">
                  <c:v>17.9583333333333</c:v>
                </c:pt>
                <c:pt idx="2587">
                  <c:v>17.9652777777777</c:v>
                </c:pt>
                <c:pt idx="2588">
                  <c:v>17.9722222222222</c:v>
                </c:pt>
                <c:pt idx="2589">
                  <c:v>17.9791666666666</c:v>
                </c:pt>
                <c:pt idx="2590">
                  <c:v>17.9861111111111</c:v>
                </c:pt>
                <c:pt idx="2591">
                  <c:v>17.9930555555555</c:v>
                </c:pt>
                <c:pt idx="2592">
                  <c:v>18</c:v>
                </c:pt>
                <c:pt idx="2593">
                  <c:v>18.0069444444444</c:v>
                </c:pt>
                <c:pt idx="2594">
                  <c:v>18.0138888888888</c:v>
                </c:pt>
                <c:pt idx="2595">
                  <c:v>18.0208333333333</c:v>
                </c:pt>
                <c:pt idx="2596">
                  <c:v>18.0277777777777</c:v>
                </c:pt>
                <c:pt idx="2597">
                  <c:v>18.0347222222222</c:v>
                </c:pt>
                <c:pt idx="2598">
                  <c:v>18.0416666666666</c:v>
                </c:pt>
                <c:pt idx="2599">
                  <c:v>18.0486111111111</c:v>
                </c:pt>
                <c:pt idx="2600">
                  <c:v>18.0555555555555</c:v>
                </c:pt>
                <c:pt idx="2601">
                  <c:v>18.0625</c:v>
                </c:pt>
                <c:pt idx="2602">
                  <c:v>18.0694444444444</c:v>
                </c:pt>
                <c:pt idx="2603">
                  <c:v>18.0763888888888</c:v>
                </c:pt>
                <c:pt idx="2604">
                  <c:v>18.0833333333333</c:v>
                </c:pt>
                <c:pt idx="2605">
                  <c:v>18.0902777777777</c:v>
                </c:pt>
                <c:pt idx="2606">
                  <c:v>18.0972222222222</c:v>
                </c:pt>
                <c:pt idx="2607">
                  <c:v>18.1041666666666</c:v>
                </c:pt>
                <c:pt idx="2608">
                  <c:v>18.1111111111111</c:v>
                </c:pt>
                <c:pt idx="2609">
                  <c:v>18.1180555555555</c:v>
                </c:pt>
                <c:pt idx="2610">
                  <c:v>18.125</c:v>
                </c:pt>
                <c:pt idx="2611">
                  <c:v>18.1319444444444</c:v>
                </c:pt>
                <c:pt idx="2612">
                  <c:v>18.1388888888888</c:v>
                </c:pt>
                <c:pt idx="2613">
                  <c:v>18.1458333333333</c:v>
                </c:pt>
                <c:pt idx="2614">
                  <c:v>18.1527777777777</c:v>
                </c:pt>
                <c:pt idx="2615">
                  <c:v>18.1597222222222</c:v>
                </c:pt>
                <c:pt idx="2616">
                  <c:v>18.1666666666666</c:v>
                </c:pt>
                <c:pt idx="2617">
                  <c:v>18.1736111111111</c:v>
                </c:pt>
                <c:pt idx="2618">
                  <c:v>18.1805555555555</c:v>
                </c:pt>
                <c:pt idx="2619">
                  <c:v>18.1875</c:v>
                </c:pt>
                <c:pt idx="2620">
                  <c:v>18.1944444444444</c:v>
                </c:pt>
                <c:pt idx="2621">
                  <c:v>18.2013888888888</c:v>
                </c:pt>
                <c:pt idx="2622">
                  <c:v>18.2083333333333</c:v>
                </c:pt>
                <c:pt idx="2623">
                  <c:v>18.2152777777777</c:v>
                </c:pt>
                <c:pt idx="2624">
                  <c:v>18.2222222222222</c:v>
                </c:pt>
                <c:pt idx="2625">
                  <c:v>18.2291666666666</c:v>
                </c:pt>
                <c:pt idx="2626">
                  <c:v>18.2361111111111</c:v>
                </c:pt>
                <c:pt idx="2627">
                  <c:v>18.2430555555555</c:v>
                </c:pt>
                <c:pt idx="2628">
                  <c:v>18.25</c:v>
                </c:pt>
                <c:pt idx="2629">
                  <c:v>18.2569444444444</c:v>
                </c:pt>
                <c:pt idx="2630">
                  <c:v>18.2638888888888</c:v>
                </c:pt>
                <c:pt idx="2631">
                  <c:v>18.2708333333333</c:v>
                </c:pt>
                <c:pt idx="2632">
                  <c:v>18.2777777777777</c:v>
                </c:pt>
                <c:pt idx="2633">
                  <c:v>18.2847222222222</c:v>
                </c:pt>
                <c:pt idx="2634">
                  <c:v>18.2916666666666</c:v>
                </c:pt>
                <c:pt idx="2635">
                  <c:v>18.2986111111111</c:v>
                </c:pt>
                <c:pt idx="2636">
                  <c:v>18.3055555555555</c:v>
                </c:pt>
                <c:pt idx="2637">
                  <c:v>18.3125</c:v>
                </c:pt>
                <c:pt idx="2638">
                  <c:v>18.3194444444444</c:v>
                </c:pt>
                <c:pt idx="2639">
                  <c:v>18.3263888888888</c:v>
                </c:pt>
                <c:pt idx="2640">
                  <c:v>18.3333333333333</c:v>
                </c:pt>
                <c:pt idx="2641">
                  <c:v>18.3402777777777</c:v>
                </c:pt>
                <c:pt idx="2642">
                  <c:v>18.3472222222222</c:v>
                </c:pt>
                <c:pt idx="2643">
                  <c:v>18.3541666666666</c:v>
                </c:pt>
                <c:pt idx="2644">
                  <c:v>18.3611111111111</c:v>
                </c:pt>
                <c:pt idx="2645">
                  <c:v>18.3680555555555</c:v>
                </c:pt>
                <c:pt idx="2646">
                  <c:v>18.375</c:v>
                </c:pt>
                <c:pt idx="2647">
                  <c:v>18.3819444444444</c:v>
                </c:pt>
                <c:pt idx="2648">
                  <c:v>18.3888888888888</c:v>
                </c:pt>
                <c:pt idx="2649">
                  <c:v>18.3958333333333</c:v>
                </c:pt>
                <c:pt idx="2650">
                  <c:v>18.4027777777777</c:v>
                </c:pt>
                <c:pt idx="2651">
                  <c:v>18.4097222222222</c:v>
                </c:pt>
                <c:pt idx="2652">
                  <c:v>18.4166666666666</c:v>
                </c:pt>
                <c:pt idx="2653">
                  <c:v>18.4236111111111</c:v>
                </c:pt>
                <c:pt idx="2654">
                  <c:v>18.4305555555555</c:v>
                </c:pt>
                <c:pt idx="2655">
                  <c:v>18.4375</c:v>
                </c:pt>
                <c:pt idx="2656">
                  <c:v>18.4444444444444</c:v>
                </c:pt>
                <c:pt idx="2657">
                  <c:v>18.4513888888888</c:v>
                </c:pt>
                <c:pt idx="2658">
                  <c:v>18.4583333333333</c:v>
                </c:pt>
                <c:pt idx="2659">
                  <c:v>18.4652777777777</c:v>
                </c:pt>
                <c:pt idx="2660">
                  <c:v>18.4722222222222</c:v>
                </c:pt>
                <c:pt idx="2661">
                  <c:v>18.4791666666666</c:v>
                </c:pt>
                <c:pt idx="2662">
                  <c:v>18.4861111111111</c:v>
                </c:pt>
                <c:pt idx="2663">
                  <c:v>18.4930555555555</c:v>
                </c:pt>
                <c:pt idx="2664">
                  <c:v>18.5</c:v>
                </c:pt>
                <c:pt idx="2665">
                  <c:v>18.5069444444444</c:v>
                </c:pt>
                <c:pt idx="2666">
                  <c:v>18.5138888888888</c:v>
                </c:pt>
                <c:pt idx="2667">
                  <c:v>18.5208333333333</c:v>
                </c:pt>
                <c:pt idx="2668">
                  <c:v>18.5277777777777</c:v>
                </c:pt>
                <c:pt idx="2669">
                  <c:v>18.5347222222222</c:v>
                </c:pt>
                <c:pt idx="2670">
                  <c:v>18.5416666666666</c:v>
                </c:pt>
                <c:pt idx="2671">
                  <c:v>18.5486111111111</c:v>
                </c:pt>
                <c:pt idx="2672">
                  <c:v>18.5555555555555</c:v>
                </c:pt>
                <c:pt idx="2673">
                  <c:v>18.5625</c:v>
                </c:pt>
                <c:pt idx="2674">
                  <c:v>18.5694444444444</c:v>
                </c:pt>
                <c:pt idx="2675">
                  <c:v>18.5763888888888</c:v>
                </c:pt>
                <c:pt idx="2676">
                  <c:v>18.5833333333333</c:v>
                </c:pt>
                <c:pt idx="2677">
                  <c:v>18.5902777777777</c:v>
                </c:pt>
                <c:pt idx="2678">
                  <c:v>18.5972222222222</c:v>
                </c:pt>
                <c:pt idx="2679">
                  <c:v>18.6041666666666</c:v>
                </c:pt>
                <c:pt idx="2680">
                  <c:v>18.6111111111111</c:v>
                </c:pt>
                <c:pt idx="2681">
                  <c:v>18.6180555555555</c:v>
                </c:pt>
                <c:pt idx="2682">
                  <c:v>18.625</c:v>
                </c:pt>
                <c:pt idx="2683">
                  <c:v>18.6319444444444</c:v>
                </c:pt>
                <c:pt idx="2684">
                  <c:v>18.6388888888888</c:v>
                </c:pt>
                <c:pt idx="2685">
                  <c:v>18.6458333333333</c:v>
                </c:pt>
                <c:pt idx="2686">
                  <c:v>18.6527777777777</c:v>
                </c:pt>
                <c:pt idx="2687">
                  <c:v>18.6597222222222</c:v>
                </c:pt>
                <c:pt idx="2688">
                  <c:v>18.6666666666666</c:v>
                </c:pt>
                <c:pt idx="2689">
                  <c:v>18.6736111111111</c:v>
                </c:pt>
                <c:pt idx="2690">
                  <c:v>18.6805555555555</c:v>
                </c:pt>
                <c:pt idx="2691">
                  <c:v>18.6875</c:v>
                </c:pt>
                <c:pt idx="2692">
                  <c:v>18.6944444444444</c:v>
                </c:pt>
                <c:pt idx="2693">
                  <c:v>18.7013888888888</c:v>
                </c:pt>
                <c:pt idx="2694">
                  <c:v>18.7083333333333</c:v>
                </c:pt>
                <c:pt idx="2695">
                  <c:v>18.7152777777777</c:v>
                </c:pt>
                <c:pt idx="2696">
                  <c:v>18.7222222222222</c:v>
                </c:pt>
                <c:pt idx="2697">
                  <c:v>18.7291666666666</c:v>
                </c:pt>
                <c:pt idx="2698">
                  <c:v>18.7361111111111</c:v>
                </c:pt>
                <c:pt idx="2699">
                  <c:v>18.7430555555555</c:v>
                </c:pt>
                <c:pt idx="2700">
                  <c:v>18.75</c:v>
                </c:pt>
                <c:pt idx="2701">
                  <c:v>18.7569444444444</c:v>
                </c:pt>
                <c:pt idx="2702">
                  <c:v>18.7638888888888</c:v>
                </c:pt>
                <c:pt idx="2703">
                  <c:v>18.7708333333333</c:v>
                </c:pt>
                <c:pt idx="2704">
                  <c:v>18.7777777777777</c:v>
                </c:pt>
                <c:pt idx="2705">
                  <c:v>18.7847222222222</c:v>
                </c:pt>
                <c:pt idx="2706">
                  <c:v>18.7916666666666</c:v>
                </c:pt>
                <c:pt idx="2707">
                  <c:v>18.7986111111111</c:v>
                </c:pt>
                <c:pt idx="2708">
                  <c:v>18.8055555555555</c:v>
                </c:pt>
                <c:pt idx="2709">
                  <c:v>18.8125</c:v>
                </c:pt>
                <c:pt idx="2710">
                  <c:v>18.8194444444444</c:v>
                </c:pt>
                <c:pt idx="2711">
                  <c:v>18.8263888888888</c:v>
                </c:pt>
                <c:pt idx="2712">
                  <c:v>18.8333333333333</c:v>
                </c:pt>
                <c:pt idx="2713">
                  <c:v>18.8402777777777</c:v>
                </c:pt>
                <c:pt idx="2714">
                  <c:v>18.8472222222222</c:v>
                </c:pt>
                <c:pt idx="2715">
                  <c:v>18.8541666666666</c:v>
                </c:pt>
                <c:pt idx="2716">
                  <c:v>18.8611111111111</c:v>
                </c:pt>
                <c:pt idx="2717">
                  <c:v>18.8680555555555</c:v>
                </c:pt>
                <c:pt idx="2718">
                  <c:v>18.875</c:v>
                </c:pt>
                <c:pt idx="2719">
                  <c:v>18.8819444444444</c:v>
                </c:pt>
                <c:pt idx="2720">
                  <c:v>18.8888888888888</c:v>
                </c:pt>
                <c:pt idx="2721">
                  <c:v>18.8958333333333</c:v>
                </c:pt>
                <c:pt idx="2722">
                  <c:v>18.9027777777777</c:v>
                </c:pt>
                <c:pt idx="2723">
                  <c:v>18.9097222222222</c:v>
                </c:pt>
                <c:pt idx="2724">
                  <c:v>18.9166666666666</c:v>
                </c:pt>
                <c:pt idx="2725">
                  <c:v>18.9236111111111</c:v>
                </c:pt>
                <c:pt idx="2726">
                  <c:v>18.9305555555555</c:v>
                </c:pt>
                <c:pt idx="2727">
                  <c:v>18.9375</c:v>
                </c:pt>
                <c:pt idx="2728">
                  <c:v>18.9444444444444</c:v>
                </c:pt>
                <c:pt idx="2729">
                  <c:v>18.9513888888888</c:v>
                </c:pt>
                <c:pt idx="2730">
                  <c:v>18.9583333333333</c:v>
                </c:pt>
                <c:pt idx="2731">
                  <c:v>18.9652777777777</c:v>
                </c:pt>
                <c:pt idx="2732">
                  <c:v>18.9722222222222</c:v>
                </c:pt>
                <c:pt idx="2733">
                  <c:v>18.9791666666666</c:v>
                </c:pt>
                <c:pt idx="2734">
                  <c:v>18.9861111111111</c:v>
                </c:pt>
                <c:pt idx="2735">
                  <c:v>18.9930555555555</c:v>
                </c:pt>
                <c:pt idx="2736">
                  <c:v>19</c:v>
                </c:pt>
                <c:pt idx="2737">
                  <c:v>19.0069444444444</c:v>
                </c:pt>
                <c:pt idx="2738">
                  <c:v>19.0138888888888</c:v>
                </c:pt>
                <c:pt idx="2739">
                  <c:v>19.0208333333333</c:v>
                </c:pt>
                <c:pt idx="2740">
                  <c:v>19.0277777777777</c:v>
                </c:pt>
                <c:pt idx="2741">
                  <c:v>19.0347222222222</c:v>
                </c:pt>
                <c:pt idx="2742">
                  <c:v>19.0416666666666</c:v>
                </c:pt>
                <c:pt idx="2743">
                  <c:v>19.0486111111111</c:v>
                </c:pt>
                <c:pt idx="2744">
                  <c:v>19.0555555555555</c:v>
                </c:pt>
                <c:pt idx="2745">
                  <c:v>19.0625</c:v>
                </c:pt>
                <c:pt idx="2746">
                  <c:v>19.0694444444444</c:v>
                </c:pt>
                <c:pt idx="2747">
                  <c:v>19.0763888888888</c:v>
                </c:pt>
                <c:pt idx="2748">
                  <c:v>19.0833333333333</c:v>
                </c:pt>
                <c:pt idx="2749">
                  <c:v>19.0902777777777</c:v>
                </c:pt>
                <c:pt idx="2750">
                  <c:v>19.0972222222222</c:v>
                </c:pt>
                <c:pt idx="2751">
                  <c:v>19.1041666666666</c:v>
                </c:pt>
                <c:pt idx="2752">
                  <c:v>19.1111111111111</c:v>
                </c:pt>
                <c:pt idx="2753">
                  <c:v>19.1180555555555</c:v>
                </c:pt>
                <c:pt idx="2754">
                  <c:v>19.125</c:v>
                </c:pt>
                <c:pt idx="2755">
                  <c:v>19.1319444444444</c:v>
                </c:pt>
                <c:pt idx="2756">
                  <c:v>19.1388888888888</c:v>
                </c:pt>
                <c:pt idx="2757">
                  <c:v>19.1458333333333</c:v>
                </c:pt>
                <c:pt idx="2758">
                  <c:v>19.1527777777777</c:v>
                </c:pt>
                <c:pt idx="2759">
                  <c:v>19.1597222222222</c:v>
                </c:pt>
                <c:pt idx="2760">
                  <c:v>19.1666666666666</c:v>
                </c:pt>
                <c:pt idx="2761">
                  <c:v>19.1736111111111</c:v>
                </c:pt>
                <c:pt idx="2762">
                  <c:v>19.1805555555555</c:v>
                </c:pt>
                <c:pt idx="2763">
                  <c:v>19.1875</c:v>
                </c:pt>
                <c:pt idx="2764">
                  <c:v>19.1944444444444</c:v>
                </c:pt>
                <c:pt idx="2765">
                  <c:v>19.2013888888888</c:v>
                </c:pt>
                <c:pt idx="2766">
                  <c:v>19.2083333333333</c:v>
                </c:pt>
                <c:pt idx="2767">
                  <c:v>19.2152777777777</c:v>
                </c:pt>
                <c:pt idx="2768">
                  <c:v>19.2222222222222</c:v>
                </c:pt>
                <c:pt idx="2769">
                  <c:v>19.2291666666666</c:v>
                </c:pt>
                <c:pt idx="2770">
                  <c:v>19.2361111111111</c:v>
                </c:pt>
                <c:pt idx="2771">
                  <c:v>19.2430555555555</c:v>
                </c:pt>
                <c:pt idx="2772">
                  <c:v>19.25</c:v>
                </c:pt>
                <c:pt idx="2773">
                  <c:v>19.2569444444444</c:v>
                </c:pt>
                <c:pt idx="2774">
                  <c:v>19.2638888888888</c:v>
                </c:pt>
                <c:pt idx="2775">
                  <c:v>19.2708333333333</c:v>
                </c:pt>
                <c:pt idx="2776">
                  <c:v>19.2777777777777</c:v>
                </c:pt>
                <c:pt idx="2777">
                  <c:v>19.2847222222222</c:v>
                </c:pt>
                <c:pt idx="2778">
                  <c:v>19.2916666666666</c:v>
                </c:pt>
                <c:pt idx="2779">
                  <c:v>19.2986111111111</c:v>
                </c:pt>
                <c:pt idx="2780">
                  <c:v>19.3055555555555</c:v>
                </c:pt>
                <c:pt idx="2781">
                  <c:v>19.3125</c:v>
                </c:pt>
                <c:pt idx="2782">
                  <c:v>19.3194444444444</c:v>
                </c:pt>
                <c:pt idx="2783">
                  <c:v>19.3263888888888</c:v>
                </c:pt>
                <c:pt idx="2784">
                  <c:v>19.3333333333333</c:v>
                </c:pt>
                <c:pt idx="2785">
                  <c:v>19.3402777777777</c:v>
                </c:pt>
                <c:pt idx="2786">
                  <c:v>19.3472222222222</c:v>
                </c:pt>
                <c:pt idx="2787">
                  <c:v>19.3541666666666</c:v>
                </c:pt>
                <c:pt idx="2788">
                  <c:v>19.3611111111111</c:v>
                </c:pt>
                <c:pt idx="2789">
                  <c:v>19.3680555555555</c:v>
                </c:pt>
                <c:pt idx="2790">
                  <c:v>19.375</c:v>
                </c:pt>
                <c:pt idx="2791">
                  <c:v>19.3819444444444</c:v>
                </c:pt>
                <c:pt idx="2792">
                  <c:v>19.3888888888888</c:v>
                </c:pt>
                <c:pt idx="2793">
                  <c:v>19.3958333333333</c:v>
                </c:pt>
                <c:pt idx="2794">
                  <c:v>19.4027777777777</c:v>
                </c:pt>
                <c:pt idx="2795">
                  <c:v>19.4097222222222</c:v>
                </c:pt>
                <c:pt idx="2796">
                  <c:v>19.4166666666666</c:v>
                </c:pt>
                <c:pt idx="2797">
                  <c:v>19.4236111111111</c:v>
                </c:pt>
                <c:pt idx="2798">
                  <c:v>19.4305555555555</c:v>
                </c:pt>
                <c:pt idx="2799">
                  <c:v>19.4375</c:v>
                </c:pt>
                <c:pt idx="2800">
                  <c:v>19.4444444444444</c:v>
                </c:pt>
                <c:pt idx="2801">
                  <c:v>19.4513888888888</c:v>
                </c:pt>
                <c:pt idx="2802">
                  <c:v>19.4583333333333</c:v>
                </c:pt>
                <c:pt idx="2803">
                  <c:v>19.4652777777777</c:v>
                </c:pt>
                <c:pt idx="2804">
                  <c:v>19.4722222222222</c:v>
                </c:pt>
                <c:pt idx="2805">
                  <c:v>19.4791666666666</c:v>
                </c:pt>
                <c:pt idx="2806">
                  <c:v>19.4861111111111</c:v>
                </c:pt>
                <c:pt idx="2807">
                  <c:v>19.4930555555555</c:v>
                </c:pt>
                <c:pt idx="2808">
                  <c:v>19.5</c:v>
                </c:pt>
                <c:pt idx="2809">
                  <c:v>19.5069444444444</c:v>
                </c:pt>
                <c:pt idx="2810">
                  <c:v>19.5138888888888</c:v>
                </c:pt>
                <c:pt idx="2811">
                  <c:v>19.5208333333333</c:v>
                </c:pt>
                <c:pt idx="2812">
                  <c:v>19.5277777777777</c:v>
                </c:pt>
                <c:pt idx="2813">
                  <c:v>19.5347222222222</c:v>
                </c:pt>
                <c:pt idx="2814">
                  <c:v>19.5416666666666</c:v>
                </c:pt>
                <c:pt idx="2815">
                  <c:v>19.5486111111111</c:v>
                </c:pt>
                <c:pt idx="2816">
                  <c:v>19.5555555555555</c:v>
                </c:pt>
                <c:pt idx="2817">
                  <c:v>19.5625</c:v>
                </c:pt>
                <c:pt idx="2818">
                  <c:v>19.5694444444444</c:v>
                </c:pt>
                <c:pt idx="2819">
                  <c:v>19.5763888888888</c:v>
                </c:pt>
                <c:pt idx="2820">
                  <c:v>19.5833333333333</c:v>
                </c:pt>
                <c:pt idx="2821">
                  <c:v>19.5902777777777</c:v>
                </c:pt>
                <c:pt idx="2822">
                  <c:v>19.5972222222222</c:v>
                </c:pt>
                <c:pt idx="2823">
                  <c:v>19.6041666666666</c:v>
                </c:pt>
                <c:pt idx="2824">
                  <c:v>19.6111111111111</c:v>
                </c:pt>
                <c:pt idx="2825">
                  <c:v>19.6180555555555</c:v>
                </c:pt>
                <c:pt idx="2826">
                  <c:v>19.625</c:v>
                </c:pt>
                <c:pt idx="2827">
                  <c:v>19.6319444444444</c:v>
                </c:pt>
                <c:pt idx="2828">
                  <c:v>19.6388888888888</c:v>
                </c:pt>
                <c:pt idx="2829">
                  <c:v>19.6458333333333</c:v>
                </c:pt>
                <c:pt idx="2830">
                  <c:v>19.6527777777777</c:v>
                </c:pt>
                <c:pt idx="2831">
                  <c:v>19.6597222222222</c:v>
                </c:pt>
                <c:pt idx="2832">
                  <c:v>19.6666666666666</c:v>
                </c:pt>
                <c:pt idx="2833">
                  <c:v>19.6736111111111</c:v>
                </c:pt>
                <c:pt idx="2834">
                  <c:v>19.6805555555555</c:v>
                </c:pt>
                <c:pt idx="2835">
                  <c:v>19.6875</c:v>
                </c:pt>
                <c:pt idx="2836">
                  <c:v>19.6944444444444</c:v>
                </c:pt>
                <c:pt idx="2837">
                  <c:v>19.7013888888888</c:v>
                </c:pt>
                <c:pt idx="2838">
                  <c:v>19.7083333333333</c:v>
                </c:pt>
                <c:pt idx="2839">
                  <c:v>19.7152777777777</c:v>
                </c:pt>
                <c:pt idx="2840">
                  <c:v>19.7222222222222</c:v>
                </c:pt>
                <c:pt idx="2841">
                  <c:v>19.7291666666666</c:v>
                </c:pt>
                <c:pt idx="2842">
                  <c:v>19.7361111111111</c:v>
                </c:pt>
                <c:pt idx="2843">
                  <c:v>19.7430555555555</c:v>
                </c:pt>
                <c:pt idx="2844">
                  <c:v>19.75</c:v>
                </c:pt>
                <c:pt idx="2845">
                  <c:v>19.7569444444444</c:v>
                </c:pt>
                <c:pt idx="2846">
                  <c:v>19.7638888888888</c:v>
                </c:pt>
                <c:pt idx="2847">
                  <c:v>19.7708333333333</c:v>
                </c:pt>
                <c:pt idx="2848">
                  <c:v>19.7777777777777</c:v>
                </c:pt>
                <c:pt idx="2849">
                  <c:v>19.7847222222222</c:v>
                </c:pt>
                <c:pt idx="2850">
                  <c:v>19.7916666666666</c:v>
                </c:pt>
                <c:pt idx="2851">
                  <c:v>19.7986111111111</c:v>
                </c:pt>
                <c:pt idx="2852">
                  <c:v>19.8055555555555</c:v>
                </c:pt>
                <c:pt idx="2853">
                  <c:v>19.8125</c:v>
                </c:pt>
                <c:pt idx="2854">
                  <c:v>19.8194444444444</c:v>
                </c:pt>
                <c:pt idx="2855">
                  <c:v>19.8263888888888</c:v>
                </c:pt>
                <c:pt idx="2856">
                  <c:v>19.8333333333333</c:v>
                </c:pt>
                <c:pt idx="2857">
                  <c:v>19.8402777777777</c:v>
                </c:pt>
                <c:pt idx="2858">
                  <c:v>19.8472222222222</c:v>
                </c:pt>
                <c:pt idx="2859">
                  <c:v>19.8541666666666</c:v>
                </c:pt>
                <c:pt idx="2860">
                  <c:v>19.8611111111111</c:v>
                </c:pt>
                <c:pt idx="2861">
                  <c:v>19.8680555555555</c:v>
                </c:pt>
                <c:pt idx="2862">
                  <c:v>19.875</c:v>
                </c:pt>
                <c:pt idx="2863">
                  <c:v>19.8819444444444</c:v>
                </c:pt>
                <c:pt idx="2864">
                  <c:v>19.8888888888888</c:v>
                </c:pt>
                <c:pt idx="2865">
                  <c:v>19.8958333333333</c:v>
                </c:pt>
                <c:pt idx="2866">
                  <c:v>19.9027777777777</c:v>
                </c:pt>
                <c:pt idx="2867">
                  <c:v>19.9097222222222</c:v>
                </c:pt>
                <c:pt idx="2868">
                  <c:v>19.9166666666666</c:v>
                </c:pt>
                <c:pt idx="2869">
                  <c:v>19.9236111111111</c:v>
                </c:pt>
                <c:pt idx="2870">
                  <c:v>19.9305555555555</c:v>
                </c:pt>
                <c:pt idx="2871">
                  <c:v>19.9375</c:v>
                </c:pt>
                <c:pt idx="2872">
                  <c:v>19.9444444444444</c:v>
                </c:pt>
                <c:pt idx="2873">
                  <c:v>19.9513888888888</c:v>
                </c:pt>
                <c:pt idx="2874">
                  <c:v>19.9583333333333</c:v>
                </c:pt>
                <c:pt idx="2875">
                  <c:v>19.9652777777777</c:v>
                </c:pt>
                <c:pt idx="2876">
                  <c:v>19.9722222222222</c:v>
                </c:pt>
                <c:pt idx="2877">
                  <c:v>19.9791666666666</c:v>
                </c:pt>
                <c:pt idx="2878">
                  <c:v>19.9861111111111</c:v>
                </c:pt>
                <c:pt idx="2879">
                  <c:v>19.9930555555555</c:v>
                </c:pt>
                <c:pt idx="2880">
                  <c:v>20</c:v>
                </c:pt>
                <c:pt idx="2881">
                  <c:v>20.0069444444444</c:v>
                </c:pt>
                <c:pt idx="2882">
                  <c:v>20.0138888888888</c:v>
                </c:pt>
                <c:pt idx="2883">
                  <c:v>20.0208333333333</c:v>
                </c:pt>
                <c:pt idx="2884">
                  <c:v>20.0277777777777</c:v>
                </c:pt>
                <c:pt idx="2885">
                  <c:v>20.0347222222222</c:v>
                </c:pt>
                <c:pt idx="2886">
                  <c:v>20.0416666666666</c:v>
                </c:pt>
                <c:pt idx="2887">
                  <c:v>20.0486111111111</c:v>
                </c:pt>
                <c:pt idx="2888">
                  <c:v>20.0555555555555</c:v>
                </c:pt>
                <c:pt idx="2889">
                  <c:v>20.0625</c:v>
                </c:pt>
                <c:pt idx="2890">
                  <c:v>20.0694444444444</c:v>
                </c:pt>
                <c:pt idx="2891">
                  <c:v>20.0763888888888</c:v>
                </c:pt>
                <c:pt idx="2892">
                  <c:v>20.0833333333333</c:v>
                </c:pt>
                <c:pt idx="2893">
                  <c:v>20.0902777777777</c:v>
                </c:pt>
                <c:pt idx="2894">
                  <c:v>20.0972222222222</c:v>
                </c:pt>
                <c:pt idx="2895">
                  <c:v>20.1041666666666</c:v>
                </c:pt>
                <c:pt idx="2896">
                  <c:v>20.1111111111111</c:v>
                </c:pt>
                <c:pt idx="2897">
                  <c:v>20.1180555555555</c:v>
                </c:pt>
                <c:pt idx="2898">
                  <c:v>20.125</c:v>
                </c:pt>
                <c:pt idx="2899">
                  <c:v>20.1319444444444</c:v>
                </c:pt>
                <c:pt idx="2900">
                  <c:v>20.1388888888888</c:v>
                </c:pt>
                <c:pt idx="2901">
                  <c:v>20.1458333333333</c:v>
                </c:pt>
                <c:pt idx="2902">
                  <c:v>20.1527777777777</c:v>
                </c:pt>
                <c:pt idx="2903">
                  <c:v>20.1597222222222</c:v>
                </c:pt>
                <c:pt idx="2904">
                  <c:v>20.1666666666666</c:v>
                </c:pt>
                <c:pt idx="2905">
                  <c:v>20.1736111111111</c:v>
                </c:pt>
                <c:pt idx="2906">
                  <c:v>20.1805555555555</c:v>
                </c:pt>
                <c:pt idx="2907">
                  <c:v>20.1875</c:v>
                </c:pt>
                <c:pt idx="2908">
                  <c:v>20.1944444444444</c:v>
                </c:pt>
                <c:pt idx="2909">
                  <c:v>20.2013888888888</c:v>
                </c:pt>
                <c:pt idx="2910">
                  <c:v>20.2083333333333</c:v>
                </c:pt>
                <c:pt idx="2911">
                  <c:v>20.2152777777777</c:v>
                </c:pt>
                <c:pt idx="2912">
                  <c:v>20.2222222222222</c:v>
                </c:pt>
                <c:pt idx="2913">
                  <c:v>20.2291666666666</c:v>
                </c:pt>
                <c:pt idx="2914">
                  <c:v>20.2361111111111</c:v>
                </c:pt>
                <c:pt idx="2915">
                  <c:v>20.2430555555555</c:v>
                </c:pt>
                <c:pt idx="2916">
                  <c:v>20.25</c:v>
                </c:pt>
                <c:pt idx="2917">
                  <c:v>20.2569444444444</c:v>
                </c:pt>
                <c:pt idx="2918">
                  <c:v>20.2638888888888</c:v>
                </c:pt>
                <c:pt idx="2919">
                  <c:v>20.2708333333333</c:v>
                </c:pt>
                <c:pt idx="2920">
                  <c:v>20.2777777777777</c:v>
                </c:pt>
                <c:pt idx="2921">
                  <c:v>20.2847222222222</c:v>
                </c:pt>
                <c:pt idx="2922">
                  <c:v>20.2916666666666</c:v>
                </c:pt>
                <c:pt idx="2923">
                  <c:v>20.2986111111111</c:v>
                </c:pt>
                <c:pt idx="2924">
                  <c:v>20.3055555555555</c:v>
                </c:pt>
                <c:pt idx="2925">
                  <c:v>20.3125</c:v>
                </c:pt>
                <c:pt idx="2926">
                  <c:v>20.3194444444444</c:v>
                </c:pt>
                <c:pt idx="2927">
                  <c:v>20.3263888888888</c:v>
                </c:pt>
                <c:pt idx="2928">
                  <c:v>20.3333333333333</c:v>
                </c:pt>
                <c:pt idx="2929">
                  <c:v>20.3402777777777</c:v>
                </c:pt>
                <c:pt idx="2930">
                  <c:v>20.3472222222222</c:v>
                </c:pt>
                <c:pt idx="2931">
                  <c:v>20.3541666666666</c:v>
                </c:pt>
                <c:pt idx="2932">
                  <c:v>20.3611111111111</c:v>
                </c:pt>
                <c:pt idx="2933">
                  <c:v>20.3680555555555</c:v>
                </c:pt>
                <c:pt idx="2934">
                  <c:v>20.375</c:v>
                </c:pt>
                <c:pt idx="2935">
                  <c:v>20.3819444444444</c:v>
                </c:pt>
                <c:pt idx="2936">
                  <c:v>20.3888888888888</c:v>
                </c:pt>
                <c:pt idx="2937">
                  <c:v>20.3958333333333</c:v>
                </c:pt>
                <c:pt idx="2938">
                  <c:v>20.4027777777777</c:v>
                </c:pt>
                <c:pt idx="2939">
                  <c:v>20.4097222222222</c:v>
                </c:pt>
                <c:pt idx="2940">
                  <c:v>20.4166666666666</c:v>
                </c:pt>
                <c:pt idx="2941">
                  <c:v>20.4236111111111</c:v>
                </c:pt>
                <c:pt idx="2942">
                  <c:v>20.4305555555555</c:v>
                </c:pt>
                <c:pt idx="2943">
                  <c:v>20.4375</c:v>
                </c:pt>
                <c:pt idx="2944">
                  <c:v>20.4444444444444</c:v>
                </c:pt>
                <c:pt idx="2945">
                  <c:v>20.4513888888888</c:v>
                </c:pt>
                <c:pt idx="2946">
                  <c:v>20.4583333333333</c:v>
                </c:pt>
                <c:pt idx="2947">
                  <c:v>20.4652777777777</c:v>
                </c:pt>
                <c:pt idx="2948">
                  <c:v>20.4722222222222</c:v>
                </c:pt>
                <c:pt idx="2949">
                  <c:v>20.4791666666666</c:v>
                </c:pt>
                <c:pt idx="2950">
                  <c:v>20.4861111111111</c:v>
                </c:pt>
                <c:pt idx="2951">
                  <c:v>20.4930555555555</c:v>
                </c:pt>
                <c:pt idx="2952">
                  <c:v>20.5</c:v>
                </c:pt>
                <c:pt idx="2953">
                  <c:v>20.5069444444444</c:v>
                </c:pt>
                <c:pt idx="2954">
                  <c:v>20.5138888888888</c:v>
                </c:pt>
                <c:pt idx="2955">
                  <c:v>20.5208333333333</c:v>
                </c:pt>
                <c:pt idx="2956">
                  <c:v>20.5277777777777</c:v>
                </c:pt>
                <c:pt idx="2957">
                  <c:v>20.5347222222222</c:v>
                </c:pt>
                <c:pt idx="2958">
                  <c:v>20.5416666666666</c:v>
                </c:pt>
                <c:pt idx="2959">
                  <c:v>20.5486111111111</c:v>
                </c:pt>
                <c:pt idx="2960">
                  <c:v>20.5555555555555</c:v>
                </c:pt>
                <c:pt idx="2961">
                  <c:v>20.5625</c:v>
                </c:pt>
                <c:pt idx="2962">
                  <c:v>20.5694444444444</c:v>
                </c:pt>
                <c:pt idx="2963">
                  <c:v>20.5763888888888</c:v>
                </c:pt>
                <c:pt idx="2964">
                  <c:v>20.5833333333333</c:v>
                </c:pt>
                <c:pt idx="2965">
                  <c:v>20.5902777777777</c:v>
                </c:pt>
                <c:pt idx="2966">
                  <c:v>20.5972222222222</c:v>
                </c:pt>
                <c:pt idx="2967">
                  <c:v>20.6041666666666</c:v>
                </c:pt>
                <c:pt idx="2968">
                  <c:v>20.6111111111111</c:v>
                </c:pt>
                <c:pt idx="2969">
                  <c:v>20.6180555555555</c:v>
                </c:pt>
                <c:pt idx="2970">
                  <c:v>20.625</c:v>
                </c:pt>
                <c:pt idx="2971">
                  <c:v>20.6319444444444</c:v>
                </c:pt>
                <c:pt idx="2972">
                  <c:v>20.6388888888888</c:v>
                </c:pt>
                <c:pt idx="2973">
                  <c:v>20.6458333333333</c:v>
                </c:pt>
                <c:pt idx="2974">
                  <c:v>20.6527777777777</c:v>
                </c:pt>
                <c:pt idx="2975">
                  <c:v>20.6597222222222</c:v>
                </c:pt>
                <c:pt idx="2976">
                  <c:v>20.6666666666666</c:v>
                </c:pt>
                <c:pt idx="2977">
                  <c:v>20.6736111111111</c:v>
                </c:pt>
                <c:pt idx="2978">
                  <c:v>20.6805555555555</c:v>
                </c:pt>
                <c:pt idx="2979">
                  <c:v>20.6875</c:v>
                </c:pt>
                <c:pt idx="2980">
                  <c:v>20.6944444444444</c:v>
                </c:pt>
                <c:pt idx="2981">
                  <c:v>20.7013888888888</c:v>
                </c:pt>
                <c:pt idx="2982">
                  <c:v>20.7083333333333</c:v>
                </c:pt>
                <c:pt idx="2983">
                  <c:v>20.7152777777777</c:v>
                </c:pt>
                <c:pt idx="2984">
                  <c:v>20.7222222222222</c:v>
                </c:pt>
                <c:pt idx="2985">
                  <c:v>20.7291666666666</c:v>
                </c:pt>
                <c:pt idx="2986">
                  <c:v>20.7361111111111</c:v>
                </c:pt>
                <c:pt idx="2987">
                  <c:v>20.7430555555555</c:v>
                </c:pt>
                <c:pt idx="2988">
                  <c:v>20.75</c:v>
                </c:pt>
                <c:pt idx="2989">
                  <c:v>20.7569444444444</c:v>
                </c:pt>
                <c:pt idx="2990">
                  <c:v>20.7638888888888</c:v>
                </c:pt>
                <c:pt idx="2991">
                  <c:v>20.7708333333333</c:v>
                </c:pt>
                <c:pt idx="2992">
                  <c:v>20.7777777777777</c:v>
                </c:pt>
                <c:pt idx="2993">
                  <c:v>20.7847222222222</c:v>
                </c:pt>
                <c:pt idx="2994">
                  <c:v>20.7916666666666</c:v>
                </c:pt>
                <c:pt idx="2995">
                  <c:v>20.7986111111111</c:v>
                </c:pt>
                <c:pt idx="2996">
                  <c:v>20.8055555555555</c:v>
                </c:pt>
                <c:pt idx="2997">
                  <c:v>20.8125</c:v>
                </c:pt>
                <c:pt idx="2998">
                  <c:v>20.8194444444444</c:v>
                </c:pt>
                <c:pt idx="2999">
                  <c:v>20.8263888888888</c:v>
                </c:pt>
                <c:pt idx="3000">
                  <c:v>20.8333333333333</c:v>
                </c:pt>
                <c:pt idx="3001">
                  <c:v>20.8402777777777</c:v>
                </c:pt>
                <c:pt idx="3002">
                  <c:v>20.8472222222222</c:v>
                </c:pt>
                <c:pt idx="3003">
                  <c:v>20.8541666666666</c:v>
                </c:pt>
                <c:pt idx="3004">
                  <c:v>20.8611111111111</c:v>
                </c:pt>
                <c:pt idx="3005">
                  <c:v>20.8680555555555</c:v>
                </c:pt>
                <c:pt idx="3006">
                  <c:v>20.875</c:v>
                </c:pt>
                <c:pt idx="3007">
                  <c:v>20.8819444444444</c:v>
                </c:pt>
                <c:pt idx="3008">
                  <c:v>20.8888888888888</c:v>
                </c:pt>
                <c:pt idx="3009">
                  <c:v>20.8958333333333</c:v>
                </c:pt>
                <c:pt idx="3010">
                  <c:v>20.9027777777777</c:v>
                </c:pt>
                <c:pt idx="3011">
                  <c:v>20.9097222222222</c:v>
                </c:pt>
                <c:pt idx="3012">
                  <c:v>20.9166666666666</c:v>
                </c:pt>
                <c:pt idx="3013">
                  <c:v>20.9236111111111</c:v>
                </c:pt>
                <c:pt idx="3014">
                  <c:v>20.9305555555555</c:v>
                </c:pt>
                <c:pt idx="3015">
                  <c:v>20.9375</c:v>
                </c:pt>
                <c:pt idx="3016">
                  <c:v>20.9444444444444</c:v>
                </c:pt>
                <c:pt idx="3017">
                  <c:v>20.9513888888888</c:v>
                </c:pt>
                <c:pt idx="3018">
                  <c:v>20.9583333333333</c:v>
                </c:pt>
                <c:pt idx="3019">
                  <c:v>20.9652777777777</c:v>
                </c:pt>
                <c:pt idx="3020">
                  <c:v>20.9722222222222</c:v>
                </c:pt>
                <c:pt idx="3021">
                  <c:v>20.9791666666666</c:v>
                </c:pt>
                <c:pt idx="3022">
                  <c:v>20.9861111111111</c:v>
                </c:pt>
                <c:pt idx="3023">
                  <c:v>20.9930555555555</c:v>
                </c:pt>
                <c:pt idx="3024">
                  <c:v>21</c:v>
                </c:pt>
                <c:pt idx="3025">
                  <c:v>21.0069444444444</c:v>
                </c:pt>
                <c:pt idx="3026">
                  <c:v>21.0138888888888</c:v>
                </c:pt>
                <c:pt idx="3027">
                  <c:v>21.0208333333333</c:v>
                </c:pt>
                <c:pt idx="3028">
                  <c:v>21.0277777777777</c:v>
                </c:pt>
                <c:pt idx="3029">
                  <c:v>21.0347222222222</c:v>
                </c:pt>
                <c:pt idx="3030">
                  <c:v>21.0416666666666</c:v>
                </c:pt>
                <c:pt idx="3031">
                  <c:v>21.0486111111111</c:v>
                </c:pt>
                <c:pt idx="3032">
                  <c:v>21.0555555555555</c:v>
                </c:pt>
                <c:pt idx="3033">
                  <c:v>21.0625</c:v>
                </c:pt>
                <c:pt idx="3034">
                  <c:v>21.0694444444444</c:v>
                </c:pt>
                <c:pt idx="3035">
                  <c:v>21.0763888888888</c:v>
                </c:pt>
                <c:pt idx="3036">
                  <c:v>21.0833333333333</c:v>
                </c:pt>
                <c:pt idx="3037">
                  <c:v>21.0902777777777</c:v>
                </c:pt>
                <c:pt idx="3038">
                  <c:v>21.0972222222222</c:v>
                </c:pt>
                <c:pt idx="3039">
                  <c:v>21.1041666666666</c:v>
                </c:pt>
                <c:pt idx="3040">
                  <c:v>21.1111111111111</c:v>
                </c:pt>
                <c:pt idx="3041">
                  <c:v>21.1180555555555</c:v>
                </c:pt>
                <c:pt idx="3042">
                  <c:v>21.125</c:v>
                </c:pt>
                <c:pt idx="3043">
                  <c:v>21.1319444444444</c:v>
                </c:pt>
                <c:pt idx="3044">
                  <c:v>21.1388888888888</c:v>
                </c:pt>
                <c:pt idx="3045">
                  <c:v>21.1458333333333</c:v>
                </c:pt>
                <c:pt idx="3046">
                  <c:v>21.1527777777777</c:v>
                </c:pt>
                <c:pt idx="3047">
                  <c:v>21.1597222222222</c:v>
                </c:pt>
                <c:pt idx="3048">
                  <c:v>21.1666666666666</c:v>
                </c:pt>
                <c:pt idx="3049">
                  <c:v>21.1736111111111</c:v>
                </c:pt>
                <c:pt idx="3050">
                  <c:v>21.1805555555555</c:v>
                </c:pt>
                <c:pt idx="3051">
                  <c:v>21.1875</c:v>
                </c:pt>
                <c:pt idx="3052">
                  <c:v>21.1944444444444</c:v>
                </c:pt>
                <c:pt idx="3053">
                  <c:v>21.2013888888888</c:v>
                </c:pt>
                <c:pt idx="3054">
                  <c:v>21.2083333333333</c:v>
                </c:pt>
                <c:pt idx="3055">
                  <c:v>21.2152777777777</c:v>
                </c:pt>
                <c:pt idx="3056">
                  <c:v>21.2222222222222</c:v>
                </c:pt>
                <c:pt idx="3057">
                  <c:v>21.2291666666666</c:v>
                </c:pt>
                <c:pt idx="3058">
                  <c:v>21.2361111111111</c:v>
                </c:pt>
                <c:pt idx="3059">
                  <c:v>21.2430555555555</c:v>
                </c:pt>
                <c:pt idx="3060">
                  <c:v>21.25</c:v>
                </c:pt>
                <c:pt idx="3061">
                  <c:v>21.2569444444444</c:v>
                </c:pt>
                <c:pt idx="3062">
                  <c:v>21.2638888888888</c:v>
                </c:pt>
                <c:pt idx="3063">
                  <c:v>21.2708333333333</c:v>
                </c:pt>
                <c:pt idx="3064">
                  <c:v>21.2777777777777</c:v>
                </c:pt>
                <c:pt idx="3065">
                  <c:v>21.2847222222222</c:v>
                </c:pt>
                <c:pt idx="3066">
                  <c:v>21.2916666666666</c:v>
                </c:pt>
                <c:pt idx="3067">
                  <c:v>21.2986111111111</c:v>
                </c:pt>
                <c:pt idx="3068">
                  <c:v>21.3055555555555</c:v>
                </c:pt>
                <c:pt idx="3069">
                  <c:v>21.3125</c:v>
                </c:pt>
                <c:pt idx="3070">
                  <c:v>21.3194444444444</c:v>
                </c:pt>
                <c:pt idx="3071">
                  <c:v>21.3263888888888</c:v>
                </c:pt>
                <c:pt idx="3072">
                  <c:v>21.3333333333333</c:v>
                </c:pt>
                <c:pt idx="3073">
                  <c:v>21.3402777777777</c:v>
                </c:pt>
                <c:pt idx="3074">
                  <c:v>21.3472222222222</c:v>
                </c:pt>
                <c:pt idx="3075">
                  <c:v>21.3541666666666</c:v>
                </c:pt>
                <c:pt idx="3076">
                  <c:v>21.3611111111111</c:v>
                </c:pt>
                <c:pt idx="3077">
                  <c:v>21.3680555555555</c:v>
                </c:pt>
                <c:pt idx="3078">
                  <c:v>21.375</c:v>
                </c:pt>
                <c:pt idx="3079">
                  <c:v>21.3819444444444</c:v>
                </c:pt>
                <c:pt idx="3080">
                  <c:v>21.3888888888888</c:v>
                </c:pt>
                <c:pt idx="3081">
                  <c:v>21.3958333333333</c:v>
                </c:pt>
                <c:pt idx="3082">
                  <c:v>21.4027777777777</c:v>
                </c:pt>
                <c:pt idx="3083">
                  <c:v>21.4097222222222</c:v>
                </c:pt>
                <c:pt idx="3084">
                  <c:v>21.4166666666666</c:v>
                </c:pt>
                <c:pt idx="3085">
                  <c:v>21.4236111111111</c:v>
                </c:pt>
                <c:pt idx="3086">
                  <c:v>21.4305555555555</c:v>
                </c:pt>
                <c:pt idx="3087">
                  <c:v>21.4375</c:v>
                </c:pt>
                <c:pt idx="3088">
                  <c:v>21.4444444444444</c:v>
                </c:pt>
                <c:pt idx="3089">
                  <c:v>21.4513888888888</c:v>
                </c:pt>
                <c:pt idx="3090">
                  <c:v>21.4583333333333</c:v>
                </c:pt>
                <c:pt idx="3091">
                  <c:v>21.4652777777777</c:v>
                </c:pt>
                <c:pt idx="3092">
                  <c:v>21.4722222222222</c:v>
                </c:pt>
                <c:pt idx="3093">
                  <c:v>21.4791666666666</c:v>
                </c:pt>
                <c:pt idx="3094">
                  <c:v>21.4861111111111</c:v>
                </c:pt>
                <c:pt idx="3095">
                  <c:v>21.4930555555555</c:v>
                </c:pt>
                <c:pt idx="3096">
                  <c:v>21.5</c:v>
                </c:pt>
                <c:pt idx="3097">
                  <c:v>21.5069444444444</c:v>
                </c:pt>
                <c:pt idx="3098">
                  <c:v>21.5138888888888</c:v>
                </c:pt>
                <c:pt idx="3099">
                  <c:v>21.5208333333333</c:v>
                </c:pt>
                <c:pt idx="3100">
                  <c:v>21.5277777777777</c:v>
                </c:pt>
                <c:pt idx="3101">
                  <c:v>21.5347222222222</c:v>
                </c:pt>
                <c:pt idx="3102">
                  <c:v>21.5416666666666</c:v>
                </c:pt>
                <c:pt idx="3103">
                  <c:v>21.5486111111111</c:v>
                </c:pt>
                <c:pt idx="3104">
                  <c:v>21.5555555555555</c:v>
                </c:pt>
                <c:pt idx="3105">
                  <c:v>21.5625</c:v>
                </c:pt>
                <c:pt idx="3106">
                  <c:v>21.5694444444444</c:v>
                </c:pt>
                <c:pt idx="3107">
                  <c:v>21.5763888888888</c:v>
                </c:pt>
                <c:pt idx="3108">
                  <c:v>21.5833333333333</c:v>
                </c:pt>
                <c:pt idx="3109">
                  <c:v>21.5902777777777</c:v>
                </c:pt>
                <c:pt idx="3110">
                  <c:v>21.5972222222222</c:v>
                </c:pt>
                <c:pt idx="3111">
                  <c:v>21.6041666666666</c:v>
                </c:pt>
                <c:pt idx="3112">
                  <c:v>21.6111111111111</c:v>
                </c:pt>
                <c:pt idx="3113">
                  <c:v>21.6180555555555</c:v>
                </c:pt>
                <c:pt idx="3114">
                  <c:v>21.625</c:v>
                </c:pt>
                <c:pt idx="3115">
                  <c:v>21.6319444444444</c:v>
                </c:pt>
                <c:pt idx="3116">
                  <c:v>21.6388888888888</c:v>
                </c:pt>
                <c:pt idx="3117">
                  <c:v>21.6458333333333</c:v>
                </c:pt>
                <c:pt idx="3118">
                  <c:v>21.6527777777777</c:v>
                </c:pt>
                <c:pt idx="3119">
                  <c:v>21.6597222222222</c:v>
                </c:pt>
                <c:pt idx="3120">
                  <c:v>21.6666666666666</c:v>
                </c:pt>
                <c:pt idx="3121">
                  <c:v>21.6736111111111</c:v>
                </c:pt>
                <c:pt idx="3122">
                  <c:v>21.6805555555555</c:v>
                </c:pt>
                <c:pt idx="3123">
                  <c:v>21.6875</c:v>
                </c:pt>
                <c:pt idx="3124">
                  <c:v>21.6944444444444</c:v>
                </c:pt>
                <c:pt idx="3125">
                  <c:v>21.7013888888888</c:v>
                </c:pt>
                <c:pt idx="3126">
                  <c:v>21.7083333333333</c:v>
                </c:pt>
                <c:pt idx="3127">
                  <c:v>21.7152777777777</c:v>
                </c:pt>
                <c:pt idx="3128">
                  <c:v>21.7222222222222</c:v>
                </c:pt>
                <c:pt idx="3129">
                  <c:v>21.7291666666666</c:v>
                </c:pt>
                <c:pt idx="3130">
                  <c:v>21.7361111111111</c:v>
                </c:pt>
                <c:pt idx="3131">
                  <c:v>21.7430555555555</c:v>
                </c:pt>
                <c:pt idx="3132">
                  <c:v>21.75</c:v>
                </c:pt>
                <c:pt idx="3133">
                  <c:v>21.7569444444444</c:v>
                </c:pt>
                <c:pt idx="3134">
                  <c:v>21.7638888888888</c:v>
                </c:pt>
                <c:pt idx="3135">
                  <c:v>21.7708333333333</c:v>
                </c:pt>
                <c:pt idx="3136">
                  <c:v>21.7777777777777</c:v>
                </c:pt>
                <c:pt idx="3137">
                  <c:v>21.7847222222222</c:v>
                </c:pt>
                <c:pt idx="3138">
                  <c:v>21.7916666666666</c:v>
                </c:pt>
                <c:pt idx="3139">
                  <c:v>21.7986111111111</c:v>
                </c:pt>
                <c:pt idx="3140">
                  <c:v>21.8055555555555</c:v>
                </c:pt>
                <c:pt idx="3141">
                  <c:v>21.8125</c:v>
                </c:pt>
                <c:pt idx="3142">
                  <c:v>21.8194444444444</c:v>
                </c:pt>
                <c:pt idx="3143">
                  <c:v>21.8263888888888</c:v>
                </c:pt>
                <c:pt idx="3144">
                  <c:v>21.8333333333333</c:v>
                </c:pt>
                <c:pt idx="3145">
                  <c:v>21.8402777777777</c:v>
                </c:pt>
                <c:pt idx="3146">
                  <c:v>21.8472222222222</c:v>
                </c:pt>
                <c:pt idx="3147">
                  <c:v>21.8541666666666</c:v>
                </c:pt>
                <c:pt idx="3148">
                  <c:v>21.8611111111111</c:v>
                </c:pt>
                <c:pt idx="3149">
                  <c:v>21.8680555555555</c:v>
                </c:pt>
                <c:pt idx="3150">
                  <c:v>21.875</c:v>
                </c:pt>
                <c:pt idx="3151">
                  <c:v>21.8819444444444</c:v>
                </c:pt>
                <c:pt idx="3152">
                  <c:v>21.8888888888888</c:v>
                </c:pt>
                <c:pt idx="3153">
                  <c:v>21.8958333333333</c:v>
                </c:pt>
                <c:pt idx="3154">
                  <c:v>21.9027777777777</c:v>
                </c:pt>
                <c:pt idx="3155">
                  <c:v>21.9097222222222</c:v>
                </c:pt>
                <c:pt idx="3156">
                  <c:v>21.9166666666666</c:v>
                </c:pt>
                <c:pt idx="3157">
                  <c:v>21.9236111111111</c:v>
                </c:pt>
                <c:pt idx="3158">
                  <c:v>21.9305555555555</c:v>
                </c:pt>
                <c:pt idx="3159">
                  <c:v>21.9375</c:v>
                </c:pt>
                <c:pt idx="3160">
                  <c:v>21.9444444444444</c:v>
                </c:pt>
                <c:pt idx="3161">
                  <c:v>21.9513888888888</c:v>
                </c:pt>
                <c:pt idx="3162">
                  <c:v>21.9583333333333</c:v>
                </c:pt>
                <c:pt idx="3163">
                  <c:v>21.9652777777777</c:v>
                </c:pt>
                <c:pt idx="3164">
                  <c:v>21.9722222222222</c:v>
                </c:pt>
                <c:pt idx="3165">
                  <c:v>21.9791666666666</c:v>
                </c:pt>
                <c:pt idx="3166">
                  <c:v>21.9861111111111</c:v>
                </c:pt>
                <c:pt idx="3167">
                  <c:v>21.9930555555555</c:v>
                </c:pt>
                <c:pt idx="3168">
                  <c:v>22</c:v>
                </c:pt>
                <c:pt idx="3169">
                  <c:v>22.0069444444444</c:v>
                </c:pt>
                <c:pt idx="3170">
                  <c:v>22.0138888888888</c:v>
                </c:pt>
                <c:pt idx="3171">
                  <c:v>22.0208333333333</c:v>
                </c:pt>
                <c:pt idx="3172">
                  <c:v>22.0277777777777</c:v>
                </c:pt>
                <c:pt idx="3173">
                  <c:v>22.0347222222222</c:v>
                </c:pt>
                <c:pt idx="3174">
                  <c:v>22.0416666666666</c:v>
                </c:pt>
                <c:pt idx="3175">
                  <c:v>22.0486111111111</c:v>
                </c:pt>
                <c:pt idx="3176">
                  <c:v>22.0555555555555</c:v>
                </c:pt>
                <c:pt idx="3177">
                  <c:v>22.0625</c:v>
                </c:pt>
                <c:pt idx="3178">
                  <c:v>22.0694444444444</c:v>
                </c:pt>
                <c:pt idx="3179">
                  <c:v>22.0763888888888</c:v>
                </c:pt>
                <c:pt idx="3180">
                  <c:v>22.0833333333333</c:v>
                </c:pt>
                <c:pt idx="3181">
                  <c:v>22.0902777777777</c:v>
                </c:pt>
                <c:pt idx="3182">
                  <c:v>22.0972222222222</c:v>
                </c:pt>
                <c:pt idx="3183">
                  <c:v>22.1041666666666</c:v>
                </c:pt>
                <c:pt idx="3184">
                  <c:v>22.1111111111111</c:v>
                </c:pt>
                <c:pt idx="3185">
                  <c:v>22.1180555555555</c:v>
                </c:pt>
                <c:pt idx="3186">
                  <c:v>22.125</c:v>
                </c:pt>
                <c:pt idx="3187">
                  <c:v>22.1319444444444</c:v>
                </c:pt>
                <c:pt idx="3188">
                  <c:v>22.1388888888888</c:v>
                </c:pt>
                <c:pt idx="3189">
                  <c:v>22.1458333333333</c:v>
                </c:pt>
                <c:pt idx="3190">
                  <c:v>22.1527777777777</c:v>
                </c:pt>
                <c:pt idx="3191">
                  <c:v>22.1597222222222</c:v>
                </c:pt>
                <c:pt idx="3192">
                  <c:v>22.1666666666666</c:v>
                </c:pt>
                <c:pt idx="3193">
                  <c:v>22.1736111111111</c:v>
                </c:pt>
                <c:pt idx="3194">
                  <c:v>22.1805555555555</c:v>
                </c:pt>
                <c:pt idx="3195">
                  <c:v>22.1875</c:v>
                </c:pt>
                <c:pt idx="3196">
                  <c:v>22.1944444444444</c:v>
                </c:pt>
                <c:pt idx="3197">
                  <c:v>22.2013888888888</c:v>
                </c:pt>
                <c:pt idx="3198">
                  <c:v>22.2083333333333</c:v>
                </c:pt>
                <c:pt idx="3199">
                  <c:v>22.2152777777777</c:v>
                </c:pt>
                <c:pt idx="3200">
                  <c:v>22.2222222222222</c:v>
                </c:pt>
                <c:pt idx="3201">
                  <c:v>22.2291666666666</c:v>
                </c:pt>
                <c:pt idx="3202">
                  <c:v>22.2361111111111</c:v>
                </c:pt>
                <c:pt idx="3203">
                  <c:v>22.2430555555555</c:v>
                </c:pt>
                <c:pt idx="3204">
                  <c:v>22.25</c:v>
                </c:pt>
                <c:pt idx="3205">
                  <c:v>22.2569444444444</c:v>
                </c:pt>
                <c:pt idx="3206">
                  <c:v>22.2638888888888</c:v>
                </c:pt>
                <c:pt idx="3207">
                  <c:v>22.2708333333333</c:v>
                </c:pt>
                <c:pt idx="3208">
                  <c:v>22.2777777777777</c:v>
                </c:pt>
                <c:pt idx="3209">
                  <c:v>22.2847222222222</c:v>
                </c:pt>
                <c:pt idx="3210">
                  <c:v>22.2916666666666</c:v>
                </c:pt>
                <c:pt idx="3211">
                  <c:v>22.2986111111111</c:v>
                </c:pt>
                <c:pt idx="3212">
                  <c:v>22.3055555555555</c:v>
                </c:pt>
                <c:pt idx="3213">
                  <c:v>22.3125</c:v>
                </c:pt>
                <c:pt idx="3214">
                  <c:v>22.3194444444444</c:v>
                </c:pt>
                <c:pt idx="3215">
                  <c:v>22.3263888888888</c:v>
                </c:pt>
                <c:pt idx="3216">
                  <c:v>22.3333333333333</c:v>
                </c:pt>
                <c:pt idx="3217">
                  <c:v>22.3402777777777</c:v>
                </c:pt>
                <c:pt idx="3218">
                  <c:v>22.3472222222222</c:v>
                </c:pt>
                <c:pt idx="3219">
                  <c:v>22.3541666666666</c:v>
                </c:pt>
                <c:pt idx="3220">
                  <c:v>22.3611111111111</c:v>
                </c:pt>
                <c:pt idx="3221">
                  <c:v>22.3680555555555</c:v>
                </c:pt>
                <c:pt idx="3222">
                  <c:v>22.375</c:v>
                </c:pt>
                <c:pt idx="3223">
                  <c:v>22.3819444444444</c:v>
                </c:pt>
                <c:pt idx="3224">
                  <c:v>22.3888888888888</c:v>
                </c:pt>
                <c:pt idx="3225">
                  <c:v>22.3958333333333</c:v>
                </c:pt>
                <c:pt idx="3226">
                  <c:v>22.4027777777777</c:v>
                </c:pt>
                <c:pt idx="3227">
                  <c:v>22.4097222222222</c:v>
                </c:pt>
                <c:pt idx="3228">
                  <c:v>22.4166666666666</c:v>
                </c:pt>
                <c:pt idx="3229">
                  <c:v>22.4236111111111</c:v>
                </c:pt>
                <c:pt idx="3230">
                  <c:v>22.4305555555555</c:v>
                </c:pt>
                <c:pt idx="3231">
                  <c:v>22.4375</c:v>
                </c:pt>
                <c:pt idx="3232">
                  <c:v>22.4444444444444</c:v>
                </c:pt>
                <c:pt idx="3233">
                  <c:v>22.4513888888888</c:v>
                </c:pt>
                <c:pt idx="3234">
                  <c:v>22.4583333333333</c:v>
                </c:pt>
                <c:pt idx="3235">
                  <c:v>22.4652777777777</c:v>
                </c:pt>
                <c:pt idx="3236">
                  <c:v>22.4722222222222</c:v>
                </c:pt>
                <c:pt idx="3237">
                  <c:v>22.4791666666666</c:v>
                </c:pt>
                <c:pt idx="3238">
                  <c:v>22.4861111111111</c:v>
                </c:pt>
                <c:pt idx="3239">
                  <c:v>22.4930555555555</c:v>
                </c:pt>
                <c:pt idx="3240">
                  <c:v>22.5</c:v>
                </c:pt>
                <c:pt idx="3241">
                  <c:v>22.5069444444444</c:v>
                </c:pt>
                <c:pt idx="3242">
                  <c:v>22.5138888888888</c:v>
                </c:pt>
                <c:pt idx="3243">
                  <c:v>22.5208333333333</c:v>
                </c:pt>
                <c:pt idx="3244">
                  <c:v>22.5277777777777</c:v>
                </c:pt>
                <c:pt idx="3245">
                  <c:v>22.5347222222222</c:v>
                </c:pt>
                <c:pt idx="3246">
                  <c:v>22.5416666666666</c:v>
                </c:pt>
                <c:pt idx="3247">
                  <c:v>22.5486111111111</c:v>
                </c:pt>
                <c:pt idx="3248">
                  <c:v>22.5555555555555</c:v>
                </c:pt>
                <c:pt idx="3249">
                  <c:v>22.5625</c:v>
                </c:pt>
                <c:pt idx="3250">
                  <c:v>22.5694444444444</c:v>
                </c:pt>
                <c:pt idx="3251">
                  <c:v>22.5763888888888</c:v>
                </c:pt>
                <c:pt idx="3252">
                  <c:v>22.5833333333333</c:v>
                </c:pt>
                <c:pt idx="3253">
                  <c:v>22.5902777777777</c:v>
                </c:pt>
                <c:pt idx="3254">
                  <c:v>22.5972222222222</c:v>
                </c:pt>
                <c:pt idx="3255">
                  <c:v>22.6041666666666</c:v>
                </c:pt>
                <c:pt idx="3256">
                  <c:v>22.6111111111111</c:v>
                </c:pt>
                <c:pt idx="3257">
                  <c:v>22.6180555555555</c:v>
                </c:pt>
                <c:pt idx="3258">
                  <c:v>22.625</c:v>
                </c:pt>
                <c:pt idx="3259">
                  <c:v>22.6319444444444</c:v>
                </c:pt>
                <c:pt idx="3260">
                  <c:v>22.6388888888888</c:v>
                </c:pt>
                <c:pt idx="3261">
                  <c:v>22.6458333333333</c:v>
                </c:pt>
                <c:pt idx="3262">
                  <c:v>22.6527777777777</c:v>
                </c:pt>
                <c:pt idx="3263">
                  <c:v>22.6597222222222</c:v>
                </c:pt>
                <c:pt idx="3264">
                  <c:v>22.6666666666666</c:v>
                </c:pt>
                <c:pt idx="3265">
                  <c:v>22.6736111111111</c:v>
                </c:pt>
                <c:pt idx="3266">
                  <c:v>22.6805555555555</c:v>
                </c:pt>
                <c:pt idx="3267">
                  <c:v>22.6875</c:v>
                </c:pt>
                <c:pt idx="3268">
                  <c:v>22.6944444444444</c:v>
                </c:pt>
                <c:pt idx="3269">
                  <c:v>22.7013888888888</c:v>
                </c:pt>
                <c:pt idx="3270">
                  <c:v>22.7083333333333</c:v>
                </c:pt>
                <c:pt idx="3271">
                  <c:v>22.7152777777777</c:v>
                </c:pt>
                <c:pt idx="3272">
                  <c:v>22.7222222222222</c:v>
                </c:pt>
                <c:pt idx="3273">
                  <c:v>22.7291666666666</c:v>
                </c:pt>
                <c:pt idx="3274">
                  <c:v>22.7361111111111</c:v>
                </c:pt>
                <c:pt idx="3275">
                  <c:v>22.7430555555555</c:v>
                </c:pt>
                <c:pt idx="3276">
                  <c:v>22.75</c:v>
                </c:pt>
                <c:pt idx="3277">
                  <c:v>22.7569444444444</c:v>
                </c:pt>
                <c:pt idx="3278">
                  <c:v>22.7638888888888</c:v>
                </c:pt>
                <c:pt idx="3279">
                  <c:v>22.7708333333333</c:v>
                </c:pt>
                <c:pt idx="3280">
                  <c:v>22.7777777777777</c:v>
                </c:pt>
                <c:pt idx="3281">
                  <c:v>22.7847222222222</c:v>
                </c:pt>
                <c:pt idx="3282">
                  <c:v>22.7916666666666</c:v>
                </c:pt>
                <c:pt idx="3283">
                  <c:v>22.7986111111111</c:v>
                </c:pt>
                <c:pt idx="3284">
                  <c:v>22.8055555555555</c:v>
                </c:pt>
                <c:pt idx="3285">
                  <c:v>22.8125</c:v>
                </c:pt>
                <c:pt idx="3286">
                  <c:v>22.8194444444444</c:v>
                </c:pt>
                <c:pt idx="3287">
                  <c:v>22.8263888888888</c:v>
                </c:pt>
                <c:pt idx="3288">
                  <c:v>22.8333333333333</c:v>
                </c:pt>
                <c:pt idx="3289">
                  <c:v>22.8402777777777</c:v>
                </c:pt>
                <c:pt idx="3290">
                  <c:v>22.8472222222222</c:v>
                </c:pt>
                <c:pt idx="3291">
                  <c:v>22.8541666666666</c:v>
                </c:pt>
                <c:pt idx="3292">
                  <c:v>22.8611111111111</c:v>
                </c:pt>
                <c:pt idx="3293">
                  <c:v>22.8680555555555</c:v>
                </c:pt>
                <c:pt idx="3294">
                  <c:v>22.875</c:v>
                </c:pt>
                <c:pt idx="3295">
                  <c:v>22.8819444444444</c:v>
                </c:pt>
                <c:pt idx="3296">
                  <c:v>22.8888888888888</c:v>
                </c:pt>
                <c:pt idx="3297">
                  <c:v>22.8958333333333</c:v>
                </c:pt>
                <c:pt idx="3298">
                  <c:v>22.9027777777777</c:v>
                </c:pt>
                <c:pt idx="3299">
                  <c:v>22.9097222222222</c:v>
                </c:pt>
                <c:pt idx="3300">
                  <c:v>22.9166666666666</c:v>
                </c:pt>
                <c:pt idx="3301">
                  <c:v>22.9236111111111</c:v>
                </c:pt>
                <c:pt idx="3302">
                  <c:v>22.9305555555555</c:v>
                </c:pt>
                <c:pt idx="3303">
                  <c:v>22.9375</c:v>
                </c:pt>
                <c:pt idx="3304">
                  <c:v>22.9444444444444</c:v>
                </c:pt>
                <c:pt idx="3305">
                  <c:v>22.9513888888888</c:v>
                </c:pt>
                <c:pt idx="3306">
                  <c:v>22.9583333333333</c:v>
                </c:pt>
                <c:pt idx="3307">
                  <c:v>22.9652777777777</c:v>
                </c:pt>
                <c:pt idx="3308">
                  <c:v>22.9722222222222</c:v>
                </c:pt>
                <c:pt idx="3309">
                  <c:v>22.9791666666666</c:v>
                </c:pt>
                <c:pt idx="3310">
                  <c:v>22.9861111111111</c:v>
                </c:pt>
                <c:pt idx="3311">
                  <c:v>22.9930555555555</c:v>
                </c:pt>
                <c:pt idx="3312">
                  <c:v>23</c:v>
                </c:pt>
                <c:pt idx="3313">
                  <c:v>23.0069444444444</c:v>
                </c:pt>
                <c:pt idx="3314">
                  <c:v>23.0138888888888</c:v>
                </c:pt>
                <c:pt idx="3315">
                  <c:v>23.0208333333333</c:v>
                </c:pt>
                <c:pt idx="3316">
                  <c:v>23.0277777777777</c:v>
                </c:pt>
                <c:pt idx="3317">
                  <c:v>23.0347222222222</c:v>
                </c:pt>
                <c:pt idx="3318">
                  <c:v>23.0416666666666</c:v>
                </c:pt>
                <c:pt idx="3319">
                  <c:v>23.0486111111111</c:v>
                </c:pt>
                <c:pt idx="3320">
                  <c:v>23.0555555555555</c:v>
                </c:pt>
                <c:pt idx="3321">
                  <c:v>23.0625</c:v>
                </c:pt>
                <c:pt idx="3322">
                  <c:v>23.0694444444444</c:v>
                </c:pt>
                <c:pt idx="3323">
                  <c:v>23.0763888888888</c:v>
                </c:pt>
                <c:pt idx="3324">
                  <c:v>23.0833333333333</c:v>
                </c:pt>
                <c:pt idx="3325">
                  <c:v>23.0902777777777</c:v>
                </c:pt>
                <c:pt idx="3326">
                  <c:v>23.0972222222222</c:v>
                </c:pt>
                <c:pt idx="3327">
                  <c:v>23.1041666666666</c:v>
                </c:pt>
                <c:pt idx="3328">
                  <c:v>23.1111111111111</c:v>
                </c:pt>
                <c:pt idx="3329">
                  <c:v>23.1180555555555</c:v>
                </c:pt>
                <c:pt idx="3330">
                  <c:v>23.125</c:v>
                </c:pt>
                <c:pt idx="3331">
                  <c:v>23.1319444444444</c:v>
                </c:pt>
                <c:pt idx="3332">
                  <c:v>23.1388888888888</c:v>
                </c:pt>
                <c:pt idx="3333">
                  <c:v>23.1458333333333</c:v>
                </c:pt>
                <c:pt idx="3334">
                  <c:v>23.1527777777777</c:v>
                </c:pt>
                <c:pt idx="3335">
                  <c:v>23.1597222222222</c:v>
                </c:pt>
                <c:pt idx="3336">
                  <c:v>23.1666666666666</c:v>
                </c:pt>
                <c:pt idx="3337">
                  <c:v>23.1736111111111</c:v>
                </c:pt>
                <c:pt idx="3338">
                  <c:v>23.1805555555555</c:v>
                </c:pt>
                <c:pt idx="3339">
                  <c:v>23.1875</c:v>
                </c:pt>
                <c:pt idx="3340">
                  <c:v>23.1944444444444</c:v>
                </c:pt>
                <c:pt idx="3341">
                  <c:v>23.2013888888888</c:v>
                </c:pt>
                <c:pt idx="3342">
                  <c:v>23.2083333333333</c:v>
                </c:pt>
                <c:pt idx="3343">
                  <c:v>23.2152777777777</c:v>
                </c:pt>
                <c:pt idx="3344">
                  <c:v>23.2222222222222</c:v>
                </c:pt>
                <c:pt idx="3345">
                  <c:v>23.2291666666666</c:v>
                </c:pt>
                <c:pt idx="3346">
                  <c:v>23.2361111111111</c:v>
                </c:pt>
                <c:pt idx="3347">
                  <c:v>23.2430555555555</c:v>
                </c:pt>
                <c:pt idx="3348">
                  <c:v>23.25</c:v>
                </c:pt>
                <c:pt idx="3349">
                  <c:v>23.2569444444444</c:v>
                </c:pt>
                <c:pt idx="3350">
                  <c:v>23.2638888888888</c:v>
                </c:pt>
                <c:pt idx="3351">
                  <c:v>23.2708333333333</c:v>
                </c:pt>
                <c:pt idx="3352">
                  <c:v>23.2777777777777</c:v>
                </c:pt>
                <c:pt idx="3353">
                  <c:v>23.2847222222222</c:v>
                </c:pt>
                <c:pt idx="3354">
                  <c:v>23.2916666666666</c:v>
                </c:pt>
                <c:pt idx="3355">
                  <c:v>23.2986111111111</c:v>
                </c:pt>
                <c:pt idx="3356">
                  <c:v>23.3055555555555</c:v>
                </c:pt>
                <c:pt idx="3357">
                  <c:v>23.3125</c:v>
                </c:pt>
                <c:pt idx="3358">
                  <c:v>23.3194444444444</c:v>
                </c:pt>
                <c:pt idx="3359">
                  <c:v>23.3263888888888</c:v>
                </c:pt>
                <c:pt idx="3360">
                  <c:v>23.3333333333333</c:v>
                </c:pt>
              </c:numCache>
            </c:numRef>
          </c:xVal>
          <c:yVal>
            <c:numRef>
              <c:f>('Enrich, Cont. mode, PBS&amp;flow(2)'!$P$4:$P$2603,'Enrich, Cont. mode, PBS&amp;flow(2)'!$P$2622:$P$3382)</c:f>
              <c:numCache>
                <c:formatCode>General</c:formatCode>
                <c:ptCount val="3361"/>
                <c:pt idx="0">
                  <c:v>0.39931400000000006</c:v>
                </c:pt>
                <c:pt idx="1">
                  <c:v>0.39928249999999998</c:v>
                </c:pt>
                <c:pt idx="2">
                  <c:v>0.39902300000000002</c:v>
                </c:pt>
                <c:pt idx="3">
                  <c:v>0.398725</c:v>
                </c:pt>
                <c:pt idx="4">
                  <c:v>0.39847500000000002</c:v>
                </c:pt>
                <c:pt idx="5">
                  <c:v>0.39828249999999998</c:v>
                </c:pt>
                <c:pt idx="6">
                  <c:v>0.39811400000000002</c:v>
                </c:pt>
                <c:pt idx="7">
                  <c:v>0.39801249999999999</c:v>
                </c:pt>
                <c:pt idx="8">
                  <c:v>0.39792749999999999</c:v>
                </c:pt>
                <c:pt idx="9">
                  <c:v>0.39786549999999998</c:v>
                </c:pt>
                <c:pt idx="10">
                  <c:v>0.3977965</c:v>
                </c:pt>
                <c:pt idx="11">
                  <c:v>0.39791500000000002</c:v>
                </c:pt>
                <c:pt idx="12">
                  <c:v>0.39794350000000001</c:v>
                </c:pt>
                <c:pt idx="13">
                  <c:v>0.3980995</c:v>
                </c:pt>
                <c:pt idx="14">
                  <c:v>0.39798700000000004</c:v>
                </c:pt>
                <c:pt idx="15">
                  <c:v>0.39782450000000003</c:v>
                </c:pt>
                <c:pt idx="16">
                  <c:v>0.39764350000000004</c:v>
                </c:pt>
                <c:pt idx="17">
                  <c:v>0.3973585</c:v>
                </c:pt>
                <c:pt idx="18">
                  <c:v>0.39707999999999999</c:v>
                </c:pt>
                <c:pt idx="19">
                  <c:v>0.39683950000000001</c:v>
                </c:pt>
                <c:pt idx="20">
                  <c:v>0.39667050000000004</c:v>
                </c:pt>
                <c:pt idx="21">
                  <c:v>0.3964955</c:v>
                </c:pt>
                <c:pt idx="22">
                  <c:v>0.39630150000000003</c:v>
                </c:pt>
                <c:pt idx="23">
                  <c:v>0.39615299999999998</c:v>
                </c:pt>
                <c:pt idx="24">
                  <c:v>0.39605699999999999</c:v>
                </c:pt>
                <c:pt idx="25">
                  <c:v>0.39604099999999998</c:v>
                </c:pt>
                <c:pt idx="26">
                  <c:v>0.39607999999999999</c:v>
                </c:pt>
                <c:pt idx="27">
                  <c:v>0.39633200000000002</c:v>
                </c:pt>
                <c:pt idx="28">
                  <c:v>0.3966655</c:v>
                </c:pt>
                <c:pt idx="29">
                  <c:v>0.39713850000000001</c:v>
                </c:pt>
                <c:pt idx="30">
                  <c:v>0.39721499999999998</c:v>
                </c:pt>
                <c:pt idx="31">
                  <c:v>0.39710849999999998</c:v>
                </c:pt>
                <c:pt idx="32">
                  <c:v>0.39687349999999999</c:v>
                </c:pt>
                <c:pt idx="33">
                  <c:v>0.39673500000000006</c:v>
                </c:pt>
                <c:pt idx="34">
                  <c:v>0.3966905</c:v>
                </c:pt>
                <c:pt idx="35">
                  <c:v>0.39663550000000003</c:v>
                </c:pt>
                <c:pt idx="36">
                  <c:v>0.39658199999999999</c:v>
                </c:pt>
                <c:pt idx="37">
                  <c:v>0.39650600000000003</c:v>
                </c:pt>
                <c:pt idx="38">
                  <c:v>0.39646350000000002</c:v>
                </c:pt>
                <c:pt idx="39">
                  <c:v>0.3963255</c:v>
                </c:pt>
                <c:pt idx="40">
                  <c:v>0.39613200000000004</c:v>
                </c:pt>
                <c:pt idx="41">
                  <c:v>0.39592850000000002</c:v>
                </c:pt>
                <c:pt idx="42">
                  <c:v>0.39577300000000004</c:v>
                </c:pt>
                <c:pt idx="43">
                  <c:v>0.39577050000000003</c:v>
                </c:pt>
                <c:pt idx="44">
                  <c:v>0.39579700000000001</c:v>
                </c:pt>
                <c:pt idx="45">
                  <c:v>0.39593149999999999</c:v>
                </c:pt>
                <c:pt idx="46">
                  <c:v>0.39601249999999999</c:v>
                </c:pt>
                <c:pt idx="47">
                  <c:v>0.39600650000000004</c:v>
                </c:pt>
                <c:pt idx="48">
                  <c:v>0.396036</c:v>
                </c:pt>
                <c:pt idx="49">
                  <c:v>0.39602900000000002</c:v>
                </c:pt>
                <c:pt idx="50">
                  <c:v>0.39599700000000004</c:v>
                </c:pt>
                <c:pt idx="51">
                  <c:v>0.39594600000000002</c:v>
                </c:pt>
                <c:pt idx="52">
                  <c:v>0.39576999999999996</c:v>
                </c:pt>
                <c:pt idx="53">
                  <c:v>0.39562700000000006</c:v>
                </c:pt>
                <c:pt idx="54">
                  <c:v>0.39555250000000003</c:v>
                </c:pt>
                <c:pt idx="55">
                  <c:v>0.39545350000000001</c:v>
                </c:pt>
                <c:pt idx="56">
                  <c:v>0.39526550000000005</c:v>
                </c:pt>
                <c:pt idx="57">
                  <c:v>0.39499499999999999</c:v>
                </c:pt>
                <c:pt idx="58">
                  <c:v>0.39488600000000007</c:v>
                </c:pt>
                <c:pt idx="59">
                  <c:v>0.39506850000000004</c:v>
                </c:pt>
                <c:pt idx="60">
                  <c:v>0.39527299999999999</c:v>
                </c:pt>
                <c:pt idx="61">
                  <c:v>0.39531549999999999</c:v>
                </c:pt>
                <c:pt idx="62">
                  <c:v>0.3952715</c:v>
                </c:pt>
                <c:pt idx="63">
                  <c:v>0.39516499999999999</c:v>
                </c:pt>
                <c:pt idx="64">
                  <c:v>0.39498750000000005</c:v>
                </c:pt>
                <c:pt idx="65">
                  <c:v>0.39484300000000006</c:v>
                </c:pt>
                <c:pt idx="66">
                  <c:v>0.39488650000000003</c:v>
                </c:pt>
                <c:pt idx="67">
                  <c:v>0.39491900000000002</c:v>
                </c:pt>
                <c:pt idx="68">
                  <c:v>0.394897</c:v>
                </c:pt>
                <c:pt idx="69">
                  <c:v>0.39492749999999999</c:v>
                </c:pt>
                <c:pt idx="70">
                  <c:v>0.39503650000000001</c:v>
                </c:pt>
                <c:pt idx="71">
                  <c:v>0.39521100000000003</c:v>
                </c:pt>
                <c:pt idx="72">
                  <c:v>0.39535149999999997</c:v>
                </c:pt>
                <c:pt idx="73">
                  <c:v>0.39539099999999999</c:v>
                </c:pt>
                <c:pt idx="74">
                  <c:v>0.395339</c:v>
                </c:pt>
                <c:pt idx="75">
                  <c:v>0.39522550000000001</c:v>
                </c:pt>
                <c:pt idx="76">
                  <c:v>0.39523900000000001</c:v>
                </c:pt>
                <c:pt idx="77">
                  <c:v>0.39538200000000001</c:v>
                </c:pt>
                <c:pt idx="78">
                  <c:v>0.39556650000000004</c:v>
                </c:pt>
                <c:pt idx="79">
                  <c:v>0.39566950000000001</c:v>
                </c:pt>
                <c:pt idx="80">
                  <c:v>0.39568599999999998</c:v>
                </c:pt>
                <c:pt idx="81">
                  <c:v>0.39557400000000004</c:v>
                </c:pt>
                <c:pt idx="82">
                  <c:v>0.39549850000000003</c:v>
                </c:pt>
                <c:pt idx="83">
                  <c:v>0.39548800000000001</c:v>
                </c:pt>
                <c:pt idx="84">
                  <c:v>0.39557900000000001</c:v>
                </c:pt>
                <c:pt idx="85">
                  <c:v>0.39560300000000004</c:v>
                </c:pt>
                <c:pt idx="86">
                  <c:v>0.39560450000000003</c:v>
                </c:pt>
                <c:pt idx="87">
                  <c:v>0.39546400000000004</c:v>
                </c:pt>
                <c:pt idx="88">
                  <c:v>0.39533499999999999</c:v>
                </c:pt>
                <c:pt idx="89">
                  <c:v>0.39533000000000001</c:v>
                </c:pt>
                <c:pt idx="90">
                  <c:v>0.39534150000000001</c:v>
                </c:pt>
                <c:pt idx="91">
                  <c:v>0.39527499999999999</c:v>
                </c:pt>
                <c:pt idx="92">
                  <c:v>0.39515</c:v>
                </c:pt>
                <c:pt idx="93">
                  <c:v>0.39505200000000001</c:v>
                </c:pt>
                <c:pt idx="94">
                  <c:v>0.39507150000000002</c:v>
                </c:pt>
                <c:pt idx="95">
                  <c:v>0.39512250000000004</c:v>
                </c:pt>
                <c:pt idx="96">
                  <c:v>0.39516050000000003</c:v>
                </c:pt>
                <c:pt idx="97">
                  <c:v>0.39513700000000002</c:v>
                </c:pt>
                <c:pt idx="98">
                  <c:v>0.39498450000000007</c:v>
                </c:pt>
                <c:pt idx="99">
                  <c:v>0.39489400000000002</c:v>
                </c:pt>
                <c:pt idx="100">
                  <c:v>0.39496600000000004</c:v>
                </c:pt>
                <c:pt idx="101">
                  <c:v>0.39510149999999999</c:v>
                </c:pt>
                <c:pt idx="102">
                  <c:v>0.39522199999999996</c:v>
                </c:pt>
                <c:pt idx="103">
                  <c:v>0.39519150000000003</c:v>
                </c:pt>
                <c:pt idx="104">
                  <c:v>0.39506549999999996</c:v>
                </c:pt>
                <c:pt idx="105">
                  <c:v>0.394982</c:v>
                </c:pt>
                <c:pt idx="106">
                  <c:v>0.3950475</c:v>
                </c:pt>
                <c:pt idx="107">
                  <c:v>0.39509450000000002</c:v>
                </c:pt>
                <c:pt idx="108">
                  <c:v>0.39509000000000005</c:v>
                </c:pt>
                <c:pt idx="109">
                  <c:v>0.39499450000000003</c:v>
                </c:pt>
                <c:pt idx="110">
                  <c:v>0.39488999999999996</c:v>
                </c:pt>
                <c:pt idx="111">
                  <c:v>0.394876</c:v>
                </c:pt>
                <c:pt idx="112">
                  <c:v>0.39491350000000003</c:v>
                </c:pt>
                <c:pt idx="113">
                  <c:v>0.39496600000000004</c:v>
                </c:pt>
                <c:pt idx="114">
                  <c:v>0.39499400000000001</c:v>
                </c:pt>
                <c:pt idx="115">
                  <c:v>0.39490049999999999</c:v>
                </c:pt>
                <c:pt idx="116">
                  <c:v>0.39480950000000004</c:v>
                </c:pt>
                <c:pt idx="117">
                  <c:v>0.39479550000000002</c:v>
                </c:pt>
                <c:pt idx="118">
                  <c:v>0.39482249999999997</c:v>
                </c:pt>
                <c:pt idx="119">
                  <c:v>0.39485100000000001</c:v>
                </c:pt>
                <c:pt idx="120">
                  <c:v>0.39478200000000002</c:v>
                </c:pt>
                <c:pt idx="121">
                  <c:v>0.39463700000000002</c:v>
                </c:pt>
                <c:pt idx="122">
                  <c:v>0.39456250000000004</c:v>
                </c:pt>
                <c:pt idx="123">
                  <c:v>0.39462400000000003</c:v>
                </c:pt>
                <c:pt idx="124">
                  <c:v>0.394729</c:v>
                </c:pt>
                <c:pt idx="125">
                  <c:v>0.39480999999999999</c:v>
                </c:pt>
                <c:pt idx="126">
                  <c:v>0.394756</c:v>
                </c:pt>
                <c:pt idx="127">
                  <c:v>0.39466500000000004</c:v>
                </c:pt>
                <c:pt idx="128">
                  <c:v>0.39457500000000001</c:v>
                </c:pt>
                <c:pt idx="129">
                  <c:v>0.39461750000000001</c:v>
                </c:pt>
                <c:pt idx="130">
                  <c:v>0.394679</c:v>
                </c:pt>
                <c:pt idx="131">
                  <c:v>0.394706</c:v>
                </c:pt>
                <c:pt idx="132">
                  <c:v>0.39468950000000003</c:v>
                </c:pt>
                <c:pt idx="133">
                  <c:v>0.39467050000000004</c:v>
                </c:pt>
                <c:pt idx="134">
                  <c:v>0.39472399999999996</c:v>
                </c:pt>
                <c:pt idx="135">
                  <c:v>0.39479050000000004</c:v>
                </c:pt>
                <c:pt idx="136">
                  <c:v>0.39481200000000005</c:v>
                </c:pt>
                <c:pt idx="137">
                  <c:v>0.39480099999999996</c:v>
                </c:pt>
                <c:pt idx="138">
                  <c:v>0.39482700000000004</c:v>
                </c:pt>
                <c:pt idx="139">
                  <c:v>0.39493349999999999</c:v>
                </c:pt>
                <c:pt idx="140">
                  <c:v>0.39508799999999999</c:v>
                </c:pt>
                <c:pt idx="141">
                  <c:v>0.39519900000000002</c:v>
                </c:pt>
                <c:pt idx="142">
                  <c:v>0.39516050000000003</c:v>
                </c:pt>
                <c:pt idx="143">
                  <c:v>0.39519650000000006</c:v>
                </c:pt>
                <c:pt idx="144">
                  <c:v>0.39477300000000004</c:v>
                </c:pt>
                <c:pt idx="145">
                  <c:v>0.39419950000000004</c:v>
                </c:pt>
                <c:pt idx="146">
                  <c:v>0.39380999999999999</c:v>
                </c:pt>
                <c:pt idx="147">
                  <c:v>0.39365</c:v>
                </c:pt>
                <c:pt idx="148">
                  <c:v>0.39331749999999999</c:v>
                </c:pt>
                <c:pt idx="149">
                  <c:v>0.39281500000000003</c:v>
                </c:pt>
                <c:pt idx="150">
                  <c:v>0.39234750000000002</c:v>
                </c:pt>
                <c:pt idx="151">
                  <c:v>0.39204099999999997</c:v>
                </c:pt>
                <c:pt idx="152">
                  <c:v>0.39226050000000001</c:v>
                </c:pt>
                <c:pt idx="153">
                  <c:v>0.39230599999999999</c:v>
                </c:pt>
                <c:pt idx="154">
                  <c:v>0.39235149999999996</c:v>
                </c:pt>
                <c:pt idx="155">
                  <c:v>0.39218600000000003</c:v>
                </c:pt>
                <c:pt idx="156">
                  <c:v>0.39205100000000004</c:v>
                </c:pt>
                <c:pt idx="157">
                  <c:v>0.39210849999999997</c:v>
                </c:pt>
                <c:pt idx="158">
                  <c:v>0.39233150000000006</c:v>
                </c:pt>
                <c:pt idx="159">
                  <c:v>0.392231</c:v>
                </c:pt>
                <c:pt idx="160">
                  <c:v>0.39209899999999998</c:v>
                </c:pt>
                <c:pt idx="161">
                  <c:v>0.39201200000000003</c:v>
                </c:pt>
                <c:pt idx="162">
                  <c:v>0.39184150000000001</c:v>
                </c:pt>
                <c:pt idx="163">
                  <c:v>0.39165250000000001</c:v>
                </c:pt>
                <c:pt idx="164">
                  <c:v>0.39155000000000001</c:v>
                </c:pt>
                <c:pt idx="165">
                  <c:v>0.39141199999999998</c:v>
                </c:pt>
                <c:pt idx="166">
                  <c:v>0.39128350000000001</c:v>
                </c:pt>
                <c:pt idx="167">
                  <c:v>0.39120250000000001</c:v>
                </c:pt>
                <c:pt idx="168">
                  <c:v>0.39122650000000003</c:v>
                </c:pt>
                <c:pt idx="169">
                  <c:v>0.39138600000000001</c:v>
                </c:pt>
                <c:pt idx="170">
                  <c:v>0.39183400000000002</c:v>
                </c:pt>
                <c:pt idx="171">
                  <c:v>0.34626850000000003</c:v>
                </c:pt>
                <c:pt idx="172">
                  <c:v>0.31281300000000001</c:v>
                </c:pt>
                <c:pt idx="173">
                  <c:v>0.311533</c:v>
                </c:pt>
                <c:pt idx="174">
                  <c:v>0.32357649999999999</c:v>
                </c:pt>
                <c:pt idx="175">
                  <c:v>0.49902999999999997</c:v>
                </c:pt>
                <c:pt idx="176">
                  <c:v>0.51050649999999997</c:v>
                </c:pt>
                <c:pt idx="177">
                  <c:v>0.51564450000000006</c:v>
                </c:pt>
                <c:pt idx="178">
                  <c:v>0.517702</c:v>
                </c:pt>
                <c:pt idx="179">
                  <c:v>0.5168045</c:v>
                </c:pt>
                <c:pt idx="180">
                  <c:v>0.51499899999999998</c:v>
                </c:pt>
                <c:pt idx="181">
                  <c:v>0.51371299999999998</c:v>
                </c:pt>
                <c:pt idx="182">
                  <c:v>0.51230200000000004</c:v>
                </c:pt>
                <c:pt idx="183">
                  <c:v>0.51087749999999998</c:v>
                </c:pt>
                <c:pt idx="184">
                  <c:v>0.50958700000000001</c:v>
                </c:pt>
                <c:pt idx="185">
                  <c:v>0.50836049999999999</c:v>
                </c:pt>
                <c:pt idx="186">
                  <c:v>0.50712050000000009</c:v>
                </c:pt>
                <c:pt idx="187">
                  <c:v>0.5057640000000001</c:v>
                </c:pt>
                <c:pt idx="188">
                  <c:v>0.50433299999999992</c:v>
                </c:pt>
                <c:pt idx="189">
                  <c:v>0.50292250000000005</c:v>
                </c:pt>
                <c:pt idx="190">
                  <c:v>0.50158600000000009</c:v>
                </c:pt>
                <c:pt idx="191">
                  <c:v>0.50038400000000005</c:v>
                </c:pt>
                <c:pt idx="192">
                  <c:v>0.49929849999999998</c:v>
                </c:pt>
                <c:pt idx="193">
                  <c:v>0.49814150000000001</c:v>
                </c:pt>
                <c:pt idx="194">
                  <c:v>0.4970405</c:v>
                </c:pt>
                <c:pt idx="195">
                  <c:v>0.49593399999999999</c:v>
                </c:pt>
                <c:pt idx="196">
                  <c:v>0.49493950000000003</c:v>
                </c:pt>
                <c:pt idx="197">
                  <c:v>0.49413350000000006</c:v>
                </c:pt>
                <c:pt idx="198">
                  <c:v>0.49352950000000001</c:v>
                </c:pt>
                <c:pt idx="199">
                  <c:v>0.49275599999999997</c:v>
                </c:pt>
                <c:pt idx="200">
                  <c:v>0.49203150000000001</c:v>
                </c:pt>
                <c:pt idx="201">
                  <c:v>0.49135899999999999</c:v>
                </c:pt>
                <c:pt idx="202">
                  <c:v>0.49081150000000001</c:v>
                </c:pt>
                <c:pt idx="203">
                  <c:v>0.49048599999999998</c:v>
                </c:pt>
                <c:pt idx="204">
                  <c:v>0.49002000000000001</c:v>
                </c:pt>
                <c:pt idx="205">
                  <c:v>0.48951450000000002</c:v>
                </c:pt>
                <c:pt idx="206">
                  <c:v>0.48912400000000006</c:v>
                </c:pt>
                <c:pt idx="207">
                  <c:v>0.48881399999999997</c:v>
                </c:pt>
                <c:pt idx="208">
                  <c:v>0.48843550000000008</c:v>
                </c:pt>
                <c:pt idx="209">
                  <c:v>0.48812900000000004</c:v>
                </c:pt>
                <c:pt idx="210">
                  <c:v>0.48791499999999999</c:v>
                </c:pt>
                <c:pt idx="211">
                  <c:v>0.48757550000000005</c:v>
                </c:pt>
                <c:pt idx="212">
                  <c:v>0.4873825</c:v>
                </c:pt>
                <c:pt idx="213">
                  <c:v>0.48701900000000004</c:v>
                </c:pt>
                <c:pt idx="214">
                  <c:v>0.48681949999999996</c:v>
                </c:pt>
                <c:pt idx="215">
                  <c:v>0.4867765</c:v>
                </c:pt>
                <c:pt idx="216">
                  <c:v>0.48667850000000001</c:v>
                </c:pt>
                <c:pt idx="217">
                  <c:v>0.48649750000000003</c:v>
                </c:pt>
                <c:pt idx="218">
                  <c:v>0.48627199999999998</c:v>
                </c:pt>
                <c:pt idx="219">
                  <c:v>0.48606050000000001</c:v>
                </c:pt>
                <c:pt idx="220">
                  <c:v>0.48596500000000004</c:v>
                </c:pt>
                <c:pt idx="221">
                  <c:v>0.48591200000000007</c:v>
                </c:pt>
                <c:pt idx="222">
                  <c:v>0.485767</c:v>
                </c:pt>
                <c:pt idx="223">
                  <c:v>0.48557650000000002</c:v>
                </c:pt>
                <c:pt idx="224">
                  <c:v>0.48538400000000004</c:v>
                </c:pt>
                <c:pt idx="225">
                  <c:v>0.48512199999999994</c:v>
                </c:pt>
                <c:pt idx="226">
                  <c:v>0.48488549999999997</c:v>
                </c:pt>
                <c:pt idx="227">
                  <c:v>0.484767</c:v>
                </c:pt>
                <c:pt idx="228">
                  <c:v>0.48462850000000002</c:v>
                </c:pt>
                <c:pt idx="229">
                  <c:v>0.48445199999999999</c:v>
                </c:pt>
                <c:pt idx="230">
                  <c:v>0.48420850000000004</c:v>
                </c:pt>
                <c:pt idx="231">
                  <c:v>0.48395450000000001</c:v>
                </c:pt>
                <c:pt idx="232">
                  <c:v>0.48384650000000001</c:v>
                </c:pt>
                <c:pt idx="233">
                  <c:v>0.48379</c:v>
                </c:pt>
                <c:pt idx="234">
                  <c:v>0.48361300000000002</c:v>
                </c:pt>
                <c:pt idx="235">
                  <c:v>0.48338149999999996</c:v>
                </c:pt>
                <c:pt idx="236">
                  <c:v>0.48316550000000003</c:v>
                </c:pt>
                <c:pt idx="237">
                  <c:v>0.48304900000000001</c:v>
                </c:pt>
                <c:pt idx="238">
                  <c:v>0.483039</c:v>
                </c:pt>
                <c:pt idx="239">
                  <c:v>0.48288549999999997</c:v>
                </c:pt>
                <c:pt idx="240">
                  <c:v>0.48267349999999998</c:v>
                </c:pt>
                <c:pt idx="241">
                  <c:v>0.48247000000000007</c:v>
                </c:pt>
                <c:pt idx="242">
                  <c:v>0.48227900000000001</c:v>
                </c:pt>
                <c:pt idx="243">
                  <c:v>0.48223149999999998</c:v>
                </c:pt>
                <c:pt idx="244">
                  <c:v>0.48220200000000002</c:v>
                </c:pt>
                <c:pt idx="245">
                  <c:v>0.48207650000000002</c:v>
                </c:pt>
                <c:pt idx="246">
                  <c:v>0.48187750000000001</c:v>
                </c:pt>
                <c:pt idx="247">
                  <c:v>0.48167150000000003</c:v>
                </c:pt>
                <c:pt idx="248">
                  <c:v>0.48150999999999999</c:v>
                </c:pt>
                <c:pt idx="249">
                  <c:v>0.4813965</c:v>
                </c:pt>
                <c:pt idx="250">
                  <c:v>0.48132950000000002</c:v>
                </c:pt>
                <c:pt idx="251">
                  <c:v>0.4811415</c:v>
                </c:pt>
                <c:pt idx="252">
                  <c:v>0.48089800000000005</c:v>
                </c:pt>
                <c:pt idx="253">
                  <c:v>0.48065049999999998</c:v>
                </c:pt>
                <c:pt idx="254">
                  <c:v>0.4804445</c:v>
                </c:pt>
                <c:pt idx="255">
                  <c:v>0.48039149999999997</c:v>
                </c:pt>
                <c:pt idx="256">
                  <c:v>0.48030949999999994</c:v>
                </c:pt>
                <c:pt idx="257">
                  <c:v>0.48012200000000005</c:v>
                </c:pt>
                <c:pt idx="258">
                  <c:v>0.47994050000000005</c:v>
                </c:pt>
                <c:pt idx="259">
                  <c:v>0.47982550000000007</c:v>
                </c:pt>
                <c:pt idx="260">
                  <c:v>0.47970950000000007</c:v>
                </c:pt>
                <c:pt idx="261">
                  <c:v>0.47965700000000006</c:v>
                </c:pt>
                <c:pt idx="262">
                  <c:v>0.47953999999999997</c:v>
                </c:pt>
                <c:pt idx="263">
                  <c:v>0.47934100000000002</c:v>
                </c:pt>
                <c:pt idx="264">
                  <c:v>0.47916900000000001</c:v>
                </c:pt>
                <c:pt idx="265">
                  <c:v>0.47901050000000001</c:v>
                </c:pt>
                <c:pt idx="266">
                  <c:v>0.4789255</c:v>
                </c:pt>
                <c:pt idx="267">
                  <c:v>0.478852</c:v>
                </c:pt>
                <c:pt idx="268">
                  <c:v>0.47868899999999998</c:v>
                </c:pt>
                <c:pt idx="269">
                  <c:v>0.47849200000000003</c:v>
                </c:pt>
                <c:pt idx="270">
                  <c:v>0.47835650000000002</c:v>
                </c:pt>
                <c:pt idx="271">
                  <c:v>0.47814049999999997</c:v>
                </c:pt>
                <c:pt idx="272">
                  <c:v>0.47803200000000007</c:v>
                </c:pt>
                <c:pt idx="273">
                  <c:v>0.47795600000000005</c:v>
                </c:pt>
                <c:pt idx="274">
                  <c:v>0.47774749999999999</c:v>
                </c:pt>
                <c:pt idx="275">
                  <c:v>0.47756600000000005</c:v>
                </c:pt>
                <c:pt idx="276">
                  <c:v>0.47741349999999999</c:v>
                </c:pt>
                <c:pt idx="277">
                  <c:v>0.477325</c:v>
                </c:pt>
                <c:pt idx="278">
                  <c:v>0.47728399999999999</c:v>
                </c:pt>
                <c:pt idx="279">
                  <c:v>0.47724749999999999</c:v>
                </c:pt>
                <c:pt idx="280">
                  <c:v>0.47714250000000002</c:v>
                </c:pt>
                <c:pt idx="281">
                  <c:v>0.47691850000000002</c:v>
                </c:pt>
                <c:pt idx="282">
                  <c:v>0.47679300000000002</c:v>
                </c:pt>
                <c:pt idx="283">
                  <c:v>0.47672250000000005</c:v>
                </c:pt>
                <c:pt idx="284">
                  <c:v>0.47673249999999995</c:v>
                </c:pt>
                <c:pt idx="285">
                  <c:v>0.47665200000000008</c:v>
                </c:pt>
                <c:pt idx="286">
                  <c:v>0.47658100000000003</c:v>
                </c:pt>
                <c:pt idx="287">
                  <c:v>0.47642899999999999</c:v>
                </c:pt>
                <c:pt idx="288">
                  <c:v>0.47632200000000002</c:v>
                </c:pt>
                <c:pt idx="289">
                  <c:v>0.47629450000000001</c:v>
                </c:pt>
                <c:pt idx="290">
                  <c:v>0.47629550000000004</c:v>
                </c:pt>
                <c:pt idx="291">
                  <c:v>0.47618899999999997</c:v>
                </c:pt>
                <c:pt idx="292">
                  <c:v>0.47604849999999999</c:v>
                </c:pt>
                <c:pt idx="293">
                  <c:v>0.47587649999999998</c:v>
                </c:pt>
                <c:pt idx="294">
                  <c:v>0.47578700000000007</c:v>
                </c:pt>
                <c:pt idx="295">
                  <c:v>0.47575149999999999</c:v>
                </c:pt>
                <c:pt idx="296">
                  <c:v>0.47575099999999998</c:v>
                </c:pt>
                <c:pt idx="297">
                  <c:v>0.475659</c:v>
                </c:pt>
                <c:pt idx="298">
                  <c:v>0.47550900000000001</c:v>
                </c:pt>
                <c:pt idx="299">
                  <c:v>0.47541899999999998</c:v>
                </c:pt>
                <c:pt idx="300">
                  <c:v>0.47537649999999998</c:v>
                </c:pt>
                <c:pt idx="301">
                  <c:v>0.47524250000000001</c:v>
                </c:pt>
                <c:pt idx="302">
                  <c:v>0.47500000000000003</c:v>
                </c:pt>
                <c:pt idx="303">
                  <c:v>0.47470600000000002</c:v>
                </c:pt>
                <c:pt idx="304">
                  <c:v>0.47443449999999998</c:v>
                </c:pt>
                <c:pt idx="305">
                  <c:v>0.47422350000000002</c:v>
                </c:pt>
                <c:pt idx="306">
                  <c:v>0.47418200000000005</c:v>
                </c:pt>
                <c:pt idx="307">
                  <c:v>0.47428499999999996</c:v>
                </c:pt>
                <c:pt idx="308">
                  <c:v>0.47417350000000003</c:v>
                </c:pt>
                <c:pt idx="309">
                  <c:v>0.47396050000000006</c:v>
                </c:pt>
                <c:pt idx="310">
                  <c:v>0.47379450000000001</c:v>
                </c:pt>
                <c:pt idx="311">
                  <c:v>0.47361850000000005</c:v>
                </c:pt>
                <c:pt idx="312">
                  <c:v>0.47356799999999999</c:v>
                </c:pt>
                <c:pt idx="313">
                  <c:v>0.47366200000000003</c:v>
                </c:pt>
                <c:pt idx="314">
                  <c:v>0.47367550000000003</c:v>
                </c:pt>
                <c:pt idx="315">
                  <c:v>0.4737325</c:v>
                </c:pt>
                <c:pt idx="316">
                  <c:v>0.47385100000000002</c:v>
                </c:pt>
                <c:pt idx="317">
                  <c:v>0.47378049999999999</c:v>
                </c:pt>
                <c:pt idx="318">
                  <c:v>0.47372600000000004</c:v>
                </c:pt>
                <c:pt idx="319">
                  <c:v>0.47377950000000002</c:v>
                </c:pt>
                <c:pt idx="320">
                  <c:v>0.4737015</c:v>
                </c:pt>
                <c:pt idx="321">
                  <c:v>0.47351150000000003</c:v>
                </c:pt>
                <c:pt idx="322">
                  <c:v>0.47335400000000005</c:v>
                </c:pt>
                <c:pt idx="323">
                  <c:v>0.47324500000000003</c:v>
                </c:pt>
                <c:pt idx="324">
                  <c:v>0.47317700000000001</c:v>
                </c:pt>
                <c:pt idx="325">
                  <c:v>0.47309900000000005</c:v>
                </c:pt>
                <c:pt idx="326">
                  <c:v>0.47288850000000004</c:v>
                </c:pt>
                <c:pt idx="327">
                  <c:v>0.47257600000000005</c:v>
                </c:pt>
                <c:pt idx="328">
                  <c:v>0.47231200000000001</c:v>
                </c:pt>
                <c:pt idx="329">
                  <c:v>0.47223999999999999</c:v>
                </c:pt>
                <c:pt idx="330">
                  <c:v>0.47219800000000001</c:v>
                </c:pt>
                <c:pt idx="331">
                  <c:v>0.47219549999999999</c:v>
                </c:pt>
                <c:pt idx="332">
                  <c:v>0.47210350000000001</c:v>
                </c:pt>
                <c:pt idx="333">
                  <c:v>0.47203400000000001</c:v>
                </c:pt>
                <c:pt idx="334">
                  <c:v>0.47198199999999996</c:v>
                </c:pt>
                <c:pt idx="335">
                  <c:v>0.47195300000000001</c:v>
                </c:pt>
                <c:pt idx="336">
                  <c:v>0.47195799999999999</c:v>
                </c:pt>
                <c:pt idx="337">
                  <c:v>0.47187050000000003</c:v>
                </c:pt>
                <c:pt idx="338">
                  <c:v>0.471771</c:v>
                </c:pt>
                <c:pt idx="339">
                  <c:v>0.47166250000000004</c:v>
                </c:pt>
                <c:pt idx="340">
                  <c:v>0.47149800000000003</c:v>
                </c:pt>
                <c:pt idx="341">
                  <c:v>0.47146399999999999</c:v>
                </c:pt>
                <c:pt idx="342">
                  <c:v>0.47139600000000004</c:v>
                </c:pt>
                <c:pt idx="343">
                  <c:v>0.47131399999999996</c:v>
                </c:pt>
                <c:pt idx="344">
                  <c:v>0.47104800000000002</c:v>
                </c:pt>
                <c:pt idx="345">
                  <c:v>0.47084349999999997</c:v>
                </c:pt>
                <c:pt idx="346">
                  <c:v>0.47080600000000006</c:v>
                </c:pt>
                <c:pt idx="347">
                  <c:v>0.47083800000000003</c:v>
                </c:pt>
                <c:pt idx="348">
                  <c:v>0.47080549999999999</c:v>
                </c:pt>
                <c:pt idx="349">
                  <c:v>0.47065800000000002</c:v>
                </c:pt>
                <c:pt idx="350">
                  <c:v>0.47054650000000003</c:v>
                </c:pt>
                <c:pt idx="351">
                  <c:v>0.47048699999999999</c:v>
                </c:pt>
                <c:pt idx="352">
                  <c:v>0.47036</c:v>
                </c:pt>
                <c:pt idx="353">
                  <c:v>0.47020149999999999</c:v>
                </c:pt>
                <c:pt idx="354">
                  <c:v>0.46999400000000002</c:v>
                </c:pt>
                <c:pt idx="355">
                  <c:v>0.46979949999999998</c:v>
                </c:pt>
                <c:pt idx="356">
                  <c:v>0.46961199999999997</c:v>
                </c:pt>
                <c:pt idx="357">
                  <c:v>0.46945400000000004</c:v>
                </c:pt>
                <c:pt idx="358">
                  <c:v>0.46932699999999999</c:v>
                </c:pt>
                <c:pt idx="359">
                  <c:v>0.46927449999999998</c:v>
                </c:pt>
                <c:pt idx="360">
                  <c:v>0.46918349999999998</c:v>
                </c:pt>
                <c:pt idx="361">
                  <c:v>0.46905650000000004</c:v>
                </c:pt>
                <c:pt idx="362">
                  <c:v>0.46883950000000002</c:v>
                </c:pt>
                <c:pt idx="363">
                  <c:v>0.46812349999999997</c:v>
                </c:pt>
                <c:pt idx="364">
                  <c:v>0.46793150000000006</c:v>
                </c:pt>
                <c:pt idx="365">
                  <c:v>0.46782699999999999</c:v>
                </c:pt>
                <c:pt idx="366">
                  <c:v>0.46772199999999997</c:v>
                </c:pt>
                <c:pt idx="367">
                  <c:v>0.46762699999999996</c:v>
                </c:pt>
                <c:pt idx="368">
                  <c:v>0.46749050000000003</c:v>
                </c:pt>
                <c:pt idx="369">
                  <c:v>0.46731550000000005</c:v>
                </c:pt>
                <c:pt idx="370">
                  <c:v>0.4672115</c:v>
                </c:pt>
                <c:pt idx="371">
                  <c:v>0.46713099999999996</c:v>
                </c:pt>
                <c:pt idx="372">
                  <c:v>0.467026</c:v>
                </c:pt>
                <c:pt idx="373">
                  <c:v>0.4668795</c:v>
                </c:pt>
                <c:pt idx="374">
                  <c:v>0.46673000000000003</c:v>
                </c:pt>
                <c:pt idx="375">
                  <c:v>0.46662599999999999</c:v>
                </c:pt>
                <c:pt idx="376">
                  <c:v>0.46653349999999999</c:v>
                </c:pt>
                <c:pt idx="377">
                  <c:v>0.46642400000000001</c:v>
                </c:pt>
                <c:pt idx="378">
                  <c:v>0.46627000000000002</c:v>
                </c:pt>
                <c:pt idx="379">
                  <c:v>0.46616049999999998</c:v>
                </c:pt>
                <c:pt idx="380">
                  <c:v>0.46603800000000001</c:v>
                </c:pt>
                <c:pt idx="381">
                  <c:v>0.46592050000000002</c:v>
                </c:pt>
                <c:pt idx="382">
                  <c:v>0.465862</c:v>
                </c:pt>
                <c:pt idx="383">
                  <c:v>0.46576250000000008</c:v>
                </c:pt>
                <c:pt idx="384">
                  <c:v>0.46559899999999999</c:v>
                </c:pt>
                <c:pt idx="385">
                  <c:v>0.46543050000000002</c:v>
                </c:pt>
                <c:pt idx="386">
                  <c:v>0.46530899999999997</c:v>
                </c:pt>
                <c:pt idx="387">
                  <c:v>0.46523599999999998</c:v>
                </c:pt>
                <c:pt idx="388">
                  <c:v>0.46516949999999996</c:v>
                </c:pt>
                <c:pt idx="389">
                  <c:v>0.46506600000000003</c:v>
                </c:pt>
                <c:pt idx="390">
                  <c:v>0.46494799999999997</c:v>
                </c:pt>
                <c:pt idx="391">
                  <c:v>0.46489150000000001</c:v>
                </c:pt>
                <c:pt idx="392">
                  <c:v>0.46489649999999999</c:v>
                </c:pt>
                <c:pt idx="393">
                  <c:v>0.46480200000000005</c:v>
                </c:pt>
                <c:pt idx="394">
                  <c:v>0.46468650000000006</c:v>
                </c:pt>
                <c:pt idx="395">
                  <c:v>0.46458900000000003</c:v>
                </c:pt>
                <c:pt idx="396">
                  <c:v>0.46453149999999999</c:v>
                </c:pt>
                <c:pt idx="397">
                  <c:v>0.46442349999999999</c:v>
                </c:pt>
                <c:pt idx="398">
                  <c:v>0.4642715</c:v>
                </c:pt>
                <c:pt idx="399">
                  <c:v>0.46413749999999998</c:v>
                </c:pt>
                <c:pt idx="400">
                  <c:v>0.46402800000000005</c:v>
                </c:pt>
                <c:pt idx="401">
                  <c:v>0.4639065</c:v>
                </c:pt>
                <c:pt idx="402">
                  <c:v>0.46379750000000003</c:v>
                </c:pt>
                <c:pt idx="403">
                  <c:v>0.46370699999999998</c:v>
                </c:pt>
                <c:pt idx="404">
                  <c:v>0.46363350000000003</c:v>
                </c:pt>
                <c:pt idx="405">
                  <c:v>0.46351850000000006</c:v>
                </c:pt>
                <c:pt idx="406">
                  <c:v>0.46337200000000001</c:v>
                </c:pt>
                <c:pt idx="407">
                  <c:v>0.46321899999999999</c:v>
                </c:pt>
                <c:pt idx="408">
                  <c:v>0.46312750000000003</c:v>
                </c:pt>
                <c:pt idx="409">
                  <c:v>0.46300750000000002</c:v>
                </c:pt>
                <c:pt idx="410">
                  <c:v>0.46289950000000002</c:v>
                </c:pt>
                <c:pt idx="411">
                  <c:v>0.46280300000000002</c:v>
                </c:pt>
                <c:pt idx="412">
                  <c:v>0.46269300000000002</c:v>
                </c:pt>
                <c:pt idx="413">
                  <c:v>0.46255499999999999</c:v>
                </c:pt>
                <c:pt idx="414">
                  <c:v>0.46242700000000003</c:v>
                </c:pt>
                <c:pt idx="415">
                  <c:v>0.46229799999999999</c:v>
                </c:pt>
                <c:pt idx="416">
                  <c:v>0.46221499999999999</c:v>
                </c:pt>
                <c:pt idx="417">
                  <c:v>0.46208499999999997</c:v>
                </c:pt>
                <c:pt idx="418">
                  <c:v>0.461974</c:v>
                </c:pt>
                <c:pt idx="419">
                  <c:v>0.46187600000000001</c:v>
                </c:pt>
                <c:pt idx="420">
                  <c:v>0.46177049999999997</c:v>
                </c:pt>
                <c:pt idx="421">
                  <c:v>0.46169500000000002</c:v>
                </c:pt>
                <c:pt idx="422">
                  <c:v>0.46170949999999999</c:v>
                </c:pt>
                <c:pt idx="423">
                  <c:v>0.46169500000000002</c:v>
                </c:pt>
                <c:pt idx="424">
                  <c:v>0.46158399999999999</c:v>
                </c:pt>
                <c:pt idx="425">
                  <c:v>0.46144399999999997</c:v>
                </c:pt>
                <c:pt idx="426">
                  <c:v>0.46128949999999996</c:v>
                </c:pt>
                <c:pt idx="427">
                  <c:v>0.4612135</c:v>
                </c:pt>
                <c:pt idx="428">
                  <c:v>0.46111950000000002</c:v>
                </c:pt>
                <c:pt idx="429">
                  <c:v>0.46101799999999998</c:v>
                </c:pt>
                <c:pt idx="430">
                  <c:v>0.460976</c:v>
                </c:pt>
                <c:pt idx="431">
                  <c:v>0.46081099999999997</c:v>
                </c:pt>
                <c:pt idx="432">
                  <c:v>0.46068500000000001</c:v>
                </c:pt>
                <c:pt idx="433">
                  <c:v>0.46063800000000005</c:v>
                </c:pt>
                <c:pt idx="434">
                  <c:v>0.4606305</c:v>
                </c:pt>
                <c:pt idx="435">
                  <c:v>0.46053750000000004</c:v>
                </c:pt>
                <c:pt idx="436">
                  <c:v>0.46033100000000005</c:v>
                </c:pt>
                <c:pt idx="437">
                  <c:v>0.46020050000000001</c:v>
                </c:pt>
                <c:pt idx="438">
                  <c:v>0.46010699999999999</c:v>
                </c:pt>
                <c:pt idx="439">
                  <c:v>0.45992450000000001</c:v>
                </c:pt>
                <c:pt idx="440">
                  <c:v>0.45989400000000002</c:v>
                </c:pt>
                <c:pt idx="441">
                  <c:v>0.45970349999999999</c:v>
                </c:pt>
                <c:pt idx="442">
                  <c:v>0.45679250000000005</c:v>
                </c:pt>
                <c:pt idx="443">
                  <c:v>0.45638499999999999</c:v>
                </c:pt>
                <c:pt idx="444">
                  <c:v>0.45660950000000006</c:v>
                </c:pt>
                <c:pt idx="445">
                  <c:v>0.45656799999999997</c:v>
                </c:pt>
                <c:pt idx="446">
                  <c:v>0.45627800000000002</c:v>
                </c:pt>
                <c:pt idx="447">
                  <c:v>0.45599899999999999</c:v>
                </c:pt>
                <c:pt idx="448">
                  <c:v>0.45551849999999999</c:v>
                </c:pt>
                <c:pt idx="449">
                  <c:v>0.45487300000000003</c:v>
                </c:pt>
                <c:pt idx="450">
                  <c:v>0.45431850000000001</c:v>
                </c:pt>
                <c:pt idx="451">
                  <c:v>0.45387749999999999</c:v>
                </c:pt>
                <c:pt idx="452">
                  <c:v>0.453571</c:v>
                </c:pt>
                <c:pt idx="453">
                  <c:v>0.45309149999999998</c:v>
                </c:pt>
                <c:pt idx="454">
                  <c:v>0.45260349999999999</c:v>
                </c:pt>
                <c:pt idx="455">
                  <c:v>0.45226</c:v>
                </c:pt>
                <c:pt idx="456">
                  <c:v>0.45191100000000001</c:v>
                </c:pt>
                <c:pt idx="457">
                  <c:v>0.45164550000000003</c:v>
                </c:pt>
                <c:pt idx="458">
                  <c:v>0.45151650000000004</c:v>
                </c:pt>
                <c:pt idx="459">
                  <c:v>0.45119150000000002</c:v>
                </c:pt>
                <c:pt idx="460">
                  <c:v>0.45083500000000004</c:v>
                </c:pt>
                <c:pt idx="461">
                  <c:v>0.45074399999999998</c:v>
                </c:pt>
                <c:pt idx="462">
                  <c:v>0.450737</c:v>
                </c:pt>
                <c:pt idx="463">
                  <c:v>0.4507565</c:v>
                </c:pt>
                <c:pt idx="464">
                  <c:v>0.45087200000000005</c:v>
                </c:pt>
                <c:pt idx="465">
                  <c:v>0.45087100000000002</c:v>
                </c:pt>
                <c:pt idx="466">
                  <c:v>0.45076700000000003</c:v>
                </c:pt>
                <c:pt idx="467">
                  <c:v>0.45054850000000002</c:v>
                </c:pt>
                <c:pt idx="468">
                  <c:v>0.45036000000000004</c:v>
                </c:pt>
                <c:pt idx="469">
                  <c:v>0.45016500000000004</c:v>
                </c:pt>
                <c:pt idx="470">
                  <c:v>0.45003350000000003</c:v>
                </c:pt>
                <c:pt idx="471">
                  <c:v>0.44982650000000002</c:v>
                </c:pt>
                <c:pt idx="472">
                  <c:v>0.44968549999999996</c:v>
                </c:pt>
                <c:pt idx="473">
                  <c:v>0.44961450000000003</c:v>
                </c:pt>
                <c:pt idx="474">
                  <c:v>0.44956200000000002</c:v>
                </c:pt>
                <c:pt idx="475">
                  <c:v>0.44963550000000002</c:v>
                </c:pt>
                <c:pt idx="476">
                  <c:v>0.449627</c:v>
                </c:pt>
                <c:pt idx="477">
                  <c:v>0.44949499999999998</c:v>
                </c:pt>
                <c:pt idx="478">
                  <c:v>0.44924449999999999</c:v>
                </c:pt>
                <c:pt idx="479">
                  <c:v>0.44892750000000003</c:v>
                </c:pt>
                <c:pt idx="480">
                  <c:v>0.44876300000000002</c:v>
                </c:pt>
                <c:pt idx="481">
                  <c:v>0.44891250000000005</c:v>
                </c:pt>
                <c:pt idx="482">
                  <c:v>0.44903100000000001</c:v>
                </c:pt>
                <c:pt idx="483">
                  <c:v>0.44892050000000006</c:v>
                </c:pt>
                <c:pt idx="484">
                  <c:v>0.44872299999999998</c:v>
                </c:pt>
                <c:pt idx="485">
                  <c:v>0.44857200000000003</c:v>
                </c:pt>
                <c:pt idx="486">
                  <c:v>0.44843100000000002</c:v>
                </c:pt>
                <c:pt idx="487">
                  <c:v>0.44835700000000001</c:v>
                </c:pt>
                <c:pt idx="488">
                  <c:v>0.44825400000000004</c:v>
                </c:pt>
                <c:pt idx="489">
                  <c:v>0.44801950000000001</c:v>
                </c:pt>
                <c:pt idx="490">
                  <c:v>0.44782450000000001</c:v>
                </c:pt>
                <c:pt idx="491">
                  <c:v>0.44778000000000001</c:v>
                </c:pt>
                <c:pt idx="492">
                  <c:v>0.44788400000000006</c:v>
                </c:pt>
                <c:pt idx="493">
                  <c:v>0.4480035</c:v>
                </c:pt>
                <c:pt idx="494">
                  <c:v>0.44794400000000001</c:v>
                </c:pt>
                <c:pt idx="495">
                  <c:v>0.44773750000000001</c:v>
                </c:pt>
                <c:pt idx="496">
                  <c:v>0.44751600000000002</c:v>
                </c:pt>
                <c:pt idx="497">
                  <c:v>0.44728400000000001</c:v>
                </c:pt>
                <c:pt idx="498">
                  <c:v>0.447187</c:v>
                </c:pt>
                <c:pt idx="499">
                  <c:v>0.44712299999999999</c:v>
                </c:pt>
                <c:pt idx="500">
                  <c:v>0.44697750000000003</c:v>
                </c:pt>
                <c:pt idx="501">
                  <c:v>0.44677699999999998</c:v>
                </c:pt>
                <c:pt idx="502">
                  <c:v>0.44654550000000004</c:v>
                </c:pt>
                <c:pt idx="503">
                  <c:v>0.44635449999999999</c:v>
                </c:pt>
                <c:pt idx="504">
                  <c:v>0.446214</c:v>
                </c:pt>
                <c:pt idx="505">
                  <c:v>0.44608950000000003</c:v>
                </c:pt>
                <c:pt idx="506">
                  <c:v>0.44597550000000002</c:v>
                </c:pt>
                <c:pt idx="507">
                  <c:v>0.445824</c:v>
                </c:pt>
                <c:pt idx="508">
                  <c:v>0.4456465</c:v>
                </c:pt>
                <c:pt idx="509">
                  <c:v>0.44546399999999997</c:v>
                </c:pt>
                <c:pt idx="510">
                  <c:v>0.44532749999999999</c:v>
                </c:pt>
                <c:pt idx="511">
                  <c:v>0.44520900000000002</c:v>
                </c:pt>
                <c:pt idx="512">
                  <c:v>0.44505399999999995</c:v>
                </c:pt>
                <c:pt idx="513">
                  <c:v>0.44484350000000006</c:v>
                </c:pt>
                <c:pt idx="514">
                  <c:v>0.44466850000000002</c:v>
                </c:pt>
                <c:pt idx="515">
                  <c:v>0.44447800000000004</c:v>
                </c:pt>
                <c:pt idx="516">
                  <c:v>0.44435649999999999</c:v>
                </c:pt>
                <c:pt idx="517">
                  <c:v>0.44416650000000002</c:v>
                </c:pt>
                <c:pt idx="518">
                  <c:v>0.443998</c:v>
                </c:pt>
                <c:pt idx="519">
                  <c:v>0.44385350000000001</c:v>
                </c:pt>
                <c:pt idx="520">
                  <c:v>0.443662</c:v>
                </c:pt>
                <c:pt idx="521">
                  <c:v>0.44349349999999998</c:v>
                </c:pt>
                <c:pt idx="522">
                  <c:v>0.4433975</c:v>
                </c:pt>
                <c:pt idx="523">
                  <c:v>0.44325350000000002</c:v>
                </c:pt>
                <c:pt idx="524">
                  <c:v>0.44305250000000002</c:v>
                </c:pt>
                <c:pt idx="525">
                  <c:v>0.44288100000000002</c:v>
                </c:pt>
                <c:pt idx="526">
                  <c:v>0.442689</c:v>
                </c:pt>
                <c:pt idx="527">
                  <c:v>0.44251450000000003</c:v>
                </c:pt>
                <c:pt idx="528">
                  <c:v>0.44238250000000001</c:v>
                </c:pt>
                <c:pt idx="529">
                  <c:v>0.44217400000000001</c:v>
                </c:pt>
                <c:pt idx="530">
                  <c:v>0.441938</c:v>
                </c:pt>
                <c:pt idx="531">
                  <c:v>0.441749</c:v>
                </c:pt>
                <c:pt idx="532">
                  <c:v>0.44154000000000004</c:v>
                </c:pt>
                <c:pt idx="533">
                  <c:v>0.44138299999999997</c:v>
                </c:pt>
                <c:pt idx="534">
                  <c:v>0.4412335</c:v>
                </c:pt>
                <c:pt idx="535">
                  <c:v>0.441104</c:v>
                </c:pt>
                <c:pt idx="536">
                  <c:v>0.4408725</c:v>
                </c:pt>
                <c:pt idx="537">
                  <c:v>0.44066150000000004</c:v>
                </c:pt>
                <c:pt idx="538">
                  <c:v>0.44051200000000001</c:v>
                </c:pt>
                <c:pt idx="539">
                  <c:v>0.44033699999999998</c:v>
                </c:pt>
                <c:pt idx="540">
                  <c:v>0.440168</c:v>
                </c:pt>
                <c:pt idx="541">
                  <c:v>0.439971</c:v>
                </c:pt>
                <c:pt idx="542">
                  <c:v>0.43976150000000003</c:v>
                </c:pt>
                <c:pt idx="543">
                  <c:v>0.43951850000000003</c:v>
                </c:pt>
                <c:pt idx="544">
                  <c:v>0.43932650000000001</c:v>
                </c:pt>
                <c:pt idx="545">
                  <c:v>0.43915150000000003</c:v>
                </c:pt>
                <c:pt idx="546">
                  <c:v>0.43895499999999998</c:v>
                </c:pt>
                <c:pt idx="547">
                  <c:v>0.43870500000000001</c:v>
                </c:pt>
                <c:pt idx="548">
                  <c:v>0.43847700000000001</c:v>
                </c:pt>
                <c:pt idx="549">
                  <c:v>0.43829000000000001</c:v>
                </c:pt>
                <c:pt idx="550">
                  <c:v>0.43804950000000004</c:v>
                </c:pt>
                <c:pt idx="551">
                  <c:v>0.43784200000000001</c:v>
                </c:pt>
                <c:pt idx="552">
                  <c:v>0.43762250000000003</c:v>
                </c:pt>
                <c:pt idx="553">
                  <c:v>0.43738299999999997</c:v>
                </c:pt>
                <c:pt idx="554">
                  <c:v>0.43707299999999999</c:v>
                </c:pt>
                <c:pt idx="555">
                  <c:v>0.43681800000000004</c:v>
                </c:pt>
                <c:pt idx="556">
                  <c:v>0.43660650000000001</c:v>
                </c:pt>
                <c:pt idx="557">
                  <c:v>0.43640600000000002</c:v>
                </c:pt>
                <c:pt idx="558">
                  <c:v>0.43612799999999996</c:v>
                </c:pt>
                <c:pt idx="559">
                  <c:v>0.43588950000000004</c:v>
                </c:pt>
                <c:pt idx="560">
                  <c:v>0.43565950000000003</c:v>
                </c:pt>
                <c:pt idx="561">
                  <c:v>0.43538200000000005</c:v>
                </c:pt>
                <c:pt idx="562">
                  <c:v>0.435141</c:v>
                </c:pt>
                <c:pt idx="563">
                  <c:v>0.43490450000000003</c:v>
                </c:pt>
                <c:pt idx="564">
                  <c:v>0.43467549999999999</c:v>
                </c:pt>
                <c:pt idx="565">
                  <c:v>0.4344055</c:v>
                </c:pt>
                <c:pt idx="566">
                  <c:v>0.434089</c:v>
                </c:pt>
                <c:pt idx="567">
                  <c:v>0.433838</c:v>
                </c:pt>
                <c:pt idx="568">
                  <c:v>0.43355949999999999</c:v>
                </c:pt>
                <c:pt idx="569">
                  <c:v>0.43331950000000002</c:v>
                </c:pt>
                <c:pt idx="570">
                  <c:v>0.43307249999999997</c:v>
                </c:pt>
                <c:pt idx="571">
                  <c:v>0.43279299999999998</c:v>
                </c:pt>
                <c:pt idx="572">
                  <c:v>0.43244150000000003</c:v>
                </c:pt>
                <c:pt idx="573">
                  <c:v>0.43216100000000002</c:v>
                </c:pt>
                <c:pt idx="574">
                  <c:v>0.43196400000000001</c:v>
                </c:pt>
                <c:pt idx="575">
                  <c:v>0.43179849999999997</c:v>
                </c:pt>
                <c:pt idx="576">
                  <c:v>0.43159550000000002</c:v>
                </c:pt>
                <c:pt idx="577">
                  <c:v>0.43136550000000001</c:v>
                </c:pt>
                <c:pt idx="578">
                  <c:v>0.43107550000000006</c:v>
                </c:pt>
                <c:pt idx="579">
                  <c:v>0.43076249999999999</c:v>
                </c:pt>
                <c:pt idx="580">
                  <c:v>0.4304675</c:v>
                </c:pt>
                <c:pt idx="581">
                  <c:v>0.43013600000000002</c:v>
                </c:pt>
                <c:pt idx="582">
                  <c:v>0.42972450000000001</c:v>
                </c:pt>
                <c:pt idx="583">
                  <c:v>0.42936750000000001</c:v>
                </c:pt>
                <c:pt idx="584">
                  <c:v>0.42891200000000002</c:v>
                </c:pt>
                <c:pt idx="585">
                  <c:v>0.42846600000000001</c:v>
                </c:pt>
                <c:pt idx="586">
                  <c:v>0.42818050000000002</c:v>
                </c:pt>
                <c:pt idx="587">
                  <c:v>0.42780899999999999</c:v>
                </c:pt>
                <c:pt idx="588">
                  <c:v>0.42737000000000003</c:v>
                </c:pt>
                <c:pt idx="589">
                  <c:v>0.42707200000000001</c:v>
                </c:pt>
                <c:pt idx="590">
                  <c:v>0.42671700000000001</c:v>
                </c:pt>
                <c:pt idx="591">
                  <c:v>0.42639749999999998</c:v>
                </c:pt>
                <c:pt idx="592">
                  <c:v>0.42610150000000002</c:v>
                </c:pt>
                <c:pt idx="593">
                  <c:v>0.42568300000000003</c:v>
                </c:pt>
                <c:pt idx="594">
                  <c:v>0.42515100000000006</c:v>
                </c:pt>
                <c:pt idx="595">
                  <c:v>0.42464299999999999</c:v>
                </c:pt>
                <c:pt idx="596">
                  <c:v>0.42414950000000001</c:v>
                </c:pt>
                <c:pt idx="597">
                  <c:v>0.42375249999999998</c:v>
                </c:pt>
                <c:pt idx="598">
                  <c:v>0.42343549999999996</c:v>
                </c:pt>
                <c:pt idx="599">
                  <c:v>0.42312050000000001</c:v>
                </c:pt>
                <c:pt idx="600">
                  <c:v>0.42266800000000004</c:v>
                </c:pt>
                <c:pt idx="601">
                  <c:v>0.42217649999999995</c:v>
                </c:pt>
                <c:pt idx="602">
                  <c:v>0.42174800000000001</c:v>
                </c:pt>
                <c:pt idx="603">
                  <c:v>0.42145049999999995</c:v>
                </c:pt>
                <c:pt idx="604">
                  <c:v>0.42115350000000001</c:v>
                </c:pt>
                <c:pt idx="605">
                  <c:v>0.42080050000000002</c:v>
                </c:pt>
                <c:pt idx="606">
                  <c:v>0.42037049999999998</c:v>
                </c:pt>
                <c:pt idx="607">
                  <c:v>0.41988199999999998</c:v>
                </c:pt>
                <c:pt idx="608">
                  <c:v>0.41932550000000002</c:v>
                </c:pt>
                <c:pt idx="609">
                  <c:v>0.41884500000000002</c:v>
                </c:pt>
                <c:pt idx="610">
                  <c:v>0.41835699999999998</c:v>
                </c:pt>
                <c:pt idx="611">
                  <c:v>0.4178945</c:v>
                </c:pt>
                <c:pt idx="612">
                  <c:v>0.417458</c:v>
                </c:pt>
                <c:pt idx="613">
                  <c:v>0.41696900000000003</c:v>
                </c:pt>
                <c:pt idx="614">
                  <c:v>0.41636450000000003</c:v>
                </c:pt>
                <c:pt idx="615">
                  <c:v>0.41595100000000002</c:v>
                </c:pt>
                <c:pt idx="616">
                  <c:v>0.41551850000000001</c:v>
                </c:pt>
                <c:pt idx="617">
                  <c:v>0.414995</c:v>
                </c:pt>
                <c:pt idx="618">
                  <c:v>0.41442800000000002</c:v>
                </c:pt>
                <c:pt idx="619">
                  <c:v>0.41373649999999995</c:v>
                </c:pt>
                <c:pt idx="620">
                  <c:v>0.41311599999999998</c:v>
                </c:pt>
                <c:pt idx="621">
                  <c:v>0.41266500000000006</c:v>
                </c:pt>
                <c:pt idx="622">
                  <c:v>0.41215600000000002</c:v>
                </c:pt>
                <c:pt idx="623">
                  <c:v>0.41154449999999998</c:v>
                </c:pt>
                <c:pt idx="624">
                  <c:v>0.41096299999999997</c:v>
                </c:pt>
                <c:pt idx="625">
                  <c:v>0.41029900000000002</c:v>
                </c:pt>
                <c:pt idx="626">
                  <c:v>0.40964400000000001</c:v>
                </c:pt>
                <c:pt idx="627">
                  <c:v>0.40905999999999998</c:v>
                </c:pt>
                <c:pt idx="628">
                  <c:v>0.4085415</c:v>
                </c:pt>
                <c:pt idx="629">
                  <c:v>0.40797850000000002</c:v>
                </c:pt>
                <c:pt idx="630">
                  <c:v>0.40733900000000001</c:v>
                </c:pt>
                <c:pt idx="631">
                  <c:v>0.40667600000000004</c:v>
                </c:pt>
                <c:pt idx="632">
                  <c:v>0.40603549999999999</c:v>
                </c:pt>
                <c:pt idx="633">
                  <c:v>0.40544100000000005</c:v>
                </c:pt>
                <c:pt idx="634">
                  <c:v>0.40480650000000001</c:v>
                </c:pt>
                <c:pt idx="635">
                  <c:v>0.40403749999999999</c:v>
                </c:pt>
                <c:pt idx="636">
                  <c:v>0.40334250000000005</c:v>
                </c:pt>
                <c:pt idx="637">
                  <c:v>0.40274599999999999</c:v>
                </c:pt>
                <c:pt idx="638">
                  <c:v>0.402225</c:v>
                </c:pt>
                <c:pt idx="639">
                  <c:v>0.40171100000000004</c:v>
                </c:pt>
                <c:pt idx="640">
                  <c:v>0.40104600000000001</c:v>
                </c:pt>
                <c:pt idx="641">
                  <c:v>0.40039750000000002</c:v>
                </c:pt>
                <c:pt idx="642">
                  <c:v>0.3997155</c:v>
                </c:pt>
                <c:pt idx="643">
                  <c:v>0.39914350000000004</c:v>
                </c:pt>
                <c:pt idx="644">
                  <c:v>0.39865649999999997</c:v>
                </c:pt>
                <c:pt idx="645">
                  <c:v>0.39798900000000004</c:v>
                </c:pt>
                <c:pt idx="646">
                  <c:v>0.39729400000000004</c:v>
                </c:pt>
                <c:pt idx="647">
                  <c:v>0.39656649999999999</c:v>
                </c:pt>
                <c:pt idx="648">
                  <c:v>0.39585950000000003</c:v>
                </c:pt>
                <c:pt idx="649">
                  <c:v>0.3952</c:v>
                </c:pt>
                <c:pt idx="650">
                  <c:v>0.39455400000000002</c:v>
                </c:pt>
                <c:pt idx="651">
                  <c:v>0.3938585</c:v>
                </c:pt>
                <c:pt idx="652">
                  <c:v>0.39315</c:v>
                </c:pt>
                <c:pt idx="653">
                  <c:v>0.3924435</c:v>
                </c:pt>
                <c:pt idx="654">
                  <c:v>0.391681</c:v>
                </c:pt>
                <c:pt idx="655">
                  <c:v>0.39099700000000004</c:v>
                </c:pt>
                <c:pt idx="656">
                  <c:v>0.39033400000000001</c:v>
                </c:pt>
                <c:pt idx="657">
                  <c:v>0.38964399999999999</c:v>
                </c:pt>
                <c:pt idx="658">
                  <c:v>0.38891600000000004</c:v>
                </c:pt>
                <c:pt idx="659">
                  <c:v>0.38816349999999999</c:v>
                </c:pt>
                <c:pt idx="660">
                  <c:v>0.38741999999999999</c:v>
                </c:pt>
                <c:pt idx="661">
                  <c:v>0.38670850000000001</c:v>
                </c:pt>
                <c:pt idx="662">
                  <c:v>0.38600000000000001</c:v>
                </c:pt>
                <c:pt idx="663">
                  <c:v>0.38524849999999999</c:v>
                </c:pt>
                <c:pt idx="664">
                  <c:v>0.38450499999999999</c:v>
                </c:pt>
                <c:pt idx="665">
                  <c:v>0.38374150000000001</c:v>
                </c:pt>
                <c:pt idx="666">
                  <c:v>0.38301750000000001</c:v>
                </c:pt>
                <c:pt idx="667">
                  <c:v>0.38231500000000002</c:v>
                </c:pt>
                <c:pt idx="668">
                  <c:v>0.38153400000000004</c:v>
                </c:pt>
                <c:pt idx="669">
                  <c:v>0.38074399999999997</c:v>
                </c:pt>
                <c:pt idx="670">
                  <c:v>0.37999150000000004</c:v>
                </c:pt>
                <c:pt idx="671">
                  <c:v>0.37922400000000001</c:v>
                </c:pt>
                <c:pt idx="672">
                  <c:v>0.37843749999999998</c:v>
                </c:pt>
                <c:pt idx="673">
                  <c:v>0.37770550000000003</c:v>
                </c:pt>
                <c:pt idx="674">
                  <c:v>0.37690000000000001</c:v>
                </c:pt>
                <c:pt idx="675">
                  <c:v>0.37604550000000003</c:v>
                </c:pt>
                <c:pt idx="676">
                  <c:v>0.37523400000000001</c:v>
                </c:pt>
                <c:pt idx="677">
                  <c:v>0.37438499999999997</c:v>
                </c:pt>
                <c:pt idx="678">
                  <c:v>0.37357850000000004</c:v>
                </c:pt>
                <c:pt idx="679">
                  <c:v>0.37279450000000003</c:v>
                </c:pt>
                <c:pt idx="680">
                  <c:v>0.37196800000000002</c:v>
                </c:pt>
                <c:pt idx="681">
                  <c:v>0.37109199999999998</c:v>
                </c:pt>
                <c:pt idx="682">
                  <c:v>0.37024800000000002</c:v>
                </c:pt>
                <c:pt idx="683">
                  <c:v>0.36936849999999999</c:v>
                </c:pt>
                <c:pt idx="684">
                  <c:v>0.36851100000000003</c:v>
                </c:pt>
                <c:pt idx="685">
                  <c:v>0.36764400000000003</c:v>
                </c:pt>
                <c:pt idx="686">
                  <c:v>0.3667395</c:v>
                </c:pt>
                <c:pt idx="687">
                  <c:v>0.36587100000000006</c:v>
                </c:pt>
                <c:pt idx="688">
                  <c:v>0.36498450000000005</c:v>
                </c:pt>
                <c:pt idx="689">
                  <c:v>0.36408950000000001</c:v>
                </c:pt>
                <c:pt idx="690">
                  <c:v>0.36321150000000002</c:v>
                </c:pt>
                <c:pt idx="691">
                  <c:v>0.36224849999999997</c:v>
                </c:pt>
                <c:pt idx="692">
                  <c:v>0.3613075</c:v>
                </c:pt>
                <c:pt idx="693">
                  <c:v>0.36036800000000002</c:v>
                </c:pt>
                <c:pt idx="694">
                  <c:v>0.35943449999999999</c:v>
                </c:pt>
                <c:pt idx="695">
                  <c:v>0.35851949999999999</c:v>
                </c:pt>
                <c:pt idx="696">
                  <c:v>0.35759449999999998</c:v>
                </c:pt>
                <c:pt idx="697">
                  <c:v>0.356572</c:v>
                </c:pt>
                <c:pt idx="698">
                  <c:v>0.35559700000000005</c:v>
                </c:pt>
                <c:pt idx="699">
                  <c:v>0.35459800000000002</c:v>
                </c:pt>
                <c:pt idx="700">
                  <c:v>0.35361200000000004</c:v>
                </c:pt>
                <c:pt idx="701">
                  <c:v>0.35265050000000003</c:v>
                </c:pt>
                <c:pt idx="702">
                  <c:v>0.35163150000000004</c:v>
                </c:pt>
                <c:pt idx="703">
                  <c:v>0.35048449999999998</c:v>
                </c:pt>
                <c:pt idx="704">
                  <c:v>0.34940150000000003</c:v>
                </c:pt>
                <c:pt idx="705">
                  <c:v>0.34828250000000005</c:v>
                </c:pt>
                <c:pt idx="706">
                  <c:v>0.34718599999999999</c:v>
                </c:pt>
                <c:pt idx="707">
                  <c:v>0.34610550000000001</c:v>
                </c:pt>
                <c:pt idx="708">
                  <c:v>0.34495100000000001</c:v>
                </c:pt>
                <c:pt idx="709">
                  <c:v>0.34372999999999998</c:v>
                </c:pt>
                <c:pt idx="710">
                  <c:v>0.34255200000000002</c:v>
                </c:pt>
                <c:pt idx="711">
                  <c:v>0.34134699999999996</c:v>
                </c:pt>
                <c:pt idx="712">
                  <c:v>0.34009200000000001</c:v>
                </c:pt>
                <c:pt idx="713">
                  <c:v>0.33888400000000002</c:v>
                </c:pt>
                <c:pt idx="714">
                  <c:v>0.33760750000000006</c:v>
                </c:pt>
                <c:pt idx="715">
                  <c:v>0.33631650000000002</c:v>
                </c:pt>
                <c:pt idx="716">
                  <c:v>0.33499900000000005</c:v>
                </c:pt>
                <c:pt idx="717">
                  <c:v>0.33370300000000003</c:v>
                </c:pt>
                <c:pt idx="718">
                  <c:v>0.3323605</c:v>
                </c:pt>
                <c:pt idx="719">
                  <c:v>0.33102549999999997</c:v>
                </c:pt>
                <c:pt idx="720">
                  <c:v>0.32955800000000002</c:v>
                </c:pt>
                <c:pt idx="721">
                  <c:v>0.32811599999999996</c:v>
                </c:pt>
                <c:pt idx="722">
                  <c:v>0.32661099999999998</c:v>
                </c:pt>
                <c:pt idx="723">
                  <c:v>0.32516</c:v>
                </c:pt>
                <c:pt idx="724">
                  <c:v>0.32362750000000001</c:v>
                </c:pt>
                <c:pt idx="725">
                  <c:v>0.32210450000000002</c:v>
                </c:pt>
                <c:pt idx="726">
                  <c:v>0.32052000000000003</c:v>
                </c:pt>
                <c:pt idx="727">
                  <c:v>0.31889299999999998</c:v>
                </c:pt>
                <c:pt idx="728">
                  <c:v>0.31732150000000003</c:v>
                </c:pt>
                <c:pt idx="729">
                  <c:v>0.31572250000000002</c:v>
                </c:pt>
                <c:pt idx="730">
                  <c:v>0.31422800000000001</c:v>
                </c:pt>
                <c:pt idx="731">
                  <c:v>0.31257000000000001</c:v>
                </c:pt>
                <c:pt idx="732">
                  <c:v>0.31098350000000002</c:v>
                </c:pt>
                <c:pt idx="733">
                  <c:v>0.30938850000000001</c:v>
                </c:pt>
                <c:pt idx="734">
                  <c:v>0.30772900000000003</c:v>
                </c:pt>
                <c:pt idx="735">
                  <c:v>0.3060215</c:v>
                </c:pt>
                <c:pt idx="736">
                  <c:v>0.30437250000000005</c:v>
                </c:pt>
                <c:pt idx="737">
                  <c:v>0.30262850000000002</c:v>
                </c:pt>
                <c:pt idx="738">
                  <c:v>0.30085749999999994</c:v>
                </c:pt>
                <c:pt idx="739">
                  <c:v>0.29886550000000001</c:v>
                </c:pt>
                <c:pt idx="740">
                  <c:v>0.29723300000000002</c:v>
                </c:pt>
                <c:pt idx="741">
                  <c:v>0.29563850000000003</c:v>
                </c:pt>
                <c:pt idx="742">
                  <c:v>0.29389949999999998</c:v>
                </c:pt>
                <c:pt idx="743">
                  <c:v>0.29206099999999996</c:v>
                </c:pt>
                <c:pt idx="744">
                  <c:v>0.29031700000000005</c:v>
                </c:pt>
                <c:pt idx="745">
                  <c:v>0.28837950000000001</c:v>
                </c:pt>
                <c:pt idx="746">
                  <c:v>0.2865395</c:v>
                </c:pt>
                <c:pt idx="747">
                  <c:v>0.28472750000000002</c:v>
                </c:pt>
                <c:pt idx="748">
                  <c:v>0.28283049999999998</c:v>
                </c:pt>
                <c:pt idx="749">
                  <c:v>0.28082000000000001</c:v>
                </c:pt>
                <c:pt idx="750">
                  <c:v>0.27878500000000001</c:v>
                </c:pt>
                <c:pt idx="751">
                  <c:v>0.276918</c:v>
                </c:pt>
                <c:pt idx="752">
                  <c:v>0.27505500000000005</c:v>
                </c:pt>
                <c:pt idx="753">
                  <c:v>0.27332500000000004</c:v>
                </c:pt>
                <c:pt idx="754">
                  <c:v>0.271455</c:v>
                </c:pt>
                <c:pt idx="755">
                  <c:v>0.2696635</c:v>
                </c:pt>
                <c:pt idx="756">
                  <c:v>0.267822</c:v>
                </c:pt>
                <c:pt idx="757">
                  <c:v>0.26602400000000004</c:v>
                </c:pt>
                <c:pt idx="758">
                  <c:v>0.26443799999999995</c:v>
                </c:pt>
                <c:pt idx="759">
                  <c:v>0.26278000000000001</c:v>
                </c:pt>
                <c:pt idx="760">
                  <c:v>0.26120649999999995</c:v>
                </c:pt>
                <c:pt idx="761">
                  <c:v>0.25957600000000003</c:v>
                </c:pt>
                <c:pt idx="762">
                  <c:v>0.25794549999999999</c:v>
                </c:pt>
                <c:pt idx="763">
                  <c:v>0.25640200000000002</c:v>
                </c:pt>
                <c:pt idx="764">
                  <c:v>0.25498949999999998</c:v>
                </c:pt>
                <c:pt idx="765">
                  <c:v>0.25362750000000001</c:v>
                </c:pt>
                <c:pt idx="766">
                  <c:v>0.25228500000000004</c:v>
                </c:pt>
                <c:pt idx="767">
                  <c:v>0.25098799999999993</c:v>
                </c:pt>
                <c:pt idx="768">
                  <c:v>0.24984050000000002</c:v>
                </c:pt>
                <c:pt idx="769">
                  <c:v>0.24878450000000002</c:v>
                </c:pt>
                <c:pt idx="770">
                  <c:v>0.24767099999999997</c:v>
                </c:pt>
                <c:pt idx="771">
                  <c:v>0.24675100000000003</c:v>
                </c:pt>
                <c:pt idx="772">
                  <c:v>0.24574900000000002</c:v>
                </c:pt>
                <c:pt idx="773">
                  <c:v>0.24472499999999997</c:v>
                </c:pt>
                <c:pt idx="774">
                  <c:v>0.243922</c:v>
                </c:pt>
                <c:pt idx="775">
                  <c:v>0.24316599999999999</c:v>
                </c:pt>
                <c:pt idx="776">
                  <c:v>0.24234350000000002</c:v>
                </c:pt>
                <c:pt idx="777">
                  <c:v>0.24169199999999996</c:v>
                </c:pt>
                <c:pt idx="778">
                  <c:v>0.24099400000000001</c:v>
                </c:pt>
                <c:pt idx="779">
                  <c:v>0.2401065</c:v>
                </c:pt>
                <c:pt idx="780">
                  <c:v>0.23900350000000001</c:v>
                </c:pt>
                <c:pt idx="781">
                  <c:v>0.23814350000000001</c:v>
                </c:pt>
                <c:pt idx="782">
                  <c:v>0.23727900000000002</c:v>
                </c:pt>
                <c:pt idx="783">
                  <c:v>0.2365795</c:v>
                </c:pt>
                <c:pt idx="784">
                  <c:v>0.23593449999999996</c:v>
                </c:pt>
                <c:pt idx="785">
                  <c:v>0.23521450000000002</c:v>
                </c:pt>
                <c:pt idx="786">
                  <c:v>0.2346085</c:v>
                </c:pt>
                <c:pt idx="787">
                  <c:v>0.23401450000000001</c:v>
                </c:pt>
                <c:pt idx="788">
                  <c:v>0.23363700000000001</c:v>
                </c:pt>
                <c:pt idx="789">
                  <c:v>0.23311100000000001</c:v>
                </c:pt>
                <c:pt idx="790">
                  <c:v>0.23228400000000002</c:v>
                </c:pt>
                <c:pt idx="791">
                  <c:v>0.23179250000000001</c:v>
                </c:pt>
                <c:pt idx="792">
                  <c:v>0.2312535</c:v>
                </c:pt>
                <c:pt idx="793">
                  <c:v>0.23080500000000001</c:v>
                </c:pt>
                <c:pt idx="794">
                  <c:v>0.23030550000000002</c:v>
                </c:pt>
                <c:pt idx="795">
                  <c:v>0.22968</c:v>
                </c:pt>
                <c:pt idx="796">
                  <c:v>0.22930600000000001</c:v>
                </c:pt>
                <c:pt idx="797">
                  <c:v>0.229023</c:v>
                </c:pt>
                <c:pt idx="798">
                  <c:v>0.22880700000000001</c:v>
                </c:pt>
                <c:pt idx="799">
                  <c:v>0.228602</c:v>
                </c:pt>
                <c:pt idx="800">
                  <c:v>0.22824550000000002</c:v>
                </c:pt>
                <c:pt idx="801">
                  <c:v>0.22759750000000001</c:v>
                </c:pt>
                <c:pt idx="802">
                  <c:v>0.227435</c:v>
                </c:pt>
                <c:pt idx="803">
                  <c:v>0.22711900000000002</c:v>
                </c:pt>
                <c:pt idx="804">
                  <c:v>0.227101</c:v>
                </c:pt>
                <c:pt idx="805">
                  <c:v>0.22728500000000001</c:v>
                </c:pt>
                <c:pt idx="806">
                  <c:v>0.22730900000000001</c:v>
                </c:pt>
                <c:pt idx="807">
                  <c:v>0.2272835</c:v>
                </c:pt>
                <c:pt idx="808">
                  <c:v>0.22727450000000002</c:v>
                </c:pt>
                <c:pt idx="809">
                  <c:v>0.22733799999999996</c:v>
                </c:pt>
                <c:pt idx="810">
                  <c:v>0.22801850000000001</c:v>
                </c:pt>
                <c:pt idx="811">
                  <c:v>0.2285325</c:v>
                </c:pt>
                <c:pt idx="812">
                  <c:v>0.22895750000000001</c:v>
                </c:pt>
                <c:pt idx="813">
                  <c:v>0.22966300000000001</c:v>
                </c:pt>
                <c:pt idx="814">
                  <c:v>0.2300595</c:v>
                </c:pt>
                <c:pt idx="815">
                  <c:v>0.230742</c:v>
                </c:pt>
                <c:pt idx="816">
                  <c:v>0.2316375</c:v>
                </c:pt>
                <c:pt idx="817">
                  <c:v>0.23243000000000003</c:v>
                </c:pt>
                <c:pt idx="818">
                  <c:v>0.23321700000000001</c:v>
                </c:pt>
                <c:pt idx="819">
                  <c:v>0.2338635</c:v>
                </c:pt>
                <c:pt idx="820">
                  <c:v>0.23476000000000002</c:v>
                </c:pt>
                <c:pt idx="821">
                  <c:v>0.23582800000000001</c:v>
                </c:pt>
                <c:pt idx="822">
                  <c:v>0.23714550000000001</c:v>
                </c:pt>
                <c:pt idx="823">
                  <c:v>0.2377165</c:v>
                </c:pt>
                <c:pt idx="824">
                  <c:v>0.238681</c:v>
                </c:pt>
                <c:pt idx="825">
                  <c:v>0.23961599999999997</c:v>
                </c:pt>
                <c:pt idx="826">
                  <c:v>0.24066500000000002</c:v>
                </c:pt>
                <c:pt idx="827">
                  <c:v>0.24157000000000001</c:v>
                </c:pt>
                <c:pt idx="828">
                  <c:v>0.24273050000000002</c:v>
                </c:pt>
                <c:pt idx="829">
                  <c:v>0.24353900000000001</c:v>
                </c:pt>
                <c:pt idx="830">
                  <c:v>0.244314</c:v>
                </c:pt>
                <c:pt idx="831">
                  <c:v>0.24514650000000002</c:v>
                </c:pt>
                <c:pt idx="832">
                  <c:v>0.246091</c:v>
                </c:pt>
                <c:pt idx="833">
                  <c:v>0.24738950000000001</c:v>
                </c:pt>
                <c:pt idx="834">
                  <c:v>0.24834500000000001</c:v>
                </c:pt>
                <c:pt idx="835">
                  <c:v>0.24903450000000002</c:v>
                </c:pt>
                <c:pt idx="836">
                  <c:v>0.24989150000000002</c:v>
                </c:pt>
                <c:pt idx="837">
                  <c:v>0.25107600000000002</c:v>
                </c:pt>
                <c:pt idx="838">
                  <c:v>0.25200800000000001</c:v>
                </c:pt>
                <c:pt idx="839">
                  <c:v>0.25318000000000002</c:v>
                </c:pt>
                <c:pt idx="840">
                  <c:v>0.25418000000000002</c:v>
                </c:pt>
                <c:pt idx="841">
                  <c:v>0.25525150000000002</c:v>
                </c:pt>
                <c:pt idx="842">
                  <c:v>0.256351</c:v>
                </c:pt>
                <c:pt idx="843">
                  <c:v>0.25746950000000002</c:v>
                </c:pt>
                <c:pt idx="844">
                  <c:v>0.2585345</c:v>
                </c:pt>
                <c:pt idx="845">
                  <c:v>0.25949800000000001</c:v>
                </c:pt>
                <c:pt idx="846">
                  <c:v>0.2604785</c:v>
                </c:pt>
                <c:pt idx="847">
                  <c:v>0.26127050000000002</c:v>
                </c:pt>
                <c:pt idx="848">
                  <c:v>0.26228200000000002</c:v>
                </c:pt>
                <c:pt idx="849">
                  <c:v>0.26321500000000003</c:v>
                </c:pt>
                <c:pt idx="850">
                  <c:v>0.26440900000000001</c:v>
                </c:pt>
                <c:pt idx="851">
                  <c:v>0.2655015</c:v>
                </c:pt>
                <c:pt idx="852">
                  <c:v>0.26632349999999999</c:v>
                </c:pt>
                <c:pt idx="853">
                  <c:v>0.26722250000000003</c:v>
                </c:pt>
                <c:pt idx="854">
                  <c:v>0.26816950000000001</c:v>
                </c:pt>
                <c:pt idx="855">
                  <c:v>0.26947650000000001</c:v>
                </c:pt>
                <c:pt idx="856">
                  <c:v>0.27069750000000004</c:v>
                </c:pt>
                <c:pt idx="857">
                  <c:v>0.27194450000000003</c:v>
                </c:pt>
                <c:pt idx="858">
                  <c:v>0.272947</c:v>
                </c:pt>
                <c:pt idx="859">
                  <c:v>0.27417200000000003</c:v>
                </c:pt>
                <c:pt idx="860">
                  <c:v>0.27535850000000001</c:v>
                </c:pt>
                <c:pt idx="861">
                  <c:v>0.27679900000000002</c:v>
                </c:pt>
                <c:pt idx="862">
                  <c:v>0.278144</c:v>
                </c:pt>
                <c:pt idx="863">
                  <c:v>0.27881750000000005</c:v>
                </c:pt>
                <c:pt idx="864">
                  <c:v>0.27964</c:v>
                </c:pt>
                <c:pt idx="865">
                  <c:v>0.2805105</c:v>
                </c:pt>
                <c:pt idx="866">
                  <c:v>0.28205950000000002</c:v>
                </c:pt>
                <c:pt idx="867">
                  <c:v>0.28356100000000001</c:v>
                </c:pt>
                <c:pt idx="868">
                  <c:v>0.28487850000000003</c:v>
                </c:pt>
                <c:pt idx="869">
                  <c:v>0.28630699999999998</c:v>
                </c:pt>
                <c:pt idx="870">
                  <c:v>0.28708</c:v>
                </c:pt>
                <c:pt idx="871">
                  <c:v>0.28799400000000003</c:v>
                </c:pt>
                <c:pt idx="872">
                  <c:v>0.28915849999999998</c:v>
                </c:pt>
                <c:pt idx="873">
                  <c:v>0.290854</c:v>
                </c:pt>
                <c:pt idx="874">
                  <c:v>0.29204350000000001</c:v>
                </c:pt>
                <c:pt idx="875">
                  <c:v>0.29307950000000005</c:v>
                </c:pt>
                <c:pt idx="876">
                  <c:v>0.29402250000000002</c:v>
                </c:pt>
                <c:pt idx="877">
                  <c:v>0.29476150000000001</c:v>
                </c:pt>
                <c:pt idx="878">
                  <c:v>0.2963615</c:v>
                </c:pt>
                <c:pt idx="879">
                  <c:v>0.29821150000000002</c:v>
                </c:pt>
                <c:pt idx="880">
                  <c:v>0.29899399999999998</c:v>
                </c:pt>
                <c:pt idx="881">
                  <c:v>0.29966000000000004</c:v>
                </c:pt>
                <c:pt idx="882">
                  <c:v>0.30095850000000002</c:v>
                </c:pt>
                <c:pt idx="883">
                  <c:v>0.30231649999999999</c:v>
                </c:pt>
                <c:pt idx="884">
                  <c:v>0.30375350000000001</c:v>
                </c:pt>
                <c:pt idx="885">
                  <c:v>0.30530299999999999</c:v>
                </c:pt>
                <c:pt idx="886">
                  <c:v>0.30618100000000004</c:v>
                </c:pt>
                <c:pt idx="887">
                  <c:v>0.3073515</c:v>
                </c:pt>
                <c:pt idx="888">
                  <c:v>0.30886000000000002</c:v>
                </c:pt>
                <c:pt idx="889">
                  <c:v>0.31035200000000002</c:v>
                </c:pt>
                <c:pt idx="890">
                  <c:v>0.31179900000000005</c:v>
                </c:pt>
                <c:pt idx="891">
                  <c:v>0.31295399999999995</c:v>
                </c:pt>
                <c:pt idx="892">
                  <c:v>0.31400250000000002</c:v>
                </c:pt>
                <c:pt idx="893">
                  <c:v>0.31524950000000002</c:v>
                </c:pt>
                <c:pt idx="894">
                  <c:v>0.31646000000000002</c:v>
                </c:pt>
                <c:pt idx="895">
                  <c:v>0.31803399999999998</c:v>
                </c:pt>
                <c:pt idx="896">
                  <c:v>0.31986350000000002</c:v>
                </c:pt>
                <c:pt idx="897">
                  <c:v>0.32093949999999999</c:v>
                </c:pt>
                <c:pt idx="898">
                  <c:v>0.32158949999999997</c:v>
                </c:pt>
                <c:pt idx="899">
                  <c:v>0.32282300000000003</c:v>
                </c:pt>
                <c:pt idx="900">
                  <c:v>0.32459900000000003</c:v>
                </c:pt>
                <c:pt idx="901">
                  <c:v>0.32666700000000004</c:v>
                </c:pt>
                <c:pt idx="902">
                  <c:v>0.328094</c:v>
                </c:pt>
                <c:pt idx="903">
                  <c:v>0.32909850000000002</c:v>
                </c:pt>
                <c:pt idx="904">
                  <c:v>0.32985700000000001</c:v>
                </c:pt>
                <c:pt idx="905">
                  <c:v>0.33099500000000004</c:v>
                </c:pt>
                <c:pt idx="906">
                  <c:v>0.33230850000000001</c:v>
                </c:pt>
                <c:pt idx="907">
                  <c:v>0.33378600000000003</c:v>
                </c:pt>
                <c:pt idx="908">
                  <c:v>0.33484849999999999</c:v>
                </c:pt>
                <c:pt idx="909">
                  <c:v>0.3356595</c:v>
                </c:pt>
                <c:pt idx="910">
                  <c:v>0.33669749999999998</c:v>
                </c:pt>
                <c:pt idx="911">
                  <c:v>0.3377155</c:v>
                </c:pt>
                <c:pt idx="912">
                  <c:v>0.33874599999999999</c:v>
                </c:pt>
                <c:pt idx="913">
                  <c:v>0.33998450000000002</c:v>
                </c:pt>
                <c:pt idx="914">
                  <c:v>0.34097900000000003</c:v>
                </c:pt>
                <c:pt idx="915">
                  <c:v>0.34194250000000004</c:v>
                </c:pt>
                <c:pt idx="916">
                  <c:v>0.34296599999999999</c:v>
                </c:pt>
                <c:pt idx="917">
                  <c:v>0.34395499999999996</c:v>
                </c:pt>
                <c:pt idx="918">
                  <c:v>0.34545499999999996</c:v>
                </c:pt>
                <c:pt idx="919">
                  <c:v>0.34664349999999999</c:v>
                </c:pt>
                <c:pt idx="920">
                  <c:v>0.34704000000000002</c:v>
                </c:pt>
                <c:pt idx="921">
                  <c:v>0.34793950000000001</c:v>
                </c:pt>
                <c:pt idx="922">
                  <c:v>0.34899299999999994</c:v>
                </c:pt>
                <c:pt idx="923">
                  <c:v>0.35012599999999994</c:v>
                </c:pt>
                <c:pt idx="924">
                  <c:v>0.35139500000000001</c:v>
                </c:pt>
                <c:pt idx="925">
                  <c:v>0.35249850000000005</c:v>
                </c:pt>
                <c:pt idx="926">
                  <c:v>0.35328700000000002</c:v>
                </c:pt>
                <c:pt idx="927">
                  <c:v>0.35416350000000002</c:v>
                </c:pt>
                <c:pt idx="928">
                  <c:v>0.35532750000000002</c:v>
                </c:pt>
                <c:pt idx="929">
                  <c:v>0.35640650000000001</c:v>
                </c:pt>
                <c:pt idx="930">
                  <c:v>0.35768049999999996</c:v>
                </c:pt>
                <c:pt idx="931">
                  <c:v>0.35874349999999999</c:v>
                </c:pt>
                <c:pt idx="932">
                  <c:v>0.35953350000000001</c:v>
                </c:pt>
                <c:pt idx="933">
                  <c:v>0.36040549999999999</c:v>
                </c:pt>
                <c:pt idx="934">
                  <c:v>0.36158100000000004</c:v>
                </c:pt>
                <c:pt idx="935">
                  <c:v>0.36262749999999999</c:v>
                </c:pt>
                <c:pt idx="936">
                  <c:v>0.36365900000000001</c:v>
                </c:pt>
                <c:pt idx="937">
                  <c:v>0.36475999999999997</c:v>
                </c:pt>
                <c:pt idx="938">
                  <c:v>0.36574799999999996</c:v>
                </c:pt>
                <c:pt idx="939">
                  <c:v>0.36646699999999999</c:v>
                </c:pt>
                <c:pt idx="940">
                  <c:v>0.36744299999999996</c:v>
                </c:pt>
                <c:pt idx="941">
                  <c:v>0.36865350000000002</c:v>
                </c:pt>
                <c:pt idx="942">
                  <c:v>0.36970800000000004</c:v>
                </c:pt>
                <c:pt idx="943">
                  <c:v>0.37045700000000004</c:v>
                </c:pt>
                <c:pt idx="944">
                  <c:v>0.37129650000000003</c:v>
                </c:pt>
                <c:pt idx="945">
                  <c:v>0.37247850000000005</c:v>
                </c:pt>
                <c:pt idx="946">
                  <c:v>0.37352200000000002</c:v>
                </c:pt>
                <c:pt idx="947">
                  <c:v>0.37454050000000005</c:v>
                </c:pt>
                <c:pt idx="948">
                  <c:v>0.37544749999999999</c:v>
                </c:pt>
                <c:pt idx="949">
                  <c:v>0.37617600000000001</c:v>
                </c:pt>
                <c:pt idx="950">
                  <c:v>0.37702150000000001</c:v>
                </c:pt>
                <c:pt idx="951">
                  <c:v>0.37790299999999999</c:v>
                </c:pt>
                <c:pt idx="952">
                  <c:v>0.3790945</c:v>
                </c:pt>
                <c:pt idx="953">
                  <c:v>0.38014100000000001</c:v>
                </c:pt>
                <c:pt idx="954">
                  <c:v>0.38111000000000006</c:v>
                </c:pt>
                <c:pt idx="955">
                  <c:v>0.38193900000000003</c:v>
                </c:pt>
                <c:pt idx="956">
                  <c:v>0.38269400000000003</c:v>
                </c:pt>
                <c:pt idx="957">
                  <c:v>0.38373200000000002</c:v>
                </c:pt>
                <c:pt idx="958">
                  <c:v>0.38485449999999999</c:v>
                </c:pt>
                <c:pt idx="959">
                  <c:v>0.38582850000000002</c:v>
                </c:pt>
                <c:pt idx="960">
                  <c:v>0.38659750000000004</c:v>
                </c:pt>
                <c:pt idx="961">
                  <c:v>0.38749349999999999</c:v>
                </c:pt>
                <c:pt idx="962">
                  <c:v>0.3883605</c:v>
                </c:pt>
                <c:pt idx="963">
                  <c:v>0.38946950000000002</c:v>
                </c:pt>
                <c:pt idx="964">
                  <c:v>0.39067450000000004</c:v>
                </c:pt>
                <c:pt idx="965">
                  <c:v>0.39134950000000002</c:v>
                </c:pt>
                <c:pt idx="966">
                  <c:v>0.39222600000000002</c:v>
                </c:pt>
                <c:pt idx="967">
                  <c:v>0.39301799999999998</c:v>
                </c:pt>
                <c:pt idx="968">
                  <c:v>0.393702</c:v>
                </c:pt>
                <c:pt idx="969">
                  <c:v>0.39465250000000002</c:v>
                </c:pt>
                <c:pt idx="970">
                  <c:v>0.39567649999999999</c:v>
                </c:pt>
                <c:pt idx="971">
                  <c:v>0.39634950000000002</c:v>
                </c:pt>
                <c:pt idx="972">
                  <c:v>0.3970745</c:v>
                </c:pt>
                <c:pt idx="973">
                  <c:v>0.39799099999999998</c:v>
                </c:pt>
                <c:pt idx="974">
                  <c:v>0.39885000000000004</c:v>
                </c:pt>
                <c:pt idx="975">
                  <c:v>0.399866</c:v>
                </c:pt>
                <c:pt idx="976">
                  <c:v>0.40063650000000006</c:v>
                </c:pt>
                <c:pt idx="977">
                  <c:v>0.401173</c:v>
                </c:pt>
                <c:pt idx="978">
                  <c:v>0.40183400000000002</c:v>
                </c:pt>
                <c:pt idx="979">
                  <c:v>0.40263450000000001</c:v>
                </c:pt>
                <c:pt idx="980">
                  <c:v>0.40358300000000003</c:v>
                </c:pt>
                <c:pt idx="981">
                  <c:v>0.40458349999999998</c:v>
                </c:pt>
                <c:pt idx="982">
                  <c:v>0.405306</c:v>
                </c:pt>
                <c:pt idx="983">
                  <c:v>0.40582799999999997</c:v>
                </c:pt>
                <c:pt idx="984">
                  <c:v>0.40643099999999999</c:v>
                </c:pt>
                <c:pt idx="985">
                  <c:v>0.40717300000000001</c:v>
                </c:pt>
                <c:pt idx="986">
                  <c:v>0.40801900000000002</c:v>
                </c:pt>
                <c:pt idx="987">
                  <c:v>0.40888600000000003</c:v>
                </c:pt>
                <c:pt idx="988">
                  <c:v>0.40950399999999998</c:v>
                </c:pt>
                <c:pt idx="989">
                  <c:v>0.41007550000000004</c:v>
                </c:pt>
                <c:pt idx="990">
                  <c:v>0.41059450000000003</c:v>
                </c:pt>
                <c:pt idx="991">
                  <c:v>0.41133900000000001</c:v>
                </c:pt>
                <c:pt idx="992">
                  <c:v>0.41226950000000001</c:v>
                </c:pt>
                <c:pt idx="993">
                  <c:v>0.41311100000000001</c:v>
                </c:pt>
                <c:pt idx="994">
                  <c:v>0.41369900000000004</c:v>
                </c:pt>
                <c:pt idx="995">
                  <c:v>0.41429700000000003</c:v>
                </c:pt>
                <c:pt idx="996">
                  <c:v>0.41491400000000001</c:v>
                </c:pt>
                <c:pt idx="997">
                  <c:v>0.41558349999999999</c:v>
                </c:pt>
                <c:pt idx="998">
                  <c:v>0.41632250000000004</c:v>
                </c:pt>
                <c:pt idx="999">
                  <c:v>0.41687450000000004</c:v>
                </c:pt>
                <c:pt idx="1000">
                  <c:v>0.41731299999999999</c:v>
                </c:pt>
                <c:pt idx="1001">
                  <c:v>0.4178885</c:v>
                </c:pt>
                <c:pt idx="1002">
                  <c:v>0.41852850000000003</c:v>
                </c:pt>
                <c:pt idx="1003">
                  <c:v>0.41942449999999998</c:v>
                </c:pt>
                <c:pt idx="1004">
                  <c:v>0.42027550000000002</c:v>
                </c:pt>
                <c:pt idx="1005">
                  <c:v>0.42071250000000004</c:v>
                </c:pt>
                <c:pt idx="1006">
                  <c:v>0.42122150000000003</c:v>
                </c:pt>
                <c:pt idx="1007">
                  <c:v>0.42171000000000003</c:v>
                </c:pt>
                <c:pt idx="1008">
                  <c:v>0.42281150000000001</c:v>
                </c:pt>
                <c:pt idx="1009">
                  <c:v>0.42430649999999998</c:v>
                </c:pt>
                <c:pt idx="1010">
                  <c:v>0.42501800000000001</c:v>
                </c:pt>
                <c:pt idx="1011">
                  <c:v>0.42506599999999994</c:v>
                </c:pt>
                <c:pt idx="1012">
                  <c:v>0.42493800000000004</c:v>
                </c:pt>
                <c:pt idx="1013">
                  <c:v>0.42528650000000001</c:v>
                </c:pt>
                <c:pt idx="1014">
                  <c:v>0.42600499999999997</c:v>
                </c:pt>
                <c:pt idx="1015">
                  <c:v>0.42630900000000005</c:v>
                </c:pt>
                <c:pt idx="1016">
                  <c:v>0.426481</c:v>
                </c:pt>
                <c:pt idx="1017">
                  <c:v>0.42166199999999998</c:v>
                </c:pt>
                <c:pt idx="1018">
                  <c:v>0.429813</c:v>
                </c:pt>
                <c:pt idx="1019">
                  <c:v>0.40817800000000004</c:v>
                </c:pt>
                <c:pt idx="1020">
                  <c:v>0.34070100000000003</c:v>
                </c:pt>
                <c:pt idx="1021">
                  <c:v>0.30281449999999999</c:v>
                </c:pt>
                <c:pt idx="1022">
                  <c:v>0.27990900000000002</c:v>
                </c:pt>
                <c:pt idx="1023">
                  <c:v>0.26452300000000001</c:v>
                </c:pt>
                <c:pt idx="1024">
                  <c:v>0.25215900000000002</c:v>
                </c:pt>
                <c:pt idx="1025">
                  <c:v>0.24090350000000002</c:v>
                </c:pt>
                <c:pt idx="1026">
                  <c:v>0.23097600000000001</c:v>
                </c:pt>
                <c:pt idx="1027">
                  <c:v>0.22073699999999996</c:v>
                </c:pt>
                <c:pt idx="1028">
                  <c:v>0.21055700000000002</c:v>
                </c:pt>
                <c:pt idx="1029">
                  <c:v>0.20139850000000001</c:v>
                </c:pt>
                <c:pt idx="1030">
                  <c:v>0.19264150000000002</c:v>
                </c:pt>
                <c:pt idx="1031">
                  <c:v>0.18326800000000001</c:v>
                </c:pt>
                <c:pt idx="1032">
                  <c:v>0.17415800000000006</c:v>
                </c:pt>
                <c:pt idx="1033">
                  <c:v>0.16623650000000001</c:v>
                </c:pt>
                <c:pt idx="1034">
                  <c:v>0.15797150000000001</c:v>
                </c:pt>
                <c:pt idx="1035">
                  <c:v>0.14983400000000002</c:v>
                </c:pt>
                <c:pt idx="1036">
                  <c:v>0.14213150000000002</c:v>
                </c:pt>
                <c:pt idx="1037">
                  <c:v>0.13404350000000004</c:v>
                </c:pt>
                <c:pt idx="1038">
                  <c:v>0.12541950000000002</c:v>
                </c:pt>
                <c:pt idx="1039">
                  <c:v>0.11857800000000002</c:v>
                </c:pt>
                <c:pt idx="1040">
                  <c:v>0.11080300000000001</c:v>
                </c:pt>
                <c:pt idx="1041">
                  <c:v>0.10344900000000001</c:v>
                </c:pt>
                <c:pt idx="1042">
                  <c:v>9.5135499999999998E-2</c:v>
                </c:pt>
                <c:pt idx="1043">
                  <c:v>8.726150000000002E-2</c:v>
                </c:pt>
                <c:pt idx="1044">
                  <c:v>7.9020500000000007E-2</c:v>
                </c:pt>
                <c:pt idx="1045">
                  <c:v>7.1241000000000027E-2</c:v>
                </c:pt>
                <c:pt idx="1046">
                  <c:v>6.2909500000000035E-2</c:v>
                </c:pt>
                <c:pt idx="1047">
                  <c:v>5.4615999999999998E-2</c:v>
                </c:pt>
                <c:pt idx="1048">
                  <c:v>4.6576000000000006E-2</c:v>
                </c:pt>
                <c:pt idx="1049">
                  <c:v>3.8780000000000009E-2</c:v>
                </c:pt>
                <c:pt idx="1050">
                  <c:v>3.1352500000000033E-2</c:v>
                </c:pt>
                <c:pt idx="1051">
                  <c:v>2.4107000000000017E-2</c:v>
                </c:pt>
                <c:pt idx="1052">
                  <c:v>1.6868500000000036E-2</c:v>
                </c:pt>
                <c:pt idx="1053">
                  <c:v>9.1810000000000225E-3</c:v>
                </c:pt>
                <c:pt idx="1054">
                  <c:v>3.1885000000000108E-3</c:v>
                </c:pt>
                <c:pt idx="1055">
                  <c:v>-3.5325000000000217E-3</c:v>
                </c:pt>
                <c:pt idx="1056">
                  <c:v>-1.0029999999999956E-2</c:v>
                </c:pt>
                <c:pt idx="1057">
                  <c:v>-1.5725500000000003E-2</c:v>
                </c:pt>
                <c:pt idx="1058">
                  <c:v>-2.0730499999999985E-2</c:v>
                </c:pt>
                <c:pt idx="1059">
                  <c:v>-2.6333999999999996E-2</c:v>
                </c:pt>
                <c:pt idx="1060">
                  <c:v>-3.1463999999999992E-2</c:v>
                </c:pt>
                <c:pt idx="1061">
                  <c:v>-3.5800499999999985E-2</c:v>
                </c:pt>
                <c:pt idx="1062">
                  <c:v>-4.089000000000001E-2</c:v>
                </c:pt>
                <c:pt idx="1063">
                  <c:v>-4.5543999999999973E-2</c:v>
                </c:pt>
                <c:pt idx="1064">
                  <c:v>-4.9915999999999988E-2</c:v>
                </c:pt>
                <c:pt idx="1065">
                  <c:v>-5.4306999999999994E-2</c:v>
                </c:pt>
                <c:pt idx="1066">
                  <c:v>-5.8532500000000043E-2</c:v>
                </c:pt>
                <c:pt idx="1067">
                  <c:v>-6.332850000000001E-2</c:v>
                </c:pt>
                <c:pt idx="1068">
                  <c:v>-6.7622000000000015E-2</c:v>
                </c:pt>
                <c:pt idx="1069">
                  <c:v>-7.208500000000001E-2</c:v>
                </c:pt>
                <c:pt idx="1070">
                  <c:v>-7.6499000000000039E-2</c:v>
                </c:pt>
                <c:pt idx="1071">
                  <c:v>-8.0967999999999929E-2</c:v>
                </c:pt>
                <c:pt idx="1072">
                  <c:v>-8.515849999999997E-2</c:v>
                </c:pt>
                <c:pt idx="1073">
                  <c:v>-8.9476E-2</c:v>
                </c:pt>
                <c:pt idx="1074">
                  <c:v>-9.3220499999999984E-2</c:v>
                </c:pt>
                <c:pt idx="1075">
                  <c:v>-9.6257499999999996E-2</c:v>
                </c:pt>
                <c:pt idx="1076">
                  <c:v>-9.9280499999999938E-2</c:v>
                </c:pt>
                <c:pt idx="1077">
                  <c:v>-0.101657</c:v>
                </c:pt>
                <c:pt idx="1078">
                  <c:v>-0.10392200000000001</c:v>
                </c:pt>
                <c:pt idx="1079">
                  <c:v>-0.1057205</c:v>
                </c:pt>
                <c:pt idx="1080">
                  <c:v>-0.10720550000000001</c:v>
                </c:pt>
                <c:pt idx="1081">
                  <c:v>-0.10861649999999995</c:v>
                </c:pt>
                <c:pt idx="1082">
                  <c:v>-0.11003299999999999</c:v>
                </c:pt>
                <c:pt idx="1083">
                  <c:v>-0.11144549999999998</c:v>
                </c:pt>
                <c:pt idx="1084">
                  <c:v>-0.11284349999999993</c:v>
                </c:pt>
                <c:pt idx="1085">
                  <c:v>-0.11405399999999999</c:v>
                </c:pt>
                <c:pt idx="1086">
                  <c:v>-0.11538250000000005</c:v>
                </c:pt>
                <c:pt idx="1087">
                  <c:v>-0.11641099999999999</c:v>
                </c:pt>
                <c:pt idx="1088">
                  <c:v>-0.11760149999999997</c:v>
                </c:pt>
                <c:pt idx="1089">
                  <c:v>-0.11857500000000004</c:v>
                </c:pt>
                <c:pt idx="1090">
                  <c:v>-0.11971249999999994</c:v>
                </c:pt>
                <c:pt idx="1091">
                  <c:v>-0.12075249999999998</c:v>
                </c:pt>
                <c:pt idx="1092">
                  <c:v>-0.12197000000000002</c:v>
                </c:pt>
                <c:pt idx="1093">
                  <c:v>-0.12280200000000002</c:v>
                </c:pt>
                <c:pt idx="1094">
                  <c:v>-0.12400649999999996</c:v>
                </c:pt>
                <c:pt idx="1095">
                  <c:v>-0.12496600000000002</c:v>
                </c:pt>
                <c:pt idx="1096">
                  <c:v>-0.12605549999999999</c:v>
                </c:pt>
                <c:pt idx="1097">
                  <c:v>-0.12703300000000001</c:v>
                </c:pt>
                <c:pt idx="1098">
                  <c:v>-0.128048</c:v>
                </c:pt>
                <c:pt idx="1099">
                  <c:v>-0.12930599999999998</c:v>
                </c:pt>
                <c:pt idx="1100">
                  <c:v>-0.13025949999999997</c:v>
                </c:pt>
                <c:pt idx="1101">
                  <c:v>-0.13155399999999995</c:v>
                </c:pt>
                <c:pt idx="1102">
                  <c:v>-0.13304449999999995</c:v>
                </c:pt>
                <c:pt idx="1103">
                  <c:v>-0.134654</c:v>
                </c:pt>
                <c:pt idx="1104">
                  <c:v>-0.13633299999999998</c:v>
                </c:pt>
                <c:pt idx="1105">
                  <c:v>-0.13798099999999996</c:v>
                </c:pt>
                <c:pt idx="1106">
                  <c:v>-0.13949250000000002</c:v>
                </c:pt>
                <c:pt idx="1107">
                  <c:v>-0.14112400000000003</c:v>
                </c:pt>
                <c:pt idx="1108">
                  <c:v>-0.14226700000000003</c:v>
                </c:pt>
                <c:pt idx="1109">
                  <c:v>-0.14323699999999995</c:v>
                </c:pt>
                <c:pt idx="1110">
                  <c:v>-0.14391700000000002</c:v>
                </c:pt>
                <c:pt idx="1111">
                  <c:v>-0.14451649999999999</c:v>
                </c:pt>
                <c:pt idx="1112">
                  <c:v>-0.14492399999999994</c:v>
                </c:pt>
                <c:pt idx="1113">
                  <c:v>-0.14535900000000002</c:v>
                </c:pt>
                <c:pt idx="1114">
                  <c:v>-0.14550800000000003</c:v>
                </c:pt>
                <c:pt idx="1115">
                  <c:v>-0.14594000000000001</c:v>
                </c:pt>
                <c:pt idx="1116">
                  <c:v>-0.14615700000000004</c:v>
                </c:pt>
                <c:pt idx="1117">
                  <c:v>-0.14635199999999998</c:v>
                </c:pt>
                <c:pt idx="1118">
                  <c:v>-0.14658749999999998</c:v>
                </c:pt>
                <c:pt idx="1119">
                  <c:v>-0.14669450000000001</c:v>
                </c:pt>
                <c:pt idx="1120">
                  <c:v>-0.1469085</c:v>
                </c:pt>
                <c:pt idx="1121">
                  <c:v>-0.14701749999999997</c:v>
                </c:pt>
                <c:pt idx="1122">
                  <c:v>-0.14710849999999998</c:v>
                </c:pt>
                <c:pt idx="1123">
                  <c:v>-0.1472985</c:v>
                </c:pt>
                <c:pt idx="1124">
                  <c:v>-0.14742250000000001</c:v>
                </c:pt>
                <c:pt idx="1125">
                  <c:v>-0.14776850000000002</c:v>
                </c:pt>
                <c:pt idx="1126">
                  <c:v>-0.14802200000000004</c:v>
                </c:pt>
                <c:pt idx="1127">
                  <c:v>-0.14818799999999999</c:v>
                </c:pt>
                <c:pt idx="1128">
                  <c:v>-0.14833249999999998</c:v>
                </c:pt>
                <c:pt idx="1129">
                  <c:v>-0.14853300000000003</c:v>
                </c:pt>
                <c:pt idx="1130">
                  <c:v>-0.14870699999999998</c:v>
                </c:pt>
                <c:pt idx="1131">
                  <c:v>-0.14885199999999998</c:v>
                </c:pt>
                <c:pt idx="1132">
                  <c:v>-0.14898299999999998</c:v>
                </c:pt>
                <c:pt idx="1133">
                  <c:v>-0.14924299999999996</c:v>
                </c:pt>
                <c:pt idx="1134">
                  <c:v>-0.14944649999999998</c:v>
                </c:pt>
                <c:pt idx="1135">
                  <c:v>-0.14968500000000001</c:v>
                </c:pt>
                <c:pt idx="1136">
                  <c:v>-0.1499605</c:v>
                </c:pt>
                <c:pt idx="1137">
                  <c:v>-0.15017049999999998</c:v>
                </c:pt>
                <c:pt idx="1138">
                  <c:v>-0.15048499999999998</c:v>
                </c:pt>
                <c:pt idx="1139">
                  <c:v>-0.15071600000000002</c:v>
                </c:pt>
                <c:pt idx="1140">
                  <c:v>-0.15125350000000004</c:v>
                </c:pt>
                <c:pt idx="1141">
                  <c:v>-0.15164449999999996</c:v>
                </c:pt>
                <c:pt idx="1142">
                  <c:v>-0.15214949999999999</c:v>
                </c:pt>
                <c:pt idx="1143">
                  <c:v>-0.15280099999999996</c:v>
                </c:pt>
                <c:pt idx="1144">
                  <c:v>-0.15365549999999994</c:v>
                </c:pt>
                <c:pt idx="1145">
                  <c:v>-0.15456749999999997</c:v>
                </c:pt>
                <c:pt idx="1146">
                  <c:v>-0.15557100000000001</c:v>
                </c:pt>
                <c:pt idx="1147">
                  <c:v>-0.15670950000000006</c:v>
                </c:pt>
                <c:pt idx="1148">
                  <c:v>-0.158111</c:v>
                </c:pt>
                <c:pt idx="1149">
                  <c:v>-0.1595915</c:v>
                </c:pt>
                <c:pt idx="1150">
                  <c:v>-0.1613</c:v>
                </c:pt>
                <c:pt idx="1151">
                  <c:v>-0.16317349999999997</c:v>
                </c:pt>
                <c:pt idx="1152">
                  <c:v>-0.16522049999999999</c:v>
                </c:pt>
                <c:pt idx="1153">
                  <c:v>-0.1671705</c:v>
                </c:pt>
                <c:pt idx="1154">
                  <c:v>-0.16871399999999998</c:v>
                </c:pt>
                <c:pt idx="1155">
                  <c:v>-0.17012749999999999</c:v>
                </c:pt>
                <c:pt idx="1156">
                  <c:v>-0.17157799999999995</c:v>
                </c:pt>
                <c:pt idx="1157">
                  <c:v>-0.17233399999999999</c:v>
                </c:pt>
                <c:pt idx="1158">
                  <c:v>-0.17299799999999999</c:v>
                </c:pt>
                <c:pt idx="1159">
                  <c:v>-0.17338599999999993</c:v>
                </c:pt>
                <c:pt idx="1160">
                  <c:v>-0.17380399999999996</c:v>
                </c:pt>
                <c:pt idx="1161">
                  <c:v>-0.17396349999999999</c:v>
                </c:pt>
                <c:pt idx="1162">
                  <c:v>-0.17419600000000002</c:v>
                </c:pt>
                <c:pt idx="1163">
                  <c:v>-0.17428899999999997</c:v>
                </c:pt>
                <c:pt idx="1164">
                  <c:v>-0.17438399999999998</c:v>
                </c:pt>
                <c:pt idx="1165">
                  <c:v>-0.17449749999999997</c:v>
                </c:pt>
                <c:pt idx="1166">
                  <c:v>-0.17453549999999995</c:v>
                </c:pt>
                <c:pt idx="1167">
                  <c:v>-0.17457849999999997</c:v>
                </c:pt>
                <c:pt idx="1168">
                  <c:v>-0.17464600000000002</c:v>
                </c:pt>
                <c:pt idx="1169">
                  <c:v>-0.17467299999999997</c:v>
                </c:pt>
                <c:pt idx="1170">
                  <c:v>-0.17471950000000003</c:v>
                </c:pt>
                <c:pt idx="1171">
                  <c:v>-0.17462599999999995</c:v>
                </c:pt>
                <c:pt idx="1172">
                  <c:v>-0.17460049999999999</c:v>
                </c:pt>
                <c:pt idx="1173">
                  <c:v>-0.17452449999999997</c:v>
                </c:pt>
                <c:pt idx="1174">
                  <c:v>-0.17442349999999995</c:v>
                </c:pt>
                <c:pt idx="1175">
                  <c:v>-0.17439349999999998</c:v>
                </c:pt>
                <c:pt idx="1176">
                  <c:v>-0.17427350000000003</c:v>
                </c:pt>
                <c:pt idx="1177">
                  <c:v>-0.1741685</c:v>
                </c:pt>
                <c:pt idx="1178">
                  <c:v>-0.17410950000000003</c:v>
                </c:pt>
                <c:pt idx="1179">
                  <c:v>-0.17410749999999997</c:v>
                </c:pt>
                <c:pt idx="1180">
                  <c:v>-0.17417849999999996</c:v>
                </c:pt>
                <c:pt idx="1181">
                  <c:v>-0.17408600000000002</c:v>
                </c:pt>
                <c:pt idx="1182">
                  <c:v>-0.17407100000000003</c:v>
                </c:pt>
                <c:pt idx="1183">
                  <c:v>-0.17405849999999995</c:v>
                </c:pt>
                <c:pt idx="1184">
                  <c:v>-0.17393999999999998</c:v>
                </c:pt>
                <c:pt idx="1185">
                  <c:v>-0.17396149999999999</c:v>
                </c:pt>
                <c:pt idx="1186">
                  <c:v>-0.173956</c:v>
                </c:pt>
                <c:pt idx="1187">
                  <c:v>-0.17378949999999999</c:v>
                </c:pt>
                <c:pt idx="1188">
                  <c:v>-0.173767</c:v>
                </c:pt>
                <c:pt idx="1189">
                  <c:v>-0.17367250000000001</c:v>
                </c:pt>
                <c:pt idx="1190">
                  <c:v>-0.17357449999999996</c:v>
                </c:pt>
                <c:pt idx="1191">
                  <c:v>-0.17344349999999997</c:v>
                </c:pt>
                <c:pt idx="1192">
                  <c:v>-0.17316100000000001</c:v>
                </c:pt>
                <c:pt idx="1193">
                  <c:v>-0.17301100000000003</c:v>
                </c:pt>
                <c:pt idx="1194">
                  <c:v>-0.17290300000000003</c:v>
                </c:pt>
                <c:pt idx="1195">
                  <c:v>-0.1728555</c:v>
                </c:pt>
                <c:pt idx="1196">
                  <c:v>-0.172707</c:v>
                </c:pt>
                <c:pt idx="1197">
                  <c:v>-0.17261850000000001</c:v>
                </c:pt>
                <c:pt idx="1198">
                  <c:v>-0.17247450000000003</c:v>
                </c:pt>
                <c:pt idx="1199">
                  <c:v>-0.17219399999999996</c:v>
                </c:pt>
                <c:pt idx="1200">
                  <c:v>-0.17195500000000002</c:v>
                </c:pt>
                <c:pt idx="1201">
                  <c:v>-0.17178700000000002</c:v>
                </c:pt>
                <c:pt idx="1202">
                  <c:v>-0.17164549999999995</c:v>
                </c:pt>
                <c:pt idx="1203">
                  <c:v>-0.17138399999999998</c:v>
                </c:pt>
                <c:pt idx="1204">
                  <c:v>-0.17120550000000001</c:v>
                </c:pt>
                <c:pt idx="1205">
                  <c:v>-0.17093549999999996</c:v>
                </c:pt>
                <c:pt idx="1206">
                  <c:v>-0.17076350000000001</c:v>
                </c:pt>
                <c:pt idx="1207">
                  <c:v>-0.17049599999999998</c:v>
                </c:pt>
                <c:pt idx="1208">
                  <c:v>-0.17025149999999994</c:v>
                </c:pt>
                <c:pt idx="1209">
                  <c:v>-0.17001149999999998</c:v>
                </c:pt>
                <c:pt idx="1210">
                  <c:v>-0.16965250000000004</c:v>
                </c:pt>
                <c:pt idx="1211">
                  <c:v>-0.16944799999999999</c:v>
                </c:pt>
                <c:pt idx="1212">
                  <c:v>-0.16924149999999999</c:v>
                </c:pt>
                <c:pt idx="1213">
                  <c:v>-0.16888399999999998</c:v>
                </c:pt>
                <c:pt idx="1214">
                  <c:v>-0.16853949999999995</c:v>
                </c:pt>
                <c:pt idx="1215">
                  <c:v>-0.16821199999999997</c:v>
                </c:pt>
                <c:pt idx="1216">
                  <c:v>-0.1678945</c:v>
                </c:pt>
                <c:pt idx="1217">
                  <c:v>-0.16754799999999997</c:v>
                </c:pt>
                <c:pt idx="1218">
                  <c:v>-0.16720849999999993</c:v>
                </c:pt>
                <c:pt idx="1219">
                  <c:v>-0.16659900000000005</c:v>
                </c:pt>
                <c:pt idx="1220">
                  <c:v>-0.166132</c:v>
                </c:pt>
                <c:pt idx="1221">
                  <c:v>-0.16539649999999995</c:v>
                </c:pt>
                <c:pt idx="1222">
                  <c:v>-0.16461950000000003</c:v>
                </c:pt>
                <c:pt idx="1223">
                  <c:v>-0.16373450000000001</c:v>
                </c:pt>
                <c:pt idx="1224">
                  <c:v>-0.16268349999999998</c:v>
                </c:pt>
                <c:pt idx="1225">
                  <c:v>-0.16149000000000002</c:v>
                </c:pt>
                <c:pt idx="1226">
                  <c:v>-0.16004299999999999</c:v>
                </c:pt>
                <c:pt idx="1227">
                  <c:v>-0.15852599999999994</c:v>
                </c:pt>
                <c:pt idx="1228">
                  <c:v>-0.15642100000000003</c:v>
                </c:pt>
                <c:pt idx="1229">
                  <c:v>-0.15426800000000002</c:v>
                </c:pt>
                <c:pt idx="1230">
                  <c:v>-0.15149750000000001</c:v>
                </c:pt>
                <c:pt idx="1231">
                  <c:v>-0.14769299999999996</c:v>
                </c:pt>
                <c:pt idx="1232">
                  <c:v>-0.14360199999999995</c:v>
                </c:pt>
                <c:pt idx="1233">
                  <c:v>-0.13786900000000002</c:v>
                </c:pt>
                <c:pt idx="1234">
                  <c:v>-0.11953899999999995</c:v>
                </c:pt>
                <c:pt idx="1235">
                  <c:v>-7.4763999999999997E-2</c:v>
                </c:pt>
                <c:pt idx="1236">
                  <c:v>-6.8809499999999968E-2</c:v>
                </c:pt>
                <c:pt idx="1237">
                  <c:v>-6.5071500000000004E-2</c:v>
                </c:pt>
                <c:pt idx="1238">
                  <c:v>-6.1901999999999957E-2</c:v>
                </c:pt>
                <c:pt idx="1239">
                  <c:v>-5.8750999999999942E-2</c:v>
                </c:pt>
                <c:pt idx="1240">
                  <c:v>-5.5886999999999964E-2</c:v>
                </c:pt>
                <c:pt idx="1241">
                  <c:v>-5.3893499999999983E-2</c:v>
                </c:pt>
                <c:pt idx="1242">
                  <c:v>-5.177149999999997E-2</c:v>
                </c:pt>
                <c:pt idx="1243">
                  <c:v>-5.0389000000000017E-2</c:v>
                </c:pt>
                <c:pt idx="1244">
                  <c:v>-4.9205500000000013E-2</c:v>
                </c:pt>
                <c:pt idx="1245">
                  <c:v>-4.8018000000000005E-2</c:v>
                </c:pt>
                <c:pt idx="1246">
                  <c:v>-4.6807500000000002E-2</c:v>
                </c:pt>
                <c:pt idx="1247">
                  <c:v>-4.5428499999999983E-2</c:v>
                </c:pt>
                <c:pt idx="1248">
                  <c:v>-4.4029999999999958E-2</c:v>
                </c:pt>
                <c:pt idx="1249">
                  <c:v>-4.2884000000000005E-2</c:v>
                </c:pt>
                <c:pt idx="1250">
                  <c:v>-4.169299999999998E-2</c:v>
                </c:pt>
                <c:pt idx="1251">
                  <c:v>-4.0516499999999983E-2</c:v>
                </c:pt>
                <c:pt idx="1252">
                  <c:v>-3.9517499999999983E-2</c:v>
                </c:pt>
                <c:pt idx="1253">
                  <c:v>-3.7929500000000005E-2</c:v>
                </c:pt>
                <c:pt idx="1254">
                  <c:v>-3.6268499999999981E-2</c:v>
                </c:pt>
                <c:pt idx="1255">
                  <c:v>-3.4755499999999967E-2</c:v>
                </c:pt>
                <c:pt idx="1256">
                  <c:v>-3.3548999999999995E-2</c:v>
                </c:pt>
                <c:pt idx="1257">
                  <c:v>-3.2124999999999987E-2</c:v>
                </c:pt>
                <c:pt idx="1258">
                  <c:v>-3.1020499999999951E-2</c:v>
                </c:pt>
                <c:pt idx="1259">
                  <c:v>-2.9586499999999988E-2</c:v>
                </c:pt>
                <c:pt idx="1260">
                  <c:v>-2.7700999999999976E-2</c:v>
                </c:pt>
                <c:pt idx="1261">
                  <c:v>-2.6667500000000011E-2</c:v>
                </c:pt>
                <c:pt idx="1262">
                  <c:v>-2.5334499999999982E-2</c:v>
                </c:pt>
                <c:pt idx="1263">
                  <c:v>-2.3697999999999997E-2</c:v>
                </c:pt>
                <c:pt idx="1264">
                  <c:v>-2.1335999999999994E-2</c:v>
                </c:pt>
                <c:pt idx="1265">
                  <c:v>-1.8982499999999985E-2</c:v>
                </c:pt>
                <c:pt idx="1266">
                  <c:v>-1.5519000000000005E-2</c:v>
                </c:pt>
                <c:pt idx="1267">
                  <c:v>-1.206649999999998E-2</c:v>
                </c:pt>
                <c:pt idx="1268">
                  <c:v>-7.4255000000000015E-3</c:v>
                </c:pt>
                <c:pt idx="1269">
                  <c:v>-1.5599999999999781E-3</c:v>
                </c:pt>
                <c:pt idx="1270">
                  <c:v>4.3874999999999886E-3</c:v>
                </c:pt>
                <c:pt idx="1271">
                  <c:v>1.4144500000000004E-2</c:v>
                </c:pt>
                <c:pt idx="1272">
                  <c:v>4.4885499999999995E-2</c:v>
                </c:pt>
                <c:pt idx="1273">
                  <c:v>6.5484500000000001E-2</c:v>
                </c:pt>
                <c:pt idx="1274">
                  <c:v>7.3191000000000006E-2</c:v>
                </c:pt>
                <c:pt idx="1275">
                  <c:v>7.830200000000001E-2</c:v>
                </c:pt>
                <c:pt idx="1276">
                  <c:v>8.4074000000000065E-2</c:v>
                </c:pt>
                <c:pt idx="1277">
                  <c:v>8.8742500000000002E-2</c:v>
                </c:pt>
                <c:pt idx="1278">
                  <c:v>9.198800000000007E-2</c:v>
                </c:pt>
                <c:pt idx="1279">
                  <c:v>9.4741000000000006E-2</c:v>
                </c:pt>
                <c:pt idx="1280">
                  <c:v>9.6900500000000056E-2</c:v>
                </c:pt>
                <c:pt idx="1281">
                  <c:v>9.9415500000000004E-2</c:v>
                </c:pt>
                <c:pt idx="1282">
                  <c:v>0.10134800000000001</c:v>
                </c:pt>
                <c:pt idx="1283">
                  <c:v>0.10348250000000002</c:v>
                </c:pt>
                <c:pt idx="1284">
                  <c:v>0.105004</c:v>
                </c:pt>
                <c:pt idx="1285">
                  <c:v>0.10620550000000001</c:v>
                </c:pt>
                <c:pt idx="1286">
                  <c:v>0.10752600000000002</c:v>
                </c:pt>
                <c:pt idx="1287">
                  <c:v>0.1092395</c:v>
                </c:pt>
                <c:pt idx="1288">
                  <c:v>0.11089800000000001</c:v>
                </c:pt>
                <c:pt idx="1289">
                  <c:v>0.11216999999999999</c:v>
                </c:pt>
                <c:pt idx="1290">
                  <c:v>0.1137205</c:v>
                </c:pt>
                <c:pt idx="1291">
                  <c:v>0.11498900000000002</c:v>
                </c:pt>
                <c:pt idx="1292">
                  <c:v>0.11645400000000006</c:v>
                </c:pt>
                <c:pt idx="1293">
                  <c:v>0.11801250000000002</c:v>
                </c:pt>
                <c:pt idx="1294">
                  <c:v>0.11995450000000006</c:v>
                </c:pt>
                <c:pt idx="1295">
                  <c:v>0.12174450000000002</c:v>
                </c:pt>
                <c:pt idx="1296">
                  <c:v>0.1238805</c:v>
                </c:pt>
                <c:pt idx="1297">
                  <c:v>0.12646850000000001</c:v>
                </c:pt>
                <c:pt idx="1298">
                  <c:v>0.12030950000000001</c:v>
                </c:pt>
                <c:pt idx="1299">
                  <c:v>0.10770000000000002</c:v>
                </c:pt>
                <c:pt idx="1300">
                  <c:v>9.2595000000000011E-2</c:v>
                </c:pt>
                <c:pt idx="1301">
                  <c:v>2.934500000000001E-2</c:v>
                </c:pt>
                <c:pt idx="1302">
                  <c:v>3.0435000000000045E-3</c:v>
                </c:pt>
                <c:pt idx="1303">
                  <c:v>-1.2213499999999988E-2</c:v>
                </c:pt>
                <c:pt idx="1304">
                  <c:v>-3.9634499999999989E-2</c:v>
                </c:pt>
                <c:pt idx="1305">
                  <c:v>-6.1687999999999965E-2</c:v>
                </c:pt>
                <c:pt idx="1306">
                  <c:v>-7.8927999999999998E-2</c:v>
                </c:pt>
                <c:pt idx="1307">
                  <c:v>-9.3866999999999978E-2</c:v>
                </c:pt>
                <c:pt idx="1308">
                  <c:v>-9.8091999999999957E-2</c:v>
                </c:pt>
                <c:pt idx="1309">
                  <c:v>-0.10061199999999998</c:v>
                </c:pt>
                <c:pt idx="1310">
                  <c:v>-0.1030295</c:v>
                </c:pt>
                <c:pt idx="1311">
                  <c:v>-0.10517899999999997</c:v>
                </c:pt>
                <c:pt idx="1312">
                  <c:v>-0.10702449999999997</c:v>
                </c:pt>
                <c:pt idx="1313">
                  <c:v>-0.10871399999999998</c:v>
                </c:pt>
                <c:pt idx="1314">
                  <c:v>-0.11048999999999998</c:v>
                </c:pt>
                <c:pt idx="1315">
                  <c:v>-0.11233199999999999</c:v>
                </c:pt>
                <c:pt idx="1316">
                  <c:v>-0.11426649999999994</c:v>
                </c:pt>
                <c:pt idx="1317">
                  <c:v>-0.11603849999999999</c:v>
                </c:pt>
                <c:pt idx="1318">
                  <c:v>-0.11781249999999999</c:v>
                </c:pt>
                <c:pt idx="1319">
                  <c:v>-0.11965999999999993</c:v>
                </c:pt>
                <c:pt idx="1320">
                  <c:v>-0.1217955</c:v>
                </c:pt>
                <c:pt idx="1321">
                  <c:v>-0.12375849999999999</c:v>
                </c:pt>
                <c:pt idx="1322">
                  <c:v>-0.12582699999999997</c:v>
                </c:pt>
                <c:pt idx="1323">
                  <c:v>-0.12843899999999997</c:v>
                </c:pt>
                <c:pt idx="1324">
                  <c:v>-0.13147149999999996</c:v>
                </c:pt>
                <c:pt idx="1325">
                  <c:v>-0.13464549999999997</c:v>
                </c:pt>
                <c:pt idx="1326">
                  <c:v>-0.13812049999999998</c:v>
                </c:pt>
                <c:pt idx="1327">
                  <c:v>-0.14196249999999999</c:v>
                </c:pt>
                <c:pt idx="1328">
                  <c:v>-0.14663300000000001</c:v>
                </c:pt>
                <c:pt idx="1329">
                  <c:v>-0.15276699999999999</c:v>
                </c:pt>
                <c:pt idx="1330">
                  <c:v>-0.15990300000000002</c:v>
                </c:pt>
                <c:pt idx="1331">
                  <c:v>-0.16598799999999997</c:v>
                </c:pt>
                <c:pt idx="1332">
                  <c:v>-0.17012199999999994</c:v>
                </c:pt>
                <c:pt idx="1333">
                  <c:v>-0.17322300000000002</c:v>
                </c:pt>
                <c:pt idx="1334">
                  <c:v>-0.17537649999999994</c:v>
                </c:pt>
                <c:pt idx="1335">
                  <c:v>-0.17703750000000001</c:v>
                </c:pt>
                <c:pt idx="1336">
                  <c:v>-0.17773499999999998</c:v>
                </c:pt>
                <c:pt idx="1337">
                  <c:v>-0.17917299999999997</c:v>
                </c:pt>
                <c:pt idx="1338">
                  <c:v>-0.17993549999999997</c:v>
                </c:pt>
                <c:pt idx="1339">
                  <c:v>-0.18087900000000001</c:v>
                </c:pt>
                <c:pt idx="1340">
                  <c:v>-0.18170399999999992</c:v>
                </c:pt>
                <c:pt idx="1341">
                  <c:v>-0.18257349999999994</c:v>
                </c:pt>
                <c:pt idx="1342">
                  <c:v>-0.18315399999999998</c:v>
                </c:pt>
                <c:pt idx="1343">
                  <c:v>-0.18382999999999999</c:v>
                </c:pt>
                <c:pt idx="1344">
                  <c:v>-0.184361</c:v>
                </c:pt>
                <c:pt idx="1345">
                  <c:v>-0.18485900000000005</c:v>
                </c:pt>
                <c:pt idx="1346">
                  <c:v>-0.18540699999999999</c:v>
                </c:pt>
                <c:pt idx="1347">
                  <c:v>-0.18586349999999996</c:v>
                </c:pt>
                <c:pt idx="1348">
                  <c:v>-0.18624499999999999</c:v>
                </c:pt>
                <c:pt idx="1349">
                  <c:v>-0.18667549999999999</c:v>
                </c:pt>
                <c:pt idx="1350">
                  <c:v>-0.18689549999999994</c:v>
                </c:pt>
                <c:pt idx="1351">
                  <c:v>-0.18709899999999996</c:v>
                </c:pt>
                <c:pt idx="1352">
                  <c:v>-0.18747049999999998</c:v>
                </c:pt>
                <c:pt idx="1353">
                  <c:v>-0.18781500000000001</c:v>
                </c:pt>
                <c:pt idx="1354">
                  <c:v>-0.18805150000000004</c:v>
                </c:pt>
                <c:pt idx="1355">
                  <c:v>-0.18836249999999999</c:v>
                </c:pt>
                <c:pt idx="1356">
                  <c:v>-0.18855899999999998</c:v>
                </c:pt>
                <c:pt idx="1357">
                  <c:v>-0.18895500000000004</c:v>
                </c:pt>
                <c:pt idx="1358">
                  <c:v>-0.18937799999999999</c:v>
                </c:pt>
                <c:pt idx="1359">
                  <c:v>-0.1896465</c:v>
                </c:pt>
                <c:pt idx="1360">
                  <c:v>-0.18992999999999999</c:v>
                </c:pt>
                <c:pt idx="1361">
                  <c:v>-0.19009999999999999</c:v>
                </c:pt>
                <c:pt idx="1362">
                  <c:v>-0.1904265</c:v>
                </c:pt>
                <c:pt idx="1363">
                  <c:v>-0.19060099999999996</c:v>
                </c:pt>
                <c:pt idx="1364">
                  <c:v>-0.19084849999999998</c:v>
                </c:pt>
                <c:pt idx="1365">
                  <c:v>-0.19105449999999996</c:v>
                </c:pt>
                <c:pt idx="1366">
                  <c:v>-0.19115349999999998</c:v>
                </c:pt>
                <c:pt idx="1367">
                  <c:v>-0.19125249999999999</c:v>
                </c:pt>
                <c:pt idx="1368">
                  <c:v>-0.19133649999999996</c:v>
                </c:pt>
                <c:pt idx="1369">
                  <c:v>-0.19150499999999998</c:v>
                </c:pt>
                <c:pt idx="1370">
                  <c:v>-0.19155700000000003</c:v>
                </c:pt>
                <c:pt idx="1371">
                  <c:v>-0.1916485</c:v>
                </c:pt>
                <c:pt idx="1372">
                  <c:v>-0.19169749999999997</c:v>
                </c:pt>
                <c:pt idx="1373">
                  <c:v>-0.19196799999999997</c:v>
                </c:pt>
                <c:pt idx="1374">
                  <c:v>-0.19206650000000003</c:v>
                </c:pt>
                <c:pt idx="1375">
                  <c:v>-0.19215199999999999</c:v>
                </c:pt>
                <c:pt idx="1376">
                  <c:v>-0.19234099999999998</c:v>
                </c:pt>
                <c:pt idx="1377">
                  <c:v>-0.19254049999999995</c:v>
                </c:pt>
                <c:pt idx="1378">
                  <c:v>-0.19273149999999994</c:v>
                </c:pt>
                <c:pt idx="1379">
                  <c:v>-0.19285749999999996</c:v>
                </c:pt>
                <c:pt idx="1380">
                  <c:v>-0.19306249999999997</c:v>
                </c:pt>
                <c:pt idx="1381">
                  <c:v>-0.19316700000000003</c:v>
                </c:pt>
                <c:pt idx="1382">
                  <c:v>-0.19330700000000001</c:v>
                </c:pt>
                <c:pt idx="1383">
                  <c:v>-0.19347249999999994</c:v>
                </c:pt>
                <c:pt idx="1384">
                  <c:v>-0.19363649999999993</c:v>
                </c:pt>
                <c:pt idx="1385">
                  <c:v>-0.19379950000000001</c:v>
                </c:pt>
                <c:pt idx="1386">
                  <c:v>-0.19391499999999995</c:v>
                </c:pt>
                <c:pt idx="1387">
                  <c:v>-0.19418750000000001</c:v>
                </c:pt>
                <c:pt idx="1388">
                  <c:v>-0.19431150000000003</c:v>
                </c:pt>
                <c:pt idx="1389">
                  <c:v>-0.19419949999999997</c:v>
                </c:pt>
                <c:pt idx="1390">
                  <c:v>-0.1943085</c:v>
                </c:pt>
                <c:pt idx="1391">
                  <c:v>-0.19433899999999998</c:v>
                </c:pt>
                <c:pt idx="1392">
                  <c:v>-0.19438049999999996</c:v>
                </c:pt>
                <c:pt idx="1393">
                  <c:v>-0.1945325</c:v>
                </c:pt>
                <c:pt idx="1394">
                  <c:v>-0.19463549999999996</c:v>
                </c:pt>
                <c:pt idx="1395">
                  <c:v>-0.19468999999999997</c:v>
                </c:pt>
                <c:pt idx="1396">
                  <c:v>-0.19477649999999996</c:v>
                </c:pt>
                <c:pt idx="1397">
                  <c:v>-0.19485249999999993</c:v>
                </c:pt>
                <c:pt idx="1398">
                  <c:v>-0.19490750000000001</c:v>
                </c:pt>
                <c:pt idx="1399">
                  <c:v>-0.19490999999999997</c:v>
                </c:pt>
                <c:pt idx="1400">
                  <c:v>-0.19491999999999993</c:v>
                </c:pt>
                <c:pt idx="1401">
                  <c:v>-0.19485649999999999</c:v>
                </c:pt>
                <c:pt idx="1402">
                  <c:v>-0.19498850000000001</c:v>
                </c:pt>
                <c:pt idx="1403">
                  <c:v>-0.19495950000000001</c:v>
                </c:pt>
                <c:pt idx="1404">
                  <c:v>-0.19502800000000003</c:v>
                </c:pt>
                <c:pt idx="1405">
                  <c:v>-0.194965</c:v>
                </c:pt>
                <c:pt idx="1406">
                  <c:v>-0.19498799999999999</c:v>
                </c:pt>
                <c:pt idx="1407">
                  <c:v>-0.19484699999999999</c:v>
                </c:pt>
                <c:pt idx="1408">
                  <c:v>-0.19484899999999999</c:v>
                </c:pt>
                <c:pt idx="1409">
                  <c:v>-0.19562249999999998</c:v>
                </c:pt>
                <c:pt idx="1410">
                  <c:v>-0.19582949999999999</c:v>
                </c:pt>
                <c:pt idx="1411">
                  <c:v>-0.19602750000000002</c:v>
                </c:pt>
                <c:pt idx="1412">
                  <c:v>-0.19619299999999995</c:v>
                </c:pt>
                <c:pt idx="1413">
                  <c:v>-0.19625599999999999</c:v>
                </c:pt>
                <c:pt idx="1414">
                  <c:v>-0.19648549999999998</c:v>
                </c:pt>
                <c:pt idx="1415">
                  <c:v>-0.196523</c:v>
                </c:pt>
                <c:pt idx="1416">
                  <c:v>-0.19658799999999998</c:v>
                </c:pt>
                <c:pt idx="1417">
                  <c:v>-0.19656699999999999</c:v>
                </c:pt>
                <c:pt idx="1418">
                  <c:v>-0.19666149999999999</c:v>
                </c:pt>
                <c:pt idx="1419">
                  <c:v>-0.19651300000000005</c:v>
                </c:pt>
                <c:pt idx="1420">
                  <c:v>-0.19670499999999996</c:v>
                </c:pt>
                <c:pt idx="1421">
                  <c:v>-0.19635799999999998</c:v>
                </c:pt>
                <c:pt idx="1422">
                  <c:v>-0.19683600000000001</c:v>
                </c:pt>
                <c:pt idx="1423">
                  <c:v>-0.19716050000000002</c:v>
                </c:pt>
                <c:pt idx="1424">
                  <c:v>-0.19736950000000003</c:v>
                </c:pt>
                <c:pt idx="1425">
                  <c:v>-0.1976465</c:v>
                </c:pt>
                <c:pt idx="1426">
                  <c:v>-0.19770199999999999</c:v>
                </c:pt>
                <c:pt idx="1427">
                  <c:v>-0.19779000000000002</c:v>
                </c:pt>
                <c:pt idx="1428">
                  <c:v>-0.19780249999999999</c:v>
                </c:pt>
                <c:pt idx="1429">
                  <c:v>-0.19781050000000006</c:v>
                </c:pt>
                <c:pt idx="1430">
                  <c:v>-0.19830049999999999</c:v>
                </c:pt>
                <c:pt idx="1431">
                  <c:v>-0.19880499999999995</c:v>
                </c:pt>
                <c:pt idx="1432">
                  <c:v>-0.198764</c:v>
                </c:pt>
                <c:pt idx="1433">
                  <c:v>-0.198965</c:v>
                </c:pt>
                <c:pt idx="1434">
                  <c:v>-0.19943299999999997</c:v>
                </c:pt>
                <c:pt idx="1435">
                  <c:v>-0.20006249999999998</c:v>
                </c:pt>
                <c:pt idx="1436">
                  <c:v>-0.20035799999999998</c:v>
                </c:pt>
                <c:pt idx="1437">
                  <c:v>-0.20063900000000001</c:v>
                </c:pt>
                <c:pt idx="1438">
                  <c:v>-0.20127400000000001</c:v>
                </c:pt>
                <c:pt idx="1439">
                  <c:v>-0.20188599999999995</c:v>
                </c:pt>
                <c:pt idx="1440">
                  <c:v>-0.20196199999999997</c:v>
                </c:pt>
                <c:pt idx="1441">
                  <c:v>-0.20250249999999997</c:v>
                </c:pt>
                <c:pt idx="1442">
                  <c:v>-0.20319799999999999</c:v>
                </c:pt>
                <c:pt idx="1443">
                  <c:v>-0.20388549999999994</c:v>
                </c:pt>
                <c:pt idx="1444">
                  <c:v>-0.20399850000000003</c:v>
                </c:pt>
                <c:pt idx="1445">
                  <c:v>-0.204129</c:v>
                </c:pt>
                <c:pt idx="1446">
                  <c:v>-0.2043835</c:v>
                </c:pt>
                <c:pt idx="1447">
                  <c:v>-0.20487900000000003</c:v>
                </c:pt>
                <c:pt idx="1448">
                  <c:v>-0.20504949999999994</c:v>
                </c:pt>
                <c:pt idx="1449">
                  <c:v>-0.20513949999999997</c:v>
                </c:pt>
                <c:pt idx="1450">
                  <c:v>-0.20532899999999998</c:v>
                </c:pt>
                <c:pt idx="1451">
                  <c:v>-0.20563399999999998</c:v>
                </c:pt>
                <c:pt idx="1452">
                  <c:v>-0.20619949999999998</c:v>
                </c:pt>
                <c:pt idx="1453">
                  <c:v>-0.2063545</c:v>
                </c:pt>
                <c:pt idx="1454">
                  <c:v>-0.20649000000000001</c:v>
                </c:pt>
                <c:pt idx="1455">
                  <c:v>-0.20664549999999998</c:v>
                </c:pt>
                <c:pt idx="1456">
                  <c:v>-0.20675499999999997</c:v>
                </c:pt>
                <c:pt idx="1457">
                  <c:v>-0.20706449999999998</c:v>
                </c:pt>
                <c:pt idx="1458">
                  <c:v>-0.20733799999999997</c:v>
                </c:pt>
                <c:pt idx="1459">
                  <c:v>-0.20755899999999994</c:v>
                </c:pt>
                <c:pt idx="1460">
                  <c:v>-0.20764750000000004</c:v>
                </c:pt>
                <c:pt idx="1461">
                  <c:v>-0.20782</c:v>
                </c:pt>
                <c:pt idx="1462">
                  <c:v>-0.2079415</c:v>
                </c:pt>
                <c:pt idx="1463">
                  <c:v>-0.20821149999999999</c:v>
                </c:pt>
                <c:pt idx="1464">
                  <c:v>-0.20846550000000003</c:v>
                </c:pt>
                <c:pt idx="1465">
                  <c:v>-0.2087215</c:v>
                </c:pt>
                <c:pt idx="1466">
                  <c:v>-0.20867049999999998</c:v>
                </c:pt>
                <c:pt idx="1467">
                  <c:v>-0.20863549999999997</c:v>
                </c:pt>
                <c:pt idx="1468">
                  <c:v>-0.2085265</c:v>
                </c:pt>
                <c:pt idx="1469">
                  <c:v>-0.20863549999999997</c:v>
                </c:pt>
                <c:pt idx="1470">
                  <c:v>-0.20879349999999997</c:v>
                </c:pt>
                <c:pt idx="1471">
                  <c:v>-0.20944200000000002</c:v>
                </c:pt>
                <c:pt idx="1472">
                  <c:v>-0.20974749999999998</c:v>
                </c:pt>
                <c:pt idx="1473">
                  <c:v>-0.21002750000000003</c:v>
                </c:pt>
                <c:pt idx="1474">
                  <c:v>-0.21021749999999995</c:v>
                </c:pt>
                <c:pt idx="1475">
                  <c:v>-0.21045150000000001</c:v>
                </c:pt>
                <c:pt idx="1476">
                  <c:v>-0.21049699999999999</c:v>
                </c:pt>
                <c:pt idx="1477">
                  <c:v>-0.21058550000000004</c:v>
                </c:pt>
                <c:pt idx="1478">
                  <c:v>-0.21087549999999999</c:v>
                </c:pt>
                <c:pt idx="1479">
                  <c:v>-0.21113350000000003</c:v>
                </c:pt>
                <c:pt idx="1480">
                  <c:v>-0.21124749999999992</c:v>
                </c:pt>
                <c:pt idx="1481">
                  <c:v>-0.21134149999999996</c:v>
                </c:pt>
                <c:pt idx="1482">
                  <c:v>-0.21146849999999995</c:v>
                </c:pt>
                <c:pt idx="1483">
                  <c:v>-0.21163999999999999</c:v>
                </c:pt>
                <c:pt idx="1484">
                  <c:v>-0.21187499999999998</c:v>
                </c:pt>
                <c:pt idx="1485">
                  <c:v>-0.21198499999999998</c:v>
                </c:pt>
                <c:pt idx="1486">
                  <c:v>-0.21202850000000001</c:v>
                </c:pt>
                <c:pt idx="1487">
                  <c:v>-0.21212649999999994</c:v>
                </c:pt>
                <c:pt idx="1488">
                  <c:v>-0.21225599999999994</c:v>
                </c:pt>
                <c:pt idx="1489">
                  <c:v>-0.21242849999999996</c:v>
                </c:pt>
                <c:pt idx="1490">
                  <c:v>-0.212677</c:v>
                </c:pt>
                <c:pt idx="1491">
                  <c:v>-0.21281</c:v>
                </c:pt>
                <c:pt idx="1492">
                  <c:v>-0.21298299999999998</c:v>
                </c:pt>
                <c:pt idx="1493">
                  <c:v>-0.21297050000000001</c:v>
                </c:pt>
                <c:pt idx="1494">
                  <c:v>-0.21305650000000004</c:v>
                </c:pt>
                <c:pt idx="1495">
                  <c:v>-0.21314</c:v>
                </c:pt>
                <c:pt idx="1496">
                  <c:v>-0.21322400000000002</c:v>
                </c:pt>
                <c:pt idx="1497">
                  <c:v>-0.21338999999999997</c:v>
                </c:pt>
                <c:pt idx="1498">
                  <c:v>-0.21346300000000001</c:v>
                </c:pt>
                <c:pt idx="1499">
                  <c:v>-0.2135165</c:v>
                </c:pt>
                <c:pt idx="1500">
                  <c:v>-0.21355650000000004</c:v>
                </c:pt>
                <c:pt idx="1501">
                  <c:v>-0.2136845</c:v>
                </c:pt>
                <c:pt idx="1502">
                  <c:v>-0.21381450000000002</c:v>
                </c:pt>
                <c:pt idx="1503">
                  <c:v>-0.21393249999999997</c:v>
                </c:pt>
                <c:pt idx="1504">
                  <c:v>-0.21374399999999999</c:v>
                </c:pt>
                <c:pt idx="1505">
                  <c:v>-0.2137425</c:v>
                </c:pt>
                <c:pt idx="1506">
                  <c:v>-0.21368549999999997</c:v>
                </c:pt>
                <c:pt idx="1507">
                  <c:v>-0.21366799999999997</c:v>
                </c:pt>
                <c:pt idx="1508">
                  <c:v>-0.21367949999999997</c:v>
                </c:pt>
                <c:pt idx="1509">
                  <c:v>-0.21366399999999997</c:v>
                </c:pt>
                <c:pt idx="1510">
                  <c:v>-0.21347050000000001</c:v>
                </c:pt>
                <c:pt idx="1511">
                  <c:v>-0.21342250000000001</c:v>
                </c:pt>
                <c:pt idx="1512">
                  <c:v>-0.21339049999999998</c:v>
                </c:pt>
                <c:pt idx="1513">
                  <c:v>-0.21334799999999993</c:v>
                </c:pt>
                <c:pt idx="1514">
                  <c:v>-0.21334199999999998</c:v>
                </c:pt>
                <c:pt idx="1515">
                  <c:v>-0.21336299999999997</c:v>
                </c:pt>
                <c:pt idx="1516">
                  <c:v>-0.21341649999999995</c:v>
                </c:pt>
                <c:pt idx="1517">
                  <c:v>-0.21339350000000001</c:v>
                </c:pt>
                <c:pt idx="1518">
                  <c:v>-0.21338499999999999</c:v>
                </c:pt>
                <c:pt idx="1519">
                  <c:v>-0.21345900000000001</c:v>
                </c:pt>
                <c:pt idx="1520">
                  <c:v>-0.21349149999999995</c:v>
                </c:pt>
                <c:pt idx="1521">
                  <c:v>-0.21348249999999996</c:v>
                </c:pt>
                <c:pt idx="1522">
                  <c:v>-0.21337350000000005</c:v>
                </c:pt>
                <c:pt idx="1523">
                  <c:v>-0.21338649999999998</c:v>
                </c:pt>
                <c:pt idx="1524">
                  <c:v>-0.21333350000000001</c:v>
                </c:pt>
                <c:pt idx="1525">
                  <c:v>-0.21328399999999997</c:v>
                </c:pt>
                <c:pt idx="1526">
                  <c:v>-0.21322249999999998</c:v>
                </c:pt>
                <c:pt idx="1527">
                  <c:v>-0.21322599999999997</c:v>
                </c:pt>
                <c:pt idx="1528">
                  <c:v>-0.2131615</c:v>
                </c:pt>
                <c:pt idx="1529">
                  <c:v>-0.21314650000000002</c:v>
                </c:pt>
                <c:pt idx="1530">
                  <c:v>-0.21314850000000002</c:v>
                </c:pt>
                <c:pt idx="1531">
                  <c:v>-0.21312249999999999</c:v>
                </c:pt>
                <c:pt idx="1532">
                  <c:v>-0.2130435</c:v>
                </c:pt>
                <c:pt idx="1533">
                  <c:v>-0.213223</c:v>
                </c:pt>
                <c:pt idx="1534">
                  <c:v>-0.21324299999999996</c:v>
                </c:pt>
                <c:pt idx="1535">
                  <c:v>-0.21322049999999998</c:v>
                </c:pt>
                <c:pt idx="1536">
                  <c:v>-0.21324350000000003</c:v>
                </c:pt>
                <c:pt idx="1537">
                  <c:v>-0.2133215</c:v>
                </c:pt>
                <c:pt idx="1538">
                  <c:v>-0.21326899999999999</c:v>
                </c:pt>
                <c:pt idx="1539">
                  <c:v>-0.21322550000000001</c:v>
                </c:pt>
                <c:pt idx="1540">
                  <c:v>-0.21314099999999997</c:v>
                </c:pt>
                <c:pt idx="1541">
                  <c:v>-0.21333550000000001</c:v>
                </c:pt>
                <c:pt idx="1542">
                  <c:v>-0.213389</c:v>
                </c:pt>
                <c:pt idx="1543">
                  <c:v>-0.21338699999999999</c:v>
                </c:pt>
                <c:pt idx="1544">
                  <c:v>-0.21340899999999996</c:v>
                </c:pt>
                <c:pt idx="1545">
                  <c:v>-0.21338649999999998</c:v>
                </c:pt>
                <c:pt idx="1546">
                  <c:v>-0.21337899999999999</c:v>
                </c:pt>
                <c:pt idx="1547">
                  <c:v>-0.21353549999999999</c:v>
                </c:pt>
                <c:pt idx="1548">
                  <c:v>-0.21361799999999997</c:v>
                </c:pt>
                <c:pt idx="1549">
                  <c:v>-0.21360000000000001</c:v>
                </c:pt>
                <c:pt idx="1550">
                  <c:v>-0.21361599999999997</c:v>
                </c:pt>
                <c:pt idx="1551">
                  <c:v>-0.21361000000000002</c:v>
                </c:pt>
                <c:pt idx="1552">
                  <c:v>-0.21360249999999997</c:v>
                </c:pt>
                <c:pt idx="1553">
                  <c:v>-0.21361400000000003</c:v>
                </c:pt>
                <c:pt idx="1554">
                  <c:v>-0.21377149999999995</c:v>
                </c:pt>
                <c:pt idx="1555">
                  <c:v>-0.21378149999999996</c:v>
                </c:pt>
                <c:pt idx="1556">
                  <c:v>-0.213808</c:v>
                </c:pt>
                <c:pt idx="1557">
                  <c:v>-0.21378550000000002</c:v>
                </c:pt>
                <c:pt idx="1558">
                  <c:v>-0.21376899999999999</c:v>
                </c:pt>
                <c:pt idx="1559">
                  <c:v>-0.21374349999999998</c:v>
                </c:pt>
                <c:pt idx="1560">
                  <c:v>-0.21377999999999997</c:v>
                </c:pt>
                <c:pt idx="1561">
                  <c:v>-0.21386450000000001</c:v>
                </c:pt>
                <c:pt idx="1562">
                  <c:v>-0.21380349999999998</c:v>
                </c:pt>
                <c:pt idx="1563">
                  <c:v>-0.213648</c:v>
                </c:pt>
                <c:pt idx="1564">
                  <c:v>-0.21376649999999997</c:v>
                </c:pt>
                <c:pt idx="1565">
                  <c:v>-0.21386850000000002</c:v>
                </c:pt>
                <c:pt idx="1566">
                  <c:v>-0.2139895</c:v>
                </c:pt>
                <c:pt idx="1567">
                  <c:v>-0.21408550000000004</c:v>
                </c:pt>
                <c:pt idx="1568">
                  <c:v>-0.21407949999999998</c:v>
                </c:pt>
                <c:pt idx="1569">
                  <c:v>-0.21407199999999998</c:v>
                </c:pt>
                <c:pt idx="1570">
                  <c:v>-0.21408249999999995</c:v>
                </c:pt>
                <c:pt idx="1571">
                  <c:v>-0.2141615</c:v>
                </c:pt>
                <c:pt idx="1572">
                  <c:v>-0.21410400000000002</c:v>
                </c:pt>
                <c:pt idx="1573">
                  <c:v>-0.21410900000000005</c:v>
                </c:pt>
                <c:pt idx="1574">
                  <c:v>-0.21387599999999996</c:v>
                </c:pt>
                <c:pt idx="1575">
                  <c:v>-0.21378949999999997</c:v>
                </c:pt>
                <c:pt idx="1576">
                  <c:v>-0.21410649999999998</c:v>
                </c:pt>
                <c:pt idx="1577">
                  <c:v>-0.21434000000000003</c:v>
                </c:pt>
                <c:pt idx="1578">
                  <c:v>-0.21440049999999994</c:v>
                </c:pt>
                <c:pt idx="1579">
                  <c:v>-0.21456749999999997</c:v>
                </c:pt>
                <c:pt idx="1580">
                  <c:v>-0.2147965</c:v>
                </c:pt>
                <c:pt idx="1581">
                  <c:v>-0.21493849999999998</c:v>
                </c:pt>
                <c:pt idx="1582">
                  <c:v>-0.21500999999999998</c:v>
                </c:pt>
                <c:pt idx="1583">
                  <c:v>-0.21520149999999999</c:v>
                </c:pt>
                <c:pt idx="1584">
                  <c:v>-0.21539200000000003</c:v>
                </c:pt>
                <c:pt idx="1585">
                  <c:v>-0.21547749999999993</c:v>
                </c:pt>
                <c:pt idx="1586">
                  <c:v>-0.21576750000000006</c:v>
                </c:pt>
                <c:pt idx="1587">
                  <c:v>-0.21600649999999993</c:v>
                </c:pt>
                <c:pt idx="1588">
                  <c:v>-0.21625450000000002</c:v>
                </c:pt>
                <c:pt idx="1589">
                  <c:v>-0.21638099999999993</c:v>
                </c:pt>
                <c:pt idx="1590">
                  <c:v>-0.21653600000000001</c:v>
                </c:pt>
                <c:pt idx="1591">
                  <c:v>-0.21677649999999998</c:v>
                </c:pt>
                <c:pt idx="1592">
                  <c:v>-0.21693550000000006</c:v>
                </c:pt>
                <c:pt idx="1593">
                  <c:v>-0.21711549999999996</c:v>
                </c:pt>
                <c:pt idx="1594">
                  <c:v>-0.21725149999999993</c:v>
                </c:pt>
                <c:pt idx="1595">
                  <c:v>-0.21738099999999994</c:v>
                </c:pt>
                <c:pt idx="1596">
                  <c:v>-0.21756700000000001</c:v>
                </c:pt>
                <c:pt idx="1597">
                  <c:v>-0.21770200000000001</c:v>
                </c:pt>
                <c:pt idx="1598">
                  <c:v>-0.21781100000000003</c:v>
                </c:pt>
                <c:pt idx="1599">
                  <c:v>-0.21789199999999997</c:v>
                </c:pt>
                <c:pt idx="1600">
                  <c:v>-0.21800099999999994</c:v>
                </c:pt>
                <c:pt idx="1601">
                  <c:v>-0.218026</c:v>
                </c:pt>
                <c:pt idx="1602">
                  <c:v>-0.21808349999999993</c:v>
                </c:pt>
                <c:pt idx="1603">
                  <c:v>-0.21816799999999997</c:v>
                </c:pt>
                <c:pt idx="1604">
                  <c:v>-0.21822649999999999</c:v>
                </c:pt>
                <c:pt idx="1605">
                  <c:v>-0.21827350000000001</c:v>
                </c:pt>
                <c:pt idx="1606">
                  <c:v>-0.21834100000000001</c:v>
                </c:pt>
                <c:pt idx="1607">
                  <c:v>-0.21837499999999999</c:v>
                </c:pt>
                <c:pt idx="1608">
                  <c:v>-0.21846650000000001</c:v>
                </c:pt>
                <c:pt idx="1609">
                  <c:v>-0.21852449999999995</c:v>
                </c:pt>
                <c:pt idx="1610">
                  <c:v>-0.21859600000000001</c:v>
                </c:pt>
                <c:pt idx="1611">
                  <c:v>-0.2186785</c:v>
                </c:pt>
                <c:pt idx="1612">
                  <c:v>-0.2187885</c:v>
                </c:pt>
                <c:pt idx="1613">
                  <c:v>-0.21888449999999998</c:v>
                </c:pt>
                <c:pt idx="1614">
                  <c:v>-0.21896950000000004</c:v>
                </c:pt>
                <c:pt idx="1615">
                  <c:v>-0.21910699999999994</c:v>
                </c:pt>
                <c:pt idx="1616">
                  <c:v>-0.21919849999999996</c:v>
                </c:pt>
                <c:pt idx="1617">
                  <c:v>-0.21930250000000001</c:v>
                </c:pt>
                <c:pt idx="1618">
                  <c:v>-0.21944550000000002</c:v>
                </c:pt>
                <c:pt idx="1619">
                  <c:v>-0.21948299999999998</c:v>
                </c:pt>
                <c:pt idx="1620">
                  <c:v>-0.21947899999999998</c:v>
                </c:pt>
                <c:pt idx="1621">
                  <c:v>-0.21950099999999995</c:v>
                </c:pt>
                <c:pt idx="1622">
                  <c:v>-0.21960750000000001</c:v>
                </c:pt>
                <c:pt idx="1623">
                  <c:v>-0.21965499999999999</c:v>
                </c:pt>
                <c:pt idx="1624">
                  <c:v>-0.21974050000000001</c:v>
                </c:pt>
                <c:pt idx="1625">
                  <c:v>-0.21978750000000002</c:v>
                </c:pt>
                <c:pt idx="1626">
                  <c:v>-0.21984100000000001</c:v>
                </c:pt>
                <c:pt idx="1627">
                  <c:v>-0.21992200000000001</c:v>
                </c:pt>
                <c:pt idx="1628">
                  <c:v>-0.21988599999999997</c:v>
                </c:pt>
                <c:pt idx="1629">
                  <c:v>-0.21987400000000001</c:v>
                </c:pt>
                <c:pt idx="1630">
                  <c:v>-0.21995499999999996</c:v>
                </c:pt>
                <c:pt idx="1631">
                  <c:v>-0.22006249999999999</c:v>
                </c:pt>
                <c:pt idx="1632">
                  <c:v>-0.22023950000000003</c:v>
                </c:pt>
                <c:pt idx="1633">
                  <c:v>-0.22038549999999996</c:v>
                </c:pt>
                <c:pt idx="1634">
                  <c:v>-0.2205165</c:v>
                </c:pt>
                <c:pt idx="1635">
                  <c:v>-0.22063850000000002</c:v>
                </c:pt>
                <c:pt idx="1636">
                  <c:v>-0.22073300000000001</c:v>
                </c:pt>
                <c:pt idx="1637">
                  <c:v>-0.22077049999999998</c:v>
                </c:pt>
                <c:pt idx="1638">
                  <c:v>-0.22085749999999998</c:v>
                </c:pt>
                <c:pt idx="1639">
                  <c:v>-0.22097299999999997</c:v>
                </c:pt>
                <c:pt idx="1640">
                  <c:v>-0.221132</c:v>
                </c:pt>
                <c:pt idx="1641">
                  <c:v>-0.22122249999999993</c:v>
                </c:pt>
                <c:pt idx="1642">
                  <c:v>-0.22129700000000002</c:v>
                </c:pt>
                <c:pt idx="1643">
                  <c:v>-0.22132349999999995</c:v>
                </c:pt>
                <c:pt idx="1644">
                  <c:v>-0.22136800000000001</c:v>
                </c:pt>
                <c:pt idx="1645">
                  <c:v>-0.22142699999999998</c:v>
                </c:pt>
                <c:pt idx="1646">
                  <c:v>-0.22148249999999997</c:v>
                </c:pt>
                <c:pt idx="1647">
                  <c:v>-0.22151199999999999</c:v>
                </c:pt>
                <c:pt idx="1648">
                  <c:v>-0.22151099999999996</c:v>
                </c:pt>
                <c:pt idx="1649">
                  <c:v>-0.22158249999999996</c:v>
                </c:pt>
                <c:pt idx="1650">
                  <c:v>-0.22161149999999996</c:v>
                </c:pt>
                <c:pt idx="1651">
                  <c:v>-0.22167300000000001</c:v>
                </c:pt>
                <c:pt idx="1652">
                  <c:v>-0.22169949999999999</c:v>
                </c:pt>
                <c:pt idx="1653">
                  <c:v>-0.2217885</c:v>
                </c:pt>
                <c:pt idx="1654">
                  <c:v>-0.22176649999999992</c:v>
                </c:pt>
                <c:pt idx="1655">
                  <c:v>-0.22179149999999997</c:v>
                </c:pt>
                <c:pt idx="1656">
                  <c:v>-0.22181399999999996</c:v>
                </c:pt>
                <c:pt idx="1657">
                  <c:v>-0.22182849999999998</c:v>
                </c:pt>
                <c:pt idx="1658">
                  <c:v>-0.22182600000000002</c:v>
                </c:pt>
                <c:pt idx="1659">
                  <c:v>-0.22181050000000002</c:v>
                </c:pt>
                <c:pt idx="1660">
                  <c:v>-0.22179500000000002</c:v>
                </c:pt>
                <c:pt idx="1661">
                  <c:v>-0.22181849999999997</c:v>
                </c:pt>
                <c:pt idx="1662">
                  <c:v>-0.22184699999999996</c:v>
                </c:pt>
                <c:pt idx="1663">
                  <c:v>-0.22183900000000001</c:v>
                </c:pt>
                <c:pt idx="1664">
                  <c:v>-0.22182099999999999</c:v>
                </c:pt>
                <c:pt idx="1665">
                  <c:v>-0.22184999999999999</c:v>
                </c:pt>
                <c:pt idx="1666">
                  <c:v>-0.22185199999999994</c:v>
                </c:pt>
                <c:pt idx="1667">
                  <c:v>-0.22182200000000002</c:v>
                </c:pt>
                <c:pt idx="1668">
                  <c:v>-0.22184149999999997</c:v>
                </c:pt>
                <c:pt idx="1669">
                  <c:v>-0.22183800000000004</c:v>
                </c:pt>
                <c:pt idx="1670">
                  <c:v>-0.22181049999999997</c:v>
                </c:pt>
                <c:pt idx="1671">
                  <c:v>-0.221831</c:v>
                </c:pt>
                <c:pt idx="1672">
                  <c:v>-0.22175799999999996</c:v>
                </c:pt>
                <c:pt idx="1673">
                  <c:v>-0.2217885</c:v>
                </c:pt>
                <c:pt idx="1674">
                  <c:v>-0.22175499999999998</c:v>
                </c:pt>
                <c:pt idx="1675">
                  <c:v>-0.22174800000000006</c:v>
                </c:pt>
                <c:pt idx="1676">
                  <c:v>-0.22168349999999998</c:v>
                </c:pt>
                <c:pt idx="1677">
                  <c:v>-0.2216785</c:v>
                </c:pt>
                <c:pt idx="1678">
                  <c:v>-0.22166599999999997</c:v>
                </c:pt>
                <c:pt idx="1679">
                  <c:v>-0.22171249999999998</c:v>
                </c:pt>
                <c:pt idx="1680">
                  <c:v>-0.22163450000000001</c:v>
                </c:pt>
                <c:pt idx="1681">
                  <c:v>-0.22155349999999996</c:v>
                </c:pt>
                <c:pt idx="1682">
                  <c:v>-0.22154049999999997</c:v>
                </c:pt>
                <c:pt idx="1683">
                  <c:v>-0.22153600000000001</c:v>
                </c:pt>
                <c:pt idx="1684">
                  <c:v>-0.22155649999999999</c:v>
                </c:pt>
                <c:pt idx="1685">
                  <c:v>-0.221524</c:v>
                </c:pt>
                <c:pt idx="1686">
                  <c:v>-0.22144949999999997</c:v>
                </c:pt>
                <c:pt idx="1687">
                  <c:v>-0.22144849999999994</c:v>
                </c:pt>
                <c:pt idx="1688">
                  <c:v>-0.22139750000000002</c:v>
                </c:pt>
                <c:pt idx="1689">
                  <c:v>-0.22132299999999999</c:v>
                </c:pt>
                <c:pt idx="1690">
                  <c:v>-0.22135250000000001</c:v>
                </c:pt>
                <c:pt idx="1691">
                  <c:v>-0.22131999999999996</c:v>
                </c:pt>
                <c:pt idx="1692">
                  <c:v>-0.22129200000000004</c:v>
                </c:pt>
                <c:pt idx="1693">
                  <c:v>-0.22121349999999995</c:v>
                </c:pt>
                <c:pt idx="1694">
                  <c:v>-0.22124549999999998</c:v>
                </c:pt>
                <c:pt idx="1695">
                  <c:v>-0.22124850000000001</c:v>
                </c:pt>
                <c:pt idx="1696">
                  <c:v>-0.22120100000000004</c:v>
                </c:pt>
                <c:pt idx="1697">
                  <c:v>-0.22110550000000001</c:v>
                </c:pt>
                <c:pt idx="1698">
                  <c:v>-0.22108149999999999</c:v>
                </c:pt>
                <c:pt idx="1699">
                  <c:v>-0.22110850000000004</c:v>
                </c:pt>
                <c:pt idx="1700">
                  <c:v>-0.22106849999999995</c:v>
                </c:pt>
                <c:pt idx="1701">
                  <c:v>-0.22100099999999995</c:v>
                </c:pt>
                <c:pt idx="1702">
                  <c:v>-0.22094849999999994</c:v>
                </c:pt>
                <c:pt idx="1703">
                  <c:v>-0.22091949999999994</c:v>
                </c:pt>
                <c:pt idx="1704">
                  <c:v>-0.22090850000000001</c:v>
                </c:pt>
                <c:pt idx="1705">
                  <c:v>-0.22089099999999995</c:v>
                </c:pt>
                <c:pt idx="1706">
                  <c:v>-0.22085649999999996</c:v>
                </c:pt>
                <c:pt idx="1707">
                  <c:v>-0.22085500000000002</c:v>
                </c:pt>
                <c:pt idx="1708">
                  <c:v>-0.22084799999999993</c:v>
                </c:pt>
                <c:pt idx="1709">
                  <c:v>-0.22089049999999999</c:v>
                </c:pt>
                <c:pt idx="1710">
                  <c:v>-0.22090549999999998</c:v>
                </c:pt>
                <c:pt idx="1711">
                  <c:v>-0.22086699999999998</c:v>
                </c:pt>
                <c:pt idx="1712">
                  <c:v>-0.22088350000000001</c:v>
                </c:pt>
                <c:pt idx="1713">
                  <c:v>-0.22095399999999998</c:v>
                </c:pt>
                <c:pt idx="1714">
                  <c:v>-0.22092449999999997</c:v>
                </c:pt>
                <c:pt idx="1715">
                  <c:v>-0.2209525</c:v>
                </c:pt>
                <c:pt idx="1716">
                  <c:v>-0.22095799999999993</c:v>
                </c:pt>
                <c:pt idx="1717">
                  <c:v>-0.22100500000000001</c:v>
                </c:pt>
                <c:pt idx="1718">
                  <c:v>-0.22099099999999999</c:v>
                </c:pt>
                <c:pt idx="1719">
                  <c:v>-0.22089900000000001</c:v>
                </c:pt>
                <c:pt idx="1720">
                  <c:v>-0.22036849999999997</c:v>
                </c:pt>
                <c:pt idx="1721">
                  <c:v>-0.21978200000000003</c:v>
                </c:pt>
                <c:pt idx="1722">
                  <c:v>-0.21928300000000001</c:v>
                </c:pt>
                <c:pt idx="1723">
                  <c:v>-0.21890750000000003</c:v>
                </c:pt>
                <c:pt idx="1724">
                  <c:v>-0.2186765</c:v>
                </c:pt>
                <c:pt idx="1725">
                  <c:v>-0.218499</c:v>
                </c:pt>
                <c:pt idx="1726">
                  <c:v>-0.21843999999999997</c:v>
                </c:pt>
                <c:pt idx="1727">
                  <c:v>-0.21837899999999999</c:v>
                </c:pt>
                <c:pt idx="1728">
                  <c:v>-0.21841300000000002</c:v>
                </c:pt>
                <c:pt idx="1729">
                  <c:v>-0.21845949999999997</c:v>
                </c:pt>
                <c:pt idx="1730">
                  <c:v>-0.21849649999999998</c:v>
                </c:pt>
                <c:pt idx="1731">
                  <c:v>-0.218613</c:v>
                </c:pt>
                <c:pt idx="1732">
                  <c:v>-0.21866599999999997</c:v>
                </c:pt>
                <c:pt idx="1733">
                  <c:v>-0.21879399999999999</c:v>
                </c:pt>
                <c:pt idx="1734">
                  <c:v>-0.2188795</c:v>
                </c:pt>
                <c:pt idx="1735">
                  <c:v>-0.21890399999999999</c:v>
                </c:pt>
                <c:pt idx="1736">
                  <c:v>-0.21895849999999994</c:v>
                </c:pt>
                <c:pt idx="1737">
                  <c:v>-0.21899149999999995</c:v>
                </c:pt>
                <c:pt idx="1738">
                  <c:v>-0.21900549999999996</c:v>
                </c:pt>
                <c:pt idx="1739">
                  <c:v>-0.21903400000000001</c:v>
                </c:pt>
                <c:pt idx="1740">
                  <c:v>-0.21909050000000002</c:v>
                </c:pt>
                <c:pt idx="1741">
                  <c:v>-0.21922199999999997</c:v>
                </c:pt>
                <c:pt idx="1742">
                  <c:v>-0.219223</c:v>
                </c:pt>
                <c:pt idx="1743">
                  <c:v>-0.21925850000000002</c:v>
                </c:pt>
                <c:pt idx="1744">
                  <c:v>-0.21930349999999998</c:v>
                </c:pt>
                <c:pt idx="1745">
                  <c:v>-0.21933900000000001</c:v>
                </c:pt>
                <c:pt idx="1746">
                  <c:v>-0.21929999999999999</c:v>
                </c:pt>
                <c:pt idx="1747">
                  <c:v>-0.21925850000000002</c:v>
                </c:pt>
                <c:pt idx="1748">
                  <c:v>-0.219219</c:v>
                </c:pt>
                <c:pt idx="1749">
                  <c:v>-0.2191495</c:v>
                </c:pt>
                <c:pt idx="1750">
                  <c:v>-0.21913650000000001</c:v>
                </c:pt>
                <c:pt idx="1751">
                  <c:v>-0.21914149999999999</c:v>
                </c:pt>
                <c:pt idx="1752">
                  <c:v>-0.219194</c:v>
                </c:pt>
                <c:pt idx="1753">
                  <c:v>-0.21915250000000003</c:v>
                </c:pt>
                <c:pt idx="1754">
                  <c:v>-0.219134</c:v>
                </c:pt>
                <c:pt idx="1755">
                  <c:v>-0.2192055</c:v>
                </c:pt>
                <c:pt idx="1756">
                  <c:v>-0.2192405</c:v>
                </c:pt>
                <c:pt idx="1757">
                  <c:v>-0.21925749999999999</c:v>
                </c:pt>
                <c:pt idx="1758">
                  <c:v>-0.21923399999999998</c:v>
                </c:pt>
                <c:pt idx="1759">
                  <c:v>-0.21922249999999993</c:v>
                </c:pt>
                <c:pt idx="1760">
                  <c:v>-0.21925899999999998</c:v>
                </c:pt>
                <c:pt idx="1761">
                  <c:v>-0.21928599999999998</c:v>
                </c:pt>
                <c:pt idx="1762">
                  <c:v>-0.21938949999999996</c:v>
                </c:pt>
                <c:pt idx="1763">
                  <c:v>-0.21946149999999998</c:v>
                </c:pt>
                <c:pt idx="1764">
                  <c:v>-0.21952099999999997</c:v>
                </c:pt>
                <c:pt idx="1765">
                  <c:v>-0.21951199999999998</c:v>
                </c:pt>
                <c:pt idx="1766">
                  <c:v>-0.21964</c:v>
                </c:pt>
                <c:pt idx="1767">
                  <c:v>-0.21963599999999994</c:v>
                </c:pt>
                <c:pt idx="1768">
                  <c:v>-0.21967899999999996</c:v>
                </c:pt>
                <c:pt idx="1769">
                  <c:v>-0.21969949999999999</c:v>
                </c:pt>
                <c:pt idx="1770">
                  <c:v>-0.2197115</c:v>
                </c:pt>
                <c:pt idx="1771">
                  <c:v>-0.21967949999999997</c:v>
                </c:pt>
                <c:pt idx="1772">
                  <c:v>-0.21963749999999999</c:v>
                </c:pt>
                <c:pt idx="1773">
                  <c:v>-0.21964400000000001</c:v>
                </c:pt>
                <c:pt idx="1774">
                  <c:v>-0.21956749999999997</c:v>
                </c:pt>
                <c:pt idx="1775">
                  <c:v>-0.21958450000000002</c:v>
                </c:pt>
                <c:pt idx="1776">
                  <c:v>-0.21953099999999998</c:v>
                </c:pt>
                <c:pt idx="1777">
                  <c:v>-0.21950199999999997</c:v>
                </c:pt>
                <c:pt idx="1778">
                  <c:v>-0.21950700000000001</c:v>
                </c:pt>
                <c:pt idx="1779">
                  <c:v>-0.21948450000000003</c:v>
                </c:pt>
                <c:pt idx="1780">
                  <c:v>-0.21944549999999996</c:v>
                </c:pt>
                <c:pt idx="1781">
                  <c:v>-0.21942650000000002</c:v>
                </c:pt>
                <c:pt idx="1782">
                  <c:v>-0.21942299999999998</c:v>
                </c:pt>
                <c:pt idx="1783">
                  <c:v>-0.21936050000000001</c:v>
                </c:pt>
                <c:pt idx="1784">
                  <c:v>-0.21932050000000003</c:v>
                </c:pt>
                <c:pt idx="1785">
                  <c:v>-0.21928750000000002</c:v>
                </c:pt>
                <c:pt idx="1786">
                  <c:v>-0.219254</c:v>
                </c:pt>
                <c:pt idx="1787">
                  <c:v>-0.21926699999999999</c:v>
                </c:pt>
                <c:pt idx="1788">
                  <c:v>-0.21923249999999994</c:v>
                </c:pt>
                <c:pt idx="1789">
                  <c:v>-0.21920200000000001</c:v>
                </c:pt>
                <c:pt idx="1790">
                  <c:v>-0.21917200000000003</c:v>
                </c:pt>
                <c:pt idx="1791">
                  <c:v>-0.21919899999999998</c:v>
                </c:pt>
                <c:pt idx="1792">
                  <c:v>-0.21922149999999996</c:v>
                </c:pt>
                <c:pt idx="1793">
                  <c:v>-0.21922849999999999</c:v>
                </c:pt>
                <c:pt idx="1794">
                  <c:v>-0.21920200000000001</c:v>
                </c:pt>
                <c:pt idx="1795">
                  <c:v>-0.21909849999999997</c:v>
                </c:pt>
                <c:pt idx="1796">
                  <c:v>-0.21910199999999996</c:v>
                </c:pt>
                <c:pt idx="1797">
                  <c:v>-0.21909450000000003</c:v>
                </c:pt>
                <c:pt idx="1798">
                  <c:v>-0.21907900000000002</c:v>
                </c:pt>
                <c:pt idx="1799">
                  <c:v>-0.21904599999999996</c:v>
                </c:pt>
                <c:pt idx="1800">
                  <c:v>-0.21901149999999997</c:v>
                </c:pt>
                <c:pt idx="1801">
                  <c:v>-0.21895550000000003</c:v>
                </c:pt>
                <c:pt idx="1802">
                  <c:v>-0.21892349999999999</c:v>
                </c:pt>
                <c:pt idx="1803">
                  <c:v>-0.21889599999999992</c:v>
                </c:pt>
                <c:pt idx="1804">
                  <c:v>-0.21888599999999997</c:v>
                </c:pt>
                <c:pt idx="1805">
                  <c:v>-0.21885950000000004</c:v>
                </c:pt>
                <c:pt idx="1806">
                  <c:v>-0.21885699999999997</c:v>
                </c:pt>
                <c:pt idx="1807">
                  <c:v>-0.21886249999999996</c:v>
                </c:pt>
                <c:pt idx="1808">
                  <c:v>-0.21883299999999994</c:v>
                </c:pt>
                <c:pt idx="1809">
                  <c:v>-0.218835</c:v>
                </c:pt>
                <c:pt idx="1810">
                  <c:v>-0.21878300000000001</c:v>
                </c:pt>
                <c:pt idx="1811">
                  <c:v>-0.21877849999999999</c:v>
                </c:pt>
                <c:pt idx="1812">
                  <c:v>-0.218781</c:v>
                </c:pt>
                <c:pt idx="1813">
                  <c:v>-0.21870249999999997</c:v>
                </c:pt>
                <c:pt idx="1814">
                  <c:v>-0.21870049999999996</c:v>
                </c:pt>
                <c:pt idx="1815">
                  <c:v>-0.21865299999999999</c:v>
                </c:pt>
                <c:pt idx="1816">
                  <c:v>-0.21863850000000001</c:v>
                </c:pt>
                <c:pt idx="1817">
                  <c:v>-0.21856349999999997</c:v>
                </c:pt>
                <c:pt idx="1818">
                  <c:v>-0.218551</c:v>
                </c:pt>
                <c:pt idx="1819">
                  <c:v>-0.21849249999999998</c:v>
                </c:pt>
                <c:pt idx="1820">
                  <c:v>-0.2184875</c:v>
                </c:pt>
                <c:pt idx="1821">
                  <c:v>-0.21847649999999996</c:v>
                </c:pt>
                <c:pt idx="1822">
                  <c:v>-0.21845550000000002</c:v>
                </c:pt>
                <c:pt idx="1823">
                  <c:v>-0.21849599999999997</c:v>
                </c:pt>
                <c:pt idx="1824">
                  <c:v>-0.21848050000000002</c:v>
                </c:pt>
                <c:pt idx="1825">
                  <c:v>-0.21843550000000006</c:v>
                </c:pt>
                <c:pt idx="1826">
                  <c:v>-0.21846500000000002</c:v>
                </c:pt>
                <c:pt idx="1827">
                  <c:v>-0.21841099999999997</c:v>
                </c:pt>
                <c:pt idx="1828">
                  <c:v>-0.21844400000000003</c:v>
                </c:pt>
                <c:pt idx="1829">
                  <c:v>-0.218441</c:v>
                </c:pt>
                <c:pt idx="1830">
                  <c:v>-0.21834799999999999</c:v>
                </c:pt>
                <c:pt idx="1831">
                  <c:v>-0.21832050000000003</c:v>
                </c:pt>
                <c:pt idx="1832">
                  <c:v>-0.21830349999999998</c:v>
                </c:pt>
                <c:pt idx="1833">
                  <c:v>-0.21827600000000003</c:v>
                </c:pt>
                <c:pt idx="1834">
                  <c:v>-0.21822750000000002</c:v>
                </c:pt>
                <c:pt idx="1835">
                  <c:v>-0.21820249999999997</c:v>
                </c:pt>
                <c:pt idx="1836">
                  <c:v>-0.2181575</c:v>
                </c:pt>
                <c:pt idx="1837">
                  <c:v>-0.21810749999999995</c:v>
                </c:pt>
                <c:pt idx="1838">
                  <c:v>-0.21804699999999999</c:v>
                </c:pt>
                <c:pt idx="1839">
                  <c:v>-0.2180455</c:v>
                </c:pt>
                <c:pt idx="1840">
                  <c:v>-0.21799750000000001</c:v>
                </c:pt>
                <c:pt idx="1841">
                  <c:v>-0.21796149999999997</c:v>
                </c:pt>
                <c:pt idx="1842">
                  <c:v>-0.217941</c:v>
                </c:pt>
                <c:pt idx="1843">
                  <c:v>-0.21787899999999999</c:v>
                </c:pt>
                <c:pt idx="1844">
                  <c:v>-0.21789949999999997</c:v>
                </c:pt>
                <c:pt idx="1845">
                  <c:v>-0.21785099999999996</c:v>
                </c:pt>
                <c:pt idx="1846">
                  <c:v>-0.217864</c:v>
                </c:pt>
                <c:pt idx="1847">
                  <c:v>-0.21783299999999994</c:v>
                </c:pt>
                <c:pt idx="1848">
                  <c:v>-0.217748</c:v>
                </c:pt>
                <c:pt idx="1849">
                  <c:v>-0.21773300000000001</c:v>
                </c:pt>
                <c:pt idx="1850">
                  <c:v>-0.21771050000000003</c:v>
                </c:pt>
                <c:pt idx="1851">
                  <c:v>-0.21768999999999999</c:v>
                </c:pt>
                <c:pt idx="1852">
                  <c:v>-0.21767799999999998</c:v>
                </c:pt>
                <c:pt idx="1853">
                  <c:v>-0.21767899999999996</c:v>
                </c:pt>
                <c:pt idx="1854">
                  <c:v>-0.21759199999999995</c:v>
                </c:pt>
                <c:pt idx="1855">
                  <c:v>-0.21761799999999998</c:v>
                </c:pt>
                <c:pt idx="1856">
                  <c:v>-0.21758</c:v>
                </c:pt>
                <c:pt idx="1857">
                  <c:v>-0.21764149999999999</c:v>
                </c:pt>
                <c:pt idx="1858">
                  <c:v>-0.21761599999999998</c:v>
                </c:pt>
                <c:pt idx="1859">
                  <c:v>-0.21755049999999998</c:v>
                </c:pt>
                <c:pt idx="1860">
                  <c:v>-0.21758149999999998</c:v>
                </c:pt>
                <c:pt idx="1861">
                  <c:v>-0.21760649999999998</c:v>
                </c:pt>
                <c:pt idx="1862">
                  <c:v>-0.21764899999999998</c:v>
                </c:pt>
                <c:pt idx="1863">
                  <c:v>-0.2176535</c:v>
                </c:pt>
                <c:pt idx="1864">
                  <c:v>-0.2176535</c:v>
                </c:pt>
                <c:pt idx="1865">
                  <c:v>-0.2176825</c:v>
                </c:pt>
                <c:pt idx="1866">
                  <c:v>-0.217725</c:v>
                </c:pt>
                <c:pt idx="1867">
                  <c:v>-0.2177925</c:v>
                </c:pt>
                <c:pt idx="1868">
                  <c:v>-0.217808</c:v>
                </c:pt>
                <c:pt idx="1869">
                  <c:v>-0.21784399999999998</c:v>
                </c:pt>
                <c:pt idx="1870">
                  <c:v>-0.217802</c:v>
                </c:pt>
                <c:pt idx="1871">
                  <c:v>-0.21790149999999997</c:v>
                </c:pt>
                <c:pt idx="1872">
                  <c:v>-0.2179855</c:v>
                </c:pt>
                <c:pt idx="1873">
                  <c:v>-0.21801800000000005</c:v>
                </c:pt>
                <c:pt idx="1874">
                  <c:v>-0.21812049999999999</c:v>
                </c:pt>
                <c:pt idx="1875">
                  <c:v>-0.21817449999999999</c:v>
                </c:pt>
                <c:pt idx="1876">
                  <c:v>-0.21822649999999999</c:v>
                </c:pt>
                <c:pt idx="1877">
                  <c:v>-0.21829399999999999</c:v>
                </c:pt>
                <c:pt idx="1878">
                  <c:v>-0.21838049999999998</c:v>
                </c:pt>
                <c:pt idx="1879">
                  <c:v>-0.21851599999999993</c:v>
                </c:pt>
                <c:pt idx="1880">
                  <c:v>-0.21860550000000001</c:v>
                </c:pt>
                <c:pt idx="1881">
                  <c:v>-0.21868349999999998</c:v>
                </c:pt>
                <c:pt idx="1882">
                  <c:v>-0.21865899999999999</c:v>
                </c:pt>
                <c:pt idx="1883">
                  <c:v>-0.21875549999999999</c:v>
                </c:pt>
                <c:pt idx="1884">
                  <c:v>-0.21883249999999999</c:v>
                </c:pt>
                <c:pt idx="1885">
                  <c:v>-0.21889750000000002</c:v>
                </c:pt>
                <c:pt idx="1886">
                  <c:v>-0.21895150000000002</c:v>
                </c:pt>
                <c:pt idx="1887">
                  <c:v>-0.2190435</c:v>
                </c:pt>
                <c:pt idx="1888">
                  <c:v>-0.21916399999999997</c:v>
                </c:pt>
                <c:pt idx="1889">
                  <c:v>-0.21921299999999994</c:v>
                </c:pt>
                <c:pt idx="1890">
                  <c:v>-0.21927049999999998</c:v>
                </c:pt>
                <c:pt idx="1891">
                  <c:v>-0.21939699999999995</c:v>
                </c:pt>
                <c:pt idx="1892">
                  <c:v>-0.21949549999999995</c:v>
                </c:pt>
                <c:pt idx="1893">
                  <c:v>-0.21961549999999996</c:v>
                </c:pt>
                <c:pt idx="1894">
                  <c:v>-0.21968150000000003</c:v>
                </c:pt>
                <c:pt idx="1895">
                  <c:v>-0.21978599999999998</c:v>
                </c:pt>
                <c:pt idx="1896">
                  <c:v>-0.219864</c:v>
                </c:pt>
                <c:pt idx="1897">
                  <c:v>-0.22000599999999998</c:v>
                </c:pt>
                <c:pt idx="1898">
                  <c:v>-0.22010450000000004</c:v>
                </c:pt>
                <c:pt idx="1899">
                  <c:v>-0.22021050000000003</c:v>
                </c:pt>
                <c:pt idx="1900">
                  <c:v>-0.22028650000000005</c:v>
                </c:pt>
                <c:pt idx="1901">
                  <c:v>-0.22030949999999994</c:v>
                </c:pt>
                <c:pt idx="1902">
                  <c:v>-0.22038949999999996</c:v>
                </c:pt>
                <c:pt idx="1903">
                  <c:v>-0.22050099999999995</c:v>
                </c:pt>
                <c:pt idx="1904">
                  <c:v>-0.22052650000000001</c:v>
                </c:pt>
                <c:pt idx="1905">
                  <c:v>-0.22063199999999999</c:v>
                </c:pt>
                <c:pt idx="1906">
                  <c:v>-0.22072950000000002</c:v>
                </c:pt>
                <c:pt idx="1907">
                  <c:v>-0.22077999999999998</c:v>
                </c:pt>
                <c:pt idx="1908">
                  <c:v>-0.220856</c:v>
                </c:pt>
                <c:pt idx="1909">
                  <c:v>-0.2209525</c:v>
                </c:pt>
                <c:pt idx="1910">
                  <c:v>-0.22107699999999997</c:v>
                </c:pt>
                <c:pt idx="1911">
                  <c:v>-0.2211225</c:v>
                </c:pt>
                <c:pt idx="1912">
                  <c:v>-0.22115849999999998</c:v>
                </c:pt>
                <c:pt idx="1913">
                  <c:v>-0.22125650000000002</c:v>
                </c:pt>
                <c:pt idx="1914">
                  <c:v>-0.22136350000000005</c:v>
                </c:pt>
                <c:pt idx="1915">
                  <c:v>-0.22139199999999998</c:v>
                </c:pt>
                <c:pt idx="1916">
                  <c:v>-0.22147450000000002</c:v>
                </c:pt>
                <c:pt idx="1917">
                  <c:v>-0.22154450000000003</c:v>
                </c:pt>
                <c:pt idx="1918">
                  <c:v>-0.22161700000000001</c:v>
                </c:pt>
                <c:pt idx="1919">
                  <c:v>-0.22172299999999995</c:v>
                </c:pt>
                <c:pt idx="1920">
                  <c:v>-0.22183450000000005</c:v>
                </c:pt>
                <c:pt idx="1921">
                  <c:v>-0.22193600000000002</c:v>
                </c:pt>
                <c:pt idx="1922">
                  <c:v>-0.22203200000000001</c:v>
                </c:pt>
                <c:pt idx="1923">
                  <c:v>-0.22211249999999993</c:v>
                </c:pt>
                <c:pt idx="1924">
                  <c:v>-0.22222950000000002</c:v>
                </c:pt>
                <c:pt idx="1925">
                  <c:v>-0.22227449999999999</c:v>
                </c:pt>
                <c:pt idx="1926">
                  <c:v>-0.22233199999999997</c:v>
                </c:pt>
                <c:pt idx="1927">
                  <c:v>-0.22230399999999995</c:v>
                </c:pt>
                <c:pt idx="1928">
                  <c:v>-0.22232799999999997</c:v>
                </c:pt>
                <c:pt idx="1929">
                  <c:v>-0.22227599999999992</c:v>
                </c:pt>
                <c:pt idx="1930">
                  <c:v>-0.22226800000000002</c:v>
                </c:pt>
                <c:pt idx="1931">
                  <c:v>-0.22227399999999997</c:v>
                </c:pt>
                <c:pt idx="1932">
                  <c:v>-0.22225899999999998</c:v>
                </c:pt>
                <c:pt idx="1933">
                  <c:v>-0.22226449999999998</c:v>
                </c:pt>
                <c:pt idx="1934">
                  <c:v>-0.22225</c:v>
                </c:pt>
                <c:pt idx="1935">
                  <c:v>-0.222273</c:v>
                </c:pt>
                <c:pt idx="1936">
                  <c:v>-0.2222615</c:v>
                </c:pt>
                <c:pt idx="1937">
                  <c:v>-0.2222845</c:v>
                </c:pt>
                <c:pt idx="1938">
                  <c:v>-0.22224499999999997</c:v>
                </c:pt>
                <c:pt idx="1939">
                  <c:v>-0.22223599999999999</c:v>
                </c:pt>
                <c:pt idx="1940">
                  <c:v>-0.22218749999999998</c:v>
                </c:pt>
                <c:pt idx="1941">
                  <c:v>-0.22217200000000004</c:v>
                </c:pt>
                <c:pt idx="1942">
                  <c:v>-0.22215399999999996</c:v>
                </c:pt>
                <c:pt idx="1943">
                  <c:v>-0.2220955</c:v>
                </c:pt>
                <c:pt idx="1944">
                  <c:v>-0.22203649999999997</c:v>
                </c:pt>
                <c:pt idx="1945">
                  <c:v>-0.22196650000000001</c:v>
                </c:pt>
                <c:pt idx="1946">
                  <c:v>-0.22185050000000001</c:v>
                </c:pt>
                <c:pt idx="1947">
                  <c:v>-0.22177499999999994</c:v>
                </c:pt>
                <c:pt idx="1948">
                  <c:v>-0.22176899999999999</c:v>
                </c:pt>
                <c:pt idx="1949">
                  <c:v>-0.2217035</c:v>
                </c:pt>
                <c:pt idx="1950">
                  <c:v>-0.22168549999999998</c:v>
                </c:pt>
                <c:pt idx="1951">
                  <c:v>-0.221632</c:v>
                </c:pt>
                <c:pt idx="1952">
                  <c:v>-0.22148950000000001</c:v>
                </c:pt>
                <c:pt idx="1953">
                  <c:v>-0.221499</c:v>
                </c:pt>
                <c:pt idx="1954">
                  <c:v>-0.22150900000000001</c:v>
                </c:pt>
                <c:pt idx="1955">
                  <c:v>-0.22150749999999997</c:v>
                </c:pt>
                <c:pt idx="1956">
                  <c:v>-0.22144799999999998</c:v>
                </c:pt>
                <c:pt idx="1957">
                  <c:v>-0.22144949999999997</c:v>
                </c:pt>
                <c:pt idx="1958">
                  <c:v>-0.22135500000000002</c:v>
                </c:pt>
                <c:pt idx="1959">
                  <c:v>-0.22130899999999998</c:v>
                </c:pt>
                <c:pt idx="1960">
                  <c:v>-0.22125249999999996</c:v>
                </c:pt>
                <c:pt idx="1961">
                  <c:v>-0.22125649999999997</c:v>
                </c:pt>
                <c:pt idx="1962">
                  <c:v>-0.22124900000000003</c:v>
                </c:pt>
                <c:pt idx="1963">
                  <c:v>-0.2212345</c:v>
                </c:pt>
                <c:pt idx="1964">
                  <c:v>-0.22120200000000001</c:v>
                </c:pt>
                <c:pt idx="1965">
                  <c:v>-0.22124250000000001</c:v>
                </c:pt>
                <c:pt idx="1966">
                  <c:v>-0.22121199999999996</c:v>
                </c:pt>
                <c:pt idx="1967">
                  <c:v>-0.22123100000000001</c:v>
                </c:pt>
                <c:pt idx="1968">
                  <c:v>-0.22125699999999998</c:v>
                </c:pt>
                <c:pt idx="1969">
                  <c:v>-0.22126549999999995</c:v>
                </c:pt>
                <c:pt idx="1970">
                  <c:v>-0.22121349999999995</c:v>
                </c:pt>
                <c:pt idx="1971">
                  <c:v>-0.22121299999999994</c:v>
                </c:pt>
                <c:pt idx="1972">
                  <c:v>-0.22122199999999997</c:v>
                </c:pt>
                <c:pt idx="1973">
                  <c:v>-0.221196</c:v>
                </c:pt>
                <c:pt idx="1974">
                  <c:v>-0.22123300000000001</c:v>
                </c:pt>
                <c:pt idx="1975">
                  <c:v>-0.22120649999999997</c:v>
                </c:pt>
                <c:pt idx="1976">
                  <c:v>-0.22123399999999999</c:v>
                </c:pt>
                <c:pt idx="1977">
                  <c:v>-0.22125999999999996</c:v>
                </c:pt>
                <c:pt idx="1978">
                  <c:v>-0.22122699999999995</c:v>
                </c:pt>
                <c:pt idx="1979">
                  <c:v>-0.22125699999999993</c:v>
                </c:pt>
                <c:pt idx="1980">
                  <c:v>-0.22120600000000001</c:v>
                </c:pt>
                <c:pt idx="1981">
                  <c:v>-0.22118349999999998</c:v>
                </c:pt>
                <c:pt idx="1982">
                  <c:v>-0.22115949999999995</c:v>
                </c:pt>
                <c:pt idx="1983">
                  <c:v>-0.2211785</c:v>
                </c:pt>
                <c:pt idx="1984">
                  <c:v>-0.22117100000000006</c:v>
                </c:pt>
                <c:pt idx="1985">
                  <c:v>-0.22121749999999996</c:v>
                </c:pt>
                <c:pt idx="1986">
                  <c:v>-0.22126899999999999</c:v>
                </c:pt>
                <c:pt idx="1987">
                  <c:v>-0.22123300000000001</c:v>
                </c:pt>
                <c:pt idx="1988">
                  <c:v>-0.22121550000000001</c:v>
                </c:pt>
                <c:pt idx="1989">
                  <c:v>-0.22125300000000003</c:v>
                </c:pt>
                <c:pt idx="1990">
                  <c:v>-0.22129399999999999</c:v>
                </c:pt>
                <c:pt idx="1991">
                  <c:v>-0.22128949999999997</c:v>
                </c:pt>
                <c:pt idx="1992">
                  <c:v>-0.22132200000000002</c:v>
                </c:pt>
                <c:pt idx="1993">
                  <c:v>-0.22134749999999997</c:v>
                </c:pt>
                <c:pt idx="1994">
                  <c:v>-0.22134149999999997</c:v>
                </c:pt>
                <c:pt idx="1995">
                  <c:v>-0.22132849999999993</c:v>
                </c:pt>
                <c:pt idx="1996">
                  <c:v>-0.22134599999999999</c:v>
                </c:pt>
                <c:pt idx="1997">
                  <c:v>-0.22133649999999999</c:v>
                </c:pt>
                <c:pt idx="1998">
                  <c:v>-0.22129700000000002</c:v>
                </c:pt>
                <c:pt idx="1999">
                  <c:v>-0.22132799999999997</c:v>
                </c:pt>
                <c:pt idx="2000">
                  <c:v>-0.22134000000000004</c:v>
                </c:pt>
                <c:pt idx="2001">
                  <c:v>-0.22140099999999996</c:v>
                </c:pt>
                <c:pt idx="2002">
                  <c:v>-0.22142650000000003</c:v>
                </c:pt>
                <c:pt idx="2003">
                  <c:v>-0.22140100000000001</c:v>
                </c:pt>
                <c:pt idx="2004">
                  <c:v>-0.2214025</c:v>
                </c:pt>
                <c:pt idx="2005">
                  <c:v>-0.22147749999999994</c:v>
                </c:pt>
                <c:pt idx="2006">
                  <c:v>-0.22157299999999996</c:v>
                </c:pt>
                <c:pt idx="2007">
                  <c:v>-0.22169349999999999</c:v>
                </c:pt>
                <c:pt idx="2008">
                  <c:v>-0.22171199999999996</c:v>
                </c:pt>
                <c:pt idx="2009">
                  <c:v>-0.22183150000000001</c:v>
                </c:pt>
                <c:pt idx="2010">
                  <c:v>-0.22186800000000001</c:v>
                </c:pt>
                <c:pt idx="2011">
                  <c:v>-0.22195550000000003</c:v>
                </c:pt>
                <c:pt idx="2012">
                  <c:v>-0.22203899999999999</c:v>
                </c:pt>
                <c:pt idx="2013">
                  <c:v>-0.22207250000000001</c:v>
                </c:pt>
                <c:pt idx="2014">
                  <c:v>-0.22215600000000002</c:v>
                </c:pt>
                <c:pt idx="2015">
                  <c:v>-0.22232249999999998</c:v>
                </c:pt>
                <c:pt idx="2016">
                  <c:v>-0.22241449999999996</c:v>
                </c:pt>
                <c:pt idx="2017">
                  <c:v>-0.22250049999999999</c:v>
                </c:pt>
                <c:pt idx="2018">
                  <c:v>-0.22261300000000001</c:v>
                </c:pt>
                <c:pt idx="2019">
                  <c:v>-0.222715</c:v>
                </c:pt>
                <c:pt idx="2020">
                  <c:v>-0.22278750000000003</c:v>
                </c:pt>
                <c:pt idx="2021">
                  <c:v>-0.22277150000000001</c:v>
                </c:pt>
                <c:pt idx="2022">
                  <c:v>-0.22352149999999998</c:v>
                </c:pt>
                <c:pt idx="2023">
                  <c:v>-0.22407049999999995</c:v>
                </c:pt>
                <c:pt idx="2024">
                  <c:v>-0.22392200000000001</c:v>
                </c:pt>
                <c:pt idx="2025">
                  <c:v>-0.22381399999999996</c:v>
                </c:pt>
                <c:pt idx="2026">
                  <c:v>-0.22368349999999998</c:v>
                </c:pt>
                <c:pt idx="2027">
                  <c:v>-0.22406199999999998</c:v>
                </c:pt>
                <c:pt idx="2028">
                  <c:v>-0.22525499999999998</c:v>
                </c:pt>
                <c:pt idx="2029">
                  <c:v>-0.22560599999999997</c:v>
                </c:pt>
                <c:pt idx="2030">
                  <c:v>-0.22540700000000002</c:v>
                </c:pt>
                <c:pt idx="2031">
                  <c:v>-0.22521749999999996</c:v>
                </c:pt>
                <c:pt idx="2032">
                  <c:v>-0.22520450000000003</c:v>
                </c:pt>
                <c:pt idx="2033">
                  <c:v>-0.22560199999999997</c:v>
                </c:pt>
                <c:pt idx="2034">
                  <c:v>-0.22511799999999998</c:v>
                </c:pt>
                <c:pt idx="2035">
                  <c:v>-0.224831</c:v>
                </c:pt>
                <c:pt idx="2036">
                  <c:v>-0.22473649999999995</c:v>
                </c:pt>
                <c:pt idx="2037">
                  <c:v>-0.22459800000000002</c:v>
                </c:pt>
                <c:pt idx="2038">
                  <c:v>-0.22457799999999994</c:v>
                </c:pt>
                <c:pt idx="2039">
                  <c:v>-0.22468650000000001</c:v>
                </c:pt>
                <c:pt idx="2040">
                  <c:v>-0.22488800000000003</c:v>
                </c:pt>
                <c:pt idx="2041">
                  <c:v>-0.2258445</c:v>
                </c:pt>
                <c:pt idx="2042">
                  <c:v>-0.22598149999999995</c:v>
                </c:pt>
                <c:pt idx="2043">
                  <c:v>-0.2265085</c:v>
                </c:pt>
                <c:pt idx="2044">
                  <c:v>-0.226769</c:v>
                </c:pt>
                <c:pt idx="2045">
                  <c:v>-0.22697199999999995</c:v>
                </c:pt>
                <c:pt idx="2046">
                  <c:v>-0.22713999999999995</c:v>
                </c:pt>
                <c:pt idx="2047">
                  <c:v>-0.22727800000000004</c:v>
                </c:pt>
                <c:pt idx="2048">
                  <c:v>-0.22731449999999997</c:v>
                </c:pt>
                <c:pt idx="2049">
                  <c:v>-0.22741299999999998</c:v>
                </c:pt>
                <c:pt idx="2050">
                  <c:v>-0.22739899999999996</c:v>
                </c:pt>
                <c:pt idx="2051">
                  <c:v>-0.22720099999999999</c:v>
                </c:pt>
                <c:pt idx="2052">
                  <c:v>-0.22699400000000003</c:v>
                </c:pt>
                <c:pt idx="2053">
                  <c:v>-0.22723599999999999</c:v>
                </c:pt>
                <c:pt idx="2054">
                  <c:v>-0.22721949999999996</c:v>
                </c:pt>
                <c:pt idx="2055">
                  <c:v>-0.22697500000000004</c:v>
                </c:pt>
                <c:pt idx="2056">
                  <c:v>-0.22648049999999997</c:v>
                </c:pt>
                <c:pt idx="2057">
                  <c:v>-0.226134</c:v>
                </c:pt>
                <c:pt idx="2058">
                  <c:v>-0.22600049999999999</c:v>
                </c:pt>
                <c:pt idx="2059">
                  <c:v>-0.22611549999999997</c:v>
                </c:pt>
                <c:pt idx="2060">
                  <c:v>-0.22646299999999997</c:v>
                </c:pt>
                <c:pt idx="2061">
                  <c:v>-0.22771399999999997</c:v>
                </c:pt>
                <c:pt idx="2062">
                  <c:v>-0.227856</c:v>
                </c:pt>
                <c:pt idx="2063">
                  <c:v>-0.22768700000000003</c:v>
                </c:pt>
                <c:pt idx="2064">
                  <c:v>-0.22717399999999999</c:v>
                </c:pt>
                <c:pt idx="2065">
                  <c:v>-0.226769</c:v>
                </c:pt>
                <c:pt idx="2066">
                  <c:v>-0.22739350000000003</c:v>
                </c:pt>
                <c:pt idx="2067">
                  <c:v>-0.228076</c:v>
                </c:pt>
                <c:pt idx="2068">
                  <c:v>-0.22738800000000003</c:v>
                </c:pt>
                <c:pt idx="2069">
                  <c:v>-0.22692699999999999</c:v>
                </c:pt>
                <c:pt idx="2070">
                  <c:v>-0.22650099999999995</c:v>
                </c:pt>
                <c:pt idx="2071">
                  <c:v>-0.22619249999999996</c:v>
                </c:pt>
                <c:pt idx="2072">
                  <c:v>-0.22611900000000001</c:v>
                </c:pt>
                <c:pt idx="2073">
                  <c:v>-0.22611549999999997</c:v>
                </c:pt>
                <c:pt idx="2074">
                  <c:v>-0.225935</c:v>
                </c:pt>
                <c:pt idx="2075">
                  <c:v>-0.22571599999999997</c:v>
                </c:pt>
                <c:pt idx="2076">
                  <c:v>-0.22560399999999997</c:v>
                </c:pt>
                <c:pt idx="2077">
                  <c:v>-0.22554799999999997</c:v>
                </c:pt>
                <c:pt idx="2078">
                  <c:v>-0.2256145</c:v>
                </c:pt>
                <c:pt idx="2079">
                  <c:v>-0.22565399999999997</c:v>
                </c:pt>
                <c:pt idx="2080">
                  <c:v>-0.2255645</c:v>
                </c:pt>
                <c:pt idx="2081">
                  <c:v>-0.22547500000000004</c:v>
                </c:pt>
                <c:pt idx="2082">
                  <c:v>-0.22539799999999999</c:v>
                </c:pt>
                <c:pt idx="2083">
                  <c:v>-0.22540049999999995</c:v>
                </c:pt>
                <c:pt idx="2084">
                  <c:v>-0.2253985</c:v>
                </c:pt>
                <c:pt idx="2085">
                  <c:v>-0.22538249999999999</c:v>
                </c:pt>
                <c:pt idx="2086">
                  <c:v>-0.22538749999999996</c:v>
                </c:pt>
                <c:pt idx="2087">
                  <c:v>-0.22531699999999999</c:v>
                </c:pt>
                <c:pt idx="2088">
                  <c:v>-0.225302</c:v>
                </c:pt>
                <c:pt idx="2089">
                  <c:v>-0.22532949999999996</c:v>
                </c:pt>
                <c:pt idx="2090">
                  <c:v>-0.225358</c:v>
                </c:pt>
                <c:pt idx="2091">
                  <c:v>-0.22535299999999997</c:v>
                </c:pt>
                <c:pt idx="2092">
                  <c:v>-0.22532000000000002</c:v>
                </c:pt>
                <c:pt idx="2093">
                  <c:v>-0.22522399999999998</c:v>
                </c:pt>
                <c:pt idx="2094">
                  <c:v>-0.225217</c:v>
                </c:pt>
                <c:pt idx="2095">
                  <c:v>-0.2252345</c:v>
                </c:pt>
                <c:pt idx="2096">
                  <c:v>-0.22514700000000004</c:v>
                </c:pt>
                <c:pt idx="2097">
                  <c:v>-0.22502800000000001</c:v>
                </c:pt>
                <c:pt idx="2098">
                  <c:v>-0.22494500000000001</c:v>
                </c:pt>
                <c:pt idx="2099">
                  <c:v>-0.22496850000000002</c:v>
                </c:pt>
                <c:pt idx="2100">
                  <c:v>-0.22500049999999999</c:v>
                </c:pt>
                <c:pt idx="2101">
                  <c:v>-0.22495550000000003</c:v>
                </c:pt>
                <c:pt idx="2102">
                  <c:v>-0.22499349999999996</c:v>
                </c:pt>
                <c:pt idx="2103">
                  <c:v>-0.22491849999999997</c:v>
                </c:pt>
                <c:pt idx="2104">
                  <c:v>-0.22486350000000005</c:v>
                </c:pt>
                <c:pt idx="2105">
                  <c:v>-0.22482099999999999</c:v>
                </c:pt>
                <c:pt idx="2106">
                  <c:v>-0.224827</c:v>
                </c:pt>
                <c:pt idx="2107">
                  <c:v>-0.22490300000000002</c:v>
                </c:pt>
                <c:pt idx="2108">
                  <c:v>-0.224916</c:v>
                </c:pt>
                <c:pt idx="2109">
                  <c:v>-0.224887</c:v>
                </c:pt>
                <c:pt idx="2110">
                  <c:v>-0.22480499999999998</c:v>
                </c:pt>
                <c:pt idx="2111">
                  <c:v>-0.22475899999999999</c:v>
                </c:pt>
                <c:pt idx="2112">
                  <c:v>-0.2247635</c:v>
                </c:pt>
                <c:pt idx="2113">
                  <c:v>-0.22481399999999996</c:v>
                </c:pt>
                <c:pt idx="2114">
                  <c:v>-0.22479600000000005</c:v>
                </c:pt>
                <c:pt idx="2115">
                  <c:v>-0.22472699999999995</c:v>
                </c:pt>
                <c:pt idx="2116">
                  <c:v>-0.22465949999999996</c:v>
                </c:pt>
                <c:pt idx="2117">
                  <c:v>-0.224663</c:v>
                </c:pt>
                <c:pt idx="2118">
                  <c:v>-0.22474050000000001</c:v>
                </c:pt>
                <c:pt idx="2119">
                  <c:v>-0.22474</c:v>
                </c:pt>
                <c:pt idx="2120">
                  <c:v>-0.22477199999999997</c:v>
                </c:pt>
                <c:pt idx="2121">
                  <c:v>-0.22476049999999997</c:v>
                </c:pt>
                <c:pt idx="2122">
                  <c:v>-0.22468150000000003</c:v>
                </c:pt>
                <c:pt idx="2123">
                  <c:v>-0.22468499999999997</c:v>
                </c:pt>
                <c:pt idx="2124">
                  <c:v>-0.2247905</c:v>
                </c:pt>
                <c:pt idx="2125">
                  <c:v>-0.22480250000000002</c:v>
                </c:pt>
                <c:pt idx="2126">
                  <c:v>-0.22476649999999992</c:v>
                </c:pt>
                <c:pt idx="2127">
                  <c:v>-0.22474149999999998</c:v>
                </c:pt>
                <c:pt idx="2128">
                  <c:v>-0.22466949999999997</c:v>
                </c:pt>
                <c:pt idx="2129">
                  <c:v>-0.22476250000000003</c:v>
                </c:pt>
                <c:pt idx="2130">
                  <c:v>-0.22499350000000001</c:v>
                </c:pt>
                <c:pt idx="2131">
                  <c:v>-0.22499449999999999</c:v>
                </c:pt>
                <c:pt idx="2132">
                  <c:v>-0.22484799999999999</c:v>
                </c:pt>
                <c:pt idx="2133">
                  <c:v>-0.22480800000000001</c:v>
                </c:pt>
                <c:pt idx="2134">
                  <c:v>-0.22482550000000001</c:v>
                </c:pt>
                <c:pt idx="2135">
                  <c:v>-0.2249855</c:v>
                </c:pt>
                <c:pt idx="2136">
                  <c:v>-0.22516399999999998</c:v>
                </c:pt>
                <c:pt idx="2137">
                  <c:v>-0.22497749999999994</c:v>
                </c:pt>
                <c:pt idx="2138">
                  <c:v>-0.22487549999999995</c:v>
                </c:pt>
                <c:pt idx="2139">
                  <c:v>-0.22482749999999996</c:v>
                </c:pt>
                <c:pt idx="2140">
                  <c:v>-0.22482600000000003</c:v>
                </c:pt>
                <c:pt idx="2141">
                  <c:v>-0.22493349999999995</c:v>
                </c:pt>
                <c:pt idx="2142">
                  <c:v>-0.22517799999999999</c:v>
                </c:pt>
                <c:pt idx="2143">
                  <c:v>-0.22515750000000001</c:v>
                </c:pt>
                <c:pt idx="2144">
                  <c:v>-0.22498149999999995</c:v>
                </c:pt>
                <c:pt idx="2145">
                  <c:v>-0.22485649999999996</c:v>
                </c:pt>
                <c:pt idx="2146">
                  <c:v>-0.22485199999999994</c:v>
                </c:pt>
                <c:pt idx="2147">
                  <c:v>-0.2252575</c:v>
                </c:pt>
                <c:pt idx="2148">
                  <c:v>-0.22565800000000003</c:v>
                </c:pt>
                <c:pt idx="2149">
                  <c:v>-0.22558549999999999</c:v>
                </c:pt>
                <c:pt idx="2150">
                  <c:v>-0.22547649999999997</c:v>
                </c:pt>
                <c:pt idx="2151">
                  <c:v>-0.225466</c:v>
                </c:pt>
                <c:pt idx="2152">
                  <c:v>-0.22559299999999999</c:v>
                </c:pt>
                <c:pt idx="2153">
                  <c:v>-0.22616999999999998</c:v>
                </c:pt>
                <c:pt idx="2154">
                  <c:v>-0.22646500000000003</c:v>
                </c:pt>
                <c:pt idx="2155">
                  <c:v>-0.226379</c:v>
                </c:pt>
                <c:pt idx="2156">
                  <c:v>-0.22658749999999994</c:v>
                </c:pt>
                <c:pt idx="2157">
                  <c:v>-0.22707050000000001</c:v>
                </c:pt>
                <c:pt idx="2158">
                  <c:v>-0.227495</c:v>
                </c:pt>
                <c:pt idx="2159">
                  <c:v>-0.22764899999999999</c:v>
                </c:pt>
                <c:pt idx="2160">
                  <c:v>-0.22770950000000006</c:v>
                </c:pt>
                <c:pt idx="2161">
                  <c:v>-0.22787850000000004</c:v>
                </c:pt>
                <c:pt idx="2162">
                  <c:v>-0.22808249999999997</c:v>
                </c:pt>
                <c:pt idx="2163">
                  <c:v>-0.22812300000000002</c:v>
                </c:pt>
                <c:pt idx="2164">
                  <c:v>-0.22824</c:v>
                </c:pt>
                <c:pt idx="2165">
                  <c:v>-0.22841199999999995</c:v>
                </c:pt>
                <c:pt idx="2166">
                  <c:v>-0.22856349999999998</c:v>
                </c:pt>
                <c:pt idx="2167">
                  <c:v>-0.22867799999999999</c:v>
                </c:pt>
                <c:pt idx="2168">
                  <c:v>-0.22911999999999999</c:v>
                </c:pt>
                <c:pt idx="2169">
                  <c:v>-0.24932699999999997</c:v>
                </c:pt>
                <c:pt idx="2170">
                  <c:v>-0.25875399999999998</c:v>
                </c:pt>
                <c:pt idx="2171">
                  <c:v>-0.25938850000000002</c:v>
                </c:pt>
                <c:pt idx="2172">
                  <c:v>-0.24448999999999999</c:v>
                </c:pt>
                <c:pt idx="2173">
                  <c:v>-0.24293700000000001</c:v>
                </c:pt>
                <c:pt idx="2174">
                  <c:v>-0.23059749999999996</c:v>
                </c:pt>
                <c:pt idx="2175">
                  <c:v>-0.22890850000000001</c:v>
                </c:pt>
                <c:pt idx="2176">
                  <c:v>-0.22722950000000003</c:v>
                </c:pt>
                <c:pt idx="2177">
                  <c:v>-0.2257265</c:v>
                </c:pt>
                <c:pt idx="2178">
                  <c:v>-0.22422950000000003</c:v>
                </c:pt>
                <c:pt idx="2179">
                  <c:v>-0.22278399999999998</c:v>
                </c:pt>
                <c:pt idx="2180">
                  <c:v>-0.22133699999999995</c:v>
                </c:pt>
                <c:pt idx="2181">
                  <c:v>-0.21991549999999999</c:v>
                </c:pt>
                <c:pt idx="2182">
                  <c:v>-0.21846699999999997</c:v>
                </c:pt>
                <c:pt idx="2183">
                  <c:v>-0.21703500000000003</c:v>
                </c:pt>
                <c:pt idx="2184">
                  <c:v>-0.21549049999999997</c:v>
                </c:pt>
                <c:pt idx="2185">
                  <c:v>-0.21410050000000003</c:v>
                </c:pt>
                <c:pt idx="2186">
                  <c:v>-0.21290499999999996</c:v>
                </c:pt>
                <c:pt idx="2187">
                  <c:v>-0.21145249999999999</c:v>
                </c:pt>
                <c:pt idx="2188">
                  <c:v>-0.21020749999999999</c:v>
                </c:pt>
                <c:pt idx="2189">
                  <c:v>-0.20895900000000001</c:v>
                </c:pt>
                <c:pt idx="2190">
                  <c:v>-0.20764049999999995</c:v>
                </c:pt>
                <c:pt idx="2191">
                  <c:v>-0.20641449999999995</c:v>
                </c:pt>
                <c:pt idx="2192">
                  <c:v>-0.20478299999999999</c:v>
                </c:pt>
                <c:pt idx="2193">
                  <c:v>-0.20229849999999999</c:v>
                </c:pt>
                <c:pt idx="2194">
                  <c:v>-0.19942749999999998</c:v>
                </c:pt>
                <c:pt idx="2195">
                  <c:v>-0.19645649999999998</c:v>
                </c:pt>
                <c:pt idx="2196">
                  <c:v>-0.19347799999999998</c:v>
                </c:pt>
                <c:pt idx="2197">
                  <c:v>-0.19068950000000001</c:v>
                </c:pt>
                <c:pt idx="2198">
                  <c:v>-0.18742449999999994</c:v>
                </c:pt>
                <c:pt idx="2199">
                  <c:v>-0.18430399999999997</c:v>
                </c:pt>
                <c:pt idx="2200">
                  <c:v>-0.18077899999999997</c:v>
                </c:pt>
                <c:pt idx="2201">
                  <c:v>-0.17735450000000003</c:v>
                </c:pt>
                <c:pt idx="2202">
                  <c:v>-0.17432550000000002</c:v>
                </c:pt>
                <c:pt idx="2203">
                  <c:v>-0.16998450000000004</c:v>
                </c:pt>
                <c:pt idx="2204">
                  <c:v>-0.16530150000000005</c:v>
                </c:pt>
                <c:pt idx="2205">
                  <c:v>-0.16064599999999996</c:v>
                </c:pt>
                <c:pt idx="2206">
                  <c:v>-0.15591149999999998</c:v>
                </c:pt>
                <c:pt idx="2207">
                  <c:v>-0.15155200000000002</c:v>
                </c:pt>
                <c:pt idx="2208">
                  <c:v>-0.1494065</c:v>
                </c:pt>
                <c:pt idx="2209">
                  <c:v>-0.15015300000000004</c:v>
                </c:pt>
                <c:pt idx="2210">
                  <c:v>-0.14832849999999997</c:v>
                </c:pt>
                <c:pt idx="2211">
                  <c:v>-0.14506449999999999</c:v>
                </c:pt>
                <c:pt idx="2212">
                  <c:v>-0.14165149999999999</c:v>
                </c:pt>
                <c:pt idx="2213">
                  <c:v>-0.1386175</c:v>
                </c:pt>
                <c:pt idx="2214">
                  <c:v>-0.13463700000000001</c:v>
                </c:pt>
                <c:pt idx="2215">
                  <c:v>-0.13043550000000004</c:v>
                </c:pt>
                <c:pt idx="2216">
                  <c:v>-0.12609749999999997</c:v>
                </c:pt>
                <c:pt idx="2217">
                  <c:v>-0.12119799999999997</c:v>
                </c:pt>
                <c:pt idx="2218">
                  <c:v>-0.11610000000000004</c:v>
                </c:pt>
                <c:pt idx="2219">
                  <c:v>-0.11049799999999999</c:v>
                </c:pt>
                <c:pt idx="2220">
                  <c:v>-0.10211799999999999</c:v>
                </c:pt>
                <c:pt idx="2221">
                  <c:v>-8.254800000000001E-2</c:v>
                </c:pt>
                <c:pt idx="2222">
                  <c:v>-6.6215499999999983E-2</c:v>
                </c:pt>
                <c:pt idx="2223">
                  <c:v>-5.8526499999999981E-2</c:v>
                </c:pt>
                <c:pt idx="2224">
                  <c:v>-4.8413499999999998E-2</c:v>
                </c:pt>
                <c:pt idx="2225">
                  <c:v>-2.9635500000000009E-2</c:v>
                </c:pt>
                <c:pt idx="2226">
                  <c:v>6.3145000000000284E-3</c:v>
                </c:pt>
                <c:pt idx="2227">
                  <c:v>1.7631500000000022E-2</c:v>
                </c:pt>
                <c:pt idx="2228">
                  <c:v>2.7605000000000018E-2</c:v>
                </c:pt>
                <c:pt idx="2229">
                  <c:v>3.6797500000000039E-2</c:v>
                </c:pt>
                <c:pt idx="2230">
                  <c:v>4.4297000000000003E-2</c:v>
                </c:pt>
                <c:pt idx="2231">
                  <c:v>5.1923500000000011E-2</c:v>
                </c:pt>
                <c:pt idx="2232">
                  <c:v>6.066100000000002E-2</c:v>
                </c:pt>
                <c:pt idx="2233">
                  <c:v>6.6753000000000007E-2</c:v>
                </c:pt>
                <c:pt idx="2234">
                  <c:v>6.9141500000000022E-2</c:v>
                </c:pt>
                <c:pt idx="2235">
                  <c:v>6.9677500000000031E-2</c:v>
                </c:pt>
                <c:pt idx="2236">
                  <c:v>6.9681500000000007E-2</c:v>
                </c:pt>
                <c:pt idx="2237">
                  <c:v>7.0076500000000014E-2</c:v>
                </c:pt>
                <c:pt idx="2238">
                  <c:v>7.1000499999999994E-2</c:v>
                </c:pt>
                <c:pt idx="2239">
                  <c:v>7.1908500000000014E-2</c:v>
                </c:pt>
                <c:pt idx="2240">
                  <c:v>7.3055499999999995E-2</c:v>
                </c:pt>
                <c:pt idx="2241">
                  <c:v>7.4596000000000023E-2</c:v>
                </c:pt>
                <c:pt idx="2242">
                  <c:v>7.5579000000000021E-2</c:v>
                </c:pt>
                <c:pt idx="2243">
                  <c:v>7.6559000000000002E-2</c:v>
                </c:pt>
                <c:pt idx="2244">
                  <c:v>7.7711000000000016E-2</c:v>
                </c:pt>
                <c:pt idx="2245">
                  <c:v>7.9365500000000005E-2</c:v>
                </c:pt>
                <c:pt idx="2246">
                  <c:v>8.1103000000000022E-2</c:v>
                </c:pt>
                <c:pt idx="2247">
                  <c:v>8.3255499999999996E-2</c:v>
                </c:pt>
                <c:pt idx="2248">
                  <c:v>8.5168500000000008E-2</c:v>
                </c:pt>
                <c:pt idx="2249">
                  <c:v>8.6857000000000004E-2</c:v>
                </c:pt>
                <c:pt idx="2250">
                  <c:v>8.8198000000000012E-2</c:v>
                </c:pt>
                <c:pt idx="2251">
                  <c:v>8.9285000000000003E-2</c:v>
                </c:pt>
                <c:pt idx="2252">
                  <c:v>9.0211500000000014E-2</c:v>
                </c:pt>
                <c:pt idx="2253">
                  <c:v>9.1384000000000007E-2</c:v>
                </c:pt>
                <c:pt idx="2254">
                  <c:v>9.3061500000000005E-2</c:v>
                </c:pt>
                <c:pt idx="2255">
                  <c:v>9.4627500000000003E-2</c:v>
                </c:pt>
                <c:pt idx="2256">
                  <c:v>9.6575000000000008E-2</c:v>
                </c:pt>
                <c:pt idx="2257">
                  <c:v>9.8376000000000019E-2</c:v>
                </c:pt>
                <c:pt idx="2258">
                  <c:v>0.100231</c:v>
                </c:pt>
                <c:pt idx="2259">
                  <c:v>0.102008</c:v>
                </c:pt>
                <c:pt idx="2260">
                  <c:v>0.1030785</c:v>
                </c:pt>
                <c:pt idx="2261">
                  <c:v>0.10317900000000001</c:v>
                </c:pt>
                <c:pt idx="2262">
                  <c:v>0.10320400000000002</c:v>
                </c:pt>
                <c:pt idx="2263">
                  <c:v>0.10309950000000008</c:v>
                </c:pt>
                <c:pt idx="2264">
                  <c:v>0.10350900000000002</c:v>
                </c:pt>
                <c:pt idx="2265">
                  <c:v>0.10472200000000001</c:v>
                </c:pt>
                <c:pt idx="2266">
                  <c:v>0.106242</c:v>
                </c:pt>
                <c:pt idx="2267">
                  <c:v>0.10775100000000007</c:v>
                </c:pt>
                <c:pt idx="2268">
                  <c:v>0.10923500000000001</c:v>
                </c:pt>
                <c:pt idx="2269">
                  <c:v>0.11038700000000001</c:v>
                </c:pt>
                <c:pt idx="2270">
                  <c:v>0.11181500000000001</c:v>
                </c:pt>
                <c:pt idx="2271">
                  <c:v>0.11334000000000001</c:v>
                </c:pt>
                <c:pt idx="2272">
                  <c:v>0.11464250000000001</c:v>
                </c:pt>
                <c:pt idx="2273">
                  <c:v>0.11550450000000002</c:v>
                </c:pt>
                <c:pt idx="2274">
                  <c:v>0.11596650000000001</c:v>
                </c:pt>
                <c:pt idx="2275">
                  <c:v>0.11720700000000001</c:v>
                </c:pt>
                <c:pt idx="2276">
                  <c:v>0.11880850000000001</c:v>
                </c:pt>
                <c:pt idx="2277">
                  <c:v>0.12044450000000001</c:v>
                </c:pt>
                <c:pt idx="2278">
                  <c:v>0.1219785</c:v>
                </c:pt>
                <c:pt idx="2279">
                  <c:v>0.1234415</c:v>
                </c:pt>
                <c:pt idx="2280">
                  <c:v>0.12509600000000001</c:v>
                </c:pt>
                <c:pt idx="2281">
                  <c:v>0.12670050000000002</c:v>
                </c:pt>
                <c:pt idx="2282">
                  <c:v>0.12805549999999999</c:v>
                </c:pt>
                <c:pt idx="2283">
                  <c:v>0.12936249999999999</c:v>
                </c:pt>
                <c:pt idx="2284">
                  <c:v>0.13042100000000001</c:v>
                </c:pt>
                <c:pt idx="2285">
                  <c:v>0.13120850000000001</c:v>
                </c:pt>
                <c:pt idx="2286">
                  <c:v>0.13172200000000006</c:v>
                </c:pt>
                <c:pt idx="2287">
                  <c:v>0.1324825</c:v>
                </c:pt>
                <c:pt idx="2288">
                  <c:v>0.13306900000000005</c:v>
                </c:pt>
                <c:pt idx="2289">
                  <c:v>0.13379800000000003</c:v>
                </c:pt>
                <c:pt idx="2290">
                  <c:v>0.13429950000000007</c:v>
                </c:pt>
                <c:pt idx="2291">
                  <c:v>0.13460350000000001</c:v>
                </c:pt>
                <c:pt idx="2292">
                  <c:v>0.13518050000000001</c:v>
                </c:pt>
                <c:pt idx="2293">
                  <c:v>0.13600899999999999</c:v>
                </c:pt>
                <c:pt idx="2294">
                  <c:v>0.13716900000000001</c:v>
                </c:pt>
                <c:pt idx="2295">
                  <c:v>0.137937</c:v>
                </c:pt>
                <c:pt idx="2296">
                  <c:v>0.13835500000000001</c:v>
                </c:pt>
                <c:pt idx="2297">
                  <c:v>0.13849</c:v>
                </c:pt>
                <c:pt idx="2298">
                  <c:v>0.138928</c:v>
                </c:pt>
                <c:pt idx="2299">
                  <c:v>0.13939650000000001</c:v>
                </c:pt>
                <c:pt idx="2300">
                  <c:v>0.14030049999999999</c:v>
                </c:pt>
                <c:pt idx="2301">
                  <c:v>0.141121</c:v>
                </c:pt>
                <c:pt idx="2302">
                  <c:v>0.14193050000000001</c:v>
                </c:pt>
                <c:pt idx="2303">
                  <c:v>0.1434145</c:v>
                </c:pt>
                <c:pt idx="2304">
                  <c:v>0.14419750000000001</c:v>
                </c:pt>
                <c:pt idx="2305">
                  <c:v>0.14455600000000002</c:v>
                </c:pt>
                <c:pt idx="2306">
                  <c:v>0.14527050000000002</c:v>
                </c:pt>
                <c:pt idx="2307">
                  <c:v>0.14561400000000002</c:v>
                </c:pt>
                <c:pt idx="2308">
                  <c:v>0.14635000000000001</c:v>
                </c:pt>
                <c:pt idx="2309">
                  <c:v>0.14694450000000006</c:v>
                </c:pt>
                <c:pt idx="2310">
                  <c:v>0.1475805</c:v>
                </c:pt>
                <c:pt idx="2311">
                  <c:v>0.14823250000000002</c:v>
                </c:pt>
                <c:pt idx="2312">
                  <c:v>0.14880300000000002</c:v>
                </c:pt>
                <c:pt idx="2313">
                  <c:v>0.14907500000000001</c:v>
                </c:pt>
                <c:pt idx="2314">
                  <c:v>0.14978350000000001</c:v>
                </c:pt>
                <c:pt idx="2315">
                  <c:v>0.15014100000000002</c:v>
                </c:pt>
                <c:pt idx="2316">
                  <c:v>0.15047250000000001</c:v>
                </c:pt>
                <c:pt idx="2317">
                  <c:v>0.15078550000000002</c:v>
                </c:pt>
                <c:pt idx="2318">
                  <c:v>0.15076149999999999</c:v>
                </c:pt>
                <c:pt idx="2319">
                  <c:v>0.15106750000000002</c:v>
                </c:pt>
                <c:pt idx="2320">
                  <c:v>0.15132200000000001</c:v>
                </c:pt>
                <c:pt idx="2321">
                  <c:v>0.1516285</c:v>
                </c:pt>
                <c:pt idx="2322">
                  <c:v>0.15171950000000001</c:v>
                </c:pt>
                <c:pt idx="2323">
                  <c:v>0.15178350000000002</c:v>
                </c:pt>
                <c:pt idx="2324">
                  <c:v>0.15176700000000001</c:v>
                </c:pt>
                <c:pt idx="2325">
                  <c:v>0.15190800000000002</c:v>
                </c:pt>
                <c:pt idx="2326">
                  <c:v>0.15248250000000002</c:v>
                </c:pt>
                <c:pt idx="2327">
                  <c:v>0.15307799999999999</c:v>
                </c:pt>
                <c:pt idx="2328">
                  <c:v>0.15368600000000002</c:v>
                </c:pt>
                <c:pt idx="2329">
                  <c:v>0.153836</c:v>
                </c:pt>
                <c:pt idx="2330">
                  <c:v>0.15444400000000003</c:v>
                </c:pt>
                <c:pt idx="2331">
                  <c:v>0.1551265</c:v>
                </c:pt>
                <c:pt idx="2332">
                  <c:v>0.1557395</c:v>
                </c:pt>
                <c:pt idx="2333">
                  <c:v>0.15637050000000002</c:v>
                </c:pt>
                <c:pt idx="2334">
                  <c:v>0.15633250000000001</c:v>
                </c:pt>
                <c:pt idx="2335">
                  <c:v>0.15584150000000002</c:v>
                </c:pt>
                <c:pt idx="2336">
                  <c:v>0.15689550000000002</c:v>
                </c:pt>
                <c:pt idx="2337">
                  <c:v>0.15763550000000001</c:v>
                </c:pt>
                <c:pt idx="2338">
                  <c:v>0.15742350000000002</c:v>
                </c:pt>
                <c:pt idx="2339">
                  <c:v>0.15750550000000002</c:v>
                </c:pt>
                <c:pt idx="2340">
                  <c:v>0.15702250000000001</c:v>
                </c:pt>
                <c:pt idx="2341">
                  <c:v>0.15676200000000007</c:v>
                </c:pt>
                <c:pt idx="2342">
                  <c:v>0.15690000000000001</c:v>
                </c:pt>
                <c:pt idx="2343">
                  <c:v>0.15663700000000003</c:v>
                </c:pt>
                <c:pt idx="2344">
                  <c:v>0.15600950000000002</c:v>
                </c:pt>
                <c:pt idx="2345">
                  <c:v>0.1553215</c:v>
                </c:pt>
                <c:pt idx="2346">
                  <c:v>0.15535100000000002</c:v>
                </c:pt>
                <c:pt idx="2347">
                  <c:v>0.15579100000000001</c:v>
                </c:pt>
                <c:pt idx="2348">
                  <c:v>0.15644150000000007</c:v>
                </c:pt>
                <c:pt idx="2349">
                  <c:v>0.15724150000000001</c:v>
                </c:pt>
                <c:pt idx="2350">
                  <c:v>0.15792250000000002</c:v>
                </c:pt>
                <c:pt idx="2351">
                  <c:v>0.15765899999999999</c:v>
                </c:pt>
                <c:pt idx="2352">
                  <c:v>0.15903050000000002</c:v>
                </c:pt>
                <c:pt idx="2353">
                  <c:v>0.15960099999999999</c:v>
                </c:pt>
                <c:pt idx="2354">
                  <c:v>0.15977250000000001</c:v>
                </c:pt>
                <c:pt idx="2355">
                  <c:v>0.1599865</c:v>
                </c:pt>
                <c:pt idx="2356">
                  <c:v>0.16004650000000001</c:v>
                </c:pt>
                <c:pt idx="2357">
                  <c:v>0.16023400000000002</c:v>
                </c:pt>
                <c:pt idx="2358">
                  <c:v>0.16048600000000002</c:v>
                </c:pt>
                <c:pt idx="2359">
                  <c:v>0.16084300000000001</c:v>
                </c:pt>
                <c:pt idx="2360">
                  <c:v>0.16097350000000005</c:v>
                </c:pt>
                <c:pt idx="2361">
                  <c:v>0.160383</c:v>
                </c:pt>
                <c:pt idx="2362">
                  <c:v>0.15941950000000002</c:v>
                </c:pt>
                <c:pt idx="2363">
                  <c:v>0.15866800000000006</c:v>
                </c:pt>
                <c:pt idx="2364">
                  <c:v>0.15790300000000002</c:v>
                </c:pt>
                <c:pt idx="2365">
                  <c:v>0.15713300000000008</c:v>
                </c:pt>
                <c:pt idx="2366">
                  <c:v>0.15645600000000001</c:v>
                </c:pt>
                <c:pt idx="2367">
                  <c:v>0.15556250000000002</c:v>
                </c:pt>
                <c:pt idx="2368">
                  <c:v>0.155001</c:v>
                </c:pt>
                <c:pt idx="2369">
                  <c:v>0.15476250000000003</c:v>
                </c:pt>
                <c:pt idx="2370">
                  <c:v>0.154589</c:v>
                </c:pt>
                <c:pt idx="2371">
                  <c:v>0.15436900000000001</c:v>
                </c:pt>
                <c:pt idx="2372">
                  <c:v>0.15409200000000006</c:v>
                </c:pt>
                <c:pt idx="2373">
                  <c:v>0.1536275</c:v>
                </c:pt>
                <c:pt idx="2374">
                  <c:v>0.1530175</c:v>
                </c:pt>
                <c:pt idx="2375">
                  <c:v>0.15230250000000001</c:v>
                </c:pt>
                <c:pt idx="2376">
                  <c:v>0.15180850000000001</c:v>
                </c:pt>
                <c:pt idx="2377">
                  <c:v>0.1514315</c:v>
                </c:pt>
                <c:pt idx="2378">
                  <c:v>0.15090200000000001</c:v>
                </c:pt>
                <c:pt idx="2379">
                  <c:v>0.150671</c:v>
                </c:pt>
                <c:pt idx="2380">
                  <c:v>0.15039050000000001</c:v>
                </c:pt>
                <c:pt idx="2381">
                  <c:v>0.15020900000000001</c:v>
                </c:pt>
                <c:pt idx="2382">
                  <c:v>0.14994200000000002</c:v>
                </c:pt>
                <c:pt idx="2383">
                  <c:v>0.14967450000000002</c:v>
                </c:pt>
                <c:pt idx="2384">
                  <c:v>0.14942950000000005</c:v>
                </c:pt>
                <c:pt idx="2385">
                  <c:v>0.14956550000000002</c:v>
                </c:pt>
                <c:pt idx="2386">
                  <c:v>0.14984</c:v>
                </c:pt>
                <c:pt idx="2387">
                  <c:v>0.150203</c:v>
                </c:pt>
                <c:pt idx="2388">
                  <c:v>0.15048</c:v>
                </c:pt>
                <c:pt idx="2389">
                  <c:v>0.15051050000000002</c:v>
                </c:pt>
                <c:pt idx="2390">
                  <c:v>0.15056900000000001</c:v>
                </c:pt>
                <c:pt idx="2391">
                  <c:v>0.150426</c:v>
                </c:pt>
                <c:pt idx="2392">
                  <c:v>0.15022200000000002</c:v>
                </c:pt>
                <c:pt idx="2393">
                  <c:v>0.15011650000000001</c:v>
                </c:pt>
                <c:pt idx="2394">
                  <c:v>0.14978000000000002</c:v>
                </c:pt>
                <c:pt idx="2395">
                  <c:v>0.14936150000000001</c:v>
                </c:pt>
                <c:pt idx="2396">
                  <c:v>0.14924400000000002</c:v>
                </c:pt>
                <c:pt idx="2397">
                  <c:v>0.1491345</c:v>
                </c:pt>
                <c:pt idx="2398">
                  <c:v>0.14909900000000001</c:v>
                </c:pt>
                <c:pt idx="2399">
                  <c:v>0.14890350000000002</c:v>
                </c:pt>
                <c:pt idx="2400">
                  <c:v>0.14881650000000002</c:v>
                </c:pt>
                <c:pt idx="2401">
                  <c:v>0.14856750000000007</c:v>
                </c:pt>
                <c:pt idx="2402">
                  <c:v>0.14858250000000001</c:v>
                </c:pt>
                <c:pt idx="2403">
                  <c:v>0.14836250000000001</c:v>
                </c:pt>
                <c:pt idx="2404">
                  <c:v>0.14793550000000003</c:v>
                </c:pt>
                <c:pt idx="2405">
                  <c:v>0.14748600000000001</c:v>
                </c:pt>
                <c:pt idx="2406">
                  <c:v>0.14734650000000002</c:v>
                </c:pt>
                <c:pt idx="2407">
                  <c:v>0.1473315</c:v>
                </c:pt>
                <c:pt idx="2408">
                  <c:v>0.1472415</c:v>
                </c:pt>
                <c:pt idx="2409">
                  <c:v>0.14720750000000002</c:v>
                </c:pt>
                <c:pt idx="2410">
                  <c:v>0.14699050000000002</c:v>
                </c:pt>
                <c:pt idx="2411">
                  <c:v>0.14664850000000001</c:v>
                </c:pt>
                <c:pt idx="2412">
                  <c:v>0.14642250000000001</c:v>
                </c:pt>
                <c:pt idx="2413">
                  <c:v>0.14629250000000002</c:v>
                </c:pt>
                <c:pt idx="2414">
                  <c:v>0.14630800000000005</c:v>
                </c:pt>
                <c:pt idx="2415">
                  <c:v>0.14629250000000005</c:v>
                </c:pt>
                <c:pt idx="2416">
                  <c:v>0.14609450000000002</c:v>
                </c:pt>
                <c:pt idx="2417">
                  <c:v>0.14613700000000007</c:v>
                </c:pt>
                <c:pt idx="2418">
                  <c:v>0.146343</c:v>
                </c:pt>
                <c:pt idx="2419">
                  <c:v>0.1463255</c:v>
                </c:pt>
                <c:pt idx="2420">
                  <c:v>0.14630150000000006</c:v>
                </c:pt>
                <c:pt idx="2421">
                  <c:v>0.14608550000000001</c:v>
                </c:pt>
                <c:pt idx="2422">
                  <c:v>0.14582300000000001</c:v>
                </c:pt>
                <c:pt idx="2423">
                  <c:v>0.14603750000000001</c:v>
                </c:pt>
                <c:pt idx="2424">
                  <c:v>0.14620100000000005</c:v>
                </c:pt>
                <c:pt idx="2425">
                  <c:v>0.146561</c:v>
                </c:pt>
                <c:pt idx="2426">
                  <c:v>0.14699900000000002</c:v>
                </c:pt>
                <c:pt idx="2427">
                  <c:v>0.14727300000000002</c:v>
                </c:pt>
                <c:pt idx="2428">
                  <c:v>0.14755850000000006</c:v>
                </c:pt>
                <c:pt idx="2429">
                  <c:v>0.14799000000000001</c:v>
                </c:pt>
                <c:pt idx="2430">
                  <c:v>0.148287</c:v>
                </c:pt>
                <c:pt idx="2431">
                  <c:v>0.14865500000000001</c:v>
                </c:pt>
                <c:pt idx="2432">
                  <c:v>0.14835000000000001</c:v>
                </c:pt>
                <c:pt idx="2433">
                  <c:v>0.147839</c:v>
                </c:pt>
                <c:pt idx="2434">
                  <c:v>0.14740350000000002</c:v>
                </c:pt>
                <c:pt idx="2435">
                  <c:v>0.14710100000000001</c:v>
                </c:pt>
                <c:pt idx="2436">
                  <c:v>0.14685600000000001</c:v>
                </c:pt>
                <c:pt idx="2437">
                  <c:v>0.14670000000000005</c:v>
                </c:pt>
                <c:pt idx="2438">
                  <c:v>0.14652300000000007</c:v>
                </c:pt>
                <c:pt idx="2439">
                  <c:v>0.14629750000000002</c:v>
                </c:pt>
                <c:pt idx="2440">
                  <c:v>0.14617400000000005</c:v>
                </c:pt>
                <c:pt idx="2441">
                  <c:v>0.14636750000000001</c:v>
                </c:pt>
                <c:pt idx="2442">
                  <c:v>0.146758</c:v>
                </c:pt>
                <c:pt idx="2443">
                  <c:v>0.14676600000000001</c:v>
                </c:pt>
                <c:pt idx="2444">
                  <c:v>0.14653200000000002</c:v>
                </c:pt>
                <c:pt idx="2445">
                  <c:v>0.14646200000000006</c:v>
                </c:pt>
                <c:pt idx="2446">
                  <c:v>0.14647800000000005</c:v>
                </c:pt>
                <c:pt idx="2447">
                  <c:v>0.14664900000000003</c:v>
                </c:pt>
                <c:pt idx="2448">
                  <c:v>0.14664250000000001</c:v>
                </c:pt>
                <c:pt idx="2449">
                  <c:v>0.1466085</c:v>
                </c:pt>
                <c:pt idx="2450">
                  <c:v>0.11167550000000001</c:v>
                </c:pt>
                <c:pt idx="2451">
                  <c:v>0.15172550000000001</c:v>
                </c:pt>
                <c:pt idx="2452">
                  <c:v>0.14934900000000001</c:v>
                </c:pt>
                <c:pt idx="2453">
                  <c:v>0.1484915</c:v>
                </c:pt>
                <c:pt idx="2454">
                  <c:v>0.14799050000000002</c:v>
                </c:pt>
                <c:pt idx="2455">
                  <c:v>0.13673400000000002</c:v>
                </c:pt>
                <c:pt idx="2456">
                  <c:v>0.14612500000000006</c:v>
                </c:pt>
                <c:pt idx="2457">
                  <c:v>0.1468795</c:v>
                </c:pt>
                <c:pt idx="2458">
                  <c:v>0.14645550000000002</c:v>
                </c:pt>
                <c:pt idx="2459">
                  <c:v>0.14607350000000008</c:v>
                </c:pt>
                <c:pt idx="2460">
                  <c:v>0.14624000000000001</c:v>
                </c:pt>
                <c:pt idx="2461">
                  <c:v>0.14574300000000001</c:v>
                </c:pt>
                <c:pt idx="2462">
                  <c:v>0.14500300000000002</c:v>
                </c:pt>
                <c:pt idx="2463">
                  <c:v>0.14486000000000002</c:v>
                </c:pt>
                <c:pt idx="2464">
                  <c:v>0.14477050000000008</c:v>
                </c:pt>
                <c:pt idx="2465">
                  <c:v>0.14487350000000002</c:v>
                </c:pt>
                <c:pt idx="2466">
                  <c:v>0.14452800000000002</c:v>
                </c:pt>
                <c:pt idx="2467">
                  <c:v>0.14443250000000002</c:v>
                </c:pt>
                <c:pt idx="2468">
                  <c:v>0.14413850000000006</c:v>
                </c:pt>
                <c:pt idx="2469">
                  <c:v>0.14352700000000007</c:v>
                </c:pt>
                <c:pt idx="2470">
                  <c:v>0.14301850000000002</c:v>
                </c:pt>
                <c:pt idx="2471">
                  <c:v>0.14229900000000001</c:v>
                </c:pt>
                <c:pt idx="2472">
                  <c:v>0.1413295</c:v>
                </c:pt>
                <c:pt idx="2473">
                  <c:v>0.14073050000000001</c:v>
                </c:pt>
                <c:pt idx="2474">
                  <c:v>0.14010350000000002</c:v>
                </c:pt>
                <c:pt idx="2475">
                  <c:v>0.13946649999999999</c:v>
                </c:pt>
                <c:pt idx="2476">
                  <c:v>0.13959350000000001</c:v>
                </c:pt>
                <c:pt idx="2477">
                  <c:v>0.13916600000000001</c:v>
                </c:pt>
                <c:pt idx="2478">
                  <c:v>0.13914150000000003</c:v>
                </c:pt>
                <c:pt idx="2479">
                  <c:v>0.13958200000000001</c:v>
                </c:pt>
                <c:pt idx="2480">
                  <c:v>0.13992850000000001</c:v>
                </c:pt>
                <c:pt idx="2481">
                  <c:v>0.14005000000000001</c:v>
                </c:pt>
                <c:pt idx="2482">
                  <c:v>0.14012750000000002</c:v>
                </c:pt>
                <c:pt idx="2483">
                  <c:v>0.1399765</c:v>
                </c:pt>
                <c:pt idx="2484">
                  <c:v>0.13981450000000001</c:v>
                </c:pt>
                <c:pt idx="2485">
                  <c:v>0.13982600000000001</c:v>
                </c:pt>
                <c:pt idx="2486">
                  <c:v>0.14043600000000001</c:v>
                </c:pt>
                <c:pt idx="2487">
                  <c:v>0.13982800000000001</c:v>
                </c:pt>
                <c:pt idx="2488">
                  <c:v>0.13892850000000001</c:v>
                </c:pt>
                <c:pt idx="2489">
                  <c:v>0.13806750000000001</c:v>
                </c:pt>
                <c:pt idx="2490">
                  <c:v>0.13780150000000002</c:v>
                </c:pt>
                <c:pt idx="2491">
                  <c:v>0.137849</c:v>
                </c:pt>
                <c:pt idx="2492">
                  <c:v>0.1380035</c:v>
                </c:pt>
                <c:pt idx="2493">
                  <c:v>0.13804650000000002</c:v>
                </c:pt>
                <c:pt idx="2494">
                  <c:v>0.13767100000000002</c:v>
                </c:pt>
                <c:pt idx="2495">
                  <c:v>0.137435</c:v>
                </c:pt>
                <c:pt idx="2496">
                  <c:v>0.13684200000000002</c:v>
                </c:pt>
                <c:pt idx="2497">
                  <c:v>0.13671749999999999</c:v>
                </c:pt>
                <c:pt idx="2498">
                  <c:v>0.13693100000000002</c:v>
                </c:pt>
                <c:pt idx="2499">
                  <c:v>0.13660949999999999</c:v>
                </c:pt>
                <c:pt idx="2500">
                  <c:v>0.13637750000000001</c:v>
                </c:pt>
                <c:pt idx="2501">
                  <c:v>0.1362835</c:v>
                </c:pt>
                <c:pt idx="2502">
                  <c:v>0.13652300000000001</c:v>
                </c:pt>
                <c:pt idx="2503">
                  <c:v>0.13675150000000003</c:v>
                </c:pt>
                <c:pt idx="2504">
                  <c:v>0.13706600000000002</c:v>
                </c:pt>
                <c:pt idx="2505">
                  <c:v>0.13706650000000004</c:v>
                </c:pt>
                <c:pt idx="2506">
                  <c:v>0.137129</c:v>
                </c:pt>
                <c:pt idx="2507">
                  <c:v>0.1371715</c:v>
                </c:pt>
                <c:pt idx="2508">
                  <c:v>0.13756000000000002</c:v>
                </c:pt>
                <c:pt idx="2509">
                  <c:v>0.13761950000000001</c:v>
                </c:pt>
                <c:pt idx="2510">
                  <c:v>0.13773000000000002</c:v>
                </c:pt>
                <c:pt idx="2511">
                  <c:v>0.137739</c:v>
                </c:pt>
                <c:pt idx="2512">
                  <c:v>0.13789700000000002</c:v>
                </c:pt>
                <c:pt idx="2513">
                  <c:v>0.1380325</c:v>
                </c:pt>
                <c:pt idx="2514">
                  <c:v>0.1381365</c:v>
                </c:pt>
                <c:pt idx="2515">
                  <c:v>0.13793350000000001</c:v>
                </c:pt>
                <c:pt idx="2516">
                  <c:v>0.13708750000000003</c:v>
                </c:pt>
                <c:pt idx="2517">
                  <c:v>0.13662600000000003</c:v>
                </c:pt>
                <c:pt idx="2518">
                  <c:v>0.13629600000000003</c:v>
                </c:pt>
                <c:pt idx="2519">
                  <c:v>0.13622000000000001</c:v>
                </c:pt>
                <c:pt idx="2520">
                  <c:v>0.1363405</c:v>
                </c:pt>
                <c:pt idx="2521">
                  <c:v>0.13597600000000001</c:v>
                </c:pt>
                <c:pt idx="2522">
                  <c:v>0.135411</c:v>
                </c:pt>
                <c:pt idx="2523">
                  <c:v>0.134988</c:v>
                </c:pt>
                <c:pt idx="2524">
                  <c:v>0.1345575</c:v>
                </c:pt>
                <c:pt idx="2525">
                  <c:v>0.13422100000000003</c:v>
                </c:pt>
                <c:pt idx="2526">
                  <c:v>0.13407800000000003</c:v>
                </c:pt>
                <c:pt idx="2527">
                  <c:v>0.13381900000000002</c:v>
                </c:pt>
                <c:pt idx="2528">
                  <c:v>0.133855</c:v>
                </c:pt>
                <c:pt idx="2529">
                  <c:v>0.13383100000000003</c:v>
                </c:pt>
                <c:pt idx="2530">
                  <c:v>0.13356250000000003</c:v>
                </c:pt>
                <c:pt idx="2531">
                  <c:v>0.133328</c:v>
                </c:pt>
                <c:pt idx="2532">
                  <c:v>0.13299450000000002</c:v>
                </c:pt>
                <c:pt idx="2533">
                  <c:v>0.13277850000000002</c:v>
                </c:pt>
                <c:pt idx="2534">
                  <c:v>0.13267000000000001</c:v>
                </c:pt>
                <c:pt idx="2535">
                  <c:v>0.13251000000000002</c:v>
                </c:pt>
                <c:pt idx="2536">
                  <c:v>0.13243150000000006</c:v>
                </c:pt>
                <c:pt idx="2537">
                  <c:v>0.1321</c:v>
                </c:pt>
                <c:pt idx="2538">
                  <c:v>0.13190000000000002</c:v>
                </c:pt>
                <c:pt idx="2539">
                  <c:v>0.13156050000000002</c:v>
                </c:pt>
                <c:pt idx="2540">
                  <c:v>0.13155450000000002</c:v>
                </c:pt>
                <c:pt idx="2541">
                  <c:v>0.13176450000000006</c:v>
                </c:pt>
                <c:pt idx="2542">
                  <c:v>0.13223200000000002</c:v>
                </c:pt>
                <c:pt idx="2543">
                  <c:v>0.13226350000000001</c:v>
                </c:pt>
                <c:pt idx="2544">
                  <c:v>0.13237450000000001</c:v>
                </c:pt>
                <c:pt idx="2545">
                  <c:v>0.13237000000000002</c:v>
                </c:pt>
                <c:pt idx="2546">
                  <c:v>0.13239699999999999</c:v>
                </c:pt>
                <c:pt idx="2547">
                  <c:v>0.13212950000000001</c:v>
                </c:pt>
                <c:pt idx="2548">
                  <c:v>0.13177250000000007</c:v>
                </c:pt>
                <c:pt idx="2549">
                  <c:v>0.13138450000000002</c:v>
                </c:pt>
                <c:pt idx="2550">
                  <c:v>0.13079400000000002</c:v>
                </c:pt>
                <c:pt idx="2551">
                  <c:v>0.1302345</c:v>
                </c:pt>
                <c:pt idx="2552">
                  <c:v>0.13016900000000003</c:v>
                </c:pt>
                <c:pt idx="2553">
                  <c:v>0.13018000000000002</c:v>
                </c:pt>
                <c:pt idx="2554">
                  <c:v>0.12987000000000007</c:v>
                </c:pt>
                <c:pt idx="2555">
                  <c:v>0.12940900000000002</c:v>
                </c:pt>
                <c:pt idx="2556">
                  <c:v>0.12943000000000002</c:v>
                </c:pt>
                <c:pt idx="2557">
                  <c:v>0.129468</c:v>
                </c:pt>
                <c:pt idx="2558">
                  <c:v>0.1296485</c:v>
                </c:pt>
                <c:pt idx="2559">
                  <c:v>0.1295345</c:v>
                </c:pt>
                <c:pt idx="2560">
                  <c:v>0.12959300000000001</c:v>
                </c:pt>
                <c:pt idx="2561">
                  <c:v>0.12974000000000002</c:v>
                </c:pt>
                <c:pt idx="2562">
                  <c:v>0.12968150000000001</c:v>
                </c:pt>
                <c:pt idx="2563">
                  <c:v>0.12966549999999999</c:v>
                </c:pt>
                <c:pt idx="2564">
                  <c:v>0.129579</c:v>
                </c:pt>
                <c:pt idx="2565">
                  <c:v>0.12908400000000003</c:v>
                </c:pt>
                <c:pt idx="2566">
                  <c:v>0.12843500000000002</c:v>
                </c:pt>
                <c:pt idx="2567">
                  <c:v>0.12814300000000001</c:v>
                </c:pt>
                <c:pt idx="2568">
                  <c:v>0.12813150000000001</c:v>
                </c:pt>
                <c:pt idx="2569">
                  <c:v>0.12817200000000001</c:v>
                </c:pt>
                <c:pt idx="2570">
                  <c:v>0.12800050000000002</c:v>
                </c:pt>
                <c:pt idx="2571">
                  <c:v>0.12754700000000002</c:v>
                </c:pt>
                <c:pt idx="2572">
                  <c:v>0.12709150000000002</c:v>
                </c:pt>
                <c:pt idx="2573">
                  <c:v>0.12734800000000002</c:v>
                </c:pt>
                <c:pt idx="2574">
                  <c:v>0.12760550000000001</c:v>
                </c:pt>
                <c:pt idx="2575">
                  <c:v>0.12766100000000002</c:v>
                </c:pt>
                <c:pt idx="2576">
                  <c:v>0.1274875</c:v>
                </c:pt>
                <c:pt idx="2577">
                  <c:v>0.1274275</c:v>
                </c:pt>
                <c:pt idx="2578">
                  <c:v>0.12753700000000001</c:v>
                </c:pt>
                <c:pt idx="2579">
                  <c:v>0.127691</c:v>
                </c:pt>
                <c:pt idx="2580">
                  <c:v>0.12765399999999999</c:v>
                </c:pt>
                <c:pt idx="2581">
                  <c:v>0.12767900000000001</c:v>
                </c:pt>
                <c:pt idx="2582">
                  <c:v>0.1273475</c:v>
                </c:pt>
                <c:pt idx="2583">
                  <c:v>0.12719200000000003</c:v>
                </c:pt>
                <c:pt idx="2584">
                  <c:v>0.12711850000000002</c:v>
                </c:pt>
                <c:pt idx="2585">
                  <c:v>0.12725449999999999</c:v>
                </c:pt>
                <c:pt idx="2586">
                  <c:v>0.12727300000000003</c:v>
                </c:pt>
                <c:pt idx="2587">
                  <c:v>0.1274005</c:v>
                </c:pt>
                <c:pt idx="2588">
                  <c:v>0.12706200000000001</c:v>
                </c:pt>
                <c:pt idx="2589">
                  <c:v>0.12691000000000002</c:v>
                </c:pt>
                <c:pt idx="2590">
                  <c:v>0.12710700000000003</c:v>
                </c:pt>
                <c:pt idx="2591">
                  <c:v>0.12726150000000003</c:v>
                </c:pt>
                <c:pt idx="2592">
                  <c:v>0.12729950000000001</c:v>
                </c:pt>
                <c:pt idx="2593">
                  <c:v>0.12721850000000001</c:v>
                </c:pt>
                <c:pt idx="2594">
                  <c:v>0.12693450000000001</c:v>
                </c:pt>
                <c:pt idx="2595">
                  <c:v>0.12664449999999999</c:v>
                </c:pt>
                <c:pt idx="2596">
                  <c:v>0.125696</c:v>
                </c:pt>
                <c:pt idx="2597">
                  <c:v>0.12564400000000003</c:v>
                </c:pt>
                <c:pt idx="2598">
                  <c:v>0.12541550000000001</c:v>
                </c:pt>
                <c:pt idx="2599">
                  <c:v>0.125303</c:v>
                </c:pt>
                <c:pt idx="2600">
                  <c:v>0.12636377064563289</c:v>
                </c:pt>
                <c:pt idx="2601">
                  <c:v>0.12713485292217727</c:v>
                </c:pt>
                <c:pt idx="2602">
                  <c:v>0.12694953756842214</c:v>
                </c:pt>
                <c:pt idx="2603">
                  <c:v>0.12658316698398669</c:v>
                </c:pt>
                <c:pt idx="2604">
                  <c:v>0.12613585406112943</c:v>
                </c:pt>
                <c:pt idx="2605">
                  <c:v>0.12561398898446269</c:v>
                </c:pt>
                <c:pt idx="2606">
                  <c:v>0.12510916440009523</c:v>
                </c:pt>
                <c:pt idx="2607">
                  <c:v>0.12462990055417673</c:v>
                </c:pt>
                <c:pt idx="2608">
                  <c:v>0.12406543424676164</c:v>
                </c:pt>
                <c:pt idx="2609">
                  <c:v>0.1236436820623534</c:v>
                </c:pt>
                <c:pt idx="2610">
                  <c:v>0.12318145870873426</c:v>
                </c:pt>
                <c:pt idx="2611">
                  <c:v>0.12270006480127835</c:v>
                </c:pt>
                <c:pt idx="2612">
                  <c:v>0.12220589052459799</c:v>
                </c:pt>
                <c:pt idx="2613">
                  <c:v>0.12193324264780882</c:v>
                </c:pt>
                <c:pt idx="2614">
                  <c:v>0.1217415371094414</c:v>
                </c:pt>
                <c:pt idx="2615">
                  <c:v>0.12160734323258425</c:v>
                </c:pt>
                <c:pt idx="2616">
                  <c:v>0.12148805978648898</c:v>
                </c:pt>
                <c:pt idx="2617">
                  <c:v>0.12144545855574067</c:v>
                </c:pt>
                <c:pt idx="2618">
                  <c:v>0.12127931375582227</c:v>
                </c:pt>
                <c:pt idx="2619">
                  <c:v>0.12114938000203992</c:v>
                </c:pt>
                <c:pt idx="2620">
                  <c:v>0.12123458246353655</c:v>
                </c:pt>
                <c:pt idx="2621">
                  <c:v>0.12187786104783599</c:v>
                </c:pt>
                <c:pt idx="2622">
                  <c:v>0.12233369421684291</c:v>
                </c:pt>
                <c:pt idx="2623">
                  <c:v>0.12238055557066606</c:v>
                </c:pt>
                <c:pt idx="2624">
                  <c:v>0.12210790769387686</c:v>
                </c:pt>
                <c:pt idx="2625">
                  <c:v>0.12184591012477478</c:v>
                </c:pt>
                <c:pt idx="2626">
                  <c:v>0.12175644754020333</c:v>
                </c:pt>
                <c:pt idx="2627">
                  <c:v>0.12225275187842111</c:v>
                </c:pt>
                <c:pt idx="2628">
                  <c:v>0.12263829301669331</c:v>
                </c:pt>
                <c:pt idx="2629">
                  <c:v>0.12284490898582259</c:v>
                </c:pt>
                <c:pt idx="2630">
                  <c:v>0.1229279813857818</c:v>
                </c:pt>
                <c:pt idx="2631">
                  <c:v>0.12298123292421718</c:v>
                </c:pt>
                <c:pt idx="2632">
                  <c:v>0.12307495563186348</c:v>
                </c:pt>
                <c:pt idx="2633">
                  <c:v>0.1232986120932921</c:v>
                </c:pt>
                <c:pt idx="2634">
                  <c:v>0.12347327713936015</c:v>
                </c:pt>
                <c:pt idx="2635">
                  <c:v>0.12351587837010845</c:v>
                </c:pt>
                <c:pt idx="2636">
                  <c:v>0.12330287221636693</c:v>
                </c:pt>
                <c:pt idx="2637">
                  <c:v>0.1228427789242852</c:v>
                </c:pt>
                <c:pt idx="2638">
                  <c:v>0.12265320344745523</c:v>
                </c:pt>
                <c:pt idx="2639">
                  <c:v>0.12251261938598579</c:v>
                </c:pt>
                <c:pt idx="2640">
                  <c:v>0.12268302430897904</c:v>
                </c:pt>
                <c:pt idx="2641">
                  <c:v>0.12315589797028526</c:v>
                </c:pt>
                <c:pt idx="2642">
                  <c:v>0.12343067590861186</c:v>
                </c:pt>
                <c:pt idx="2643">
                  <c:v>0.1234626268316731</c:v>
                </c:pt>
                <c:pt idx="2644">
                  <c:v>0.12339233480093838</c:v>
                </c:pt>
                <c:pt idx="2645">
                  <c:v>0.12342428572399959</c:v>
                </c:pt>
                <c:pt idx="2646">
                  <c:v>0.12356273972393161</c:v>
                </c:pt>
                <c:pt idx="2647">
                  <c:v>0.12374592501614934</c:v>
                </c:pt>
                <c:pt idx="2648">
                  <c:v>0.12378852624689765</c:v>
                </c:pt>
                <c:pt idx="2649">
                  <c:v>0.12402496307755075</c:v>
                </c:pt>
                <c:pt idx="2650">
                  <c:v>0.12416341707748275</c:v>
                </c:pt>
                <c:pt idx="2651">
                  <c:v>0.12417619744670724</c:v>
                </c:pt>
                <c:pt idx="2652">
                  <c:v>0.12417832750824467</c:v>
                </c:pt>
                <c:pt idx="2653">
                  <c:v>0.12400153240063919</c:v>
                </c:pt>
                <c:pt idx="2654">
                  <c:v>0.12375444526229878</c:v>
                </c:pt>
                <c:pt idx="2655">
                  <c:v>0.12366924280080237</c:v>
                </c:pt>
                <c:pt idx="2656">
                  <c:v>0.12359469064699284</c:v>
                </c:pt>
                <c:pt idx="2657">
                  <c:v>0.12328796178560501</c:v>
                </c:pt>
                <c:pt idx="2658">
                  <c:v>0.12278739732431239</c:v>
                </c:pt>
                <c:pt idx="2659">
                  <c:v>0.12219950033998571</c:v>
                </c:pt>
                <c:pt idx="2660">
                  <c:v>0.12173940704790399</c:v>
                </c:pt>
                <c:pt idx="2661">
                  <c:v>0.12145823892496516</c:v>
                </c:pt>
                <c:pt idx="2662">
                  <c:v>0.12123671252507397</c:v>
                </c:pt>
                <c:pt idx="2663">
                  <c:v>0.12089803274062491</c:v>
                </c:pt>
                <c:pt idx="2664">
                  <c:v>0.12050823147927789</c:v>
                </c:pt>
                <c:pt idx="2665">
                  <c:v>0.12022706335633905</c:v>
                </c:pt>
                <c:pt idx="2666">
                  <c:v>0.11993098480263831</c:v>
                </c:pt>
                <c:pt idx="2667">
                  <c:v>0.11967750747968588</c:v>
                </c:pt>
                <c:pt idx="2668">
                  <c:v>0.11942616021827085</c:v>
                </c:pt>
                <c:pt idx="2669">
                  <c:v>0.11916842277224358</c:v>
                </c:pt>
                <c:pt idx="2670">
                  <c:v>0.11900866815693742</c:v>
                </c:pt>
                <c:pt idx="2671">
                  <c:v>0.11896180680311427</c:v>
                </c:pt>
                <c:pt idx="2672">
                  <c:v>0.11884465341855643</c:v>
                </c:pt>
                <c:pt idx="2673">
                  <c:v>0.11869980923401217</c:v>
                </c:pt>
                <c:pt idx="2674">
                  <c:v>0.11857200554176726</c:v>
                </c:pt>
                <c:pt idx="2675">
                  <c:v>0.11839095031108694</c:v>
                </c:pt>
                <c:pt idx="2676">
                  <c:v>0.11818433434195766</c:v>
                </c:pt>
                <c:pt idx="2677">
                  <c:v>0.11797132818821611</c:v>
                </c:pt>
                <c:pt idx="2678">
                  <c:v>0.1178179637575222</c:v>
                </c:pt>
                <c:pt idx="2679">
                  <c:v>0.1177902729575358</c:v>
                </c:pt>
                <c:pt idx="2680">
                  <c:v>0.11775832203447455</c:v>
                </c:pt>
                <c:pt idx="2681">
                  <c:v>0.11779240301907322</c:v>
                </c:pt>
                <c:pt idx="2682">
                  <c:v>0.11790529628055624</c:v>
                </c:pt>
                <c:pt idx="2683">
                  <c:v>0.11791594658824331</c:v>
                </c:pt>
                <c:pt idx="2684">
                  <c:v>0.11769442018835209</c:v>
                </c:pt>
                <c:pt idx="2685">
                  <c:v>0.11748141403461056</c:v>
                </c:pt>
                <c:pt idx="2686">
                  <c:v>0.11735574040390306</c:v>
                </c:pt>
                <c:pt idx="2687">
                  <c:v>0.1172407170808826</c:v>
                </c:pt>
                <c:pt idx="2688">
                  <c:v>0.11727479806548126</c:v>
                </c:pt>
                <c:pt idx="2689">
                  <c:v>0.11711930357324994</c:v>
                </c:pt>
                <c:pt idx="2690">
                  <c:v>0.11689777717335875</c:v>
                </c:pt>
                <c:pt idx="2691">
                  <c:v>0.11679553421956279</c:v>
                </c:pt>
                <c:pt idx="2692">
                  <c:v>0.11686795631183491</c:v>
                </c:pt>
                <c:pt idx="2693">
                  <c:v>0.11691907778873289</c:v>
                </c:pt>
                <c:pt idx="2694">
                  <c:v>0.11693398821949477</c:v>
                </c:pt>
                <c:pt idx="2695">
                  <c:v>0.11694037840410706</c:v>
                </c:pt>
                <c:pt idx="2696">
                  <c:v>0.11695102871179411</c:v>
                </c:pt>
                <c:pt idx="2697">
                  <c:v>0.11688499680413424</c:v>
                </c:pt>
                <c:pt idx="2698">
                  <c:v>0.1168104446503247</c:v>
                </c:pt>
                <c:pt idx="2699">
                  <c:v>0.11674867286573964</c:v>
                </c:pt>
                <c:pt idx="2700">
                  <c:v>0.11667412071193009</c:v>
                </c:pt>
                <c:pt idx="2701">
                  <c:v>0.11655057714276001</c:v>
                </c:pt>
                <c:pt idx="2702">
                  <c:v>0.11642916363512736</c:v>
                </c:pt>
                <c:pt idx="2703">
                  <c:v>0.11632053049671914</c:v>
                </c:pt>
                <c:pt idx="2704">
                  <c:v>0.11619272680447422</c:v>
                </c:pt>
                <c:pt idx="2705">
                  <c:v>0.11602871206609323</c:v>
                </c:pt>
                <c:pt idx="2706">
                  <c:v>0.11589877831231091</c:v>
                </c:pt>
                <c:pt idx="2707">
                  <c:v>0.11579653535851495</c:v>
                </c:pt>
                <c:pt idx="2708">
                  <c:v>0.11568790222010676</c:v>
                </c:pt>
                <c:pt idx="2709">
                  <c:v>0.11561548012783464</c:v>
                </c:pt>
                <c:pt idx="2710">
                  <c:v>0.11558139914323601</c:v>
                </c:pt>
                <c:pt idx="2711">
                  <c:v>0.11563039055859656</c:v>
                </c:pt>
                <c:pt idx="2712">
                  <c:v>0.11566234148165778</c:v>
                </c:pt>
                <c:pt idx="2713">
                  <c:v>0.11559843963553532</c:v>
                </c:pt>
                <c:pt idx="2714">
                  <c:v>0.11562187031244689</c:v>
                </c:pt>
                <c:pt idx="2715">
                  <c:v>0.11566021142012035</c:v>
                </c:pt>
                <c:pt idx="2716">
                  <c:v>0.11565595129704555</c:v>
                </c:pt>
                <c:pt idx="2717">
                  <c:v>0.11563678074320879</c:v>
                </c:pt>
                <c:pt idx="2718">
                  <c:v>0.11556435865093667</c:v>
                </c:pt>
                <c:pt idx="2719">
                  <c:v>0.11542590465100466</c:v>
                </c:pt>
                <c:pt idx="2720">
                  <c:v>0.11531727151259648</c:v>
                </c:pt>
                <c:pt idx="2721">
                  <c:v>0.11522567886648762</c:v>
                </c:pt>
                <c:pt idx="2722">
                  <c:v>0.11516177702036516</c:v>
                </c:pt>
                <c:pt idx="2723">
                  <c:v>0.11508509480501819</c:v>
                </c:pt>
                <c:pt idx="2724">
                  <c:v>0.11505527394349437</c:v>
                </c:pt>
                <c:pt idx="2725">
                  <c:v>0.11505740400503178</c:v>
                </c:pt>
                <c:pt idx="2726">
                  <c:v>0.11512130585115425</c:v>
                </c:pt>
                <c:pt idx="2727">
                  <c:v>0.11508083468194337</c:v>
                </c:pt>
                <c:pt idx="2728">
                  <c:v>0.11503610338965765</c:v>
                </c:pt>
                <c:pt idx="2729">
                  <c:v>0.11499350215890934</c:v>
                </c:pt>
                <c:pt idx="2730">
                  <c:v>0.1149317303743243</c:v>
                </c:pt>
                <c:pt idx="2731">
                  <c:v>0.11489764938972563</c:v>
                </c:pt>
                <c:pt idx="2732">
                  <c:v>0.11487208865127665</c:v>
                </c:pt>
                <c:pt idx="2733">
                  <c:v>0.11482948742052836</c:v>
                </c:pt>
                <c:pt idx="2734">
                  <c:v>0.11486782852820183</c:v>
                </c:pt>
                <c:pt idx="2735">
                  <c:v>0.11479966655900453</c:v>
                </c:pt>
                <c:pt idx="2736">
                  <c:v>0.11470594385135827</c:v>
                </c:pt>
                <c:pt idx="2737">
                  <c:v>0.11466760274368479</c:v>
                </c:pt>
                <c:pt idx="2738">
                  <c:v>0.11459092052833782</c:v>
                </c:pt>
                <c:pt idx="2739">
                  <c:v>0.11455470948220176</c:v>
                </c:pt>
                <c:pt idx="2740">
                  <c:v>0.11458666040526298</c:v>
                </c:pt>
                <c:pt idx="2741">
                  <c:v>0.11463565182062352</c:v>
                </c:pt>
                <c:pt idx="2742">
                  <c:v>0.11463352175908613</c:v>
                </c:pt>
                <c:pt idx="2743">
                  <c:v>0.11461861132832422</c:v>
                </c:pt>
                <c:pt idx="2744">
                  <c:v>0.11455470948220176</c:v>
                </c:pt>
                <c:pt idx="2745">
                  <c:v>0.11443116591303167</c:v>
                </c:pt>
                <c:pt idx="2746">
                  <c:v>0.1142565008669636</c:v>
                </c:pt>
                <c:pt idx="2747">
                  <c:v>0.11404775483629689</c:v>
                </c:pt>
                <c:pt idx="2748">
                  <c:v>0.11387308979022882</c:v>
                </c:pt>
                <c:pt idx="2749">
                  <c:v>0.1138006676979567</c:v>
                </c:pt>
                <c:pt idx="2750">
                  <c:v>0.1137452860979839</c:v>
                </c:pt>
                <c:pt idx="2751">
                  <c:v>0.11368351431339886</c:v>
                </c:pt>
                <c:pt idx="2752">
                  <c:v>0.11365369345187504</c:v>
                </c:pt>
                <c:pt idx="2753">
                  <c:v>0.11364091308265054</c:v>
                </c:pt>
                <c:pt idx="2754">
                  <c:v>0.11359831185190222</c:v>
                </c:pt>
                <c:pt idx="2755">
                  <c:v>0.11354719037500428</c:v>
                </c:pt>
                <c:pt idx="2756">
                  <c:v>0.11353867012885462</c:v>
                </c:pt>
                <c:pt idx="2757">
                  <c:v>0.11355784068269134</c:v>
                </c:pt>
                <c:pt idx="2758">
                  <c:v>0.11353441000577977</c:v>
                </c:pt>
                <c:pt idx="2759">
                  <c:v>0.11345772779043282</c:v>
                </c:pt>
                <c:pt idx="2760">
                  <c:v>0.11340234619046001</c:v>
                </c:pt>
                <c:pt idx="2761">
                  <c:v>0.11338743575969812</c:v>
                </c:pt>
                <c:pt idx="2762">
                  <c:v>0.11334909465202463</c:v>
                </c:pt>
                <c:pt idx="2763">
                  <c:v>0.1132617621289906</c:v>
                </c:pt>
                <c:pt idx="2764">
                  <c:v>0.11314673880597016</c:v>
                </c:pt>
                <c:pt idx="2765">
                  <c:v>0.11299337437527625</c:v>
                </c:pt>
                <c:pt idx="2766">
                  <c:v>0.11286770074456871</c:v>
                </c:pt>
                <c:pt idx="2767">
                  <c:v>0.11270581606772517</c:v>
                </c:pt>
                <c:pt idx="2768">
                  <c:v>0.11244168843708566</c:v>
                </c:pt>
                <c:pt idx="2769">
                  <c:v>0.1121434798218475</c:v>
                </c:pt>
                <c:pt idx="2770">
                  <c:v>0.11187935219120798</c:v>
                </c:pt>
                <c:pt idx="2771">
                  <c:v>0.11160244419134399</c:v>
                </c:pt>
                <c:pt idx="2772">
                  <c:v>0.11129784539149358</c:v>
                </c:pt>
                <c:pt idx="2773">
                  <c:v>0.11098898646856832</c:v>
                </c:pt>
                <c:pt idx="2774">
                  <c:v>0.11071633859177915</c:v>
                </c:pt>
                <c:pt idx="2775">
                  <c:v>0.11053315329956141</c:v>
                </c:pt>
                <c:pt idx="2776">
                  <c:v>0.11032653733043213</c:v>
                </c:pt>
                <c:pt idx="2777">
                  <c:v>0.11010501093054094</c:v>
                </c:pt>
                <c:pt idx="2778">
                  <c:v>0.10991756551524837</c:v>
                </c:pt>
                <c:pt idx="2779">
                  <c:v>0.10967473849998301</c:v>
                </c:pt>
                <c:pt idx="2780">
                  <c:v>0.10962574708462244</c:v>
                </c:pt>
                <c:pt idx="2781">
                  <c:v>0.10956397530003742</c:v>
                </c:pt>
                <c:pt idx="2782">
                  <c:v>0.10941700105395576</c:v>
                </c:pt>
                <c:pt idx="2783">
                  <c:v>0.10922742557712578</c:v>
                </c:pt>
                <c:pt idx="2784">
                  <c:v>0.10904637034644546</c:v>
                </c:pt>
                <c:pt idx="2785">
                  <c:v>0.10899950899262233</c:v>
                </c:pt>
                <c:pt idx="2786">
                  <c:v>0.1089973789310849</c:v>
                </c:pt>
                <c:pt idx="2787">
                  <c:v>0.10895264763879918</c:v>
                </c:pt>
                <c:pt idx="2788">
                  <c:v>0.10883762431577874</c:v>
                </c:pt>
                <c:pt idx="2789">
                  <c:v>0.10875881203889437</c:v>
                </c:pt>
                <c:pt idx="2790">
                  <c:v>0.10872473105429573</c:v>
                </c:pt>
                <c:pt idx="2791">
                  <c:v>0.10862248810049979</c:v>
                </c:pt>
                <c:pt idx="2792">
                  <c:v>0.10841800219290791</c:v>
                </c:pt>
                <c:pt idx="2793">
                  <c:v>0.10816026474688063</c:v>
                </c:pt>
                <c:pt idx="2794">
                  <c:v>0.10788974693162888</c:v>
                </c:pt>
                <c:pt idx="2795">
                  <c:v>0.10780241440859484</c:v>
                </c:pt>
                <c:pt idx="2796">
                  <c:v>0.10771082176248599</c:v>
                </c:pt>
                <c:pt idx="2797">
                  <c:v>0.10762348923945193</c:v>
                </c:pt>
                <c:pt idx="2798">
                  <c:v>0.10750633585489409</c:v>
                </c:pt>
                <c:pt idx="2799">
                  <c:v>0.10727841927039065</c:v>
                </c:pt>
                <c:pt idx="2800">
                  <c:v>0.10701642170128856</c:v>
                </c:pt>
                <c:pt idx="2801">
                  <c:v>0.10688648794750621</c:v>
                </c:pt>
                <c:pt idx="2802">
                  <c:v>0.10689926831673072</c:v>
                </c:pt>
                <c:pt idx="2803">
                  <c:v>0.10694825973209125</c:v>
                </c:pt>
                <c:pt idx="2804">
                  <c:v>0.10680980573215927</c:v>
                </c:pt>
                <c:pt idx="2805">
                  <c:v>0.10663301062455377</c:v>
                </c:pt>
                <c:pt idx="2806">
                  <c:v>0.10649668668615918</c:v>
                </c:pt>
                <c:pt idx="2807">
                  <c:v>0.10650307687077143</c:v>
                </c:pt>
                <c:pt idx="2808">
                  <c:v>0.10653502779383266</c:v>
                </c:pt>
                <c:pt idx="2809">
                  <c:v>0.10656484865535648</c:v>
                </c:pt>
                <c:pt idx="2810">
                  <c:v>0.10650520693230886</c:v>
                </c:pt>
                <c:pt idx="2811">
                  <c:v>0.10640296397851293</c:v>
                </c:pt>
                <c:pt idx="2812">
                  <c:v>0.10640935416312515</c:v>
                </c:pt>
                <c:pt idx="2813">
                  <c:v>0.10652650754768302</c:v>
                </c:pt>
                <c:pt idx="2814">
                  <c:v>0.10679489530139735</c:v>
                </c:pt>
                <c:pt idx="2815">
                  <c:v>0.10705689287049946</c:v>
                </c:pt>
                <c:pt idx="2816">
                  <c:v>0.10711014440893482</c:v>
                </c:pt>
                <c:pt idx="2817">
                  <c:v>0.10695891003977834</c:v>
                </c:pt>
                <c:pt idx="2818">
                  <c:v>0.10675016400911164</c:v>
                </c:pt>
                <c:pt idx="2819">
                  <c:v>0.10666496154761501</c:v>
                </c:pt>
                <c:pt idx="2820">
                  <c:v>0.1067033026552885</c:v>
                </c:pt>
                <c:pt idx="2821">
                  <c:v>0.10682258610138376</c:v>
                </c:pt>
                <c:pt idx="2822">
                  <c:v>0.10687796770135655</c:v>
                </c:pt>
                <c:pt idx="2823">
                  <c:v>0.10681619591677149</c:v>
                </c:pt>
                <c:pt idx="2824">
                  <c:v>0.10675868425526129</c:v>
                </c:pt>
                <c:pt idx="2825">
                  <c:v>0.10671821308605041</c:v>
                </c:pt>
                <c:pt idx="2826">
                  <c:v>0.10660744988610479</c:v>
                </c:pt>
                <c:pt idx="2827">
                  <c:v>0.1065541983476694</c:v>
                </c:pt>
                <c:pt idx="2828">
                  <c:v>0.10659892963995514</c:v>
                </c:pt>
                <c:pt idx="2829">
                  <c:v>0.10660105970149254</c:v>
                </c:pt>
                <c:pt idx="2830">
                  <c:v>0.10667987197837692</c:v>
                </c:pt>
                <c:pt idx="2831">
                  <c:v>0.10675655419372387</c:v>
                </c:pt>
                <c:pt idx="2832">
                  <c:v>0.10672886339373748</c:v>
                </c:pt>
                <c:pt idx="2833">
                  <c:v>0.10671395296297556</c:v>
                </c:pt>
                <c:pt idx="2834">
                  <c:v>0.10663088056301637</c:v>
                </c:pt>
                <c:pt idx="2835">
                  <c:v>0.10661384007071704</c:v>
                </c:pt>
                <c:pt idx="2836">
                  <c:v>0.10662449037840413</c:v>
                </c:pt>
                <c:pt idx="2837">
                  <c:v>0.10653502779383267</c:v>
                </c:pt>
                <c:pt idx="2838">
                  <c:v>0.10645408545541088</c:v>
                </c:pt>
                <c:pt idx="2839">
                  <c:v>0.10640935416312515</c:v>
                </c:pt>
                <c:pt idx="2840">
                  <c:v>0.10636675293237684</c:v>
                </c:pt>
                <c:pt idx="2841">
                  <c:v>0.10639231367082586</c:v>
                </c:pt>
                <c:pt idx="2842">
                  <c:v>0.10640509404005033</c:v>
                </c:pt>
                <c:pt idx="2843">
                  <c:v>0.10640935416312515</c:v>
                </c:pt>
                <c:pt idx="2844">
                  <c:v>0.10636888299391427</c:v>
                </c:pt>
                <c:pt idx="2845">
                  <c:v>0.10642639465542449</c:v>
                </c:pt>
                <c:pt idx="2846">
                  <c:v>0.10656271859381905</c:v>
                </c:pt>
                <c:pt idx="2847">
                  <c:v>0.10659253945534289</c:v>
                </c:pt>
                <c:pt idx="2848">
                  <c:v>0.10651798730153333</c:v>
                </c:pt>
                <c:pt idx="2849">
                  <c:v>0.10641148422466258</c:v>
                </c:pt>
                <c:pt idx="2850">
                  <c:v>0.10633906213239044</c:v>
                </c:pt>
                <c:pt idx="2851">
                  <c:v>0.10634971244007754</c:v>
                </c:pt>
                <c:pt idx="2852">
                  <c:v>0.10631137133240405</c:v>
                </c:pt>
                <c:pt idx="2853">
                  <c:v>0.10620060813245844</c:v>
                </c:pt>
                <c:pt idx="2854">
                  <c:v>0.10606854431713868</c:v>
                </c:pt>
                <c:pt idx="2855">
                  <c:v>0.1060003823479414</c:v>
                </c:pt>
                <c:pt idx="2856">
                  <c:v>0.10598121179410466</c:v>
                </c:pt>
                <c:pt idx="2857">
                  <c:v>0.10592370013259446</c:v>
                </c:pt>
                <c:pt idx="2858">
                  <c:v>0.10585979828647198</c:v>
                </c:pt>
                <c:pt idx="2859">
                  <c:v>0.10576394551728828</c:v>
                </c:pt>
                <c:pt idx="2860">
                  <c:v>0.10570004367116584</c:v>
                </c:pt>
                <c:pt idx="2861">
                  <c:v>0.10561910133274405</c:v>
                </c:pt>
                <c:pt idx="2862">
                  <c:v>0.10552324856356035</c:v>
                </c:pt>
                <c:pt idx="2863">
                  <c:v>0.10549342770203653</c:v>
                </c:pt>
                <c:pt idx="2864">
                  <c:v>0.10549342770203653</c:v>
                </c:pt>
                <c:pt idx="2865">
                  <c:v>0.10548490745588686</c:v>
                </c:pt>
                <c:pt idx="2866">
                  <c:v>0.10552324856356035</c:v>
                </c:pt>
                <c:pt idx="2867">
                  <c:v>0.10554028905585969</c:v>
                </c:pt>
                <c:pt idx="2868">
                  <c:v>0.1056297516404311</c:v>
                </c:pt>
                <c:pt idx="2869">
                  <c:v>0.10560419090198213</c:v>
                </c:pt>
                <c:pt idx="2870">
                  <c:v>0.10552111850202292</c:v>
                </c:pt>
                <c:pt idx="2871">
                  <c:v>0.10547425714819979</c:v>
                </c:pt>
                <c:pt idx="2872">
                  <c:v>0.1053656240097916</c:v>
                </c:pt>
                <c:pt idx="2873">
                  <c:v>0.10530811234828139</c:v>
                </c:pt>
                <c:pt idx="2874">
                  <c:v>0.10532728290211811</c:v>
                </c:pt>
                <c:pt idx="2875">
                  <c:v>0.10525912093292085</c:v>
                </c:pt>
                <c:pt idx="2876">
                  <c:v>0.10523569025600926</c:v>
                </c:pt>
                <c:pt idx="2877">
                  <c:v>0.10524634056369633</c:v>
                </c:pt>
                <c:pt idx="2878">
                  <c:v>0.10523782031754667</c:v>
                </c:pt>
                <c:pt idx="2879">
                  <c:v>0.10517178840988679</c:v>
                </c:pt>
                <c:pt idx="2880">
                  <c:v>0.10508445588685277</c:v>
                </c:pt>
                <c:pt idx="2881">
                  <c:v>0.10501629391765546</c:v>
                </c:pt>
                <c:pt idx="2882">
                  <c:v>0.10501629391765546</c:v>
                </c:pt>
                <c:pt idx="2883">
                  <c:v>0.10500138348689356</c:v>
                </c:pt>
                <c:pt idx="2884">
                  <c:v>0.1050482448407167</c:v>
                </c:pt>
                <c:pt idx="2885">
                  <c:v>0.10507593564070311</c:v>
                </c:pt>
                <c:pt idx="2886">
                  <c:v>0.10501416385611807</c:v>
                </c:pt>
                <c:pt idx="2887">
                  <c:v>0.10499712336381874</c:v>
                </c:pt>
                <c:pt idx="2888">
                  <c:v>0.10508019576377793</c:v>
                </c:pt>
                <c:pt idx="2889">
                  <c:v>0.10518243871757391</c:v>
                </c:pt>
                <c:pt idx="2890">
                  <c:v>0.10519308902526095</c:v>
                </c:pt>
                <c:pt idx="2891">
                  <c:v>0.10524421050215893</c:v>
                </c:pt>
                <c:pt idx="2892">
                  <c:v>0.10537627431747867</c:v>
                </c:pt>
                <c:pt idx="2893">
                  <c:v>0.10546786696358754</c:v>
                </c:pt>
                <c:pt idx="2894">
                  <c:v>0.1055722399789209</c:v>
                </c:pt>
                <c:pt idx="2895">
                  <c:v>0.10572134428653999</c:v>
                </c:pt>
                <c:pt idx="2896">
                  <c:v>0.10579163631727469</c:v>
                </c:pt>
                <c:pt idx="2897">
                  <c:v>0.10579802650188694</c:v>
                </c:pt>
                <c:pt idx="2898">
                  <c:v>0.10580867680957402</c:v>
                </c:pt>
                <c:pt idx="2899">
                  <c:v>0.10587896884030872</c:v>
                </c:pt>
                <c:pt idx="2900">
                  <c:v>0.10602168296331556</c:v>
                </c:pt>
                <c:pt idx="2901">
                  <c:v>0.10607280444021353</c:v>
                </c:pt>
                <c:pt idx="2902">
                  <c:v>0.10607493450175094</c:v>
                </c:pt>
                <c:pt idx="2903">
                  <c:v>0.10605576394791419</c:v>
                </c:pt>
                <c:pt idx="2904">
                  <c:v>0.10597482160949243</c:v>
                </c:pt>
                <c:pt idx="2905">
                  <c:v>0.10599186210179173</c:v>
                </c:pt>
                <c:pt idx="2906">
                  <c:v>0.10597908173256725</c:v>
                </c:pt>
                <c:pt idx="2907">
                  <c:v>0.10590878970183254</c:v>
                </c:pt>
                <c:pt idx="2908">
                  <c:v>0.10589174920953322</c:v>
                </c:pt>
                <c:pt idx="2909">
                  <c:v>0.10592370013259442</c:v>
                </c:pt>
                <c:pt idx="2910">
                  <c:v>0.10596417130180534</c:v>
                </c:pt>
                <c:pt idx="2911">
                  <c:v>0.1059854719171795</c:v>
                </c:pt>
                <c:pt idx="2912">
                  <c:v>0.10599612222486658</c:v>
                </c:pt>
                <c:pt idx="2913">
                  <c:v>0.10601103265562846</c:v>
                </c:pt>
                <c:pt idx="2914">
                  <c:v>0.10603659339407746</c:v>
                </c:pt>
                <c:pt idx="2915">
                  <c:v>0.10604085351715228</c:v>
                </c:pt>
                <c:pt idx="2916">
                  <c:v>0.10600890259409106</c:v>
                </c:pt>
                <c:pt idx="2917">
                  <c:v>0.10589387927107063</c:v>
                </c:pt>
                <c:pt idx="2918">
                  <c:v>0.10576820564036311</c:v>
                </c:pt>
                <c:pt idx="2919">
                  <c:v>0.10567874305579165</c:v>
                </c:pt>
                <c:pt idx="2920">
                  <c:v>0.1056297516404311</c:v>
                </c:pt>
                <c:pt idx="2921">
                  <c:v>0.10560632096351956</c:v>
                </c:pt>
                <c:pt idx="2922">
                  <c:v>0.10555732954815898</c:v>
                </c:pt>
                <c:pt idx="2923">
                  <c:v>0.10537840437901609</c:v>
                </c:pt>
                <c:pt idx="2924">
                  <c:v>0.1052399503790841</c:v>
                </c:pt>
                <c:pt idx="2925">
                  <c:v>0.10515474791758748</c:v>
                </c:pt>
                <c:pt idx="2926">
                  <c:v>0.10507167551762825</c:v>
                </c:pt>
                <c:pt idx="2927">
                  <c:v>0.10499499330228131</c:v>
                </c:pt>
                <c:pt idx="2928">
                  <c:v>0.10483949881005</c:v>
                </c:pt>
                <c:pt idx="2929">
                  <c:v>0.10469891474858058</c:v>
                </c:pt>
                <c:pt idx="2930">
                  <c:v>0.10464140308707036</c:v>
                </c:pt>
                <c:pt idx="2931">
                  <c:v>0.10459667179478463</c:v>
                </c:pt>
                <c:pt idx="2932">
                  <c:v>0.10460093191785946</c:v>
                </c:pt>
                <c:pt idx="2933">
                  <c:v>0.10461158222554653</c:v>
                </c:pt>
                <c:pt idx="2934">
                  <c:v>0.10465418345629485</c:v>
                </c:pt>
                <c:pt idx="2935">
                  <c:v>0.10471382517934247</c:v>
                </c:pt>
                <c:pt idx="2936">
                  <c:v>0.10479902764083909</c:v>
                </c:pt>
                <c:pt idx="2937">
                  <c:v>0.10479263745622684</c:v>
                </c:pt>
                <c:pt idx="2938">
                  <c:v>0.10469039450243091</c:v>
                </c:pt>
                <c:pt idx="2939">
                  <c:v>0.10456898099479822</c:v>
                </c:pt>
                <c:pt idx="2940">
                  <c:v>0.10444756748716555</c:v>
                </c:pt>
                <c:pt idx="2941">
                  <c:v>0.10433680428721995</c:v>
                </c:pt>
                <c:pt idx="2942">
                  <c:v>0.10428142268724715</c:v>
                </c:pt>
                <c:pt idx="2943">
                  <c:v>0.10422817114881176</c:v>
                </c:pt>
                <c:pt idx="2944">
                  <c:v>0.10416213924115188</c:v>
                </c:pt>
                <c:pt idx="2945">
                  <c:v>0.10401942511814505</c:v>
                </c:pt>
                <c:pt idx="2946">
                  <c:v>0.10377446804134227</c:v>
                </c:pt>
                <c:pt idx="2947">
                  <c:v>0.10354442139530141</c:v>
                </c:pt>
                <c:pt idx="2948">
                  <c:v>0.10332928518002246</c:v>
                </c:pt>
                <c:pt idx="2949">
                  <c:v>0.10321852198007685</c:v>
                </c:pt>
                <c:pt idx="2950">
                  <c:v>0.10310562871859384</c:v>
                </c:pt>
                <c:pt idx="2951">
                  <c:v>0.10296930478019924</c:v>
                </c:pt>
                <c:pt idx="2952">
                  <c:v>0.10281168022643049</c:v>
                </c:pt>
                <c:pt idx="2953">
                  <c:v>0.10258376364192706</c:v>
                </c:pt>
                <c:pt idx="2954">
                  <c:v>0.10254542253425356</c:v>
                </c:pt>
                <c:pt idx="2955">
                  <c:v>0.10243678939584538</c:v>
                </c:pt>
                <c:pt idx="2956">
                  <c:v>0.10222804336517868</c:v>
                </c:pt>
                <c:pt idx="2957">
                  <c:v>0.10210023967293375</c:v>
                </c:pt>
                <c:pt idx="2958">
                  <c:v>0.10196604579607657</c:v>
                </c:pt>
                <c:pt idx="2959">
                  <c:v>0.1018872335191922</c:v>
                </c:pt>
                <c:pt idx="2960">
                  <c:v>0.10183824210383165</c:v>
                </c:pt>
                <c:pt idx="2961">
                  <c:v>0.10176368995002211</c:v>
                </c:pt>
                <c:pt idx="2962">
                  <c:v>0.10165931693468876</c:v>
                </c:pt>
                <c:pt idx="2963">
                  <c:v>0.10161032551932821</c:v>
                </c:pt>
                <c:pt idx="2964">
                  <c:v>0.10160819545779079</c:v>
                </c:pt>
                <c:pt idx="2965">
                  <c:v>0.10165718687315135</c:v>
                </c:pt>
                <c:pt idx="2966">
                  <c:v>0.10166357705776358</c:v>
                </c:pt>
                <c:pt idx="2967">
                  <c:v>0.10162949607316495</c:v>
                </c:pt>
                <c:pt idx="2968">
                  <c:v>0.10155707398089282</c:v>
                </c:pt>
                <c:pt idx="2969">
                  <c:v>0.10141648991942338</c:v>
                </c:pt>
                <c:pt idx="2970">
                  <c:v>0.10130359665794038</c:v>
                </c:pt>
                <c:pt idx="2971">
                  <c:v>0.10120135370414443</c:v>
                </c:pt>
                <c:pt idx="2972">
                  <c:v>0.10107781013497434</c:v>
                </c:pt>
                <c:pt idx="2973">
                  <c:v>0.10095426656580427</c:v>
                </c:pt>
                <c:pt idx="2974">
                  <c:v>0.10084563342739608</c:v>
                </c:pt>
                <c:pt idx="2975">
                  <c:v>0.1007519107197498</c:v>
                </c:pt>
                <c:pt idx="2976">
                  <c:v>0.10069226899670215</c:v>
                </c:pt>
                <c:pt idx="2977">
                  <c:v>0.10053890456600825</c:v>
                </c:pt>
                <c:pt idx="2978">
                  <c:v>0.10037701988916467</c:v>
                </c:pt>
                <c:pt idx="2979">
                  <c:v>0.10022365545847074</c:v>
                </c:pt>
                <c:pt idx="2980">
                  <c:v>0.1000937217046884</c:v>
                </c:pt>
                <c:pt idx="2981">
                  <c:v>0.10006816096623943</c:v>
                </c:pt>
                <c:pt idx="2982">
                  <c:v>0.10005751065855234</c:v>
                </c:pt>
                <c:pt idx="2983">
                  <c:v>0.10007881127392651</c:v>
                </c:pt>
                <c:pt idx="2984">
                  <c:v>0.10012780268928707</c:v>
                </c:pt>
                <c:pt idx="2985">
                  <c:v>0.10017466404311021</c:v>
                </c:pt>
                <c:pt idx="2986">
                  <c:v>0.10020661496617142</c:v>
                </c:pt>
                <c:pt idx="2987">
                  <c:v>0.10019170453540951</c:v>
                </c:pt>
                <c:pt idx="2988">
                  <c:v>0.10017040392003537</c:v>
                </c:pt>
                <c:pt idx="2989">
                  <c:v>0.10014910330466123</c:v>
                </c:pt>
                <c:pt idx="2990">
                  <c:v>0.10012567262774966</c:v>
                </c:pt>
                <c:pt idx="2991">
                  <c:v>0.10005325053547752</c:v>
                </c:pt>
                <c:pt idx="2992">
                  <c:v>0.10011076219698774</c:v>
                </c:pt>
                <c:pt idx="2993">
                  <c:v>0.1001022419508381</c:v>
                </c:pt>
                <c:pt idx="2994">
                  <c:v>9.9999998997042122E-2</c:v>
                </c:pt>
                <c:pt idx="2995">
                  <c:v>9.9870065243259781E-2</c:v>
                </c:pt>
                <c:pt idx="2996">
                  <c:v>9.9801903274062492E-2</c:v>
                </c:pt>
                <c:pt idx="2997">
                  <c:v>9.9748651735627109E-2</c:v>
                </c:pt>
                <c:pt idx="2998">
                  <c:v>9.9633628412606687E-2</c:v>
                </c:pt>
                <c:pt idx="2999">
                  <c:v>9.9522865212661085E-2</c:v>
                </c:pt>
                <c:pt idx="3000">
                  <c:v>9.9469613674225688E-2</c:v>
                </c:pt>
                <c:pt idx="3001">
                  <c:v>9.9444052935776725E-2</c:v>
                </c:pt>
                <c:pt idx="3002">
                  <c:v>9.9401451705028399E-2</c:v>
                </c:pt>
                <c:pt idx="3003">
                  <c:v>9.9311989120456967E-2</c:v>
                </c:pt>
                <c:pt idx="3004">
                  <c:v>9.9303468874307285E-2</c:v>
                </c:pt>
                <c:pt idx="3005">
                  <c:v>9.9322639428144038E-2</c:v>
                </c:pt>
                <c:pt idx="3006">
                  <c:v>9.9267257828171238E-2</c:v>
                </c:pt>
                <c:pt idx="3007">
                  <c:v>9.916927499745011E-2</c:v>
                </c:pt>
                <c:pt idx="3008">
                  <c:v>9.9113893397477323E-2</c:v>
                </c:pt>
                <c:pt idx="3009">
                  <c:v>9.9013780505218779E-2</c:v>
                </c:pt>
                <c:pt idx="3010">
                  <c:v>9.8894497059123537E-2</c:v>
                </c:pt>
                <c:pt idx="3011">
                  <c:v>9.8756043059191528E-2</c:v>
                </c:pt>
                <c:pt idx="3012">
                  <c:v>9.8617589059259519E-2</c:v>
                </c:pt>
                <c:pt idx="3013">
                  <c:v>9.852386635161324E-2</c:v>
                </c:pt>
                <c:pt idx="3014">
                  <c:v>9.8387542413218634E-2</c:v>
                </c:pt>
                <c:pt idx="3015">
                  <c:v>9.8244828290211819E-2</c:v>
                </c:pt>
                <c:pt idx="3016">
                  <c:v>9.8225657736375094E-2</c:v>
                </c:pt>
                <c:pt idx="3017">
                  <c:v>9.8232047920987317E-2</c:v>
                </c:pt>
                <c:pt idx="3018">
                  <c:v>9.8215007428688023E-2</c:v>
                </c:pt>
                <c:pt idx="3019">
                  <c:v>9.8251218474824084E-2</c:v>
                </c:pt>
                <c:pt idx="3020">
                  <c:v>9.8268258967123392E-2</c:v>
                </c:pt>
                <c:pt idx="3021">
                  <c:v>9.8261868782511141E-2</c:v>
                </c:pt>
                <c:pt idx="3022">
                  <c:v>9.8246958351749236E-2</c:v>
                </c:pt>
                <c:pt idx="3023">
                  <c:v>9.8197966936388686E-2</c:v>
                </c:pt>
                <c:pt idx="3024">
                  <c:v>9.8187316628701601E-2</c:v>
                </c:pt>
                <c:pt idx="3025">
                  <c:v>9.8236308044062165E-2</c:v>
                </c:pt>
                <c:pt idx="3026">
                  <c:v>9.8383282290143814E-2</c:v>
                </c:pt>
                <c:pt idx="3027">
                  <c:v>9.8773083551490851E-2</c:v>
                </c:pt>
                <c:pt idx="3028">
                  <c:v>9.9199095858973921E-2</c:v>
                </c:pt>
                <c:pt idx="3029">
                  <c:v>9.9495174412674678E-2</c:v>
                </c:pt>
                <c:pt idx="3030">
                  <c:v>9.9659189151055677E-2</c:v>
                </c:pt>
                <c:pt idx="3032">
                  <c:v>9.9808293458674743E-2</c:v>
                </c:pt>
                <c:pt idx="3033">
                  <c:v>9.9835984258661151E-2</c:v>
                </c:pt>
                <c:pt idx="3034">
                  <c:v>0.10017892416618504</c:v>
                </c:pt>
                <c:pt idx="3035">
                  <c:v>0.10054955487369531</c:v>
                </c:pt>
                <c:pt idx="3036">
                  <c:v>0.10082007268894708</c:v>
                </c:pt>
                <c:pt idx="3037">
                  <c:v>0.10098621748886548</c:v>
                </c:pt>
                <c:pt idx="3038">
                  <c:v>0.10102455859653896</c:v>
                </c:pt>
                <c:pt idx="3039">
                  <c:v>0.10105650951960019</c:v>
                </c:pt>
                <c:pt idx="3040">
                  <c:v>0.10115236228878388</c:v>
                </c:pt>
                <c:pt idx="3041">
                  <c:v>0.10117579296569545</c:v>
                </c:pt>
                <c:pt idx="3042">
                  <c:v>0.10111189111957297</c:v>
                </c:pt>
                <c:pt idx="3043">
                  <c:v>0.10098621748886547</c:v>
                </c:pt>
                <c:pt idx="3044">
                  <c:v>0.10091379539659336</c:v>
                </c:pt>
                <c:pt idx="3045">
                  <c:v>0.10102242853500155</c:v>
                </c:pt>
                <c:pt idx="3046">
                  <c:v>0.10105650951960019</c:v>
                </c:pt>
                <c:pt idx="3047">
                  <c:v>0.10106289970421244</c:v>
                </c:pt>
                <c:pt idx="3048">
                  <c:v>0.10105011933498793</c:v>
                </c:pt>
                <c:pt idx="3049">
                  <c:v>0.1009350960119675</c:v>
                </c:pt>
                <c:pt idx="3050">
                  <c:v>0.10078812176588586</c:v>
                </c:pt>
                <c:pt idx="3051">
                  <c:v>0.1007412604120627</c:v>
                </c:pt>
                <c:pt idx="3052">
                  <c:v>0.10071356961207631</c:v>
                </c:pt>
                <c:pt idx="3053">
                  <c:v>0.10071995979668856</c:v>
                </c:pt>
                <c:pt idx="3054">
                  <c:v>0.1007689512120491</c:v>
                </c:pt>
                <c:pt idx="3055">
                  <c:v>0.10086480398123281</c:v>
                </c:pt>
                <c:pt idx="3056">
                  <c:v>0.10103094878115121</c:v>
                </c:pt>
                <c:pt idx="3057">
                  <c:v>0.10114171198109682</c:v>
                </c:pt>
                <c:pt idx="3058">
                  <c:v>0.10122052425798118</c:v>
                </c:pt>
                <c:pt idx="3059">
                  <c:v>0.10126099542719208</c:v>
                </c:pt>
                <c:pt idx="3060">
                  <c:v>0.10128655616564107</c:v>
                </c:pt>
                <c:pt idx="3061">
                  <c:v>0.10133980770407644</c:v>
                </c:pt>
                <c:pt idx="3062">
                  <c:v>0.10137601875021249</c:v>
                </c:pt>
                <c:pt idx="3063">
                  <c:v>0.10131424696562744</c:v>
                </c:pt>
                <c:pt idx="3064">
                  <c:v>0.10129933653486554</c:v>
                </c:pt>
                <c:pt idx="3065">
                  <c:v>0.10130146659640296</c:v>
                </c:pt>
                <c:pt idx="3066">
                  <c:v>0.10132702733485195</c:v>
                </c:pt>
                <c:pt idx="3067">
                  <c:v>0.10132915739638934</c:v>
                </c:pt>
                <c:pt idx="3068">
                  <c:v>0.10120348376568186</c:v>
                </c:pt>
                <c:pt idx="3069">
                  <c:v>0.10103307884268864</c:v>
                </c:pt>
                <c:pt idx="3070">
                  <c:v>0.10099047761194033</c:v>
                </c:pt>
                <c:pt idx="3071">
                  <c:v>0.10098621748886547</c:v>
                </c:pt>
                <c:pt idx="3072">
                  <c:v>0.10102242853500155</c:v>
                </c:pt>
                <c:pt idx="3073">
                  <c:v>0.10100538804270222</c:v>
                </c:pt>
                <c:pt idx="3074">
                  <c:v>0.10099260767347772</c:v>
                </c:pt>
                <c:pt idx="3075">
                  <c:v>0.10129933653486554</c:v>
                </c:pt>
                <c:pt idx="3076">
                  <c:v>0.10192344456532826</c:v>
                </c:pt>
                <c:pt idx="3077">
                  <c:v>0.10268600659572301</c:v>
                </c:pt>
                <c:pt idx="3078">
                  <c:v>0.10338892690307007</c:v>
                </c:pt>
                <c:pt idx="3079">
                  <c:v>0.10408971714887975</c:v>
                </c:pt>
                <c:pt idx="3080">
                  <c:v>0.10475216628701596</c:v>
                </c:pt>
                <c:pt idx="3081">
                  <c:v>0.10481180801006358</c:v>
                </c:pt>
                <c:pt idx="3082">
                  <c:v>0.10470317487165541</c:v>
                </c:pt>
                <c:pt idx="3083">
                  <c:v>0.10445821779485261</c:v>
                </c:pt>
                <c:pt idx="3084">
                  <c:v>0.10428994293339681</c:v>
                </c:pt>
                <c:pt idx="3085">
                  <c:v>0.10413231837962805</c:v>
                </c:pt>
                <c:pt idx="3086">
                  <c:v>0.10389588154897494</c:v>
                </c:pt>
                <c:pt idx="3087">
                  <c:v>0.10359554287219939</c:v>
                </c:pt>
                <c:pt idx="3088">
                  <c:v>0.10319296124162787</c:v>
                </c:pt>
                <c:pt idx="3089">
                  <c:v>0.10277333911875702</c:v>
                </c:pt>
                <c:pt idx="3090">
                  <c:v>0.10238353785740997</c:v>
                </c:pt>
                <c:pt idx="3091">
                  <c:v>0.1019575255499269</c:v>
                </c:pt>
                <c:pt idx="3092">
                  <c:v>0.10150169238091999</c:v>
                </c:pt>
                <c:pt idx="3093">
                  <c:v>0.10106502976574984</c:v>
                </c:pt>
                <c:pt idx="3094">
                  <c:v>0.10065392788902866</c:v>
                </c:pt>
                <c:pt idx="3095">
                  <c:v>0.10031524810457963</c:v>
                </c:pt>
                <c:pt idx="3096">
                  <c:v>0.1000085192431918</c:v>
                </c:pt>
                <c:pt idx="3097">
                  <c:v>9.9674099581817582E-2</c:v>
                </c:pt>
                <c:pt idx="3098">
                  <c:v>9.9356720412742683E-2</c:v>
                </c:pt>
                <c:pt idx="3099">
                  <c:v>9.901591056675621E-2</c:v>
                </c:pt>
                <c:pt idx="3100">
                  <c:v>9.8683620966919419E-2</c:v>
                </c:pt>
                <c:pt idx="3101">
                  <c:v>9.840458290551797E-2</c:v>
                </c:pt>
                <c:pt idx="3102">
                  <c:v>9.815110558256554E-2</c:v>
                </c:pt>
                <c:pt idx="3103">
                  <c:v>9.786141721347702E-2</c:v>
                </c:pt>
                <c:pt idx="3104">
                  <c:v>9.7558948475164053E-2</c:v>
                </c:pt>
                <c:pt idx="3105">
                  <c:v>9.7299080967599372E-2</c:v>
                </c:pt>
                <c:pt idx="3106">
                  <c:v>9.7060514075408846E-2</c:v>
                </c:pt>
                <c:pt idx="3107">
                  <c:v>9.6824077244755724E-2</c:v>
                </c:pt>
                <c:pt idx="3108">
                  <c:v>9.6608941029476786E-2</c:v>
                </c:pt>
                <c:pt idx="3109">
                  <c:v>9.6317122598850849E-2</c:v>
                </c:pt>
                <c:pt idx="3110">
                  <c:v>9.6004003552850797E-2</c:v>
                </c:pt>
                <c:pt idx="3111">
                  <c:v>9.5773956906809912E-2</c:v>
                </c:pt>
                <c:pt idx="3112">
                  <c:v>9.5609942168428941E-2</c:v>
                </c:pt>
                <c:pt idx="3113">
                  <c:v>9.5465097983884681E-2</c:v>
                </c:pt>
                <c:pt idx="3114">
                  <c:v>9.5277652568592136E-2</c:v>
                </c:pt>
                <c:pt idx="3115">
                  <c:v>9.5073166661000241E-2</c:v>
                </c:pt>
                <c:pt idx="3116">
                  <c:v>9.4866550691870957E-2</c:v>
                </c:pt>
                <c:pt idx="3117">
                  <c:v>9.4664194845816493E-2</c:v>
                </c:pt>
                <c:pt idx="3118">
                  <c:v>9.4395807092102144E-2</c:v>
                </c:pt>
                <c:pt idx="3119">
                  <c:v>9.4116769030700723E-2</c:v>
                </c:pt>
                <c:pt idx="3120">
                  <c:v>9.3880332200047586E-2</c:v>
                </c:pt>
                <c:pt idx="3121">
                  <c:v>9.3748268384727856E-2</c:v>
                </c:pt>
                <c:pt idx="3122">
                  <c:v>9.3673716230918316E-2</c:v>
                </c:pt>
                <c:pt idx="3123">
                  <c:v>9.3648155492469326E-2</c:v>
                </c:pt>
                <c:pt idx="3124">
                  <c:v>9.3611944446333265E-2</c:v>
                </c:pt>
                <c:pt idx="3125">
                  <c:v>9.3539522354061141E-2</c:v>
                </c:pt>
                <c:pt idx="3126">
                  <c:v>9.3437279400265208E-2</c:v>
                </c:pt>
                <c:pt idx="3127">
                  <c:v>9.3345686754156318E-2</c:v>
                </c:pt>
                <c:pt idx="3128">
                  <c:v>9.3243443800360398E-2</c:v>
                </c:pt>
                <c:pt idx="3129">
                  <c:v>9.3147591031176688E-2</c:v>
                </c:pt>
                <c:pt idx="3130">
                  <c:v>9.3024047462006598E-2</c:v>
                </c:pt>
                <c:pt idx="3131">
                  <c:v>9.2881333338999783E-2</c:v>
                </c:pt>
                <c:pt idx="3132">
                  <c:v>9.2745009400605191E-2</c:v>
                </c:pt>
                <c:pt idx="3133">
                  <c:v>9.2610815523748016E-2</c:v>
                </c:pt>
                <c:pt idx="3134">
                  <c:v>9.2451060908441851E-2</c:v>
                </c:pt>
                <c:pt idx="3135">
                  <c:v>9.2274265800836378E-2</c:v>
                </c:pt>
                <c:pt idx="3136">
                  <c:v>9.2084690324006402E-2</c:v>
                </c:pt>
                <c:pt idx="3137">
                  <c:v>9.1897244908713843E-2</c:v>
                </c:pt>
                <c:pt idx="3138">
                  <c:v>9.1771571278006323E-2</c:v>
                </c:pt>
                <c:pt idx="3139">
                  <c:v>9.1692759001121948E-2</c:v>
                </c:pt>
                <c:pt idx="3140">
                  <c:v>9.1611816662700185E-2</c:v>
                </c:pt>
                <c:pt idx="3141">
                  <c:v>9.150105346275457E-2</c:v>
                </c:pt>
                <c:pt idx="3142">
                  <c:v>9.140733075510829E-2</c:v>
                </c:pt>
                <c:pt idx="3143">
                  <c:v>9.1288047309013021E-2</c:v>
                </c:pt>
                <c:pt idx="3144">
                  <c:v>9.1168763862917765E-2</c:v>
                </c:pt>
                <c:pt idx="3145">
                  <c:v>9.106013072450958E-2</c:v>
                </c:pt>
                <c:pt idx="3146">
                  <c:v>9.096001783225105E-2</c:v>
                </c:pt>
                <c:pt idx="3147">
                  <c:v>9.0879075493829273E-2</c:v>
                </c:pt>
                <c:pt idx="3148">
                  <c:v>9.0778962601570756E-2</c:v>
                </c:pt>
                <c:pt idx="3149">
                  <c:v>9.0670329463162558E-2</c:v>
                </c:pt>
                <c:pt idx="3150">
                  <c:v>9.0559566263216956E-2</c:v>
                </c:pt>
                <c:pt idx="3151">
                  <c:v>9.0425372386359781E-2</c:v>
                </c:pt>
                <c:pt idx="3152">
                  <c:v>9.0276268078740687E-2</c:v>
                </c:pt>
                <c:pt idx="3153">
                  <c:v>9.0174025124944768E-2</c:v>
                </c:pt>
                <c:pt idx="3154">
                  <c:v>9.0095212848060408E-2</c:v>
                </c:pt>
                <c:pt idx="3155">
                  <c:v>8.9997230017339266E-2</c:v>
                </c:pt>
                <c:pt idx="3156">
                  <c:v>8.9869426325094356E-2</c:v>
                </c:pt>
                <c:pt idx="3157">
                  <c:v>8.9762923248223575E-2</c:v>
                </c:pt>
                <c:pt idx="3158">
                  <c:v>8.9645769863665736E-2</c:v>
                </c:pt>
                <c:pt idx="3159">
                  <c:v>8.9454064325298344E-2</c:v>
                </c:pt>
                <c:pt idx="3160">
                  <c:v>8.9266618910005785E-2</c:v>
                </c:pt>
                <c:pt idx="3161">
                  <c:v>8.91026041716248E-2</c:v>
                </c:pt>
                <c:pt idx="3162">
                  <c:v>8.8906638510182601E-2</c:v>
                </c:pt>
                <c:pt idx="3163">
                  <c:v>8.873623358718935E-2</c:v>
                </c:pt>
                <c:pt idx="3164">
                  <c:v>8.868085198721655E-2</c:v>
                </c:pt>
                <c:pt idx="3165">
                  <c:v>8.8691502294903621E-2</c:v>
                </c:pt>
                <c:pt idx="3166">
                  <c:v>8.880865567946146E-2</c:v>
                </c:pt>
                <c:pt idx="3167">
                  <c:v>8.915372564852278E-2</c:v>
                </c:pt>
                <c:pt idx="3168">
                  <c:v>8.9733102386699751E-2</c:v>
                </c:pt>
                <c:pt idx="3169">
                  <c:v>9.0653288970863263E-2</c:v>
                </c:pt>
                <c:pt idx="3170">
                  <c:v>9.1854643677965531E-2</c:v>
                </c:pt>
                <c:pt idx="3171">
                  <c:v>9.3021917400469209E-2</c:v>
                </c:pt>
                <c:pt idx="3172">
                  <c:v>9.3978315030768728E-2</c:v>
                </c:pt>
                <c:pt idx="3173">
                  <c:v>9.4809039030360739E-2</c:v>
                </c:pt>
                <c:pt idx="3174">
                  <c:v>9.5790997399109248E-2</c:v>
                </c:pt>
                <c:pt idx="3175">
                  <c:v>9.6853898106279562E-2</c:v>
                </c:pt>
                <c:pt idx="3176">
                  <c:v>9.7708052782783134E-2</c:v>
                </c:pt>
                <c:pt idx="3177">
                  <c:v>9.8353461428620004E-2</c:v>
                </c:pt>
                <c:pt idx="3178">
                  <c:v>9.897117927447048E-2</c:v>
                </c:pt>
                <c:pt idx="3179">
                  <c:v>9.9505824720361763E-2</c:v>
                </c:pt>
                <c:pt idx="3180">
                  <c:v>9.9806163397137326E-2</c:v>
                </c:pt>
                <c:pt idx="3181">
                  <c:v>0.10013206281236189</c:v>
                </c:pt>
                <c:pt idx="3182">
                  <c:v>0.10037275976608984</c:v>
                </c:pt>
                <c:pt idx="3183">
                  <c:v>0.10028116711998097</c:v>
                </c:pt>
                <c:pt idx="3184">
                  <c:v>0.10016614379696052</c:v>
                </c:pt>
                <c:pt idx="3185">
                  <c:v>9.9976568320130577E-2</c:v>
                </c:pt>
                <c:pt idx="3186">
                  <c:v>9.9870065243259781E-2</c:v>
                </c:pt>
                <c:pt idx="3187">
                  <c:v>9.9720960935640715E-2</c:v>
                </c:pt>
                <c:pt idx="3188">
                  <c:v>9.9497304474212095E-2</c:v>
                </c:pt>
                <c:pt idx="3189">
                  <c:v>9.9548425951110062E-2</c:v>
                </c:pt>
                <c:pt idx="3190">
                  <c:v>9.9580376874171303E-2</c:v>
                </c:pt>
                <c:pt idx="3191">
                  <c:v>9.9450443120388962E-2</c:v>
                </c:pt>
                <c:pt idx="3192">
                  <c:v>9.9409971951178067E-2</c:v>
                </c:pt>
                <c:pt idx="3193">
                  <c:v>9.951647502804882E-2</c:v>
                </c:pt>
                <c:pt idx="3194">
                  <c:v>9.9712440689491061E-2</c:v>
                </c:pt>
                <c:pt idx="3195">
                  <c:v>0.10019170453540953</c:v>
                </c:pt>
                <c:pt idx="3196">
                  <c:v>0.10082220275048449</c:v>
                </c:pt>
                <c:pt idx="3197">
                  <c:v>0.10129294635025331</c:v>
                </c:pt>
                <c:pt idx="3198">
                  <c:v>0.10153577336551867</c:v>
                </c:pt>
                <c:pt idx="3199">
                  <c:v>0.10172534884234863</c:v>
                </c:pt>
                <c:pt idx="3200">
                  <c:v>0.10204698813449836</c:v>
                </c:pt>
                <c:pt idx="3201">
                  <c:v>0.10227064459592698</c:v>
                </c:pt>
                <c:pt idx="3202">
                  <c:v>0.10221739305749161</c:v>
                </c:pt>
                <c:pt idx="3203">
                  <c:v>0.10187658321150513</c:v>
                </c:pt>
                <c:pt idx="3204">
                  <c:v>0.1013227672117771</c:v>
                </c:pt>
                <c:pt idx="3205">
                  <c:v>0.10090527515044369</c:v>
                </c:pt>
                <c:pt idx="3206">
                  <c:v>0.10064753770441642</c:v>
                </c:pt>
                <c:pt idx="3207">
                  <c:v>0.10047074259681095</c:v>
                </c:pt>
                <c:pt idx="3208">
                  <c:v>0.10038767019685173</c:v>
                </c:pt>
                <c:pt idx="3209">
                  <c:v>0.10022365545847074</c:v>
                </c:pt>
                <c:pt idx="3210">
                  <c:v>9.9919056658620359E-2</c:v>
                </c:pt>
                <c:pt idx="3211">
                  <c:v>9.970179038180399E-2</c:v>
                </c:pt>
                <c:pt idx="3212">
                  <c:v>9.9727351120252966E-2</c:v>
                </c:pt>
                <c:pt idx="3213">
                  <c:v>9.9825333950974079E-2</c:v>
                </c:pt>
                <c:pt idx="3214">
                  <c:v>9.9752911858701956E-2</c:v>
                </c:pt>
                <c:pt idx="3215">
                  <c:v>9.9985088566280231E-2</c:v>
                </c:pt>
                <c:pt idx="3216">
                  <c:v>0.10067309844286541</c:v>
                </c:pt>
                <c:pt idx="3217">
                  <c:v>0.10115023222724646</c:v>
                </c:pt>
                <c:pt idx="3218">
                  <c:v>0.10137601875021249</c:v>
                </c:pt>
                <c:pt idx="3219">
                  <c:v>0.101086330381124</c:v>
                </c:pt>
                <c:pt idx="3220">
                  <c:v>0.10058150579675655</c:v>
                </c:pt>
                <c:pt idx="3221">
                  <c:v>0.10107141995036209</c:v>
                </c:pt>
                <c:pt idx="3222">
                  <c:v>0.10195113536531467</c:v>
                </c:pt>
                <c:pt idx="3223">
                  <c:v>0.10218970225750519</c:v>
                </c:pt>
                <c:pt idx="3224">
                  <c:v>0.10156133410396764</c:v>
                </c:pt>
                <c:pt idx="3225">
                  <c:v>0.1009883475504029</c:v>
                </c:pt>
                <c:pt idx="3226">
                  <c:v>0.10053038431985857</c:v>
                </c:pt>
                <c:pt idx="3227">
                  <c:v>0.10012141250467482</c:v>
                </c:pt>
                <c:pt idx="3228">
                  <c:v>9.9812553581749563E-2</c:v>
                </c:pt>
                <c:pt idx="3229">
                  <c:v>9.956120632033455E-2</c:v>
                </c:pt>
                <c:pt idx="3230">
                  <c:v>9.9316249243531787E-2</c:v>
                </c:pt>
                <c:pt idx="3231">
                  <c:v>9.9067032043654191E-2</c:v>
                </c:pt>
                <c:pt idx="3232">
                  <c:v>9.8819944905313983E-2</c:v>
                </c:pt>
                <c:pt idx="3233">
                  <c:v>9.8525996413150671E-2</c:v>
                </c:pt>
                <c:pt idx="3234">
                  <c:v>9.8283169397885298E-2</c:v>
                </c:pt>
                <c:pt idx="3235">
                  <c:v>9.8070163244143735E-2</c:v>
                </c:pt>
                <c:pt idx="3236">
                  <c:v>9.7878457705776356E-2</c:v>
                </c:pt>
                <c:pt idx="3237">
                  <c:v>9.7718703090470205E-2</c:v>
                </c:pt>
                <c:pt idx="3238">
                  <c:v>9.7526997552102826E-2</c:v>
                </c:pt>
                <c:pt idx="3239">
                  <c:v>9.7279910413762619E-2</c:v>
                </c:pt>
                <c:pt idx="3240">
                  <c:v>9.7051993829259164E-2</c:v>
                </c:pt>
                <c:pt idx="3241">
                  <c:v>9.6873068660116288E-2</c:v>
                </c:pt>
                <c:pt idx="3242">
                  <c:v>9.6647282137150237E-2</c:v>
                </c:pt>
                <c:pt idx="3243">
                  <c:v>9.6370374137286247E-2</c:v>
                </c:pt>
                <c:pt idx="3244">
                  <c:v>9.6067905398973252E-2</c:v>
                </c:pt>
                <c:pt idx="3245">
                  <c:v>9.5739875922211282E-2</c:v>
                </c:pt>
                <c:pt idx="3246">
                  <c:v>9.5407586322374477E-2</c:v>
                </c:pt>
                <c:pt idx="3247">
                  <c:v>9.5124288137898208E-2</c:v>
                </c:pt>
                <c:pt idx="3248">
                  <c:v>9.4896371553394768E-2</c:v>
                </c:pt>
                <c:pt idx="3249">
                  <c:v>9.466632490735391E-2</c:v>
                </c:pt>
                <c:pt idx="3250">
                  <c:v>9.4459708938224599E-2</c:v>
                </c:pt>
                <c:pt idx="3251">
                  <c:v>9.4244572722945646E-2</c:v>
                </c:pt>
                <c:pt idx="3252">
                  <c:v>9.404647699996603E-2</c:v>
                </c:pt>
                <c:pt idx="3253">
                  <c:v>9.3801519923163254E-2</c:v>
                </c:pt>
                <c:pt idx="3254">
                  <c:v>9.3577863461734634E-2</c:v>
                </c:pt>
                <c:pt idx="3255">
                  <c:v>9.3345686754156318E-2</c:v>
                </c:pt>
                <c:pt idx="3256">
                  <c:v>9.3119900231190308E-2</c:v>
                </c:pt>
                <c:pt idx="3257">
                  <c:v>9.2870683031312698E-2</c:v>
                </c:pt>
                <c:pt idx="3258">
                  <c:v>9.2621465831435101E-2</c:v>
                </c:pt>
                <c:pt idx="3259">
                  <c:v>9.2434020416142529E-2</c:v>
                </c:pt>
                <c:pt idx="3260">
                  <c:v>9.2248705062387373E-2</c:v>
                </c:pt>
                <c:pt idx="3261">
                  <c:v>9.2042089093258089E-2</c:v>
                </c:pt>
                <c:pt idx="3262">
                  <c:v>9.185038355489071E-2</c:v>
                </c:pt>
                <c:pt idx="3263">
                  <c:v>9.1671458385747792E-2</c:v>
                </c:pt>
                <c:pt idx="3264">
                  <c:v>9.1456322170468854E-2</c:v>
                </c:pt>
                <c:pt idx="3265">
                  <c:v>9.1275266939788546E-2</c:v>
                </c:pt>
                <c:pt idx="3266">
                  <c:v>9.1141073062931371E-2</c:v>
                </c:pt>
                <c:pt idx="3267">
                  <c:v>9.0994098816849708E-2</c:v>
                </c:pt>
                <c:pt idx="3268">
                  <c:v>9.0830084078468709E-2</c:v>
                </c:pt>
                <c:pt idx="3269">
                  <c:v>9.0631988355489093E-2</c:v>
                </c:pt>
                <c:pt idx="3270">
                  <c:v>9.0476493863257748E-2</c:v>
                </c:pt>
                <c:pt idx="3271">
                  <c:v>9.0295438632577441E-2</c:v>
                </c:pt>
                <c:pt idx="3272">
                  <c:v>9.0161244755720266E-2</c:v>
                </c:pt>
                <c:pt idx="3273">
                  <c:v>9.0020660694250854E-2</c:v>
                </c:pt>
                <c:pt idx="3274">
                  <c:v>8.9903507309693001E-2</c:v>
                </c:pt>
                <c:pt idx="3275">
                  <c:v>8.9775703617448077E-2</c:v>
                </c:pt>
                <c:pt idx="3276">
                  <c:v>8.9618079063679343E-2</c:v>
                </c:pt>
                <c:pt idx="3277">
                  <c:v>8.947110481759768E-2</c:v>
                </c:pt>
                <c:pt idx="3278">
                  <c:v>8.9332650817665671E-2</c:v>
                </c:pt>
                <c:pt idx="3279">
                  <c:v>8.9204847125420747E-2</c:v>
                </c:pt>
                <c:pt idx="3280">
                  <c:v>8.9096213987012562E-2</c:v>
                </c:pt>
                <c:pt idx="3281">
                  <c:v>8.8936459371706397E-2</c:v>
                </c:pt>
                <c:pt idx="3282">
                  <c:v>8.8802265494849209E-2</c:v>
                </c:pt>
                <c:pt idx="3283">
                  <c:v>8.8691502294903621E-2</c:v>
                </c:pt>
                <c:pt idx="3284">
                  <c:v>8.8623340325706318E-2</c:v>
                </c:pt>
                <c:pt idx="3285">
                  <c:v>8.8542397987284568E-2</c:v>
                </c:pt>
                <c:pt idx="3286">
                  <c:v>8.8420984479651868E-2</c:v>
                </c:pt>
                <c:pt idx="3287">
                  <c:v>8.8308091218168849E-2</c:v>
                </c:pt>
                <c:pt idx="3288">
                  <c:v>8.8184547648998746E-2</c:v>
                </c:pt>
                <c:pt idx="3289">
                  <c:v>8.8071654387515741E-2</c:v>
                </c:pt>
                <c:pt idx="3290">
                  <c:v>8.7973671556794628E-2</c:v>
                </c:pt>
                <c:pt idx="3291">
                  <c:v>8.7888469095298002E-2</c:v>
                </c:pt>
                <c:pt idx="3292">
                  <c:v>8.7767055587665344E-2</c:v>
                </c:pt>
                <c:pt idx="3293">
                  <c:v>8.7628601587733321E-2</c:v>
                </c:pt>
                <c:pt idx="3294">
                  <c:v>8.7490147587801312E-2</c:v>
                </c:pt>
                <c:pt idx="3295">
                  <c:v>8.7430505864753677E-2</c:v>
                </c:pt>
                <c:pt idx="3296">
                  <c:v>8.7364473957093833E-2</c:v>
                </c:pt>
                <c:pt idx="3297">
                  <c:v>8.7266491126372706E-2</c:v>
                </c:pt>
                <c:pt idx="3298">
                  <c:v>8.7153597864889687E-2</c:v>
                </c:pt>
                <c:pt idx="3299">
                  <c:v>8.7068395403393062E-2</c:v>
                </c:pt>
                <c:pt idx="3300">
                  <c:v>8.7023664111107318E-2</c:v>
                </c:pt>
                <c:pt idx="3301">
                  <c:v>8.6949111957297806E-2</c:v>
                </c:pt>
                <c:pt idx="3302">
                  <c:v>8.6840478818889622E-2</c:v>
                </c:pt>
                <c:pt idx="3303">
                  <c:v>8.6729715618944006E-2</c:v>
                </c:pt>
                <c:pt idx="3304">
                  <c:v>8.6657293526671883E-2</c:v>
                </c:pt>
                <c:pt idx="3305">
                  <c:v>8.6597651803624262E-2</c:v>
                </c:pt>
                <c:pt idx="3306">
                  <c:v>8.6567830942100438E-2</c:v>
                </c:pt>
                <c:pt idx="3307">
                  <c:v>8.6567830942100452E-2</c:v>
                </c:pt>
                <c:pt idx="3308">
                  <c:v>8.6574221126712689E-2</c:v>
                </c:pt>
                <c:pt idx="3309">
                  <c:v>8.6938461649610721E-2</c:v>
                </c:pt>
                <c:pt idx="3310">
                  <c:v>8.7554049433923781E-2</c:v>
                </c:pt>
                <c:pt idx="3311">
                  <c:v>8.8474236018087266E-2</c:v>
                </c:pt>
                <c:pt idx="3312">
                  <c:v>8.9300699894604429E-2</c:v>
                </c:pt>
                <c:pt idx="3313">
                  <c:v>8.9905637371230418E-2</c:v>
                </c:pt>
                <c:pt idx="3314">
                  <c:v>9.0338039863325753E-2</c:v>
                </c:pt>
                <c:pt idx="3315">
                  <c:v>9.0529745401693146E-2</c:v>
                </c:pt>
                <c:pt idx="3316">
                  <c:v>9.0529745401693132E-2</c:v>
                </c:pt>
                <c:pt idx="3317">
                  <c:v>9.0525485278618312E-2</c:v>
                </c:pt>
                <c:pt idx="3318">
                  <c:v>9.0614947863189771E-2</c:v>
                </c:pt>
                <c:pt idx="3319">
                  <c:v>9.0663939278550321E-2</c:v>
                </c:pt>
                <c:pt idx="3320">
                  <c:v>9.0670329463162558E-2</c:v>
                </c:pt>
                <c:pt idx="3321">
                  <c:v>9.0597907370890435E-2</c:v>
                </c:pt>
                <c:pt idx="3322">
                  <c:v>9.0495664417094487E-2</c:v>
                </c:pt>
                <c:pt idx="3323">
                  <c:v>9.0429632509434615E-2</c:v>
                </c:pt>
                <c:pt idx="3324">
                  <c:v>9.0374250909461815E-2</c:v>
                </c:pt>
                <c:pt idx="3325">
                  <c:v>9.0357210417162478E-2</c:v>
                </c:pt>
                <c:pt idx="3326">
                  <c:v>9.0384901217148886E-2</c:v>
                </c:pt>
                <c:pt idx="3327">
                  <c:v>9.0423242324822378E-2</c:v>
                </c:pt>
                <c:pt idx="3328">
                  <c:v>9.0425372386359781E-2</c:v>
                </c:pt>
                <c:pt idx="3329">
                  <c:v>9.0461583432495843E-2</c:v>
                </c:pt>
                <c:pt idx="3330">
                  <c:v>9.048501410940743E-2</c:v>
                </c:pt>
                <c:pt idx="3331">
                  <c:v>9.045945337095844E-2</c:v>
                </c:pt>
                <c:pt idx="3332">
                  <c:v>9.039768158637336E-2</c:v>
                </c:pt>
                <c:pt idx="3333">
                  <c:v>9.0376380970999218E-2</c:v>
                </c:pt>
                <c:pt idx="3334">
                  <c:v>9.0365730663312147E-2</c:v>
                </c:pt>
                <c:pt idx="3335">
                  <c:v>9.0320999371026431E-2</c:v>
                </c:pt>
                <c:pt idx="3336">
                  <c:v>9.0323129432563848E-2</c:v>
                </c:pt>
                <c:pt idx="3337">
                  <c:v>9.0340169924863184E-2</c:v>
                </c:pt>
                <c:pt idx="3338">
                  <c:v>9.048927423248225E-2</c:v>
                </c:pt>
                <c:pt idx="3339">
                  <c:v>9.0704410447761202E-2</c:v>
                </c:pt>
                <c:pt idx="3340">
                  <c:v>9.0817303709244235E-2</c:v>
                </c:pt>
                <c:pt idx="3341">
                  <c:v>9.08449945092306E-2</c:v>
                </c:pt>
                <c:pt idx="3342">
                  <c:v>9.088120555536669E-2</c:v>
                </c:pt>
                <c:pt idx="3343">
                  <c:v>9.1004749124536793E-2</c:v>
                </c:pt>
                <c:pt idx="3344">
                  <c:v>9.1296567555162689E-2</c:v>
                </c:pt>
                <c:pt idx="3345">
                  <c:v>9.2012268231734279E-2</c:v>
                </c:pt>
                <c:pt idx="3346">
                  <c:v>9.2355208139258141E-2</c:v>
                </c:pt>
                <c:pt idx="3347">
                  <c:v>9.2323257216196927E-2</c:v>
                </c:pt>
                <c:pt idx="3348">
                  <c:v>9.2014398293271696E-2</c:v>
                </c:pt>
                <c:pt idx="3349">
                  <c:v>9.1803522201067564E-2</c:v>
                </c:pt>
                <c:pt idx="3350">
                  <c:v>9.1620336908849839E-2</c:v>
                </c:pt>
                <c:pt idx="3351">
                  <c:v>9.1460582293543674E-2</c:v>
                </c:pt>
                <c:pt idx="3352">
                  <c:v>9.1603296416550517E-2</c:v>
                </c:pt>
                <c:pt idx="3353">
                  <c:v>9.1773701339543753E-2</c:v>
                </c:pt>
                <c:pt idx="3354">
                  <c:v>9.1496793339679736E-2</c:v>
                </c:pt>
                <c:pt idx="3355">
                  <c:v>9.1592646108863446E-2</c:v>
                </c:pt>
                <c:pt idx="3356">
                  <c:v>9.1479752847380441E-2</c:v>
                </c:pt>
                <c:pt idx="3357">
                  <c:v>9.1334908662836167E-2</c:v>
                </c:pt>
                <c:pt idx="3358">
                  <c:v>9.1202844847516409E-2</c:v>
                </c:pt>
                <c:pt idx="3359">
                  <c:v>9.1143203124468775E-2</c:v>
                </c:pt>
                <c:pt idx="3360">
                  <c:v>9.1162373678305528E-2</c:v>
                </c:pt>
              </c:numCache>
            </c:numRef>
          </c:yVal>
          <c:smooth val="1"/>
          <c:extLst>
            <c:ext xmlns:c16="http://schemas.microsoft.com/office/drawing/2014/chart" uri="{C3380CC4-5D6E-409C-BE32-E72D297353CC}">
              <c16:uniqueId val="{00000001-9DD0-AD4A-9BB6-3F7B4C338364}"/>
            </c:ext>
          </c:extLst>
        </c:ser>
        <c:ser>
          <c:idx val="2"/>
          <c:order val="2"/>
          <c:tx>
            <c:strRef>
              <c:f>'Enrich, Cont. mode, PBS&amp;flow(2)'!$Q$2</c:f>
              <c:strCache>
                <c:ptCount val="1"/>
                <c:pt idx="0">
                  <c:v>Ecathode</c:v>
                </c:pt>
              </c:strCache>
            </c:strRef>
          </c:tx>
          <c:spPr>
            <a:ln w="19050" cap="rnd">
              <a:solidFill>
                <a:schemeClr val="accent3"/>
              </a:solidFill>
              <a:round/>
            </a:ln>
            <a:effectLst/>
          </c:spPr>
          <c:marker>
            <c:symbol val="none"/>
          </c:marker>
          <c:errBars>
            <c:errDir val="y"/>
            <c:errBarType val="both"/>
            <c:errValType val="cust"/>
            <c:noEndCap val="0"/>
            <c:plus>
              <c:numRef>
                <c:f>'Enrich, Cont. mode, PBS&amp;flow(2)'!$V$4:$V$2603</c:f>
                <c:numCache>
                  <c:formatCode>General</c:formatCode>
                  <c:ptCount val="2600"/>
                  <c:pt idx="0">
                    <c:v>1.8400000000000033E-3</c:v>
                  </c:pt>
                  <c:pt idx="36">
                    <c:v>2.3010000000000018E-3</c:v>
                  </c:pt>
                  <c:pt idx="72">
                    <c:v>2.0820000000000079E-3</c:v>
                  </c:pt>
                  <c:pt idx="108">
                    <c:v>3.2629999999999912E-3</c:v>
                  </c:pt>
                  <c:pt idx="144">
                    <c:v>3.731499999999997E-3</c:v>
                  </c:pt>
                  <c:pt idx="180">
                    <c:v>1.1205999999999989E-2</c:v>
                  </c:pt>
                  <c:pt idx="216">
                    <c:v>6.0775000000000152E-3</c:v>
                  </c:pt>
                  <c:pt idx="252">
                    <c:v>6.1920000000000074E-3</c:v>
                  </c:pt>
                  <c:pt idx="288">
                    <c:v>6.5420000000000018E-3</c:v>
                  </c:pt>
                  <c:pt idx="324">
                    <c:v>6.7189999999999941E-3</c:v>
                  </c:pt>
                  <c:pt idx="360">
                    <c:v>7.2175000000000008E-3</c:v>
                  </c:pt>
                  <c:pt idx="396">
                    <c:v>8.7595000000000034E-3</c:v>
                  </c:pt>
                  <c:pt idx="432">
                    <c:v>9.0990000000000324E-3</c:v>
                  </c:pt>
                  <c:pt idx="468">
                    <c:v>6.689999999999998E-3</c:v>
                  </c:pt>
                  <c:pt idx="504">
                    <c:v>6.959999999999994E-3</c:v>
                  </c:pt>
                  <c:pt idx="540">
                    <c:v>6.5019999999999956E-3</c:v>
                  </c:pt>
                  <c:pt idx="576">
                    <c:v>5.5015000000000073E-3</c:v>
                  </c:pt>
                  <c:pt idx="612">
                    <c:v>3.731499999999997E-3</c:v>
                  </c:pt>
                  <c:pt idx="648">
                    <c:v>5.3099999999999166E-4</c:v>
                  </c:pt>
                  <c:pt idx="684">
                    <c:v>3.5775000000000004E-3</c:v>
                  </c:pt>
                  <c:pt idx="720">
                    <c:v>8.4674999999999872E-3</c:v>
                  </c:pt>
                  <c:pt idx="756">
                    <c:v>1.3310000000000002E-2</c:v>
                  </c:pt>
                  <c:pt idx="792">
                    <c:v>9.1404999999999959E-3</c:v>
                  </c:pt>
                  <c:pt idx="828">
                    <c:v>3.3991499999999994E-2</c:v>
                  </c:pt>
                  <c:pt idx="864">
                    <c:v>4.8706500000000007E-2</c:v>
                  </c:pt>
                  <c:pt idx="900">
                    <c:v>5.9311999999999997E-2</c:v>
                  </c:pt>
                  <c:pt idx="936">
                    <c:v>5.6903999999999989E-2</c:v>
                  </c:pt>
                  <c:pt idx="972">
                    <c:v>4.6557999999999981E-2</c:v>
                  </c:pt>
                  <c:pt idx="1008">
                    <c:v>3.9177999999999998E-2</c:v>
                  </c:pt>
                  <c:pt idx="1044">
                    <c:v>5.9656499999999994E-2</c:v>
                  </c:pt>
                  <c:pt idx="1080">
                    <c:v>1.4371500000000011E-2</c:v>
                  </c:pt>
                  <c:pt idx="1116">
                    <c:v>2.0827499999999985E-2</c:v>
                  </c:pt>
                  <c:pt idx="1152">
                    <c:v>5.6434999999999888E-3</c:v>
                  </c:pt>
                  <c:pt idx="1188">
                    <c:v>1.1885000000000049E-3</c:v>
                  </c:pt>
                  <c:pt idx="1224">
                    <c:v>9.1199999999999192E-4</c:v>
                  </c:pt>
                  <c:pt idx="1260">
                    <c:v>9.2147999999999994E-2</c:v>
                  </c:pt>
                  <c:pt idx="1296">
                    <c:v>6.9480000000000002E-3</c:v>
                  </c:pt>
                  <c:pt idx="1332">
                    <c:v>2.8100000000000022E-3</c:v>
                  </c:pt>
                  <c:pt idx="1368">
                    <c:v>1.4505000000000052E-3</c:v>
                  </c:pt>
                  <c:pt idx="1404">
                    <c:v>1.6665000000000135E-3</c:v>
                  </c:pt>
                  <c:pt idx="1440">
                    <c:v>2.4274999999999809E-3</c:v>
                  </c:pt>
                  <c:pt idx="1476">
                    <c:v>5.3965000000000315E-3</c:v>
                  </c:pt>
                  <c:pt idx="1512">
                    <c:v>6.8265000000000096E-3</c:v>
                  </c:pt>
                  <c:pt idx="1548">
                    <c:v>7.016500000000008E-3</c:v>
                  </c:pt>
                  <c:pt idx="1584">
                    <c:v>6.8470000000000085E-3</c:v>
                  </c:pt>
                  <c:pt idx="1620">
                    <c:v>7.0745000000000001E-3</c:v>
                  </c:pt>
                  <c:pt idx="1656">
                    <c:v>6.5904999999999913E-3</c:v>
                  </c:pt>
                  <c:pt idx="1692">
                    <c:v>5.5679999999999549E-3</c:v>
                  </c:pt>
                  <c:pt idx="1728">
                    <c:v>2.4610000000000127E-3</c:v>
                  </c:pt>
                  <c:pt idx="1764">
                    <c:v>1.9505000000000052E-3</c:v>
                  </c:pt>
                  <c:pt idx="1800">
                    <c:v>2.0580000000000212E-3</c:v>
                  </c:pt>
                  <c:pt idx="1836">
                    <c:v>1.7694999999999937E-3</c:v>
                  </c:pt>
                  <c:pt idx="1872">
                    <c:v>1.8415000000000248E-3</c:v>
                  </c:pt>
                  <c:pt idx="1908">
                    <c:v>2.2524999999999976E-3</c:v>
                  </c:pt>
                  <c:pt idx="1944">
                    <c:v>1.0759999999999934E-3</c:v>
                  </c:pt>
                  <c:pt idx="1980">
                    <c:v>9.6599999999997979E-4</c:v>
                  </c:pt>
                  <c:pt idx="2016">
                    <c:v>5.1349999999999345E-4</c:v>
                  </c:pt>
                  <c:pt idx="2052">
                    <c:v>5.0450000000000733E-4</c:v>
                  </c:pt>
                  <c:pt idx="2088">
                    <c:v>3.2605000000000073E-3</c:v>
                  </c:pt>
                  <c:pt idx="2124">
                    <c:v>3.0219999999999913E-3</c:v>
                  </c:pt>
                  <c:pt idx="2160">
                    <c:v>2.4150000000000205E-4</c:v>
                  </c:pt>
                  <c:pt idx="2196">
                    <c:v>1.8424999999999983E-2</c:v>
                  </c:pt>
                  <c:pt idx="2232">
                    <c:v>1.275500000000001E-3</c:v>
                  </c:pt>
                  <c:pt idx="2268">
                    <c:v>1.6053999999999995E-2</c:v>
                  </c:pt>
                  <c:pt idx="2304">
                    <c:v>1.9327999999999994E-2</c:v>
                  </c:pt>
                  <c:pt idx="2340">
                    <c:v>2.5538000000000005E-2</c:v>
                  </c:pt>
                  <c:pt idx="2376">
                    <c:v>2.1540500000000001E-2</c:v>
                  </c:pt>
                  <c:pt idx="2412">
                    <c:v>2.2787999999999999E-2</c:v>
                  </c:pt>
                  <c:pt idx="2448">
                    <c:v>2.3684E-2</c:v>
                  </c:pt>
                  <c:pt idx="2484">
                    <c:v>3.1619500000000002E-2</c:v>
                  </c:pt>
                  <c:pt idx="2520">
                    <c:v>3.0688499999999997E-2</c:v>
                  </c:pt>
                  <c:pt idx="2556">
                    <c:v>2.1760000000000002E-2</c:v>
                  </c:pt>
                  <c:pt idx="2592">
                    <c:v>1.7602000000000055E-2</c:v>
                  </c:pt>
                </c:numCache>
              </c:numRef>
            </c:plus>
            <c:minus>
              <c:numRef>
                <c:f>'Enrich, Cont. mode, PBS&amp;flow(2)'!$V$4:$V$2603</c:f>
                <c:numCache>
                  <c:formatCode>General</c:formatCode>
                  <c:ptCount val="2600"/>
                  <c:pt idx="0">
                    <c:v>1.8400000000000033E-3</c:v>
                  </c:pt>
                  <c:pt idx="36">
                    <c:v>2.3010000000000018E-3</c:v>
                  </c:pt>
                  <c:pt idx="72">
                    <c:v>2.0820000000000079E-3</c:v>
                  </c:pt>
                  <c:pt idx="108">
                    <c:v>3.2629999999999912E-3</c:v>
                  </c:pt>
                  <c:pt idx="144">
                    <c:v>3.731499999999997E-3</c:v>
                  </c:pt>
                  <c:pt idx="180">
                    <c:v>1.1205999999999989E-2</c:v>
                  </c:pt>
                  <c:pt idx="216">
                    <c:v>6.0775000000000152E-3</c:v>
                  </c:pt>
                  <c:pt idx="252">
                    <c:v>6.1920000000000074E-3</c:v>
                  </c:pt>
                  <c:pt idx="288">
                    <c:v>6.5420000000000018E-3</c:v>
                  </c:pt>
                  <c:pt idx="324">
                    <c:v>6.7189999999999941E-3</c:v>
                  </c:pt>
                  <c:pt idx="360">
                    <c:v>7.2175000000000008E-3</c:v>
                  </c:pt>
                  <c:pt idx="396">
                    <c:v>8.7595000000000034E-3</c:v>
                  </c:pt>
                  <c:pt idx="432">
                    <c:v>9.0990000000000324E-3</c:v>
                  </c:pt>
                  <c:pt idx="468">
                    <c:v>6.689999999999998E-3</c:v>
                  </c:pt>
                  <c:pt idx="504">
                    <c:v>6.959999999999994E-3</c:v>
                  </c:pt>
                  <c:pt idx="540">
                    <c:v>6.5019999999999956E-3</c:v>
                  </c:pt>
                  <c:pt idx="576">
                    <c:v>5.5015000000000073E-3</c:v>
                  </c:pt>
                  <c:pt idx="612">
                    <c:v>3.731499999999997E-3</c:v>
                  </c:pt>
                  <c:pt idx="648">
                    <c:v>5.3099999999999166E-4</c:v>
                  </c:pt>
                  <c:pt idx="684">
                    <c:v>3.5775000000000004E-3</c:v>
                  </c:pt>
                  <c:pt idx="720">
                    <c:v>8.4674999999999872E-3</c:v>
                  </c:pt>
                  <c:pt idx="756">
                    <c:v>1.3310000000000002E-2</c:v>
                  </c:pt>
                  <c:pt idx="792">
                    <c:v>9.1404999999999959E-3</c:v>
                  </c:pt>
                  <c:pt idx="828">
                    <c:v>3.3991499999999994E-2</c:v>
                  </c:pt>
                  <c:pt idx="864">
                    <c:v>4.8706500000000007E-2</c:v>
                  </c:pt>
                  <c:pt idx="900">
                    <c:v>5.9311999999999997E-2</c:v>
                  </c:pt>
                  <c:pt idx="936">
                    <c:v>5.6903999999999989E-2</c:v>
                  </c:pt>
                  <c:pt idx="972">
                    <c:v>4.6557999999999981E-2</c:v>
                  </c:pt>
                  <c:pt idx="1008">
                    <c:v>3.9177999999999998E-2</c:v>
                  </c:pt>
                  <c:pt idx="1044">
                    <c:v>5.9656499999999994E-2</c:v>
                  </c:pt>
                  <c:pt idx="1080">
                    <c:v>1.4371500000000011E-2</c:v>
                  </c:pt>
                  <c:pt idx="1116">
                    <c:v>2.0827499999999985E-2</c:v>
                  </c:pt>
                  <c:pt idx="1152">
                    <c:v>5.6434999999999888E-3</c:v>
                  </c:pt>
                  <c:pt idx="1188">
                    <c:v>1.1885000000000049E-3</c:v>
                  </c:pt>
                  <c:pt idx="1224">
                    <c:v>9.1199999999999192E-4</c:v>
                  </c:pt>
                  <c:pt idx="1260">
                    <c:v>9.2147999999999994E-2</c:v>
                  </c:pt>
                  <c:pt idx="1296">
                    <c:v>6.9480000000000002E-3</c:v>
                  </c:pt>
                  <c:pt idx="1332">
                    <c:v>2.8100000000000022E-3</c:v>
                  </c:pt>
                  <c:pt idx="1368">
                    <c:v>1.4505000000000052E-3</c:v>
                  </c:pt>
                  <c:pt idx="1404">
                    <c:v>1.6665000000000135E-3</c:v>
                  </c:pt>
                  <c:pt idx="1440">
                    <c:v>2.4274999999999809E-3</c:v>
                  </c:pt>
                  <c:pt idx="1476">
                    <c:v>5.3965000000000315E-3</c:v>
                  </c:pt>
                  <c:pt idx="1512">
                    <c:v>6.8265000000000096E-3</c:v>
                  </c:pt>
                  <c:pt idx="1548">
                    <c:v>7.016500000000008E-3</c:v>
                  </c:pt>
                  <c:pt idx="1584">
                    <c:v>6.8470000000000085E-3</c:v>
                  </c:pt>
                  <c:pt idx="1620">
                    <c:v>7.0745000000000001E-3</c:v>
                  </c:pt>
                  <c:pt idx="1656">
                    <c:v>6.5904999999999913E-3</c:v>
                  </c:pt>
                  <c:pt idx="1692">
                    <c:v>5.5679999999999549E-3</c:v>
                  </c:pt>
                  <c:pt idx="1728">
                    <c:v>2.4610000000000127E-3</c:v>
                  </c:pt>
                  <c:pt idx="1764">
                    <c:v>1.9505000000000052E-3</c:v>
                  </c:pt>
                  <c:pt idx="1800">
                    <c:v>2.0580000000000212E-3</c:v>
                  </c:pt>
                  <c:pt idx="1836">
                    <c:v>1.7694999999999937E-3</c:v>
                  </c:pt>
                  <c:pt idx="1872">
                    <c:v>1.8415000000000248E-3</c:v>
                  </c:pt>
                  <c:pt idx="1908">
                    <c:v>2.2524999999999976E-3</c:v>
                  </c:pt>
                  <c:pt idx="1944">
                    <c:v>1.0759999999999934E-3</c:v>
                  </c:pt>
                  <c:pt idx="1980">
                    <c:v>9.6599999999997979E-4</c:v>
                  </c:pt>
                  <c:pt idx="2016">
                    <c:v>5.1349999999999345E-4</c:v>
                  </c:pt>
                  <c:pt idx="2052">
                    <c:v>5.0450000000000733E-4</c:v>
                  </c:pt>
                  <c:pt idx="2088">
                    <c:v>3.2605000000000073E-3</c:v>
                  </c:pt>
                  <c:pt idx="2124">
                    <c:v>3.0219999999999913E-3</c:v>
                  </c:pt>
                  <c:pt idx="2160">
                    <c:v>2.4150000000000205E-4</c:v>
                  </c:pt>
                  <c:pt idx="2196">
                    <c:v>1.8424999999999983E-2</c:v>
                  </c:pt>
                  <c:pt idx="2232">
                    <c:v>1.275500000000001E-3</c:v>
                  </c:pt>
                  <c:pt idx="2268">
                    <c:v>1.6053999999999995E-2</c:v>
                  </c:pt>
                  <c:pt idx="2304">
                    <c:v>1.9327999999999994E-2</c:v>
                  </c:pt>
                  <c:pt idx="2340">
                    <c:v>2.5538000000000005E-2</c:v>
                  </c:pt>
                  <c:pt idx="2376">
                    <c:v>2.1540500000000001E-2</c:v>
                  </c:pt>
                  <c:pt idx="2412">
                    <c:v>2.2787999999999999E-2</c:v>
                  </c:pt>
                  <c:pt idx="2448">
                    <c:v>2.3684E-2</c:v>
                  </c:pt>
                  <c:pt idx="2484">
                    <c:v>3.1619500000000002E-2</c:v>
                  </c:pt>
                  <c:pt idx="2520">
                    <c:v>3.0688499999999997E-2</c:v>
                  </c:pt>
                  <c:pt idx="2556">
                    <c:v>2.1760000000000002E-2</c:v>
                  </c:pt>
                  <c:pt idx="2592">
                    <c:v>1.7602000000000055E-2</c:v>
                  </c:pt>
                </c:numCache>
              </c:numRef>
            </c:minus>
            <c:spPr>
              <a:noFill/>
              <a:ln w="9525" cap="flat" cmpd="sng" algn="ctr">
                <a:solidFill>
                  <a:schemeClr val="tx1">
                    <a:lumMod val="65000"/>
                    <a:lumOff val="35000"/>
                  </a:schemeClr>
                </a:solidFill>
                <a:round/>
              </a:ln>
              <a:effectLst/>
            </c:spPr>
          </c:errBars>
          <c:xVal>
            <c:numRef>
              <c:f>('Enrich, Cont. mode, PBS&amp;flow(2)'!$N$4:$N$2603,'Enrich, Cont. mode, PBS&amp;flow(2)'!$N$2622:$N$3382)</c:f>
              <c:numCache>
                <c:formatCode>General</c:formatCode>
                <c:ptCount val="3361"/>
                <c:pt idx="0">
                  <c:v>0</c:v>
                </c:pt>
                <c:pt idx="1">
                  <c:v>6.9444444444444397E-3</c:v>
                </c:pt>
                <c:pt idx="2">
                  <c:v>1.38888888888889E-2</c:v>
                </c:pt>
                <c:pt idx="3">
                  <c:v>2.0833333333333301E-2</c:v>
                </c:pt>
                <c:pt idx="4">
                  <c:v>2.7777777777777801E-2</c:v>
                </c:pt>
                <c:pt idx="5">
                  <c:v>3.4722222222222203E-2</c:v>
                </c:pt>
                <c:pt idx="6">
                  <c:v>4.1666666666666699E-2</c:v>
                </c:pt>
                <c:pt idx="7">
                  <c:v>4.8611111111111098E-2</c:v>
                </c:pt>
                <c:pt idx="8">
                  <c:v>5.5555555555555601E-2</c:v>
                </c:pt>
                <c:pt idx="9">
                  <c:v>6.25E-2</c:v>
                </c:pt>
                <c:pt idx="10">
                  <c:v>6.9444444444444503E-2</c:v>
                </c:pt>
                <c:pt idx="11">
                  <c:v>7.6388888888888895E-2</c:v>
                </c:pt>
                <c:pt idx="12">
                  <c:v>8.3333333333333301E-2</c:v>
                </c:pt>
                <c:pt idx="13">
                  <c:v>9.0277777777777804E-2</c:v>
                </c:pt>
                <c:pt idx="14">
                  <c:v>9.7222222222222196E-2</c:v>
                </c:pt>
                <c:pt idx="15">
                  <c:v>0.10416666666666601</c:v>
                </c:pt>
                <c:pt idx="16">
                  <c:v>0.11111111111111099</c:v>
                </c:pt>
                <c:pt idx="17">
                  <c:v>0.118055555555555</c:v>
                </c:pt>
                <c:pt idx="18">
                  <c:v>0.125</c:v>
                </c:pt>
                <c:pt idx="19">
                  <c:v>0.131944444444444</c:v>
                </c:pt>
                <c:pt idx="20">
                  <c:v>0.13888888888888801</c:v>
                </c:pt>
                <c:pt idx="21">
                  <c:v>0.14583333333333301</c:v>
                </c:pt>
                <c:pt idx="22">
                  <c:v>0.15277777777777701</c:v>
                </c:pt>
                <c:pt idx="23">
                  <c:v>0.15972222222222199</c:v>
                </c:pt>
                <c:pt idx="24">
                  <c:v>0.16666666666666599</c:v>
                </c:pt>
                <c:pt idx="25">
                  <c:v>0.17361111111111099</c:v>
                </c:pt>
                <c:pt idx="26">
                  <c:v>0.180555555555555</c:v>
                </c:pt>
                <c:pt idx="27">
                  <c:v>0.1875</c:v>
                </c:pt>
                <c:pt idx="28">
                  <c:v>0.194444444444444</c:v>
                </c:pt>
                <c:pt idx="29">
                  <c:v>0.20138888888888801</c:v>
                </c:pt>
                <c:pt idx="30">
                  <c:v>0.20833333333333301</c:v>
                </c:pt>
                <c:pt idx="31">
                  <c:v>0.21527777777777701</c:v>
                </c:pt>
                <c:pt idx="32">
                  <c:v>0.22222222222222199</c:v>
                </c:pt>
                <c:pt idx="33">
                  <c:v>0.22916666666666599</c:v>
                </c:pt>
                <c:pt idx="34">
                  <c:v>0.23611111111111099</c:v>
                </c:pt>
                <c:pt idx="35">
                  <c:v>0.243055555555555</c:v>
                </c:pt>
                <c:pt idx="36">
                  <c:v>0.25</c:v>
                </c:pt>
                <c:pt idx="37">
                  <c:v>0.25694444444444398</c:v>
                </c:pt>
                <c:pt idx="38">
                  <c:v>0.26388888888888801</c:v>
                </c:pt>
                <c:pt idx="39">
                  <c:v>0.27083333333333298</c:v>
                </c:pt>
                <c:pt idx="40">
                  <c:v>0.27777777777777701</c:v>
                </c:pt>
                <c:pt idx="41">
                  <c:v>0.28472222222222199</c:v>
                </c:pt>
                <c:pt idx="42">
                  <c:v>0.29166666666666602</c:v>
                </c:pt>
                <c:pt idx="43">
                  <c:v>0.29861111111111099</c:v>
                </c:pt>
                <c:pt idx="44">
                  <c:v>0.30555555555555503</c:v>
                </c:pt>
                <c:pt idx="45">
                  <c:v>0.3125</c:v>
                </c:pt>
                <c:pt idx="46">
                  <c:v>0.31944444444444398</c:v>
                </c:pt>
                <c:pt idx="47">
                  <c:v>0.32638888888888801</c:v>
                </c:pt>
                <c:pt idx="48">
                  <c:v>0.33333333333333298</c:v>
                </c:pt>
                <c:pt idx="49">
                  <c:v>0.34027777777777701</c:v>
                </c:pt>
                <c:pt idx="50">
                  <c:v>0.34722222222222199</c:v>
                </c:pt>
                <c:pt idx="51">
                  <c:v>0.35416666666666602</c:v>
                </c:pt>
                <c:pt idx="52">
                  <c:v>0.36111111111111099</c:v>
                </c:pt>
                <c:pt idx="53">
                  <c:v>0.36805555555555503</c:v>
                </c:pt>
                <c:pt idx="54">
                  <c:v>0.375</c:v>
                </c:pt>
                <c:pt idx="55">
                  <c:v>0.38194444444444398</c:v>
                </c:pt>
                <c:pt idx="56">
                  <c:v>0.38888888888888801</c:v>
                </c:pt>
                <c:pt idx="57">
                  <c:v>0.39583333333333298</c:v>
                </c:pt>
                <c:pt idx="58">
                  <c:v>0.40277777777777701</c:v>
                </c:pt>
                <c:pt idx="59">
                  <c:v>0.40972222222222199</c:v>
                </c:pt>
                <c:pt idx="60">
                  <c:v>0.41666666666666602</c:v>
                </c:pt>
                <c:pt idx="61">
                  <c:v>0.42361111111111099</c:v>
                </c:pt>
                <c:pt idx="62">
                  <c:v>0.43055555555555503</c:v>
                </c:pt>
                <c:pt idx="63">
                  <c:v>0.4375</c:v>
                </c:pt>
                <c:pt idx="64">
                  <c:v>0.44444444444444398</c:v>
                </c:pt>
                <c:pt idx="65">
                  <c:v>0.45138888888888801</c:v>
                </c:pt>
                <c:pt idx="66">
                  <c:v>0.45833333333333298</c:v>
                </c:pt>
                <c:pt idx="67">
                  <c:v>0.46527777777777701</c:v>
                </c:pt>
                <c:pt idx="68">
                  <c:v>0.47222222222222199</c:v>
                </c:pt>
                <c:pt idx="69">
                  <c:v>0.47916666666666602</c:v>
                </c:pt>
                <c:pt idx="70">
                  <c:v>0.48611111111111099</c:v>
                </c:pt>
                <c:pt idx="71">
                  <c:v>0.49305555555555503</c:v>
                </c:pt>
                <c:pt idx="72">
                  <c:v>0.5</c:v>
                </c:pt>
                <c:pt idx="73">
                  <c:v>0.50694444444444398</c:v>
                </c:pt>
                <c:pt idx="74">
                  <c:v>0.51388888888888895</c:v>
                </c:pt>
                <c:pt idx="75">
                  <c:v>0.52083333333333304</c:v>
                </c:pt>
                <c:pt idx="76">
                  <c:v>0.52777777777777701</c:v>
                </c:pt>
                <c:pt idx="77">
                  <c:v>0.53472222222222199</c:v>
                </c:pt>
                <c:pt idx="78">
                  <c:v>0.54166666666666596</c:v>
                </c:pt>
                <c:pt idx="79">
                  <c:v>0.54861111111111105</c:v>
                </c:pt>
                <c:pt idx="80">
                  <c:v>0.55555555555555503</c:v>
                </c:pt>
                <c:pt idx="81">
                  <c:v>0.5625</c:v>
                </c:pt>
                <c:pt idx="82">
                  <c:v>0.56944444444444398</c:v>
                </c:pt>
                <c:pt idx="83">
                  <c:v>0.57638888888888895</c:v>
                </c:pt>
                <c:pt idx="84">
                  <c:v>0.58333333333333304</c:v>
                </c:pt>
                <c:pt idx="85">
                  <c:v>0.59027777777777701</c:v>
                </c:pt>
                <c:pt idx="86">
                  <c:v>0.59722222222222199</c:v>
                </c:pt>
                <c:pt idx="87">
                  <c:v>0.60416666666666596</c:v>
                </c:pt>
                <c:pt idx="88">
                  <c:v>0.61111111111111105</c:v>
                </c:pt>
                <c:pt idx="89">
                  <c:v>0.61805555555555503</c:v>
                </c:pt>
                <c:pt idx="90">
                  <c:v>0.625</c:v>
                </c:pt>
                <c:pt idx="91">
                  <c:v>0.63194444444444398</c:v>
                </c:pt>
                <c:pt idx="92">
                  <c:v>0.63888888888888895</c:v>
                </c:pt>
                <c:pt idx="93">
                  <c:v>0.64583333333333304</c:v>
                </c:pt>
                <c:pt idx="94">
                  <c:v>0.65277777777777701</c:v>
                </c:pt>
                <c:pt idx="95">
                  <c:v>0.65972222222222199</c:v>
                </c:pt>
                <c:pt idx="96">
                  <c:v>0.66666666666666596</c:v>
                </c:pt>
                <c:pt idx="97">
                  <c:v>0.67361111111111105</c:v>
                </c:pt>
                <c:pt idx="98">
                  <c:v>0.68055555555555503</c:v>
                </c:pt>
                <c:pt idx="99">
                  <c:v>0.6875</c:v>
                </c:pt>
                <c:pt idx="100">
                  <c:v>0.69444444444444398</c:v>
                </c:pt>
                <c:pt idx="101">
                  <c:v>0.70138888888888795</c:v>
                </c:pt>
                <c:pt idx="102">
                  <c:v>0.70833333333333304</c:v>
                </c:pt>
                <c:pt idx="103">
                  <c:v>0.71527777777777701</c:v>
                </c:pt>
                <c:pt idx="104">
                  <c:v>0.72222222222222199</c:v>
                </c:pt>
                <c:pt idx="105">
                  <c:v>0.72916666666666596</c:v>
                </c:pt>
                <c:pt idx="106">
                  <c:v>0.73611111111111105</c:v>
                </c:pt>
                <c:pt idx="107">
                  <c:v>0.74305555555555503</c:v>
                </c:pt>
                <c:pt idx="108">
                  <c:v>0.75</c:v>
                </c:pt>
                <c:pt idx="109">
                  <c:v>0.75694444444444398</c:v>
                </c:pt>
                <c:pt idx="110">
                  <c:v>0.76388888888888795</c:v>
                </c:pt>
                <c:pt idx="111">
                  <c:v>0.77083333333333304</c:v>
                </c:pt>
                <c:pt idx="112">
                  <c:v>0.77777777777777701</c:v>
                </c:pt>
                <c:pt idx="113">
                  <c:v>0.78472222222222199</c:v>
                </c:pt>
                <c:pt idx="114">
                  <c:v>0.79166666666666596</c:v>
                </c:pt>
                <c:pt idx="115">
                  <c:v>0.79861111111111105</c:v>
                </c:pt>
                <c:pt idx="116">
                  <c:v>0.80555555555555503</c:v>
                </c:pt>
                <c:pt idx="117">
                  <c:v>0.8125</c:v>
                </c:pt>
                <c:pt idx="118">
                  <c:v>0.81944444444444398</c:v>
                </c:pt>
                <c:pt idx="119">
                  <c:v>0.82638888888888795</c:v>
                </c:pt>
                <c:pt idx="120">
                  <c:v>0.83333333333333304</c:v>
                </c:pt>
                <c:pt idx="121">
                  <c:v>0.84027777777777701</c:v>
                </c:pt>
                <c:pt idx="122">
                  <c:v>0.84722222222222199</c:v>
                </c:pt>
                <c:pt idx="123">
                  <c:v>0.85416666666666596</c:v>
                </c:pt>
                <c:pt idx="124">
                  <c:v>0.86111111111111105</c:v>
                </c:pt>
                <c:pt idx="125">
                  <c:v>0.86805555555555503</c:v>
                </c:pt>
                <c:pt idx="126">
                  <c:v>0.875</c:v>
                </c:pt>
                <c:pt idx="127">
                  <c:v>0.88194444444444398</c:v>
                </c:pt>
                <c:pt idx="128">
                  <c:v>0.88888888888888795</c:v>
                </c:pt>
                <c:pt idx="129">
                  <c:v>0.89583333333333304</c:v>
                </c:pt>
                <c:pt idx="130">
                  <c:v>0.90277777777777701</c:v>
                </c:pt>
                <c:pt idx="131">
                  <c:v>0.90972222222222199</c:v>
                </c:pt>
                <c:pt idx="132">
                  <c:v>0.91666666666666596</c:v>
                </c:pt>
                <c:pt idx="133">
                  <c:v>0.92361111111111105</c:v>
                </c:pt>
                <c:pt idx="134">
                  <c:v>0.93055555555555503</c:v>
                </c:pt>
                <c:pt idx="135">
                  <c:v>0.9375</c:v>
                </c:pt>
                <c:pt idx="136">
                  <c:v>0.94444444444444398</c:v>
                </c:pt>
                <c:pt idx="137">
                  <c:v>0.95138888888888795</c:v>
                </c:pt>
                <c:pt idx="138">
                  <c:v>0.95833333333333304</c:v>
                </c:pt>
                <c:pt idx="139">
                  <c:v>0.96527777777777701</c:v>
                </c:pt>
                <c:pt idx="140">
                  <c:v>0.97222222222222199</c:v>
                </c:pt>
                <c:pt idx="141">
                  <c:v>0.97916666666666596</c:v>
                </c:pt>
                <c:pt idx="142">
                  <c:v>0.98611111111111105</c:v>
                </c:pt>
                <c:pt idx="143">
                  <c:v>0.99305555555555503</c:v>
                </c:pt>
                <c:pt idx="144">
                  <c:v>1</c:v>
                </c:pt>
                <c:pt idx="145">
                  <c:v>1.00694444444444</c:v>
                </c:pt>
                <c:pt idx="146">
                  <c:v>1.01388888888888</c:v>
                </c:pt>
                <c:pt idx="147">
                  <c:v>1.0208333333333299</c:v>
                </c:pt>
                <c:pt idx="148">
                  <c:v>1.0277777777777699</c:v>
                </c:pt>
                <c:pt idx="149">
                  <c:v>1.0347222222222201</c:v>
                </c:pt>
                <c:pt idx="150">
                  <c:v>1.0416666666666601</c:v>
                </c:pt>
                <c:pt idx="151">
                  <c:v>1.0486111111111101</c:v>
                </c:pt>
                <c:pt idx="152">
                  <c:v>1.05555555555555</c:v>
                </c:pt>
                <c:pt idx="153">
                  <c:v>1.0625</c:v>
                </c:pt>
                <c:pt idx="154">
                  <c:v>1.06944444444444</c:v>
                </c:pt>
                <c:pt idx="155">
                  <c:v>1.07638888888888</c:v>
                </c:pt>
                <c:pt idx="156">
                  <c:v>1.0833333333333299</c:v>
                </c:pt>
                <c:pt idx="157">
                  <c:v>1.0902777777777699</c:v>
                </c:pt>
                <c:pt idx="158">
                  <c:v>1.0972222222222201</c:v>
                </c:pt>
                <c:pt idx="159">
                  <c:v>1.1041666666666601</c:v>
                </c:pt>
                <c:pt idx="160">
                  <c:v>1.1111111111111101</c:v>
                </c:pt>
                <c:pt idx="161">
                  <c:v>1.11805555555555</c:v>
                </c:pt>
                <c:pt idx="162">
                  <c:v>1.125</c:v>
                </c:pt>
                <c:pt idx="163">
                  <c:v>1.13194444444444</c:v>
                </c:pt>
                <c:pt idx="164">
                  <c:v>1.13888888888888</c:v>
                </c:pt>
                <c:pt idx="165">
                  <c:v>1.1458333333333299</c:v>
                </c:pt>
                <c:pt idx="166">
                  <c:v>1.1527777777777699</c:v>
                </c:pt>
                <c:pt idx="167">
                  <c:v>1.1597222222222201</c:v>
                </c:pt>
                <c:pt idx="168">
                  <c:v>1.1666666666666601</c:v>
                </c:pt>
                <c:pt idx="169">
                  <c:v>1.1736111111111101</c:v>
                </c:pt>
                <c:pt idx="170">
                  <c:v>1.18055555555555</c:v>
                </c:pt>
                <c:pt idx="171">
                  <c:v>1.1875</c:v>
                </c:pt>
                <c:pt idx="172">
                  <c:v>1.19444444444444</c:v>
                </c:pt>
                <c:pt idx="173">
                  <c:v>1.20138888888888</c:v>
                </c:pt>
                <c:pt idx="174">
                  <c:v>1.2083333333333299</c:v>
                </c:pt>
                <c:pt idx="175">
                  <c:v>1.2152777777777699</c:v>
                </c:pt>
                <c:pt idx="176">
                  <c:v>1.2222222222222201</c:v>
                </c:pt>
                <c:pt idx="177">
                  <c:v>1.2291666666666601</c:v>
                </c:pt>
                <c:pt idx="178">
                  <c:v>1.2361111111111101</c:v>
                </c:pt>
                <c:pt idx="179">
                  <c:v>1.24305555555555</c:v>
                </c:pt>
                <c:pt idx="180">
                  <c:v>1.25</c:v>
                </c:pt>
                <c:pt idx="181">
                  <c:v>1.25694444444444</c:v>
                </c:pt>
                <c:pt idx="182">
                  <c:v>1.26388888888888</c:v>
                </c:pt>
                <c:pt idx="183">
                  <c:v>1.2708333333333299</c:v>
                </c:pt>
                <c:pt idx="184">
                  <c:v>1.2777777777777699</c:v>
                </c:pt>
                <c:pt idx="185">
                  <c:v>1.2847222222222201</c:v>
                </c:pt>
                <c:pt idx="186">
                  <c:v>1.2916666666666601</c:v>
                </c:pt>
                <c:pt idx="187">
                  <c:v>1.2986111111111101</c:v>
                </c:pt>
                <c:pt idx="188">
                  <c:v>1.30555555555555</c:v>
                </c:pt>
                <c:pt idx="189">
                  <c:v>1.3125</c:v>
                </c:pt>
                <c:pt idx="190">
                  <c:v>1.31944444444444</c:v>
                </c:pt>
                <c:pt idx="191">
                  <c:v>1.32638888888888</c:v>
                </c:pt>
                <c:pt idx="192">
                  <c:v>1.3333333333333299</c:v>
                </c:pt>
                <c:pt idx="193">
                  <c:v>1.3402777777777699</c:v>
                </c:pt>
                <c:pt idx="194">
                  <c:v>1.3472222222222201</c:v>
                </c:pt>
                <c:pt idx="195">
                  <c:v>1.3541666666666601</c:v>
                </c:pt>
                <c:pt idx="196">
                  <c:v>1.3611111111111101</c:v>
                </c:pt>
                <c:pt idx="197">
                  <c:v>1.36805555555555</c:v>
                </c:pt>
                <c:pt idx="198">
                  <c:v>1.375</c:v>
                </c:pt>
                <c:pt idx="199">
                  <c:v>1.38194444444444</c:v>
                </c:pt>
                <c:pt idx="200">
                  <c:v>1.38888888888888</c:v>
                </c:pt>
                <c:pt idx="201">
                  <c:v>1.3958333333333299</c:v>
                </c:pt>
                <c:pt idx="202">
                  <c:v>1.4027777777777699</c:v>
                </c:pt>
                <c:pt idx="203">
                  <c:v>1.4097222222222201</c:v>
                </c:pt>
                <c:pt idx="204">
                  <c:v>1.4166666666666601</c:v>
                </c:pt>
                <c:pt idx="205">
                  <c:v>1.4236111111111101</c:v>
                </c:pt>
                <c:pt idx="206">
                  <c:v>1.43055555555555</c:v>
                </c:pt>
                <c:pt idx="207">
                  <c:v>1.4375</c:v>
                </c:pt>
                <c:pt idx="208">
                  <c:v>1.44444444444444</c:v>
                </c:pt>
                <c:pt idx="209">
                  <c:v>1.45138888888888</c:v>
                </c:pt>
                <c:pt idx="210">
                  <c:v>1.4583333333333299</c:v>
                </c:pt>
                <c:pt idx="211">
                  <c:v>1.4652777777777699</c:v>
                </c:pt>
                <c:pt idx="212">
                  <c:v>1.4722222222222201</c:v>
                </c:pt>
                <c:pt idx="213">
                  <c:v>1.4791666666666601</c:v>
                </c:pt>
                <c:pt idx="214">
                  <c:v>1.4861111111111101</c:v>
                </c:pt>
                <c:pt idx="215">
                  <c:v>1.49305555555555</c:v>
                </c:pt>
                <c:pt idx="216">
                  <c:v>1.5</c:v>
                </c:pt>
                <c:pt idx="217">
                  <c:v>1.50694444444444</c:v>
                </c:pt>
                <c:pt idx="218">
                  <c:v>1.51388888888888</c:v>
                </c:pt>
                <c:pt idx="219">
                  <c:v>1.5208333333333299</c:v>
                </c:pt>
                <c:pt idx="220">
                  <c:v>1.5277777777777699</c:v>
                </c:pt>
                <c:pt idx="221">
                  <c:v>1.5347222222222201</c:v>
                </c:pt>
                <c:pt idx="222">
                  <c:v>1.5416666666666601</c:v>
                </c:pt>
                <c:pt idx="223">
                  <c:v>1.5486111111111101</c:v>
                </c:pt>
                <c:pt idx="224">
                  <c:v>1.55555555555555</c:v>
                </c:pt>
                <c:pt idx="225">
                  <c:v>1.5625</c:v>
                </c:pt>
                <c:pt idx="226">
                  <c:v>1.56944444444444</c:v>
                </c:pt>
                <c:pt idx="227">
                  <c:v>1.57638888888888</c:v>
                </c:pt>
                <c:pt idx="228">
                  <c:v>1.5833333333333299</c:v>
                </c:pt>
                <c:pt idx="229">
                  <c:v>1.5902777777777699</c:v>
                </c:pt>
                <c:pt idx="230">
                  <c:v>1.5972222222222201</c:v>
                </c:pt>
                <c:pt idx="231">
                  <c:v>1.6041666666666601</c:v>
                </c:pt>
                <c:pt idx="232">
                  <c:v>1.6111111111111101</c:v>
                </c:pt>
                <c:pt idx="233">
                  <c:v>1.61805555555555</c:v>
                </c:pt>
                <c:pt idx="234">
                  <c:v>1.625</c:v>
                </c:pt>
                <c:pt idx="235">
                  <c:v>1.63194444444444</c:v>
                </c:pt>
                <c:pt idx="236">
                  <c:v>1.63888888888888</c:v>
                </c:pt>
                <c:pt idx="237">
                  <c:v>1.6458333333333299</c:v>
                </c:pt>
                <c:pt idx="238">
                  <c:v>1.6527777777777699</c:v>
                </c:pt>
                <c:pt idx="239">
                  <c:v>1.6597222222222201</c:v>
                </c:pt>
                <c:pt idx="240">
                  <c:v>1.6666666666666601</c:v>
                </c:pt>
                <c:pt idx="241">
                  <c:v>1.6736111111111101</c:v>
                </c:pt>
                <c:pt idx="242">
                  <c:v>1.68055555555555</c:v>
                </c:pt>
                <c:pt idx="243">
                  <c:v>1.6875</c:v>
                </c:pt>
                <c:pt idx="244">
                  <c:v>1.69444444444444</c:v>
                </c:pt>
                <c:pt idx="245">
                  <c:v>1.70138888888888</c:v>
                </c:pt>
                <c:pt idx="246">
                  <c:v>1.7083333333333299</c:v>
                </c:pt>
                <c:pt idx="247">
                  <c:v>1.7152777777777699</c:v>
                </c:pt>
                <c:pt idx="248">
                  <c:v>1.7222222222222201</c:v>
                </c:pt>
                <c:pt idx="249">
                  <c:v>1.7291666666666601</c:v>
                </c:pt>
                <c:pt idx="250">
                  <c:v>1.7361111111111101</c:v>
                </c:pt>
                <c:pt idx="251">
                  <c:v>1.74305555555555</c:v>
                </c:pt>
                <c:pt idx="252">
                  <c:v>1.75</c:v>
                </c:pt>
                <c:pt idx="253">
                  <c:v>1.75694444444444</c:v>
                </c:pt>
                <c:pt idx="254">
                  <c:v>1.76388888888888</c:v>
                </c:pt>
                <c:pt idx="255">
                  <c:v>1.7708333333333299</c:v>
                </c:pt>
                <c:pt idx="256">
                  <c:v>1.7777777777777699</c:v>
                </c:pt>
                <c:pt idx="257">
                  <c:v>1.7847222222222201</c:v>
                </c:pt>
                <c:pt idx="258">
                  <c:v>1.7916666666666601</c:v>
                </c:pt>
                <c:pt idx="259">
                  <c:v>1.7986111111111101</c:v>
                </c:pt>
                <c:pt idx="260">
                  <c:v>1.80555555555555</c:v>
                </c:pt>
                <c:pt idx="261">
                  <c:v>1.8125</c:v>
                </c:pt>
                <c:pt idx="262">
                  <c:v>1.81944444444444</c:v>
                </c:pt>
                <c:pt idx="263">
                  <c:v>1.82638888888888</c:v>
                </c:pt>
                <c:pt idx="264">
                  <c:v>1.8333333333333299</c:v>
                </c:pt>
                <c:pt idx="265">
                  <c:v>1.8402777777777699</c:v>
                </c:pt>
                <c:pt idx="266">
                  <c:v>1.8472222222222201</c:v>
                </c:pt>
                <c:pt idx="267">
                  <c:v>1.8541666666666601</c:v>
                </c:pt>
                <c:pt idx="268">
                  <c:v>1.8611111111111101</c:v>
                </c:pt>
                <c:pt idx="269">
                  <c:v>1.86805555555555</c:v>
                </c:pt>
                <c:pt idx="270">
                  <c:v>1.875</c:v>
                </c:pt>
                <c:pt idx="271">
                  <c:v>1.88194444444444</c:v>
                </c:pt>
                <c:pt idx="272">
                  <c:v>1.88888888888888</c:v>
                </c:pt>
                <c:pt idx="273">
                  <c:v>1.8958333333333299</c:v>
                </c:pt>
                <c:pt idx="274">
                  <c:v>1.9027777777777699</c:v>
                </c:pt>
                <c:pt idx="275">
                  <c:v>1.9097222222222201</c:v>
                </c:pt>
                <c:pt idx="276">
                  <c:v>1.9166666666666601</c:v>
                </c:pt>
                <c:pt idx="277">
                  <c:v>1.9236111111111101</c:v>
                </c:pt>
                <c:pt idx="278">
                  <c:v>1.93055555555555</c:v>
                </c:pt>
                <c:pt idx="279">
                  <c:v>1.9375</c:v>
                </c:pt>
                <c:pt idx="280">
                  <c:v>1.94444444444444</c:v>
                </c:pt>
                <c:pt idx="281">
                  <c:v>1.95138888888888</c:v>
                </c:pt>
                <c:pt idx="282">
                  <c:v>1.9583333333333299</c:v>
                </c:pt>
                <c:pt idx="283">
                  <c:v>1.9652777777777699</c:v>
                </c:pt>
                <c:pt idx="284">
                  <c:v>1.9722222222222201</c:v>
                </c:pt>
                <c:pt idx="285">
                  <c:v>1.9791666666666601</c:v>
                </c:pt>
                <c:pt idx="286">
                  <c:v>1.9861111111111101</c:v>
                </c:pt>
                <c:pt idx="287">
                  <c:v>1.99305555555555</c:v>
                </c:pt>
                <c:pt idx="288">
                  <c:v>2</c:v>
                </c:pt>
                <c:pt idx="289">
                  <c:v>2.0069444444444402</c:v>
                </c:pt>
                <c:pt idx="290">
                  <c:v>2.01388888888888</c:v>
                </c:pt>
                <c:pt idx="291">
                  <c:v>2.0208333333333299</c:v>
                </c:pt>
                <c:pt idx="292">
                  <c:v>2.0277777777777701</c:v>
                </c:pt>
                <c:pt idx="293">
                  <c:v>2.0347222222222201</c:v>
                </c:pt>
                <c:pt idx="294">
                  <c:v>2.0416666666666599</c:v>
                </c:pt>
                <c:pt idx="295">
                  <c:v>2.0486111111111098</c:v>
                </c:pt>
                <c:pt idx="296">
                  <c:v>2.05555555555555</c:v>
                </c:pt>
                <c:pt idx="297">
                  <c:v>2.0625</c:v>
                </c:pt>
                <c:pt idx="298">
                  <c:v>2.0694444444444402</c:v>
                </c:pt>
                <c:pt idx="299">
                  <c:v>2.07638888888888</c:v>
                </c:pt>
                <c:pt idx="300">
                  <c:v>2.0833333333333299</c:v>
                </c:pt>
                <c:pt idx="301">
                  <c:v>2.0902777777777701</c:v>
                </c:pt>
                <c:pt idx="302">
                  <c:v>2.0972222222222201</c:v>
                </c:pt>
                <c:pt idx="303">
                  <c:v>2.1041666666666599</c:v>
                </c:pt>
                <c:pt idx="304">
                  <c:v>2.1111111111111098</c:v>
                </c:pt>
                <c:pt idx="305">
                  <c:v>2.11805555555555</c:v>
                </c:pt>
                <c:pt idx="306">
                  <c:v>2.125</c:v>
                </c:pt>
                <c:pt idx="307">
                  <c:v>2.1319444444444402</c:v>
                </c:pt>
                <c:pt idx="308">
                  <c:v>2.13888888888888</c:v>
                </c:pt>
                <c:pt idx="309">
                  <c:v>2.1458333333333299</c:v>
                </c:pt>
                <c:pt idx="310">
                  <c:v>2.1527777777777701</c:v>
                </c:pt>
                <c:pt idx="311">
                  <c:v>2.1597222222222201</c:v>
                </c:pt>
                <c:pt idx="312">
                  <c:v>2.1666666666666599</c:v>
                </c:pt>
                <c:pt idx="313">
                  <c:v>2.1736111111111098</c:v>
                </c:pt>
                <c:pt idx="314">
                  <c:v>2.18055555555555</c:v>
                </c:pt>
                <c:pt idx="315">
                  <c:v>2.1875</c:v>
                </c:pt>
                <c:pt idx="316">
                  <c:v>2.1944444444444402</c:v>
                </c:pt>
                <c:pt idx="317">
                  <c:v>2.20138888888888</c:v>
                </c:pt>
                <c:pt idx="318">
                  <c:v>2.2083333333333299</c:v>
                </c:pt>
                <c:pt idx="319">
                  <c:v>2.2152777777777701</c:v>
                </c:pt>
                <c:pt idx="320">
                  <c:v>2.2222222222222201</c:v>
                </c:pt>
                <c:pt idx="321">
                  <c:v>2.2291666666666599</c:v>
                </c:pt>
                <c:pt idx="322">
                  <c:v>2.2361111111111098</c:v>
                </c:pt>
                <c:pt idx="323">
                  <c:v>2.24305555555555</c:v>
                </c:pt>
                <c:pt idx="324">
                  <c:v>2.25</c:v>
                </c:pt>
                <c:pt idx="325">
                  <c:v>2.2569444444444402</c:v>
                </c:pt>
                <c:pt idx="326">
                  <c:v>2.26388888888888</c:v>
                </c:pt>
                <c:pt idx="327">
                  <c:v>2.2708333333333299</c:v>
                </c:pt>
                <c:pt idx="328">
                  <c:v>2.2777777777777701</c:v>
                </c:pt>
                <c:pt idx="329">
                  <c:v>2.2847222222222201</c:v>
                </c:pt>
                <c:pt idx="330">
                  <c:v>2.2916666666666599</c:v>
                </c:pt>
                <c:pt idx="331">
                  <c:v>2.2986111111111098</c:v>
                </c:pt>
                <c:pt idx="332">
                  <c:v>2.30555555555555</c:v>
                </c:pt>
                <c:pt idx="333">
                  <c:v>2.3125</c:v>
                </c:pt>
                <c:pt idx="334">
                  <c:v>2.3194444444444402</c:v>
                </c:pt>
                <c:pt idx="335">
                  <c:v>2.32638888888888</c:v>
                </c:pt>
                <c:pt idx="336">
                  <c:v>2.3333333333333299</c:v>
                </c:pt>
                <c:pt idx="337">
                  <c:v>2.3402777777777701</c:v>
                </c:pt>
                <c:pt idx="338">
                  <c:v>2.3472222222222201</c:v>
                </c:pt>
                <c:pt idx="339">
                  <c:v>2.3541666666666599</c:v>
                </c:pt>
                <c:pt idx="340">
                  <c:v>2.3611111111111098</c:v>
                </c:pt>
                <c:pt idx="341">
                  <c:v>2.36805555555555</c:v>
                </c:pt>
                <c:pt idx="342">
                  <c:v>2.375</c:v>
                </c:pt>
                <c:pt idx="343">
                  <c:v>2.3819444444444402</c:v>
                </c:pt>
                <c:pt idx="344">
                  <c:v>2.38888888888888</c:v>
                </c:pt>
                <c:pt idx="345">
                  <c:v>2.3958333333333299</c:v>
                </c:pt>
                <c:pt idx="346">
                  <c:v>2.4027777777777701</c:v>
                </c:pt>
                <c:pt idx="347">
                  <c:v>2.4097222222222201</c:v>
                </c:pt>
                <c:pt idx="348">
                  <c:v>2.4166666666666599</c:v>
                </c:pt>
                <c:pt idx="349">
                  <c:v>2.4236111111111098</c:v>
                </c:pt>
                <c:pt idx="350">
                  <c:v>2.43055555555555</c:v>
                </c:pt>
                <c:pt idx="351">
                  <c:v>2.4375</c:v>
                </c:pt>
                <c:pt idx="352">
                  <c:v>2.4444444444444402</c:v>
                </c:pt>
                <c:pt idx="353">
                  <c:v>2.45138888888888</c:v>
                </c:pt>
                <c:pt idx="354">
                  <c:v>2.4583333333333299</c:v>
                </c:pt>
                <c:pt idx="355">
                  <c:v>2.4652777777777701</c:v>
                </c:pt>
                <c:pt idx="356">
                  <c:v>2.4722222222222201</c:v>
                </c:pt>
                <c:pt idx="357">
                  <c:v>2.4791666666666599</c:v>
                </c:pt>
                <c:pt idx="358">
                  <c:v>2.4861111111111098</c:v>
                </c:pt>
                <c:pt idx="359">
                  <c:v>2.49305555555555</c:v>
                </c:pt>
                <c:pt idx="360">
                  <c:v>2.5</c:v>
                </c:pt>
                <c:pt idx="361">
                  <c:v>2.5069444444444402</c:v>
                </c:pt>
                <c:pt idx="362">
                  <c:v>2.51388888888888</c:v>
                </c:pt>
                <c:pt idx="363">
                  <c:v>2.5208333333333299</c:v>
                </c:pt>
                <c:pt idx="364">
                  <c:v>2.5277777777777701</c:v>
                </c:pt>
                <c:pt idx="365">
                  <c:v>2.5347222222222201</c:v>
                </c:pt>
                <c:pt idx="366">
                  <c:v>2.5416666666666599</c:v>
                </c:pt>
                <c:pt idx="367">
                  <c:v>2.5486111111111098</c:v>
                </c:pt>
                <c:pt idx="368">
                  <c:v>2.55555555555555</c:v>
                </c:pt>
                <c:pt idx="369">
                  <c:v>2.5625</c:v>
                </c:pt>
                <c:pt idx="370">
                  <c:v>2.5694444444444402</c:v>
                </c:pt>
                <c:pt idx="371">
                  <c:v>2.57638888888888</c:v>
                </c:pt>
                <c:pt idx="372">
                  <c:v>2.5833333333333299</c:v>
                </c:pt>
                <c:pt idx="373">
                  <c:v>2.5902777777777701</c:v>
                </c:pt>
                <c:pt idx="374">
                  <c:v>2.5972222222222201</c:v>
                </c:pt>
                <c:pt idx="375">
                  <c:v>2.6041666666666599</c:v>
                </c:pt>
                <c:pt idx="376">
                  <c:v>2.6111111111111098</c:v>
                </c:pt>
                <c:pt idx="377">
                  <c:v>2.61805555555555</c:v>
                </c:pt>
                <c:pt idx="378">
                  <c:v>2.625</c:v>
                </c:pt>
                <c:pt idx="379">
                  <c:v>2.6319444444444402</c:v>
                </c:pt>
                <c:pt idx="380">
                  <c:v>2.63888888888888</c:v>
                </c:pt>
                <c:pt idx="381">
                  <c:v>2.6458333333333299</c:v>
                </c:pt>
                <c:pt idx="382">
                  <c:v>2.6527777777777701</c:v>
                </c:pt>
                <c:pt idx="383">
                  <c:v>2.6597222222222201</c:v>
                </c:pt>
                <c:pt idx="384">
                  <c:v>2.6666666666666599</c:v>
                </c:pt>
                <c:pt idx="385">
                  <c:v>2.6736111111111098</c:v>
                </c:pt>
                <c:pt idx="386">
                  <c:v>2.68055555555555</c:v>
                </c:pt>
                <c:pt idx="387">
                  <c:v>2.6875</c:v>
                </c:pt>
                <c:pt idx="388">
                  <c:v>2.6944444444444402</c:v>
                </c:pt>
                <c:pt idx="389">
                  <c:v>2.70138888888888</c:v>
                </c:pt>
                <c:pt idx="390">
                  <c:v>2.7083333333333299</c:v>
                </c:pt>
                <c:pt idx="391">
                  <c:v>2.7152777777777701</c:v>
                </c:pt>
                <c:pt idx="392">
                  <c:v>2.7222222222222201</c:v>
                </c:pt>
                <c:pt idx="393">
                  <c:v>2.7291666666666599</c:v>
                </c:pt>
                <c:pt idx="394">
                  <c:v>2.7361111111111098</c:v>
                </c:pt>
                <c:pt idx="395">
                  <c:v>2.74305555555555</c:v>
                </c:pt>
                <c:pt idx="396">
                  <c:v>2.75</c:v>
                </c:pt>
                <c:pt idx="397">
                  <c:v>2.7569444444444402</c:v>
                </c:pt>
                <c:pt idx="398">
                  <c:v>2.76388888888888</c:v>
                </c:pt>
                <c:pt idx="399">
                  <c:v>2.7708333333333299</c:v>
                </c:pt>
                <c:pt idx="400">
                  <c:v>2.7777777777777701</c:v>
                </c:pt>
                <c:pt idx="401">
                  <c:v>2.7847222222222201</c:v>
                </c:pt>
                <c:pt idx="402">
                  <c:v>2.7916666666666599</c:v>
                </c:pt>
                <c:pt idx="403">
                  <c:v>2.7986111111111098</c:v>
                </c:pt>
                <c:pt idx="404">
                  <c:v>2.80555555555555</c:v>
                </c:pt>
                <c:pt idx="405">
                  <c:v>2.8125</c:v>
                </c:pt>
                <c:pt idx="406">
                  <c:v>2.8194444444444402</c:v>
                </c:pt>
                <c:pt idx="407">
                  <c:v>2.82638888888888</c:v>
                </c:pt>
                <c:pt idx="408">
                  <c:v>2.8333333333333299</c:v>
                </c:pt>
                <c:pt idx="409">
                  <c:v>2.8402777777777701</c:v>
                </c:pt>
                <c:pt idx="410">
                  <c:v>2.8472222222222201</c:v>
                </c:pt>
                <c:pt idx="411">
                  <c:v>2.8541666666666599</c:v>
                </c:pt>
                <c:pt idx="412">
                  <c:v>2.8611111111111098</c:v>
                </c:pt>
                <c:pt idx="413">
                  <c:v>2.86805555555555</c:v>
                </c:pt>
                <c:pt idx="414">
                  <c:v>2.875</c:v>
                </c:pt>
                <c:pt idx="415">
                  <c:v>2.8819444444444402</c:v>
                </c:pt>
                <c:pt idx="416">
                  <c:v>2.88888888888888</c:v>
                </c:pt>
                <c:pt idx="417">
                  <c:v>2.8958333333333299</c:v>
                </c:pt>
                <c:pt idx="418">
                  <c:v>2.9027777777777701</c:v>
                </c:pt>
                <c:pt idx="419">
                  <c:v>2.9097222222222201</c:v>
                </c:pt>
                <c:pt idx="420">
                  <c:v>2.9166666666666599</c:v>
                </c:pt>
                <c:pt idx="421">
                  <c:v>2.9236111111111098</c:v>
                </c:pt>
                <c:pt idx="422">
                  <c:v>2.93055555555555</c:v>
                </c:pt>
                <c:pt idx="423">
                  <c:v>2.9375</c:v>
                </c:pt>
                <c:pt idx="424">
                  <c:v>2.9444444444444402</c:v>
                </c:pt>
                <c:pt idx="425">
                  <c:v>2.95138888888888</c:v>
                </c:pt>
                <c:pt idx="426">
                  <c:v>2.9583333333333299</c:v>
                </c:pt>
                <c:pt idx="427">
                  <c:v>2.9652777777777701</c:v>
                </c:pt>
                <c:pt idx="428">
                  <c:v>2.9722222222222201</c:v>
                </c:pt>
                <c:pt idx="429">
                  <c:v>2.9791666666666599</c:v>
                </c:pt>
                <c:pt idx="430">
                  <c:v>2.9861111111111098</c:v>
                </c:pt>
                <c:pt idx="431">
                  <c:v>2.99305555555555</c:v>
                </c:pt>
                <c:pt idx="432">
                  <c:v>3</c:v>
                </c:pt>
                <c:pt idx="433">
                  <c:v>3.0069444444444402</c:v>
                </c:pt>
                <c:pt idx="434">
                  <c:v>3.01388888888888</c:v>
                </c:pt>
                <c:pt idx="435">
                  <c:v>3.0208333333333299</c:v>
                </c:pt>
                <c:pt idx="436">
                  <c:v>3.0277777777777701</c:v>
                </c:pt>
                <c:pt idx="437">
                  <c:v>3.0347222222222201</c:v>
                </c:pt>
                <c:pt idx="438">
                  <c:v>3.0416666666666599</c:v>
                </c:pt>
                <c:pt idx="439">
                  <c:v>3.0486111111111098</c:v>
                </c:pt>
                <c:pt idx="440">
                  <c:v>3.05555555555555</c:v>
                </c:pt>
                <c:pt idx="441">
                  <c:v>3.0625</c:v>
                </c:pt>
                <c:pt idx="442">
                  <c:v>3.0694444444444402</c:v>
                </c:pt>
                <c:pt idx="443">
                  <c:v>3.07638888888888</c:v>
                </c:pt>
                <c:pt idx="444">
                  <c:v>3.0833333333333299</c:v>
                </c:pt>
                <c:pt idx="445">
                  <c:v>3.0902777777777701</c:v>
                </c:pt>
                <c:pt idx="446">
                  <c:v>3.0972222222222201</c:v>
                </c:pt>
                <c:pt idx="447">
                  <c:v>3.1041666666666599</c:v>
                </c:pt>
                <c:pt idx="448">
                  <c:v>3.1111111111111098</c:v>
                </c:pt>
                <c:pt idx="449">
                  <c:v>3.11805555555555</c:v>
                </c:pt>
                <c:pt idx="450">
                  <c:v>3.125</c:v>
                </c:pt>
                <c:pt idx="451">
                  <c:v>3.1319444444444402</c:v>
                </c:pt>
                <c:pt idx="452">
                  <c:v>3.13888888888888</c:v>
                </c:pt>
                <c:pt idx="453">
                  <c:v>3.1458333333333299</c:v>
                </c:pt>
                <c:pt idx="454">
                  <c:v>3.1527777777777701</c:v>
                </c:pt>
                <c:pt idx="455">
                  <c:v>3.1597222222222201</c:v>
                </c:pt>
                <c:pt idx="456">
                  <c:v>3.1666666666666599</c:v>
                </c:pt>
                <c:pt idx="457">
                  <c:v>3.1736111111111098</c:v>
                </c:pt>
                <c:pt idx="458">
                  <c:v>3.18055555555555</c:v>
                </c:pt>
                <c:pt idx="459">
                  <c:v>3.1875</c:v>
                </c:pt>
                <c:pt idx="460">
                  <c:v>3.1944444444444402</c:v>
                </c:pt>
                <c:pt idx="461">
                  <c:v>3.20138888888888</c:v>
                </c:pt>
                <c:pt idx="462">
                  <c:v>3.2083333333333299</c:v>
                </c:pt>
                <c:pt idx="463">
                  <c:v>3.2152777777777701</c:v>
                </c:pt>
                <c:pt idx="464">
                  <c:v>3.2222222222222201</c:v>
                </c:pt>
                <c:pt idx="465">
                  <c:v>3.2291666666666599</c:v>
                </c:pt>
                <c:pt idx="466">
                  <c:v>3.2361111111111098</c:v>
                </c:pt>
                <c:pt idx="467">
                  <c:v>3.24305555555555</c:v>
                </c:pt>
                <c:pt idx="468">
                  <c:v>3.25</c:v>
                </c:pt>
                <c:pt idx="469">
                  <c:v>3.2569444444444402</c:v>
                </c:pt>
                <c:pt idx="470">
                  <c:v>3.26388888888888</c:v>
                </c:pt>
                <c:pt idx="471">
                  <c:v>3.2708333333333299</c:v>
                </c:pt>
                <c:pt idx="472">
                  <c:v>3.2777777777777701</c:v>
                </c:pt>
                <c:pt idx="473">
                  <c:v>3.2847222222222201</c:v>
                </c:pt>
                <c:pt idx="474">
                  <c:v>3.2916666666666599</c:v>
                </c:pt>
                <c:pt idx="475">
                  <c:v>3.2986111111111098</c:v>
                </c:pt>
                <c:pt idx="476">
                  <c:v>3.30555555555555</c:v>
                </c:pt>
                <c:pt idx="477">
                  <c:v>3.3125</c:v>
                </c:pt>
                <c:pt idx="478">
                  <c:v>3.3194444444444402</c:v>
                </c:pt>
                <c:pt idx="479">
                  <c:v>3.32638888888888</c:v>
                </c:pt>
                <c:pt idx="480">
                  <c:v>3.3333333333333299</c:v>
                </c:pt>
                <c:pt idx="481">
                  <c:v>3.3402777777777701</c:v>
                </c:pt>
                <c:pt idx="482">
                  <c:v>3.3472222222222201</c:v>
                </c:pt>
                <c:pt idx="483">
                  <c:v>3.3541666666666599</c:v>
                </c:pt>
                <c:pt idx="484">
                  <c:v>3.3611111111111098</c:v>
                </c:pt>
                <c:pt idx="485">
                  <c:v>3.36805555555555</c:v>
                </c:pt>
                <c:pt idx="486">
                  <c:v>3.375</c:v>
                </c:pt>
                <c:pt idx="487">
                  <c:v>3.3819444444444402</c:v>
                </c:pt>
                <c:pt idx="488">
                  <c:v>3.38888888888888</c:v>
                </c:pt>
                <c:pt idx="489">
                  <c:v>3.3958333333333299</c:v>
                </c:pt>
                <c:pt idx="490">
                  <c:v>3.4027777777777701</c:v>
                </c:pt>
                <c:pt idx="491">
                  <c:v>3.4097222222222201</c:v>
                </c:pt>
                <c:pt idx="492">
                  <c:v>3.4166666666666599</c:v>
                </c:pt>
                <c:pt idx="493">
                  <c:v>3.4236111111111098</c:v>
                </c:pt>
                <c:pt idx="494">
                  <c:v>3.43055555555555</c:v>
                </c:pt>
                <c:pt idx="495">
                  <c:v>3.4375</c:v>
                </c:pt>
                <c:pt idx="496">
                  <c:v>3.4444444444444402</c:v>
                </c:pt>
                <c:pt idx="497">
                  <c:v>3.45138888888888</c:v>
                </c:pt>
                <c:pt idx="498">
                  <c:v>3.4583333333333299</c:v>
                </c:pt>
                <c:pt idx="499">
                  <c:v>3.4652777777777701</c:v>
                </c:pt>
                <c:pt idx="500">
                  <c:v>3.4722222222222201</c:v>
                </c:pt>
                <c:pt idx="501">
                  <c:v>3.4791666666666599</c:v>
                </c:pt>
                <c:pt idx="502">
                  <c:v>3.4861111111111098</c:v>
                </c:pt>
                <c:pt idx="503">
                  <c:v>3.49305555555555</c:v>
                </c:pt>
                <c:pt idx="504">
                  <c:v>3.5</c:v>
                </c:pt>
                <c:pt idx="505">
                  <c:v>3.5069444444444402</c:v>
                </c:pt>
                <c:pt idx="506">
                  <c:v>3.51388888888888</c:v>
                </c:pt>
                <c:pt idx="507">
                  <c:v>3.5208333333333299</c:v>
                </c:pt>
                <c:pt idx="508">
                  <c:v>3.5277777777777701</c:v>
                </c:pt>
                <c:pt idx="509">
                  <c:v>3.5347222222222201</c:v>
                </c:pt>
                <c:pt idx="510">
                  <c:v>3.5416666666666599</c:v>
                </c:pt>
                <c:pt idx="511">
                  <c:v>3.5486111111111098</c:v>
                </c:pt>
                <c:pt idx="512">
                  <c:v>3.55555555555555</c:v>
                </c:pt>
                <c:pt idx="513">
                  <c:v>3.5625</c:v>
                </c:pt>
                <c:pt idx="514">
                  <c:v>3.5694444444444402</c:v>
                </c:pt>
                <c:pt idx="515">
                  <c:v>3.57638888888888</c:v>
                </c:pt>
                <c:pt idx="516">
                  <c:v>3.5833333333333299</c:v>
                </c:pt>
                <c:pt idx="517">
                  <c:v>3.5902777777777701</c:v>
                </c:pt>
                <c:pt idx="518">
                  <c:v>3.5972222222222201</c:v>
                </c:pt>
                <c:pt idx="519">
                  <c:v>3.6041666666666599</c:v>
                </c:pt>
                <c:pt idx="520">
                  <c:v>3.6111111111111098</c:v>
                </c:pt>
                <c:pt idx="521">
                  <c:v>3.61805555555555</c:v>
                </c:pt>
                <c:pt idx="522">
                  <c:v>3.625</c:v>
                </c:pt>
                <c:pt idx="523">
                  <c:v>3.6319444444444402</c:v>
                </c:pt>
                <c:pt idx="524">
                  <c:v>3.63888888888888</c:v>
                </c:pt>
                <c:pt idx="525">
                  <c:v>3.6458333333333299</c:v>
                </c:pt>
                <c:pt idx="526">
                  <c:v>3.6527777777777701</c:v>
                </c:pt>
                <c:pt idx="527">
                  <c:v>3.6597222222222201</c:v>
                </c:pt>
                <c:pt idx="528">
                  <c:v>3.6666666666666599</c:v>
                </c:pt>
                <c:pt idx="529">
                  <c:v>3.6736111111111098</c:v>
                </c:pt>
                <c:pt idx="530">
                  <c:v>3.68055555555555</c:v>
                </c:pt>
                <c:pt idx="531">
                  <c:v>3.6875</c:v>
                </c:pt>
                <c:pt idx="532">
                  <c:v>3.6944444444444402</c:v>
                </c:pt>
                <c:pt idx="533">
                  <c:v>3.70138888888888</c:v>
                </c:pt>
                <c:pt idx="534">
                  <c:v>3.7083333333333299</c:v>
                </c:pt>
                <c:pt idx="535">
                  <c:v>3.7152777777777701</c:v>
                </c:pt>
                <c:pt idx="536">
                  <c:v>3.7222222222222201</c:v>
                </c:pt>
                <c:pt idx="537">
                  <c:v>3.7291666666666599</c:v>
                </c:pt>
                <c:pt idx="538">
                  <c:v>3.7361111111111098</c:v>
                </c:pt>
                <c:pt idx="539">
                  <c:v>3.74305555555555</c:v>
                </c:pt>
                <c:pt idx="540">
                  <c:v>3.75</c:v>
                </c:pt>
                <c:pt idx="541">
                  <c:v>3.7569444444444402</c:v>
                </c:pt>
                <c:pt idx="542">
                  <c:v>3.76388888888888</c:v>
                </c:pt>
                <c:pt idx="543">
                  <c:v>3.7708333333333299</c:v>
                </c:pt>
                <c:pt idx="544">
                  <c:v>3.7777777777777701</c:v>
                </c:pt>
                <c:pt idx="545">
                  <c:v>3.7847222222222201</c:v>
                </c:pt>
                <c:pt idx="546">
                  <c:v>3.7916666666666599</c:v>
                </c:pt>
                <c:pt idx="547">
                  <c:v>3.7986111111111098</c:v>
                </c:pt>
                <c:pt idx="548">
                  <c:v>3.80555555555555</c:v>
                </c:pt>
                <c:pt idx="549">
                  <c:v>3.8125</c:v>
                </c:pt>
                <c:pt idx="550">
                  <c:v>3.8194444444444402</c:v>
                </c:pt>
                <c:pt idx="551">
                  <c:v>3.82638888888888</c:v>
                </c:pt>
                <c:pt idx="552">
                  <c:v>3.8333333333333299</c:v>
                </c:pt>
                <c:pt idx="553">
                  <c:v>3.8402777777777701</c:v>
                </c:pt>
                <c:pt idx="554">
                  <c:v>3.8472222222222201</c:v>
                </c:pt>
                <c:pt idx="555">
                  <c:v>3.8541666666666599</c:v>
                </c:pt>
                <c:pt idx="556">
                  <c:v>3.8611111111111098</c:v>
                </c:pt>
                <c:pt idx="557">
                  <c:v>3.86805555555555</c:v>
                </c:pt>
                <c:pt idx="558">
                  <c:v>3.875</c:v>
                </c:pt>
                <c:pt idx="559">
                  <c:v>3.8819444444444402</c:v>
                </c:pt>
                <c:pt idx="560">
                  <c:v>3.88888888888888</c:v>
                </c:pt>
                <c:pt idx="561">
                  <c:v>3.8958333333333299</c:v>
                </c:pt>
                <c:pt idx="562">
                  <c:v>3.9027777777777701</c:v>
                </c:pt>
                <c:pt idx="563">
                  <c:v>3.9097222222222201</c:v>
                </c:pt>
                <c:pt idx="564">
                  <c:v>3.9166666666666599</c:v>
                </c:pt>
                <c:pt idx="565">
                  <c:v>3.9236111111111098</c:v>
                </c:pt>
                <c:pt idx="566">
                  <c:v>3.93055555555555</c:v>
                </c:pt>
                <c:pt idx="567">
                  <c:v>3.9375</c:v>
                </c:pt>
                <c:pt idx="568">
                  <c:v>3.9444444444444402</c:v>
                </c:pt>
                <c:pt idx="569">
                  <c:v>3.95138888888888</c:v>
                </c:pt>
                <c:pt idx="570">
                  <c:v>3.9583333333333299</c:v>
                </c:pt>
                <c:pt idx="571">
                  <c:v>3.9652777777777701</c:v>
                </c:pt>
                <c:pt idx="572">
                  <c:v>3.9722222222222201</c:v>
                </c:pt>
                <c:pt idx="573">
                  <c:v>3.9791666666666599</c:v>
                </c:pt>
                <c:pt idx="574">
                  <c:v>3.9861111111111098</c:v>
                </c:pt>
                <c:pt idx="575">
                  <c:v>3.99305555555555</c:v>
                </c:pt>
                <c:pt idx="576">
                  <c:v>4</c:v>
                </c:pt>
                <c:pt idx="577">
                  <c:v>4.0069444444444402</c:v>
                </c:pt>
                <c:pt idx="578">
                  <c:v>4.0138888888888804</c:v>
                </c:pt>
                <c:pt idx="579">
                  <c:v>4.0208333333333304</c:v>
                </c:pt>
                <c:pt idx="580">
                  <c:v>4.0277777777777697</c:v>
                </c:pt>
                <c:pt idx="581">
                  <c:v>4.0347222222222197</c:v>
                </c:pt>
                <c:pt idx="582">
                  <c:v>4.0416666666666599</c:v>
                </c:pt>
                <c:pt idx="583">
                  <c:v>4.0486111111111098</c:v>
                </c:pt>
                <c:pt idx="584">
                  <c:v>4.05555555555555</c:v>
                </c:pt>
                <c:pt idx="585">
                  <c:v>4.0625</c:v>
                </c:pt>
                <c:pt idx="586">
                  <c:v>4.0694444444444402</c:v>
                </c:pt>
                <c:pt idx="587">
                  <c:v>4.0763888888888804</c:v>
                </c:pt>
                <c:pt idx="588">
                  <c:v>4.0833333333333304</c:v>
                </c:pt>
                <c:pt idx="589">
                  <c:v>4.0902777777777697</c:v>
                </c:pt>
                <c:pt idx="590">
                  <c:v>4.0972222222222197</c:v>
                </c:pt>
                <c:pt idx="591">
                  <c:v>4.1041666666666599</c:v>
                </c:pt>
                <c:pt idx="592">
                  <c:v>4.1111111111111098</c:v>
                </c:pt>
                <c:pt idx="593">
                  <c:v>4.11805555555555</c:v>
                </c:pt>
                <c:pt idx="594">
                  <c:v>4.125</c:v>
                </c:pt>
                <c:pt idx="595">
                  <c:v>4.1319444444444402</c:v>
                </c:pt>
                <c:pt idx="596">
                  <c:v>4.1388888888888804</c:v>
                </c:pt>
                <c:pt idx="597">
                  <c:v>4.1458333333333304</c:v>
                </c:pt>
                <c:pt idx="598">
                  <c:v>4.1527777777777697</c:v>
                </c:pt>
                <c:pt idx="599">
                  <c:v>4.1597222222222197</c:v>
                </c:pt>
                <c:pt idx="600">
                  <c:v>4.1666666666666599</c:v>
                </c:pt>
                <c:pt idx="601">
                  <c:v>4.1736111111111098</c:v>
                </c:pt>
                <c:pt idx="602">
                  <c:v>4.18055555555555</c:v>
                </c:pt>
                <c:pt idx="603">
                  <c:v>4.1875</c:v>
                </c:pt>
                <c:pt idx="604">
                  <c:v>4.1944444444444402</c:v>
                </c:pt>
                <c:pt idx="605">
                  <c:v>4.2013888888888804</c:v>
                </c:pt>
                <c:pt idx="606">
                  <c:v>4.2083333333333304</c:v>
                </c:pt>
                <c:pt idx="607">
                  <c:v>4.2152777777777697</c:v>
                </c:pt>
                <c:pt idx="608">
                  <c:v>4.2222222222222197</c:v>
                </c:pt>
                <c:pt idx="609">
                  <c:v>4.2291666666666599</c:v>
                </c:pt>
                <c:pt idx="610">
                  <c:v>4.2361111111111098</c:v>
                </c:pt>
                <c:pt idx="611">
                  <c:v>4.24305555555555</c:v>
                </c:pt>
                <c:pt idx="612">
                  <c:v>4.25</c:v>
                </c:pt>
                <c:pt idx="613">
                  <c:v>4.2569444444444402</c:v>
                </c:pt>
                <c:pt idx="614">
                  <c:v>4.2638888888888804</c:v>
                </c:pt>
                <c:pt idx="615">
                  <c:v>4.2708333333333304</c:v>
                </c:pt>
                <c:pt idx="616">
                  <c:v>4.2777777777777697</c:v>
                </c:pt>
                <c:pt idx="617">
                  <c:v>4.2847222222222197</c:v>
                </c:pt>
                <c:pt idx="618">
                  <c:v>4.2916666666666599</c:v>
                </c:pt>
                <c:pt idx="619">
                  <c:v>4.2986111111111098</c:v>
                </c:pt>
                <c:pt idx="620">
                  <c:v>4.30555555555555</c:v>
                </c:pt>
                <c:pt idx="621">
                  <c:v>4.3125</c:v>
                </c:pt>
                <c:pt idx="622">
                  <c:v>4.3194444444444402</c:v>
                </c:pt>
                <c:pt idx="623">
                  <c:v>4.3263888888888804</c:v>
                </c:pt>
                <c:pt idx="624">
                  <c:v>4.3333333333333304</c:v>
                </c:pt>
                <c:pt idx="625">
                  <c:v>4.3402777777777697</c:v>
                </c:pt>
                <c:pt idx="626">
                  <c:v>4.3472222222222197</c:v>
                </c:pt>
                <c:pt idx="627">
                  <c:v>4.3541666666666599</c:v>
                </c:pt>
                <c:pt idx="628">
                  <c:v>4.3611111111111098</c:v>
                </c:pt>
                <c:pt idx="629">
                  <c:v>4.36805555555555</c:v>
                </c:pt>
                <c:pt idx="630">
                  <c:v>4.375</c:v>
                </c:pt>
                <c:pt idx="631">
                  <c:v>4.3819444444444402</c:v>
                </c:pt>
                <c:pt idx="632">
                  <c:v>4.3888888888888804</c:v>
                </c:pt>
                <c:pt idx="633">
                  <c:v>4.3958333333333304</c:v>
                </c:pt>
                <c:pt idx="634">
                  <c:v>4.4027777777777697</c:v>
                </c:pt>
                <c:pt idx="635">
                  <c:v>4.4097222222222197</c:v>
                </c:pt>
                <c:pt idx="636">
                  <c:v>4.4166666666666599</c:v>
                </c:pt>
                <c:pt idx="637">
                  <c:v>4.4236111111111098</c:v>
                </c:pt>
                <c:pt idx="638">
                  <c:v>4.43055555555555</c:v>
                </c:pt>
                <c:pt idx="639">
                  <c:v>4.4375</c:v>
                </c:pt>
                <c:pt idx="640">
                  <c:v>4.4444444444444402</c:v>
                </c:pt>
                <c:pt idx="641">
                  <c:v>4.4513888888888804</c:v>
                </c:pt>
                <c:pt idx="642">
                  <c:v>4.4583333333333304</c:v>
                </c:pt>
                <c:pt idx="643">
                  <c:v>4.4652777777777697</c:v>
                </c:pt>
                <c:pt idx="644">
                  <c:v>4.4722222222222197</c:v>
                </c:pt>
                <c:pt idx="645">
                  <c:v>4.4791666666666599</c:v>
                </c:pt>
                <c:pt idx="646">
                  <c:v>4.4861111111111098</c:v>
                </c:pt>
                <c:pt idx="647">
                  <c:v>4.49305555555555</c:v>
                </c:pt>
                <c:pt idx="648">
                  <c:v>4.5</c:v>
                </c:pt>
                <c:pt idx="649">
                  <c:v>4.5069444444444402</c:v>
                </c:pt>
                <c:pt idx="650">
                  <c:v>4.5138888888888804</c:v>
                </c:pt>
                <c:pt idx="651">
                  <c:v>4.5208333333333304</c:v>
                </c:pt>
                <c:pt idx="652">
                  <c:v>4.5277777777777697</c:v>
                </c:pt>
                <c:pt idx="653">
                  <c:v>4.5347222222222197</c:v>
                </c:pt>
                <c:pt idx="654">
                  <c:v>4.5416666666666599</c:v>
                </c:pt>
                <c:pt idx="655">
                  <c:v>4.5486111111111098</c:v>
                </c:pt>
                <c:pt idx="656">
                  <c:v>4.55555555555555</c:v>
                </c:pt>
                <c:pt idx="657">
                  <c:v>4.5625</c:v>
                </c:pt>
                <c:pt idx="658">
                  <c:v>4.5694444444444402</c:v>
                </c:pt>
                <c:pt idx="659">
                  <c:v>4.5763888888888804</c:v>
                </c:pt>
                <c:pt idx="660">
                  <c:v>4.5833333333333304</c:v>
                </c:pt>
                <c:pt idx="661">
                  <c:v>4.5902777777777697</c:v>
                </c:pt>
                <c:pt idx="662">
                  <c:v>4.5972222222222197</c:v>
                </c:pt>
                <c:pt idx="663">
                  <c:v>4.6041666666666599</c:v>
                </c:pt>
                <c:pt idx="664">
                  <c:v>4.6111111111111098</c:v>
                </c:pt>
                <c:pt idx="665">
                  <c:v>4.61805555555555</c:v>
                </c:pt>
                <c:pt idx="666">
                  <c:v>4.625</c:v>
                </c:pt>
                <c:pt idx="667">
                  <c:v>4.6319444444444402</c:v>
                </c:pt>
                <c:pt idx="668">
                  <c:v>4.6388888888888804</c:v>
                </c:pt>
                <c:pt idx="669">
                  <c:v>4.6458333333333304</c:v>
                </c:pt>
                <c:pt idx="670">
                  <c:v>4.6527777777777697</c:v>
                </c:pt>
                <c:pt idx="671">
                  <c:v>4.6597222222222197</c:v>
                </c:pt>
                <c:pt idx="672">
                  <c:v>4.6666666666666599</c:v>
                </c:pt>
                <c:pt idx="673">
                  <c:v>4.6736111111111098</c:v>
                </c:pt>
                <c:pt idx="674">
                  <c:v>4.68055555555555</c:v>
                </c:pt>
                <c:pt idx="675">
                  <c:v>4.6875</c:v>
                </c:pt>
                <c:pt idx="676">
                  <c:v>4.6944444444444402</c:v>
                </c:pt>
                <c:pt idx="677">
                  <c:v>4.7013888888888804</c:v>
                </c:pt>
                <c:pt idx="678">
                  <c:v>4.7083333333333304</c:v>
                </c:pt>
                <c:pt idx="679">
                  <c:v>4.7152777777777697</c:v>
                </c:pt>
                <c:pt idx="680">
                  <c:v>4.7222222222222197</c:v>
                </c:pt>
                <c:pt idx="681">
                  <c:v>4.7291666666666599</c:v>
                </c:pt>
                <c:pt idx="682">
                  <c:v>4.7361111111111098</c:v>
                </c:pt>
                <c:pt idx="683">
                  <c:v>4.74305555555555</c:v>
                </c:pt>
                <c:pt idx="684">
                  <c:v>4.75</c:v>
                </c:pt>
                <c:pt idx="685">
                  <c:v>4.7569444444444402</c:v>
                </c:pt>
                <c:pt idx="686">
                  <c:v>4.7638888888888804</c:v>
                </c:pt>
                <c:pt idx="687">
                  <c:v>4.7708333333333304</c:v>
                </c:pt>
                <c:pt idx="688">
                  <c:v>4.7777777777777697</c:v>
                </c:pt>
                <c:pt idx="689">
                  <c:v>4.7847222222222197</c:v>
                </c:pt>
                <c:pt idx="690">
                  <c:v>4.7916666666666599</c:v>
                </c:pt>
                <c:pt idx="691">
                  <c:v>4.7986111111111098</c:v>
                </c:pt>
                <c:pt idx="692">
                  <c:v>4.80555555555555</c:v>
                </c:pt>
                <c:pt idx="693">
                  <c:v>4.8125</c:v>
                </c:pt>
                <c:pt idx="694">
                  <c:v>4.8194444444444402</c:v>
                </c:pt>
                <c:pt idx="695">
                  <c:v>4.8263888888888804</c:v>
                </c:pt>
                <c:pt idx="696">
                  <c:v>4.8333333333333304</c:v>
                </c:pt>
                <c:pt idx="697">
                  <c:v>4.8402777777777697</c:v>
                </c:pt>
                <c:pt idx="698">
                  <c:v>4.8472222222222197</c:v>
                </c:pt>
                <c:pt idx="699">
                  <c:v>4.8541666666666599</c:v>
                </c:pt>
                <c:pt idx="700">
                  <c:v>4.8611111111111098</c:v>
                </c:pt>
                <c:pt idx="701">
                  <c:v>4.86805555555555</c:v>
                </c:pt>
                <c:pt idx="702">
                  <c:v>4.875</c:v>
                </c:pt>
                <c:pt idx="703">
                  <c:v>4.8819444444444402</c:v>
                </c:pt>
                <c:pt idx="704">
                  <c:v>4.8888888888888804</c:v>
                </c:pt>
                <c:pt idx="705">
                  <c:v>4.8958333333333304</c:v>
                </c:pt>
                <c:pt idx="706">
                  <c:v>4.9027777777777697</c:v>
                </c:pt>
                <c:pt idx="707">
                  <c:v>4.9097222222222197</c:v>
                </c:pt>
                <c:pt idx="708">
                  <c:v>4.9166666666666599</c:v>
                </c:pt>
                <c:pt idx="709">
                  <c:v>4.9236111111111098</c:v>
                </c:pt>
                <c:pt idx="710">
                  <c:v>4.93055555555555</c:v>
                </c:pt>
                <c:pt idx="711">
                  <c:v>4.9375</c:v>
                </c:pt>
                <c:pt idx="712">
                  <c:v>4.9444444444444402</c:v>
                </c:pt>
                <c:pt idx="713">
                  <c:v>4.9513888888888804</c:v>
                </c:pt>
                <c:pt idx="714">
                  <c:v>4.9583333333333304</c:v>
                </c:pt>
                <c:pt idx="715">
                  <c:v>4.9652777777777697</c:v>
                </c:pt>
                <c:pt idx="716">
                  <c:v>4.9722222222222197</c:v>
                </c:pt>
                <c:pt idx="717">
                  <c:v>4.9791666666666599</c:v>
                </c:pt>
                <c:pt idx="718">
                  <c:v>4.9861111111111098</c:v>
                </c:pt>
                <c:pt idx="719">
                  <c:v>4.99305555555555</c:v>
                </c:pt>
                <c:pt idx="720">
                  <c:v>5</c:v>
                </c:pt>
                <c:pt idx="721">
                  <c:v>5.0069444444444402</c:v>
                </c:pt>
                <c:pt idx="722">
                  <c:v>5.0138888888888804</c:v>
                </c:pt>
                <c:pt idx="723">
                  <c:v>5.0208333333333304</c:v>
                </c:pt>
                <c:pt idx="724">
                  <c:v>5.0277777777777697</c:v>
                </c:pt>
                <c:pt idx="725">
                  <c:v>5.0347222222222197</c:v>
                </c:pt>
                <c:pt idx="726">
                  <c:v>5.0416666666666599</c:v>
                </c:pt>
                <c:pt idx="727">
                  <c:v>5.0486111111111098</c:v>
                </c:pt>
                <c:pt idx="728">
                  <c:v>5.05555555555555</c:v>
                </c:pt>
                <c:pt idx="729">
                  <c:v>5.0625</c:v>
                </c:pt>
                <c:pt idx="730">
                  <c:v>5.0694444444444402</c:v>
                </c:pt>
                <c:pt idx="731">
                  <c:v>5.0763888888888804</c:v>
                </c:pt>
                <c:pt idx="732">
                  <c:v>5.0833333333333304</c:v>
                </c:pt>
                <c:pt idx="733">
                  <c:v>5.0902777777777697</c:v>
                </c:pt>
                <c:pt idx="734">
                  <c:v>5.0972222222222197</c:v>
                </c:pt>
                <c:pt idx="735">
                  <c:v>5.1041666666666599</c:v>
                </c:pt>
                <c:pt idx="736">
                  <c:v>5.1111111111111098</c:v>
                </c:pt>
                <c:pt idx="737">
                  <c:v>5.11805555555555</c:v>
                </c:pt>
                <c:pt idx="738">
                  <c:v>5.125</c:v>
                </c:pt>
                <c:pt idx="739">
                  <c:v>5.1319444444444402</c:v>
                </c:pt>
                <c:pt idx="740">
                  <c:v>5.1388888888888804</c:v>
                </c:pt>
                <c:pt idx="741">
                  <c:v>5.1458333333333304</c:v>
                </c:pt>
                <c:pt idx="742">
                  <c:v>5.1527777777777697</c:v>
                </c:pt>
                <c:pt idx="743">
                  <c:v>5.1597222222222197</c:v>
                </c:pt>
                <c:pt idx="744">
                  <c:v>5.1666666666666599</c:v>
                </c:pt>
                <c:pt idx="745">
                  <c:v>5.1736111111111098</c:v>
                </c:pt>
                <c:pt idx="746">
                  <c:v>5.18055555555555</c:v>
                </c:pt>
                <c:pt idx="747">
                  <c:v>5.1875</c:v>
                </c:pt>
                <c:pt idx="748">
                  <c:v>5.1944444444444402</c:v>
                </c:pt>
                <c:pt idx="749">
                  <c:v>5.2013888888888804</c:v>
                </c:pt>
                <c:pt idx="750">
                  <c:v>5.2083333333333304</c:v>
                </c:pt>
                <c:pt idx="751">
                  <c:v>5.2152777777777697</c:v>
                </c:pt>
                <c:pt idx="752">
                  <c:v>5.2222222222222197</c:v>
                </c:pt>
                <c:pt idx="753">
                  <c:v>5.2291666666666599</c:v>
                </c:pt>
                <c:pt idx="754">
                  <c:v>5.2361111111111098</c:v>
                </c:pt>
                <c:pt idx="755">
                  <c:v>5.24305555555555</c:v>
                </c:pt>
                <c:pt idx="756">
                  <c:v>5.25</c:v>
                </c:pt>
                <c:pt idx="757">
                  <c:v>5.2569444444444402</c:v>
                </c:pt>
                <c:pt idx="758">
                  <c:v>5.2638888888888804</c:v>
                </c:pt>
                <c:pt idx="759">
                  <c:v>5.2708333333333304</c:v>
                </c:pt>
                <c:pt idx="760">
                  <c:v>5.2777777777777697</c:v>
                </c:pt>
                <c:pt idx="761">
                  <c:v>5.2847222222222197</c:v>
                </c:pt>
                <c:pt idx="762">
                  <c:v>5.2916666666666599</c:v>
                </c:pt>
                <c:pt idx="763">
                  <c:v>5.2986111111111098</c:v>
                </c:pt>
                <c:pt idx="764">
                  <c:v>5.30555555555555</c:v>
                </c:pt>
                <c:pt idx="765">
                  <c:v>5.3125</c:v>
                </c:pt>
                <c:pt idx="766">
                  <c:v>5.3194444444444402</c:v>
                </c:pt>
                <c:pt idx="767">
                  <c:v>5.3263888888888804</c:v>
                </c:pt>
                <c:pt idx="768">
                  <c:v>5.3333333333333304</c:v>
                </c:pt>
                <c:pt idx="769">
                  <c:v>5.3402777777777697</c:v>
                </c:pt>
                <c:pt idx="770">
                  <c:v>5.3472222222222197</c:v>
                </c:pt>
                <c:pt idx="771">
                  <c:v>5.3541666666666599</c:v>
                </c:pt>
                <c:pt idx="772">
                  <c:v>5.3611111111111098</c:v>
                </c:pt>
                <c:pt idx="773">
                  <c:v>5.36805555555555</c:v>
                </c:pt>
                <c:pt idx="774">
                  <c:v>5.375</c:v>
                </c:pt>
                <c:pt idx="775">
                  <c:v>5.3819444444444402</c:v>
                </c:pt>
                <c:pt idx="776">
                  <c:v>5.3888888888888902</c:v>
                </c:pt>
                <c:pt idx="777">
                  <c:v>5.3958333333333304</c:v>
                </c:pt>
                <c:pt idx="778">
                  <c:v>5.4027777777777697</c:v>
                </c:pt>
                <c:pt idx="779">
                  <c:v>5.4097222222222197</c:v>
                </c:pt>
                <c:pt idx="780">
                  <c:v>5.4166666666666599</c:v>
                </c:pt>
                <c:pt idx="781">
                  <c:v>5.4236111111111098</c:v>
                </c:pt>
                <c:pt idx="782">
                  <c:v>5.43055555555555</c:v>
                </c:pt>
                <c:pt idx="783">
                  <c:v>5.4375</c:v>
                </c:pt>
                <c:pt idx="784">
                  <c:v>5.4444444444444402</c:v>
                </c:pt>
                <c:pt idx="785">
                  <c:v>5.4513888888888902</c:v>
                </c:pt>
                <c:pt idx="786">
                  <c:v>5.4583333333333304</c:v>
                </c:pt>
                <c:pt idx="787">
                  <c:v>5.4652777777777697</c:v>
                </c:pt>
                <c:pt idx="788">
                  <c:v>5.4722222222222197</c:v>
                </c:pt>
                <c:pt idx="789">
                  <c:v>5.4791666666666599</c:v>
                </c:pt>
                <c:pt idx="790">
                  <c:v>5.4861111111111098</c:v>
                </c:pt>
                <c:pt idx="791">
                  <c:v>5.49305555555555</c:v>
                </c:pt>
                <c:pt idx="792">
                  <c:v>5.5</c:v>
                </c:pt>
                <c:pt idx="793">
                  <c:v>5.5069444444444402</c:v>
                </c:pt>
                <c:pt idx="794">
                  <c:v>5.5138888888888902</c:v>
                </c:pt>
                <c:pt idx="795">
                  <c:v>5.5208333333333304</c:v>
                </c:pt>
                <c:pt idx="796">
                  <c:v>5.5277777777777697</c:v>
                </c:pt>
                <c:pt idx="797">
                  <c:v>5.5347222222222197</c:v>
                </c:pt>
                <c:pt idx="798">
                  <c:v>5.5416666666666599</c:v>
                </c:pt>
                <c:pt idx="799">
                  <c:v>5.5486111111111098</c:v>
                </c:pt>
                <c:pt idx="800">
                  <c:v>5.55555555555555</c:v>
                </c:pt>
                <c:pt idx="801">
                  <c:v>5.5625</c:v>
                </c:pt>
                <c:pt idx="802">
                  <c:v>5.5694444444444402</c:v>
                </c:pt>
                <c:pt idx="803">
                  <c:v>5.5763888888888902</c:v>
                </c:pt>
                <c:pt idx="804">
                  <c:v>5.5833333333333304</c:v>
                </c:pt>
                <c:pt idx="805">
                  <c:v>5.5902777777777697</c:v>
                </c:pt>
                <c:pt idx="806">
                  <c:v>5.5972222222222197</c:v>
                </c:pt>
                <c:pt idx="807">
                  <c:v>5.6041666666666599</c:v>
                </c:pt>
                <c:pt idx="808">
                  <c:v>5.6111111111111098</c:v>
                </c:pt>
                <c:pt idx="809">
                  <c:v>5.61805555555555</c:v>
                </c:pt>
                <c:pt idx="810">
                  <c:v>5.625</c:v>
                </c:pt>
                <c:pt idx="811">
                  <c:v>5.6319444444444402</c:v>
                </c:pt>
                <c:pt idx="812">
                  <c:v>5.6388888888888902</c:v>
                </c:pt>
                <c:pt idx="813">
                  <c:v>5.6458333333333304</c:v>
                </c:pt>
                <c:pt idx="814">
                  <c:v>5.6527777777777697</c:v>
                </c:pt>
                <c:pt idx="815">
                  <c:v>5.6597222222222197</c:v>
                </c:pt>
                <c:pt idx="816">
                  <c:v>5.6666666666666599</c:v>
                </c:pt>
                <c:pt idx="817">
                  <c:v>5.6736111111111098</c:v>
                </c:pt>
                <c:pt idx="818">
                  <c:v>5.68055555555555</c:v>
                </c:pt>
                <c:pt idx="819">
                  <c:v>5.6875</c:v>
                </c:pt>
                <c:pt idx="820">
                  <c:v>5.6944444444444402</c:v>
                </c:pt>
                <c:pt idx="821">
                  <c:v>5.7013888888888902</c:v>
                </c:pt>
                <c:pt idx="822">
                  <c:v>5.7083333333333304</c:v>
                </c:pt>
                <c:pt idx="823">
                  <c:v>5.7152777777777697</c:v>
                </c:pt>
                <c:pt idx="824">
                  <c:v>5.7222222222222197</c:v>
                </c:pt>
                <c:pt idx="825">
                  <c:v>5.7291666666666599</c:v>
                </c:pt>
                <c:pt idx="826">
                  <c:v>5.7361111111111098</c:v>
                </c:pt>
                <c:pt idx="827">
                  <c:v>5.74305555555555</c:v>
                </c:pt>
                <c:pt idx="828">
                  <c:v>5.75</c:v>
                </c:pt>
                <c:pt idx="829">
                  <c:v>5.7569444444444402</c:v>
                </c:pt>
                <c:pt idx="830">
                  <c:v>5.7638888888888902</c:v>
                </c:pt>
                <c:pt idx="831">
                  <c:v>5.7708333333333304</c:v>
                </c:pt>
                <c:pt idx="832">
                  <c:v>5.7777777777777697</c:v>
                </c:pt>
                <c:pt idx="833">
                  <c:v>5.7847222222222197</c:v>
                </c:pt>
                <c:pt idx="834">
                  <c:v>5.7916666666666599</c:v>
                </c:pt>
                <c:pt idx="835">
                  <c:v>5.7986111111111098</c:v>
                </c:pt>
                <c:pt idx="836">
                  <c:v>5.80555555555555</c:v>
                </c:pt>
                <c:pt idx="837">
                  <c:v>5.8125</c:v>
                </c:pt>
                <c:pt idx="838">
                  <c:v>5.8194444444444402</c:v>
                </c:pt>
                <c:pt idx="839">
                  <c:v>5.8263888888888902</c:v>
                </c:pt>
                <c:pt idx="840">
                  <c:v>5.8333333333333304</c:v>
                </c:pt>
                <c:pt idx="841">
                  <c:v>5.8402777777777697</c:v>
                </c:pt>
                <c:pt idx="842">
                  <c:v>5.8472222222222197</c:v>
                </c:pt>
                <c:pt idx="843">
                  <c:v>5.8541666666666599</c:v>
                </c:pt>
                <c:pt idx="844">
                  <c:v>5.8611111111111098</c:v>
                </c:pt>
                <c:pt idx="845">
                  <c:v>5.86805555555555</c:v>
                </c:pt>
                <c:pt idx="846">
                  <c:v>5.875</c:v>
                </c:pt>
                <c:pt idx="847">
                  <c:v>5.8819444444444402</c:v>
                </c:pt>
                <c:pt idx="848">
                  <c:v>5.8888888888888902</c:v>
                </c:pt>
                <c:pt idx="849">
                  <c:v>5.8958333333333304</c:v>
                </c:pt>
                <c:pt idx="850">
                  <c:v>5.9027777777777697</c:v>
                </c:pt>
                <c:pt idx="851">
                  <c:v>5.9097222222222197</c:v>
                </c:pt>
                <c:pt idx="852">
                  <c:v>5.9166666666666599</c:v>
                </c:pt>
                <c:pt idx="853">
                  <c:v>5.9236111111111098</c:v>
                </c:pt>
                <c:pt idx="854">
                  <c:v>5.93055555555555</c:v>
                </c:pt>
                <c:pt idx="855">
                  <c:v>5.9375</c:v>
                </c:pt>
                <c:pt idx="856">
                  <c:v>5.9444444444444402</c:v>
                </c:pt>
                <c:pt idx="857">
                  <c:v>5.9513888888888902</c:v>
                </c:pt>
                <c:pt idx="858">
                  <c:v>5.9583333333333304</c:v>
                </c:pt>
                <c:pt idx="859">
                  <c:v>5.9652777777777697</c:v>
                </c:pt>
                <c:pt idx="860">
                  <c:v>5.9722222222222197</c:v>
                </c:pt>
                <c:pt idx="861">
                  <c:v>5.9791666666666599</c:v>
                </c:pt>
                <c:pt idx="862">
                  <c:v>5.9861111111111098</c:v>
                </c:pt>
                <c:pt idx="863">
                  <c:v>5.99305555555555</c:v>
                </c:pt>
                <c:pt idx="864">
                  <c:v>6</c:v>
                </c:pt>
                <c:pt idx="865">
                  <c:v>6.0069444444444402</c:v>
                </c:pt>
                <c:pt idx="866">
                  <c:v>6.0138888888888902</c:v>
                </c:pt>
                <c:pt idx="867">
                  <c:v>6.0208333333333304</c:v>
                </c:pt>
                <c:pt idx="868">
                  <c:v>6.0277777777777697</c:v>
                </c:pt>
                <c:pt idx="869">
                  <c:v>6.0347222222222197</c:v>
                </c:pt>
                <c:pt idx="870">
                  <c:v>6.0416666666666599</c:v>
                </c:pt>
                <c:pt idx="871">
                  <c:v>6.0486111111111098</c:v>
                </c:pt>
                <c:pt idx="872">
                  <c:v>6.05555555555555</c:v>
                </c:pt>
                <c:pt idx="873">
                  <c:v>6.0625</c:v>
                </c:pt>
                <c:pt idx="874">
                  <c:v>6.0694444444444402</c:v>
                </c:pt>
                <c:pt idx="875">
                  <c:v>6.0763888888888902</c:v>
                </c:pt>
                <c:pt idx="876">
                  <c:v>6.0833333333333304</c:v>
                </c:pt>
                <c:pt idx="877">
                  <c:v>6.0902777777777697</c:v>
                </c:pt>
                <c:pt idx="878">
                  <c:v>6.0972222222222197</c:v>
                </c:pt>
                <c:pt idx="879">
                  <c:v>6.1041666666666599</c:v>
                </c:pt>
                <c:pt idx="880">
                  <c:v>6.1111111111111098</c:v>
                </c:pt>
                <c:pt idx="881">
                  <c:v>6.11805555555555</c:v>
                </c:pt>
                <c:pt idx="882">
                  <c:v>6.125</c:v>
                </c:pt>
                <c:pt idx="883">
                  <c:v>6.1319444444444402</c:v>
                </c:pt>
                <c:pt idx="884">
                  <c:v>6.1388888888888902</c:v>
                </c:pt>
                <c:pt idx="885">
                  <c:v>6.1458333333333304</c:v>
                </c:pt>
                <c:pt idx="886">
                  <c:v>6.1527777777777697</c:v>
                </c:pt>
                <c:pt idx="887">
                  <c:v>6.1597222222222197</c:v>
                </c:pt>
                <c:pt idx="888">
                  <c:v>6.1666666666666599</c:v>
                </c:pt>
                <c:pt idx="889">
                  <c:v>6.1736111111111098</c:v>
                </c:pt>
                <c:pt idx="890">
                  <c:v>6.18055555555555</c:v>
                </c:pt>
                <c:pt idx="891">
                  <c:v>6.1875</c:v>
                </c:pt>
                <c:pt idx="892">
                  <c:v>6.1944444444444402</c:v>
                </c:pt>
                <c:pt idx="893">
                  <c:v>6.2013888888888902</c:v>
                </c:pt>
                <c:pt idx="894">
                  <c:v>6.2083333333333304</c:v>
                </c:pt>
                <c:pt idx="895">
                  <c:v>6.2152777777777697</c:v>
                </c:pt>
                <c:pt idx="896">
                  <c:v>6.2222222222222197</c:v>
                </c:pt>
                <c:pt idx="897">
                  <c:v>6.2291666666666599</c:v>
                </c:pt>
                <c:pt idx="898">
                  <c:v>6.2361111111111098</c:v>
                </c:pt>
                <c:pt idx="899">
                  <c:v>6.24305555555555</c:v>
                </c:pt>
                <c:pt idx="900">
                  <c:v>6.25</c:v>
                </c:pt>
                <c:pt idx="901">
                  <c:v>6.2569444444444402</c:v>
                </c:pt>
                <c:pt idx="902">
                  <c:v>6.2638888888888902</c:v>
                </c:pt>
                <c:pt idx="903">
                  <c:v>6.2708333333333304</c:v>
                </c:pt>
                <c:pt idx="904">
                  <c:v>6.2777777777777697</c:v>
                </c:pt>
                <c:pt idx="905">
                  <c:v>6.2847222222222197</c:v>
                </c:pt>
                <c:pt idx="906">
                  <c:v>6.2916666666666599</c:v>
                </c:pt>
                <c:pt idx="907">
                  <c:v>6.2986111111111098</c:v>
                </c:pt>
                <c:pt idx="908">
                  <c:v>6.30555555555555</c:v>
                </c:pt>
                <c:pt idx="909">
                  <c:v>6.3125</c:v>
                </c:pt>
                <c:pt idx="910">
                  <c:v>6.3194444444444402</c:v>
                </c:pt>
                <c:pt idx="911">
                  <c:v>6.3263888888888902</c:v>
                </c:pt>
                <c:pt idx="912">
                  <c:v>6.3333333333333304</c:v>
                </c:pt>
                <c:pt idx="913">
                  <c:v>6.3402777777777697</c:v>
                </c:pt>
                <c:pt idx="914">
                  <c:v>6.3472222222222197</c:v>
                </c:pt>
                <c:pt idx="915">
                  <c:v>6.3541666666666599</c:v>
                </c:pt>
                <c:pt idx="916">
                  <c:v>6.3611111111111098</c:v>
                </c:pt>
                <c:pt idx="917">
                  <c:v>6.36805555555555</c:v>
                </c:pt>
                <c:pt idx="918">
                  <c:v>6.375</c:v>
                </c:pt>
                <c:pt idx="919">
                  <c:v>6.3819444444444402</c:v>
                </c:pt>
                <c:pt idx="920">
                  <c:v>6.3888888888888902</c:v>
                </c:pt>
                <c:pt idx="921">
                  <c:v>6.3958333333333304</c:v>
                </c:pt>
                <c:pt idx="922">
                  <c:v>6.4027777777777697</c:v>
                </c:pt>
                <c:pt idx="923">
                  <c:v>6.4097222222222197</c:v>
                </c:pt>
                <c:pt idx="924">
                  <c:v>6.4166666666666599</c:v>
                </c:pt>
                <c:pt idx="925">
                  <c:v>6.4236111111111098</c:v>
                </c:pt>
                <c:pt idx="926">
                  <c:v>6.43055555555555</c:v>
                </c:pt>
                <c:pt idx="927">
                  <c:v>6.4375</c:v>
                </c:pt>
                <c:pt idx="928">
                  <c:v>6.4444444444444402</c:v>
                </c:pt>
                <c:pt idx="929">
                  <c:v>6.4513888888888902</c:v>
                </c:pt>
                <c:pt idx="930">
                  <c:v>6.4583333333333304</c:v>
                </c:pt>
                <c:pt idx="931">
                  <c:v>6.4652777777777697</c:v>
                </c:pt>
                <c:pt idx="932">
                  <c:v>6.4722222222222197</c:v>
                </c:pt>
                <c:pt idx="933">
                  <c:v>6.4791666666666599</c:v>
                </c:pt>
                <c:pt idx="934">
                  <c:v>6.4861111111111098</c:v>
                </c:pt>
                <c:pt idx="935">
                  <c:v>6.49305555555555</c:v>
                </c:pt>
                <c:pt idx="936">
                  <c:v>6.5</c:v>
                </c:pt>
                <c:pt idx="937">
                  <c:v>6.5069444444444402</c:v>
                </c:pt>
                <c:pt idx="938">
                  <c:v>6.5138888888888902</c:v>
                </c:pt>
                <c:pt idx="939">
                  <c:v>6.5208333333333304</c:v>
                </c:pt>
                <c:pt idx="940">
                  <c:v>6.5277777777777697</c:v>
                </c:pt>
                <c:pt idx="941">
                  <c:v>6.5347222222222197</c:v>
                </c:pt>
                <c:pt idx="942">
                  <c:v>6.5416666666666599</c:v>
                </c:pt>
                <c:pt idx="943">
                  <c:v>6.5486111111111098</c:v>
                </c:pt>
                <c:pt idx="944">
                  <c:v>6.55555555555555</c:v>
                </c:pt>
                <c:pt idx="945">
                  <c:v>6.5625</c:v>
                </c:pt>
                <c:pt idx="946">
                  <c:v>6.5694444444444402</c:v>
                </c:pt>
                <c:pt idx="947">
                  <c:v>6.5763888888888902</c:v>
                </c:pt>
                <c:pt idx="948">
                  <c:v>6.5833333333333304</c:v>
                </c:pt>
                <c:pt idx="949">
                  <c:v>6.5902777777777697</c:v>
                </c:pt>
                <c:pt idx="950">
                  <c:v>6.5972222222222197</c:v>
                </c:pt>
                <c:pt idx="951">
                  <c:v>6.6041666666666599</c:v>
                </c:pt>
                <c:pt idx="952">
                  <c:v>6.6111111111111098</c:v>
                </c:pt>
                <c:pt idx="953">
                  <c:v>6.61805555555555</c:v>
                </c:pt>
                <c:pt idx="954">
                  <c:v>6.625</c:v>
                </c:pt>
                <c:pt idx="955">
                  <c:v>6.6319444444444402</c:v>
                </c:pt>
                <c:pt idx="956">
                  <c:v>6.6388888888888902</c:v>
                </c:pt>
                <c:pt idx="957">
                  <c:v>6.6458333333333304</c:v>
                </c:pt>
                <c:pt idx="958">
                  <c:v>6.6527777777777697</c:v>
                </c:pt>
                <c:pt idx="959">
                  <c:v>6.6597222222222197</c:v>
                </c:pt>
                <c:pt idx="960">
                  <c:v>6.6666666666666599</c:v>
                </c:pt>
                <c:pt idx="961">
                  <c:v>6.6736111111111098</c:v>
                </c:pt>
                <c:pt idx="962">
                  <c:v>6.68055555555555</c:v>
                </c:pt>
                <c:pt idx="963">
                  <c:v>6.6875</c:v>
                </c:pt>
                <c:pt idx="964">
                  <c:v>6.6944444444444402</c:v>
                </c:pt>
                <c:pt idx="965">
                  <c:v>6.7013888888888902</c:v>
                </c:pt>
                <c:pt idx="966">
                  <c:v>6.7083333333333304</c:v>
                </c:pt>
                <c:pt idx="967">
                  <c:v>6.7152777777777697</c:v>
                </c:pt>
                <c:pt idx="968">
                  <c:v>6.7222222222222197</c:v>
                </c:pt>
                <c:pt idx="969">
                  <c:v>6.7291666666666599</c:v>
                </c:pt>
                <c:pt idx="970">
                  <c:v>6.7361111111111098</c:v>
                </c:pt>
                <c:pt idx="971">
                  <c:v>6.74305555555555</c:v>
                </c:pt>
                <c:pt idx="972">
                  <c:v>6.75</c:v>
                </c:pt>
                <c:pt idx="973">
                  <c:v>6.7569444444444402</c:v>
                </c:pt>
                <c:pt idx="974">
                  <c:v>6.7638888888888902</c:v>
                </c:pt>
                <c:pt idx="975">
                  <c:v>6.7708333333333304</c:v>
                </c:pt>
                <c:pt idx="976">
                  <c:v>6.7777777777777697</c:v>
                </c:pt>
                <c:pt idx="977">
                  <c:v>6.7847222222222197</c:v>
                </c:pt>
                <c:pt idx="978">
                  <c:v>6.7916666666666599</c:v>
                </c:pt>
                <c:pt idx="979">
                  <c:v>6.7986111111111098</c:v>
                </c:pt>
                <c:pt idx="980">
                  <c:v>6.80555555555555</c:v>
                </c:pt>
                <c:pt idx="981">
                  <c:v>6.8125</c:v>
                </c:pt>
                <c:pt idx="982">
                  <c:v>6.8194444444444402</c:v>
                </c:pt>
                <c:pt idx="983">
                  <c:v>6.8263888888888902</c:v>
                </c:pt>
                <c:pt idx="984">
                  <c:v>6.8333333333333304</c:v>
                </c:pt>
                <c:pt idx="985">
                  <c:v>6.8402777777777697</c:v>
                </c:pt>
                <c:pt idx="986">
                  <c:v>6.8472222222222197</c:v>
                </c:pt>
                <c:pt idx="987">
                  <c:v>6.8541666666666599</c:v>
                </c:pt>
                <c:pt idx="988">
                  <c:v>6.8611111111111098</c:v>
                </c:pt>
                <c:pt idx="989">
                  <c:v>6.86805555555555</c:v>
                </c:pt>
                <c:pt idx="990">
                  <c:v>6.875</c:v>
                </c:pt>
                <c:pt idx="991">
                  <c:v>6.8819444444444402</c:v>
                </c:pt>
                <c:pt idx="992">
                  <c:v>6.8888888888888902</c:v>
                </c:pt>
                <c:pt idx="993">
                  <c:v>6.8958333333333304</c:v>
                </c:pt>
                <c:pt idx="994">
                  <c:v>6.9027777777777697</c:v>
                </c:pt>
                <c:pt idx="995">
                  <c:v>6.9097222222222197</c:v>
                </c:pt>
                <c:pt idx="996">
                  <c:v>6.9166666666666599</c:v>
                </c:pt>
                <c:pt idx="997">
                  <c:v>6.9236111111111098</c:v>
                </c:pt>
                <c:pt idx="998">
                  <c:v>6.93055555555555</c:v>
                </c:pt>
                <c:pt idx="999">
                  <c:v>6.9375</c:v>
                </c:pt>
                <c:pt idx="1000">
                  <c:v>6.9444444444444402</c:v>
                </c:pt>
                <c:pt idx="1001">
                  <c:v>6.9513888888888902</c:v>
                </c:pt>
                <c:pt idx="1002">
                  <c:v>6.9583333333333304</c:v>
                </c:pt>
                <c:pt idx="1003">
                  <c:v>6.9652777777777697</c:v>
                </c:pt>
                <c:pt idx="1004">
                  <c:v>6.9722222222222197</c:v>
                </c:pt>
                <c:pt idx="1005">
                  <c:v>6.9791666666666599</c:v>
                </c:pt>
                <c:pt idx="1006">
                  <c:v>6.9861111111111098</c:v>
                </c:pt>
                <c:pt idx="1007">
                  <c:v>6.99305555555555</c:v>
                </c:pt>
                <c:pt idx="1008">
                  <c:v>7</c:v>
                </c:pt>
                <c:pt idx="1009">
                  <c:v>7.0069444444444402</c:v>
                </c:pt>
                <c:pt idx="1010">
                  <c:v>7.0138888888888902</c:v>
                </c:pt>
                <c:pt idx="1011">
                  <c:v>7.0208333333333304</c:v>
                </c:pt>
                <c:pt idx="1012">
                  <c:v>7.0277777777777697</c:v>
                </c:pt>
                <c:pt idx="1013">
                  <c:v>7.0347222222222197</c:v>
                </c:pt>
                <c:pt idx="1014">
                  <c:v>7.0416666666666599</c:v>
                </c:pt>
                <c:pt idx="1015">
                  <c:v>7.0486111111111098</c:v>
                </c:pt>
                <c:pt idx="1016">
                  <c:v>7.05555555555555</c:v>
                </c:pt>
                <c:pt idx="1017">
                  <c:v>7.0625</c:v>
                </c:pt>
                <c:pt idx="1018">
                  <c:v>7.0694444444444402</c:v>
                </c:pt>
                <c:pt idx="1019">
                  <c:v>7.0763888888888902</c:v>
                </c:pt>
                <c:pt idx="1020">
                  <c:v>7.0833333333333304</c:v>
                </c:pt>
                <c:pt idx="1021">
                  <c:v>7.0902777777777697</c:v>
                </c:pt>
                <c:pt idx="1022">
                  <c:v>7.0972222222222197</c:v>
                </c:pt>
                <c:pt idx="1023">
                  <c:v>7.1041666666666599</c:v>
                </c:pt>
                <c:pt idx="1024">
                  <c:v>7.1111111111111098</c:v>
                </c:pt>
                <c:pt idx="1025">
                  <c:v>7.11805555555555</c:v>
                </c:pt>
                <c:pt idx="1026">
                  <c:v>7.125</c:v>
                </c:pt>
                <c:pt idx="1027">
                  <c:v>7.1319444444444402</c:v>
                </c:pt>
                <c:pt idx="1028">
                  <c:v>7.1388888888888902</c:v>
                </c:pt>
                <c:pt idx="1029">
                  <c:v>7.1458333333333304</c:v>
                </c:pt>
                <c:pt idx="1030">
                  <c:v>7.1527777777777697</c:v>
                </c:pt>
                <c:pt idx="1031">
                  <c:v>7.1597222222222197</c:v>
                </c:pt>
                <c:pt idx="1032">
                  <c:v>7.1666666666666599</c:v>
                </c:pt>
                <c:pt idx="1033">
                  <c:v>7.1736111111111098</c:v>
                </c:pt>
                <c:pt idx="1034">
                  <c:v>7.18055555555555</c:v>
                </c:pt>
                <c:pt idx="1035">
                  <c:v>7.1875</c:v>
                </c:pt>
                <c:pt idx="1036">
                  <c:v>7.1944444444444402</c:v>
                </c:pt>
                <c:pt idx="1037">
                  <c:v>7.2013888888888902</c:v>
                </c:pt>
                <c:pt idx="1038">
                  <c:v>7.2083333333333304</c:v>
                </c:pt>
                <c:pt idx="1039">
                  <c:v>7.2152777777777697</c:v>
                </c:pt>
                <c:pt idx="1040">
                  <c:v>7.2222222222222197</c:v>
                </c:pt>
                <c:pt idx="1041">
                  <c:v>7.2291666666666599</c:v>
                </c:pt>
                <c:pt idx="1042">
                  <c:v>7.2361111111111098</c:v>
                </c:pt>
                <c:pt idx="1043">
                  <c:v>7.24305555555555</c:v>
                </c:pt>
                <c:pt idx="1044">
                  <c:v>7.25</c:v>
                </c:pt>
                <c:pt idx="1045">
                  <c:v>7.2569444444444402</c:v>
                </c:pt>
                <c:pt idx="1046">
                  <c:v>7.2638888888888902</c:v>
                </c:pt>
                <c:pt idx="1047">
                  <c:v>7.2708333333333304</c:v>
                </c:pt>
                <c:pt idx="1048">
                  <c:v>7.2777777777777697</c:v>
                </c:pt>
                <c:pt idx="1049">
                  <c:v>7.2847222222222197</c:v>
                </c:pt>
                <c:pt idx="1050">
                  <c:v>7.2916666666666599</c:v>
                </c:pt>
                <c:pt idx="1051">
                  <c:v>7.2986111111111098</c:v>
                </c:pt>
                <c:pt idx="1052">
                  <c:v>7.30555555555555</c:v>
                </c:pt>
                <c:pt idx="1053">
                  <c:v>7.3125</c:v>
                </c:pt>
                <c:pt idx="1054">
                  <c:v>7.3194444444444402</c:v>
                </c:pt>
                <c:pt idx="1055">
                  <c:v>7.3263888888888902</c:v>
                </c:pt>
                <c:pt idx="1056">
                  <c:v>7.3333333333333304</c:v>
                </c:pt>
                <c:pt idx="1057">
                  <c:v>7.3402777777777697</c:v>
                </c:pt>
                <c:pt idx="1058">
                  <c:v>7.3472222222222197</c:v>
                </c:pt>
                <c:pt idx="1059">
                  <c:v>7.3541666666666599</c:v>
                </c:pt>
                <c:pt idx="1060">
                  <c:v>7.3611111111111098</c:v>
                </c:pt>
                <c:pt idx="1061">
                  <c:v>7.36805555555555</c:v>
                </c:pt>
                <c:pt idx="1062">
                  <c:v>7.375</c:v>
                </c:pt>
                <c:pt idx="1063">
                  <c:v>7.3819444444444402</c:v>
                </c:pt>
                <c:pt idx="1064">
                  <c:v>7.3888888888888902</c:v>
                </c:pt>
                <c:pt idx="1065">
                  <c:v>7.3958333333333304</c:v>
                </c:pt>
                <c:pt idx="1066">
                  <c:v>7.4027777777777697</c:v>
                </c:pt>
                <c:pt idx="1067">
                  <c:v>7.4097222222222197</c:v>
                </c:pt>
                <c:pt idx="1068">
                  <c:v>7.4166666666666599</c:v>
                </c:pt>
                <c:pt idx="1069">
                  <c:v>7.4236111111111098</c:v>
                </c:pt>
                <c:pt idx="1070">
                  <c:v>7.43055555555555</c:v>
                </c:pt>
                <c:pt idx="1071">
                  <c:v>7.4375</c:v>
                </c:pt>
                <c:pt idx="1072">
                  <c:v>7.4444444444444402</c:v>
                </c:pt>
                <c:pt idx="1073">
                  <c:v>7.4513888888888902</c:v>
                </c:pt>
                <c:pt idx="1074">
                  <c:v>7.4583333333333304</c:v>
                </c:pt>
                <c:pt idx="1075">
                  <c:v>7.4652777777777697</c:v>
                </c:pt>
                <c:pt idx="1076">
                  <c:v>7.4722222222222197</c:v>
                </c:pt>
                <c:pt idx="1077">
                  <c:v>7.4791666666666599</c:v>
                </c:pt>
                <c:pt idx="1078">
                  <c:v>7.4861111111111098</c:v>
                </c:pt>
                <c:pt idx="1079">
                  <c:v>7.49305555555555</c:v>
                </c:pt>
                <c:pt idx="1080">
                  <c:v>7.5</c:v>
                </c:pt>
                <c:pt idx="1081">
                  <c:v>7.5069444444444402</c:v>
                </c:pt>
                <c:pt idx="1082">
                  <c:v>7.5138888888888902</c:v>
                </c:pt>
                <c:pt idx="1083">
                  <c:v>7.5208333333333304</c:v>
                </c:pt>
                <c:pt idx="1084">
                  <c:v>7.5277777777777697</c:v>
                </c:pt>
                <c:pt idx="1085">
                  <c:v>7.5347222222222197</c:v>
                </c:pt>
                <c:pt idx="1086">
                  <c:v>7.5416666666666599</c:v>
                </c:pt>
                <c:pt idx="1087">
                  <c:v>7.5486111111111098</c:v>
                </c:pt>
                <c:pt idx="1088">
                  <c:v>7.55555555555555</c:v>
                </c:pt>
                <c:pt idx="1089">
                  <c:v>7.5625</c:v>
                </c:pt>
                <c:pt idx="1090">
                  <c:v>7.5694444444444402</c:v>
                </c:pt>
                <c:pt idx="1091">
                  <c:v>7.5763888888888902</c:v>
                </c:pt>
                <c:pt idx="1092">
                  <c:v>7.5833333333333304</c:v>
                </c:pt>
                <c:pt idx="1093">
                  <c:v>7.5902777777777697</c:v>
                </c:pt>
                <c:pt idx="1094">
                  <c:v>7.5972222222222197</c:v>
                </c:pt>
                <c:pt idx="1095">
                  <c:v>7.6041666666666599</c:v>
                </c:pt>
                <c:pt idx="1096">
                  <c:v>7.6111111111111098</c:v>
                </c:pt>
                <c:pt idx="1097">
                  <c:v>7.61805555555555</c:v>
                </c:pt>
                <c:pt idx="1098">
                  <c:v>7.625</c:v>
                </c:pt>
                <c:pt idx="1099">
                  <c:v>7.6319444444444402</c:v>
                </c:pt>
                <c:pt idx="1100">
                  <c:v>7.6388888888888902</c:v>
                </c:pt>
                <c:pt idx="1101">
                  <c:v>7.6458333333333304</c:v>
                </c:pt>
                <c:pt idx="1102">
                  <c:v>7.6527777777777697</c:v>
                </c:pt>
                <c:pt idx="1103">
                  <c:v>7.6597222222222197</c:v>
                </c:pt>
                <c:pt idx="1104">
                  <c:v>7.6666666666666599</c:v>
                </c:pt>
                <c:pt idx="1105">
                  <c:v>7.6736111111111098</c:v>
                </c:pt>
                <c:pt idx="1106">
                  <c:v>7.68055555555555</c:v>
                </c:pt>
                <c:pt idx="1107">
                  <c:v>7.6875</c:v>
                </c:pt>
                <c:pt idx="1108">
                  <c:v>7.6944444444444402</c:v>
                </c:pt>
                <c:pt idx="1109">
                  <c:v>7.7013888888888902</c:v>
                </c:pt>
                <c:pt idx="1110">
                  <c:v>7.7083333333333304</c:v>
                </c:pt>
                <c:pt idx="1111">
                  <c:v>7.7152777777777697</c:v>
                </c:pt>
                <c:pt idx="1112">
                  <c:v>7.7222222222222197</c:v>
                </c:pt>
                <c:pt idx="1113">
                  <c:v>7.7291666666666599</c:v>
                </c:pt>
                <c:pt idx="1114">
                  <c:v>7.7361111111111098</c:v>
                </c:pt>
                <c:pt idx="1115">
                  <c:v>7.74305555555555</c:v>
                </c:pt>
                <c:pt idx="1116">
                  <c:v>7.75</c:v>
                </c:pt>
                <c:pt idx="1117">
                  <c:v>7.7569444444444402</c:v>
                </c:pt>
                <c:pt idx="1118">
                  <c:v>7.7638888888888902</c:v>
                </c:pt>
                <c:pt idx="1119">
                  <c:v>7.7708333333333304</c:v>
                </c:pt>
                <c:pt idx="1120">
                  <c:v>7.7777777777777697</c:v>
                </c:pt>
                <c:pt idx="1121">
                  <c:v>7.7847222222222197</c:v>
                </c:pt>
                <c:pt idx="1122">
                  <c:v>7.7916666666666599</c:v>
                </c:pt>
                <c:pt idx="1123">
                  <c:v>7.7986111111111098</c:v>
                </c:pt>
                <c:pt idx="1124">
                  <c:v>7.80555555555555</c:v>
                </c:pt>
                <c:pt idx="1125">
                  <c:v>7.8125</c:v>
                </c:pt>
                <c:pt idx="1126">
                  <c:v>7.8194444444444402</c:v>
                </c:pt>
                <c:pt idx="1127">
                  <c:v>7.8263888888888902</c:v>
                </c:pt>
                <c:pt idx="1128">
                  <c:v>7.8333333333333304</c:v>
                </c:pt>
                <c:pt idx="1129">
                  <c:v>7.8402777777777697</c:v>
                </c:pt>
                <c:pt idx="1130">
                  <c:v>7.8472222222222197</c:v>
                </c:pt>
                <c:pt idx="1131">
                  <c:v>7.8541666666666599</c:v>
                </c:pt>
                <c:pt idx="1132">
                  <c:v>7.8611111111111098</c:v>
                </c:pt>
                <c:pt idx="1133">
                  <c:v>7.86805555555555</c:v>
                </c:pt>
                <c:pt idx="1134">
                  <c:v>7.875</c:v>
                </c:pt>
                <c:pt idx="1135">
                  <c:v>7.8819444444444402</c:v>
                </c:pt>
                <c:pt idx="1136">
                  <c:v>7.8888888888888902</c:v>
                </c:pt>
                <c:pt idx="1137">
                  <c:v>7.8958333333333304</c:v>
                </c:pt>
                <c:pt idx="1138">
                  <c:v>7.9027777777777697</c:v>
                </c:pt>
                <c:pt idx="1139">
                  <c:v>7.9097222222222197</c:v>
                </c:pt>
                <c:pt idx="1140">
                  <c:v>7.9166666666666599</c:v>
                </c:pt>
                <c:pt idx="1141">
                  <c:v>7.9236111111111098</c:v>
                </c:pt>
                <c:pt idx="1142">
                  <c:v>7.93055555555555</c:v>
                </c:pt>
                <c:pt idx="1143">
                  <c:v>7.9375</c:v>
                </c:pt>
                <c:pt idx="1144">
                  <c:v>7.9444444444444402</c:v>
                </c:pt>
                <c:pt idx="1145">
                  <c:v>7.9513888888888902</c:v>
                </c:pt>
                <c:pt idx="1146">
                  <c:v>7.9583333333333304</c:v>
                </c:pt>
                <c:pt idx="1147">
                  <c:v>7.9652777777777697</c:v>
                </c:pt>
                <c:pt idx="1148">
                  <c:v>7.9722222222222197</c:v>
                </c:pt>
                <c:pt idx="1149">
                  <c:v>7.9791666666666599</c:v>
                </c:pt>
                <c:pt idx="1150">
                  <c:v>7.9861111111111098</c:v>
                </c:pt>
                <c:pt idx="1151">
                  <c:v>7.99305555555555</c:v>
                </c:pt>
                <c:pt idx="1152">
                  <c:v>8</c:v>
                </c:pt>
                <c:pt idx="1153">
                  <c:v>8.0069444444444393</c:v>
                </c:pt>
                <c:pt idx="1154">
                  <c:v>8.0138888888888893</c:v>
                </c:pt>
                <c:pt idx="1155">
                  <c:v>8.0208333333333304</c:v>
                </c:pt>
                <c:pt idx="1156">
                  <c:v>8.0277777777777697</c:v>
                </c:pt>
                <c:pt idx="1157">
                  <c:v>8.0347222222222197</c:v>
                </c:pt>
                <c:pt idx="1158">
                  <c:v>8.0416666666666607</c:v>
                </c:pt>
                <c:pt idx="1159">
                  <c:v>8.0486111111111107</c:v>
                </c:pt>
                <c:pt idx="1160">
                  <c:v>8.05555555555555</c:v>
                </c:pt>
                <c:pt idx="1161">
                  <c:v>8.0625</c:v>
                </c:pt>
                <c:pt idx="1162">
                  <c:v>8.0694444444444393</c:v>
                </c:pt>
                <c:pt idx="1163">
                  <c:v>8.0763888888888893</c:v>
                </c:pt>
                <c:pt idx="1164">
                  <c:v>8.0833333333333304</c:v>
                </c:pt>
                <c:pt idx="1165">
                  <c:v>8.0902777777777697</c:v>
                </c:pt>
                <c:pt idx="1166">
                  <c:v>8.0972222222222197</c:v>
                </c:pt>
                <c:pt idx="1167">
                  <c:v>8.1041666666666607</c:v>
                </c:pt>
                <c:pt idx="1168">
                  <c:v>8.1111111111111107</c:v>
                </c:pt>
                <c:pt idx="1169">
                  <c:v>8.11805555555555</c:v>
                </c:pt>
                <c:pt idx="1170">
                  <c:v>8.125</c:v>
                </c:pt>
                <c:pt idx="1171">
                  <c:v>8.1319444444444393</c:v>
                </c:pt>
                <c:pt idx="1172">
                  <c:v>8.1388888888888893</c:v>
                </c:pt>
                <c:pt idx="1173">
                  <c:v>8.1458333333333304</c:v>
                </c:pt>
                <c:pt idx="1174">
                  <c:v>8.1527777777777697</c:v>
                </c:pt>
                <c:pt idx="1175">
                  <c:v>8.1597222222222197</c:v>
                </c:pt>
                <c:pt idx="1176">
                  <c:v>8.1666666666666607</c:v>
                </c:pt>
                <c:pt idx="1177">
                  <c:v>8.1736111111111107</c:v>
                </c:pt>
                <c:pt idx="1178">
                  <c:v>8.18055555555555</c:v>
                </c:pt>
                <c:pt idx="1179">
                  <c:v>8.1875</c:v>
                </c:pt>
                <c:pt idx="1180">
                  <c:v>8.1944444444444393</c:v>
                </c:pt>
                <c:pt idx="1181">
                  <c:v>8.2013888888888893</c:v>
                </c:pt>
                <c:pt idx="1182">
                  <c:v>8.2083333333333304</c:v>
                </c:pt>
                <c:pt idx="1183">
                  <c:v>8.2152777777777697</c:v>
                </c:pt>
                <c:pt idx="1184">
                  <c:v>8.2222222222222197</c:v>
                </c:pt>
                <c:pt idx="1185">
                  <c:v>8.2291666666666607</c:v>
                </c:pt>
                <c:pt idx="1186">
                  <c:v>8.2361111111111107</c:v>
                </c:pt>
                <c:pt idx="1187">
                  <c:v>8.24305555555555</c:v>
                </c:pt>
                <c:pt idx="1188">
                  <c:v>8.25</c:v>
                </c:pt>
                <c:pt idx="1189">
                  <c:v>8.2569444444444393</c:v>
                </c:pt>
                <c:pt idx="1190">
                  <c:v>8.2638888888888893</c:v>
                </c:pt>
                <c:pt idx="1191">
                  <c:v>8.2708333333333304</c:v>
                </c:pt>
                <c:pt idx="1192">
                  <c:v>8.2777777777777697</c:v>
                </c:pt>
                <c:pt idx="1193">
                  <c:v>8.2847222222222197</c:v>
                </c:pt>
                <c:pt idx="1194">
                  <c:v>8.2916666666666607</c:v>
                </c:pt>
                <c:pt idx="1195">
                  <c:v>8.2986111111111107</c:v>
                </c:pt>
                <c:pt idx="1196">
                  <c:v>8.30555555555555</c:v>
                </c:pt>
                <c:pt idx="1197">
                  <c:v>8.3125</c:v>
                </c:pt>
                <c:pt idx="1198">
                  <c:v>8.3194444444444393</c:v>
                </c:pt>
                <c:pt idx="1199">
                  <c:v>8.3263888888888893</c:v>
                </c:pt>
                <c:pt idx="1200">
                  <c:v>8.3333333333333304</c:v>
                </c:pt>
                <c:pt idx="1201">
                  <c:v>8.3402777777777697</c:v>
                </c:pt>
                <c:pt idx="1202">
                  <c:v>8.3472222222222197</c:v>
                </c:pt>
                <c:pt idx="1203">
                  <c:v>8.3541666666666607</c:v>
                </c:pt>
                <c:pt idx="1204">
                  <c:v>8.3611111111111107</c:v>
                </c:pt>
                <c:pt idx="1205">
                  <c:v>8.36805555555555</c:v>
                </c:pt>
                <c:pt idx="1206">
                  <c:v>8.375</c:v>
                </c:pt>
                <c:pt idx="1207">
                  <c:v>8.3819444444444393</c:v>
                </c:pt>
                <c:pt idx="1208">
                  <c:v>8.3888888888888893</c:v>
                </c:pt>
                <c:pt idx="1209">
                  <c:v>8.3958333333333304</c:v>
                </c:pt>
                <c:pt idx="1210">
                  <c:v>8.4027777777777697</c:v>
                </c:pt>
                <c:pt idx="1211">
                  <c:v>8.4097222222222197</c:v>
                </c:pt>
                <c:pt idx="1212">
                  <c:v>8.4166666666666607</c:v>
                </c:pt>
                <c:pt idx="1213">
                  <c:v>8.4236111111111107</c:v>
                </c:pt>
                <c:pt idx="1214">
                  <c:v>8.43055555555555</c:v>
                </c:pt>
                <c:pt idx="1215">
                  <c:v>8.4375</c:v>
                </c:pt>
                <c:pt idx="1216">
                  <c:v>8.4444444444444393</c:v>
                </c:pt>
                <c:pt idx="1217">
                  <c:v>8.4513888888888893</c:v>
                </c:pt>
                <c:pt idx="1218">
                  <c:v>8.4583333333333304</c:v>
                </c:pt>
                <c:pt idx="1219">
                  <c:v>8.4652777777777697</c:v>
                </c:pt>
                <c:pt idx="1220">
                  <c:v>8.4722222222222197</c:v>
                </c:pt>
                <c:pt idx="1221">
                  <c:v>8.4791666666666607</c:v>
                </c:pt>
                <c:pt idx="1222">
                  <c:v>8.4861111111111107</c:v>
                </c:pt>
                <c:pt idx="1223">
                  <c:v>8.49305555555555</c:v>
                </c:pt>
                <c:pt idx="1224">
                  <c:v>8.5</c:v>
                </c:pt>
                <c:pt idx="1225">
                  <c:v>8.5069444444444393</c:v>
                </c:pt>
                <c:pt idx="1226">
                  <c:v>8.5138888888888893</c:v>
                </c:pt>
                <c:pt idx="1227">
                  <c:v>8.5208333333333304</c:v>
                </c:pt>
                <c:pt idx="1228">
                  <c:v>8.5277777777777697</c:v>
                </c:pt>
                <c:pt idx="1229">
                  <c:v>8.5347222222222197</c:v>
                </c:pt>
                <c:pt idx="1230">
                  <c:v>8.5416666666666607</c:v>
                </c:pt>
                <c:pt idx="1231">
                  <c:v>8.5486111111111107</c:v>
                </c:pt>
                <c:pt idx="1232">
                  <c:v>8.55555555555555</c:v>
                </c:pt>
                <c:pt idx="1233">
                  <c:v>8.5625</c:v>
                </c:pt>
                <c:pt idx="1234">
                  <c:v>8.5694444444444393</c:v>
                </c:pt>
                <c:pt idx="1235">
                  <c:v>8.5763888888888893</c:v>
                </c:pt>
                <c:pt idx="1236">
                  <c:v>8.5833333333333304</c:v>
                </c:pt>
                <c:pt idx="1237">
                  <c:v>8.5902777777777697</c:v>
                </c:pt>
                <c:pt idx="1238">
                  <c:v>8.5972222222222197</c:v>
                </c:pt>
                <c:pt idx="1239">
                  <c:v>8.6041666666666607</c:v>
                </c:pt>
                <c:pt idx="1240">
                  <c:v>8.6111111111111107</c:v>
                </c:pt>
                <c:pt idx="1241">
                  <c:v>8.61805555555555</c:v>
                </c:pt>
                <c:pt idx="1242">
                  <c:v>8.625</c:v>
                </c:pt>
                <c:pt idx="1243">
                  <c:v>8.6319444444444393</c:v>
                </c:pt>
                <c:pt idx="1244">
                  <c:v>8.6388888888888893</c:v>
                </c:pt>
                <c:pt idx="1245">
                  <c:v>8.6458333333333304</c:v>
                </c:pt>
                <c:pt idx="1246">
                  <c:v>8.6527777777777697</c:v>
                </c:pt>
                <c:pt idx="1247">
                  <c:v>8.6597222222222197</c:v>
                </c:pt>
                <c:pt idx="1248">
                  <c:v>8.6666666666666607</c:v>
                </c:pt>
                <c:pt idx="1249">
                  <c:v>8.6736111111111107</c:v>
                </c:pt>
                <c:pt idx="1250">
                  <c:v>8.68055555555555</c:v>
                </c:pt>
                <c:pt idx="1251">
                  <c:v>8.6875</c:v>
                </c:pt>
                <c:pt idx="1252">
                  <c:v>8.6944444444444393</c:v>
                </c:pt>
                <c:pt idx="1253">
                  <c:v>8.7013888888888893</c:v>
                </c:pt>
                <c:pt idx="1254">
                  <c:v>8.7083333333333304</c:v>
                </c:pt>
                <c:pt idx="1255">
                  <c:v>8.7152777777777697</c:v>
                </c:pt>
                <c:pt idx="1256">
                  <c:v>8.7222222222222197</c:v>
                </c:pt>
                <c:pt idx="1257">
                  <c:v>8.7291666666666607</c:v>
                </c:pt>
                <c:pt idx="1258">
                  <c:v>8.7361111111111107</c:v>
                </c:pt>
                <c:pt idx="1259">
                  <c:v>8.74305555555555</c:v>
                </c:pt>
                <c:pt idx="1260">
                  <c:v>8.75</c:v>
                </c:pt>
                <c:pt idx="1261">
                  <c:v>8.7569444444444393</c:v>
                </c:pt>
                <c:pt idx="1262">
                  <c:v>8.7638888888888893</c:v>
                </c:pt>
                <c:pt idx="1263">
                  <c:v>8.7708333333333304</c:v>
                </c:pt>
                <c:pt idx="1264">
                  <c:v>8.7777777777777697</c:v>
                </c:pt>
                <c:pt idx="1265">
                  <c:v>8.7847222222222197</c:v>
                </c:pt>
                <c:pt idx="1266">
                  <c:v>8.7916666666666607</c:v>
                </c:pt>
                <c:pt idx="1267">
                  <c:v>8.7986111111111107</c:v>
                </c:pt>
                <c:pt idx="1268">
                  <c:v>8.80555555555555</c:v>
                </c:pt>
                <c:pt idx="1269">
                  <c:v>8.8125</c:v>
                </c:pt>
                <c:pt idx="1270">
                  <c:v>8.8194444444444393</c:v>
                </c:pt>
                <c:pt idx="1271">
                  <c:v>8.8263888888888893</c:v>
                </c:pt>
                <c:pt idx="1272">
                  <c:v>8.8333333333333304</c:v>
                </c:pt>
                <c:pt idx="1273">
                  <c:v>8.8402777777777697</c:v>
                </c:pt>
                <c:pt idx="1274">
                  <c:v>8.8472222222222197</c:v>
                </c:pt>
                <c:pt idx="1275">
                  <c:v>8.8541666666666607</c:v>
                </c:pt>
                <c:pt idx="1276">
                  <c:v>8.8611111111111107</c:v>
                </c:pt>
                <c:pt idx="1277">
                  <c:v>8.86805555555555</c:v>
                </c:pt>
                <c:pt idx="1278">
                  <c:v>8.875</c:v>
                </c:pt>
                <c:pt idx="1279">
                  <c:v>8.8819444444444393</c:v>
                </c:pt>
                <c:pt idx="1280">
                  <c:v>8.8888888888888893</c:v>
                </c:pt>
                <c:pt idx="1281">
                  <c:v>8.8958333333333304</c:v>
                </c:pt>
                <c:pt idx="1282">
                  <c:v>8.9027777777777697</c:v>
                </c:pt>
                <c:pt idx="1283">
                  <c:v>8.9097222222222197</c:v>
                </c:pt>
                <c:pt idx="1284">
                  <c:v>8.9166666666666607</c:v>
                </c:pt>
                <c:pt idx="1285">
                  <c:v>8.9236111111111107</c:v>
                </c:pt>
                <c:pt idx="1286">
                  <c:v>8.93055555555555</c:v>
                </c:pt>
                <c:pt idx="1287">
                  <c:v>8.9375</c:v>
                </c:pt>
                <c:pt idx="1288">
                  <c:v>8.9444444444444393</c:v>
                </c:pt>
                <c:pt idx="1289">
                  <c:v>8.9513888888888893</c:v>
                </c:pt>
                <c:pt idx="1290">
                  <c:v>8.9583333333333304</c:v>
                </c:pt>
                <c:pt idx="1291">
                  <c:v>8.9652777777777697</c:v>
                </c:pt>
                <c:pt idx="1292">
                  <c:v>8.9722222222222197</c:v>
                </c:pt>
                <c:pt idx="1293">
                  <c:v>8.9791666666666607</c:v>
                </c:pt>
                <c:pt idx="1294">
                  <c:v>8.9861111111111107</c:v>
                </c:pt>
                <c:pt idx="1295">
                  <c:v>8.99305555555555</c:v>
                </c:pt>
                <c:pt idx="1296">
                  <c:v>9</c:v>
                </c:pt>
                <c:pt idx="1297">
                  <c:v>9.0069444444444393</c:v>
                </c:pt>
                <c:pt idx="1298">
                  <c:v>9.0138888888888893</c:v>
                </c:pt>
                <c:pt idx="1299">
                  <c:v>9.0208333333333304</c:v>
                </c:pt>
                <c:pt idx="1300">
                  <c:v>9.0277777777777697</c:v>
                </c:pt>
                <c:pt idx="1301">
                  <c:v>9.0347222222222197</c:v>
                </c:pt>
                <c:pt idx="1302">
                  <c:v>9.0416666666666607</c:v>
                </c:pt>
                <c:pt idx="1303">
                  <c:v>9.0486111111111107</c:v>
                </c:pt>
                <c:pt idx="1304">
                  <c:v>9.05555555555555</c:v>
                </c:pt>
                <c:pt idx="1305">
                  <c:v>9.0625</c:v>
                </c:pt>
                <c:pt idx="1306">
                  <c:v>9.0694444444444393</c:v>
                </c:pt>
                <c:pt idx="1307">
                  <c:v>9.0763888888888893</c:v>
                </c:pt>
                <c:pt idx="1308">
                  <c:v>9.0833333333333304</c:v>
                </c:pt>
                <c:pt idx="1309">
                  <c:v>9.0902777777777697</c:v>
                </c:pt>
                <c:pt idx="1310">
                  <c:v>9.0972222222222197</c:v>
                </c:pt>
                <c:pt idx="1311">
                  <c:v>9.1041666666666607</c:v>
                </c:pt>
                <c:pt idx="1312">
                  <c:v>9.1111111111111107</c:v>
                </c:pt>
                <c:pt idx="1313">
                  <c:v>9.11805555555555</c:v>
                </c:pt>
                <c:pt idx="1314">
                  <c:v>9.125</c:v>
                </c:pt>
                <c:pt idx="1315">
                  <c:v>9.1319444444444393</c:v>
                </c:pt>
                <c:pt idx="1316">
                  <c:v>9.1388888888888893</c:v>
                </c:pt>
                <c:pt idx="1317">
                  <c:v>9.1458333333333304</c:v>
                </c:pt>
                <c:pt idx="1318">
                  <c:v>9.1527777777777697</c:v>
                </c:pt>
                <c:pt idx="1319">
                  <c:v>9.1597222222222197</c:v>
                </c:pt>
                <c:pt idx="1320">
                  <c:v>9.1666666666666607</c:v>
                </c:pt>
                <c:pt idx="1321">
                  <c:v>9.1736111111111107</c:v>
                </c:pt>
                <c:pt idx="1322">
                  <c:v>9.18055555555555</c:v>
                </c:pt>
                <c:pt idx="1323">
                  <c:v>9.1875</c:v>
                </c:pt>
                <c:pt idx="1324">
                  <c:v>9.1944444444444393</c:v>
                </c:pt>
                <c:pt idx="1325">
                  <c:v>9.2013888888888893</c:v>
                </c:pt>
                <c:pt idx="1326">
                  <c:v>9.2083333333333304</c:v>
                </c:pt>
                <c:pt idx="1327">
                  <c:v>9.2152777777777697</c:v>
                </c:pt>
                <c:pt idx="1328">
                  <c:v>9.2222222222222197</c:v>
                </c:pt>
                <c:pt idx="1329">
                  <c:v>9.2291666666666607</c:v>
                </c:pt>
                <c:pt idx="1330">
                  <c:v>9.2361111111111107</c:v>
                </c:pt>
                <c:pt idx="1331">
                  <c:v>9.24305555555555</c:v>
                </c:pt>
                <c:pt idx="1332">
                  <c:v>9.25</c:v>
                </c:pt>
                <c:pt idx="1333">
                  <c:v>9.2569444444444393</c:v>
                </c:pt>
                <c:pt idx="1334">
                  <c:v>9.2638888888888893</c:v>
                </c:pt>
                <c:pt idx="1335">
                  <c:v>9.2708333333333304</c:v>
                </c:pt>
                <c:pt idx="1336">
                  <c:v>9.2777777777777697</c:v>
                </c:pt>
                <c:pt idx="1337">
                  <c:v>9.2847222222222197</c:v>
                </c:pt>
                <c:pt idx="1338">
                  <c:v>9.2916666666666607</c:v>
                </c:pt>
                <c:pt idx="1339">
                  <c:v>9.2986111111111107</c:v>
                </c:pt>
                <c:pt idx="1340">
                  <c:v>9.30555555555555</c:v>
                </c:pt>
                <c:pt idx="1341">
                  <c:v>9.3125</c:v>
                </c:pt>
                <c:pt idx="1342">
                  <c:v>9.3194444444444393</c:v>
                </c:pt>
                <c:pt idx="1343">
                  <c:v>9.3263888888888893</c:v>
                </c:pt>
                <c:pt idx="1344">
                  <c:v>9.3333333333333304</c:v>
                </c:pt>
                <c:pt idx="1345">
                  <c:v>9.3402777777777697</c:v>
                </c:pt>
                <c:pt idx="1346">
                  <c:v>9.3472222222222197</c:v>
                </c:pt>
                <c:pt idx="1347">
                  <c:v>9.3541666666666607</c:v>
                </c:pt>
                <c:pt idx="1348">
                  <c:v>9.3611111111111107</c:v>
                </c:pt>
                <c:pt idx="1349">
                  <c:v>9.36805555555555</c:v>
                </c:pt>
                <c:pt idx="1350">
                  <c:v>9.375</c:v>
                </c:pt>
                <c:pt idx="1351">
                  <c:v>9.3819444444444393</c:v>
                </c:pt>
                <c:pt idx="1352">
                  <c:v>9.3888888888888893</c:v>
                </c:pt>
                <c:pt idx="1353">
                  <c:v>9.3958333333333304</c:v>
                </c:pt>
                <c:pt idx="1354">
                  <c:v>9.4027777777777697</c:v>
                </c:pt>
                <c:pt idx="1355">
                  <c:v>9.4097222222222197</c:v>
                </c:pt>
                <c:pt idx="1356">
                  <c:v>9.4166666666666607</c:v>
                </c:pt>
                <c:pt idx="1357">
                  <c:v>9.4236111111111107</c:v>
                </c:pt>
                <c:pt idx="1358">
                  <c:v>9.43055555555555</c:v>
                </c:pt>
                <c:pt idx="1359">
                  <c:v>9.4375</c:v>
                </c:pt>
                <c:pt idx="1360">
                  <c:v>9.4444444444444393</c:v>
                </c:pt>
                <c:pt idx="1361">
                  <c:v>9.4513888888888893</c:v>
                </c:pt>
                <c:pt idx="1362">
                  <c:v>9.4583333333333304</c:v>
                </c:pt>
                <c:pt idx="1363">
                  <c:v>9.4652777777777697</c:v>
                </c:pt>
                <c:pt idx="1364">
                  <c:v>9.4722222222222197</c:v>
                </c:pt>
                <c:pt idx="1365">
                  <c:v>9.4791666666666607</c:v>
                </c:pt>
                <c:pt idx="1366">
                  <c:v>9.4861111111111107</c:v>
                </c:pt>
                <c:pt idx="1367">
                  <c:v>9.49305555555555</c:v>
                </c:pt>
                <c:pt idx="1368">
                  <c:v>9.5</c:v>
                </c:pt>
                <c:pt idx="1369">
                  <c:v>9.5069444444444393</c:v>
                </c:pt>
                <c:pt idx="1370">
                  <c:v>9.5138888888888893</c:v>
                </c:pt>
                <c:pt idx="1371">
                  <c:v>9.5208333333333304</c:v>
                </c:pt>
                <c:pt idx="1372">
                  <c:v>9.5277777777777697</c:v>
                </c:pt>
                <c:pt idx="1373">
                  <c:v>9.5347222222222197</c:v>
                </c:pt>
                <c:pt idx="1374">
                  <c:v>9.5416666666666607</c:v>
                </c:pt>
                <c:pt idx="1375">
                  <c:v>9.5486111111111107</c:v>
                </c:pt>
                <c:pt idx="1376">
                  <c:v>9.55555555555555</c:v>
                </c:pt>
                <c:pt idx="1377">
                  <c:v>9.5625</c:v>
                </c:pt>
                <c:pt idx="1378">
                  <c:v>9.5694444444444393</c:v>
                </c:pt>
                <c:pt idx="1379">
                  <c:v>9.5763888888888893</c:v>
                </c:pt>
                <c:pt idx="1380">
                  <c:v>9.5833333333333304</c:v>
                </c:pt>
                <c:pt idx="1381">
                  <c:v>9.5902777777777697</c:v>
                </c:pt>
                <c:pt idx="1382">
                  <c:v>9.5972222222222197</c:v>
                </c:pt>
                <c:pt idx="1383">
                  <c:v>9.6041666666666607</c:v>
                </c:pt>
                <c:pt idx="1384">
                  <c:v>9.6111111111111107</c:v>
                </c:pt>
                <c:pt idx="1385">
                  <c:v>9.61805555555555</c:v>
                </c:pt>
                <c:pt idx="1386">
                  <c:v>9.625</c:v>
                </c:pt>
                <c:pt idx="1387">
                  <c:v>9.6319444444444393</c:v>
                </c:pt>
                <c:pt idx="1388">
                  <c:v>9.6388888888888893</c:v>
                </c:pt>
                <c:pt idx="1389">
                  <c:v>9.6458333333333304</c:v>
                </c:pt>
                <c:pt idx="1390">
                  <c:v>9.6527777777777697</c:v>
                </c:pt>
                <c:pt idx="1391">
                  <c:v>9.6597222222222197</c:v>
                </c:pt>
                <c:pt idx="1392">
                  <c:v>9.6666666666666607</c:v>
                </c:pt>
                <c:pt idx="1393">
                  <c:v>9.6736111111111107</c:v>
                </c:pt>
                <c:pt idx="1394">
                  <c:v>9.68055555555555</c:v>
                </c:pt>
                <c:pt idx="1395">
                  <c:v>9.6875</c:v>
                </c:pt>
                <c:pt idx="1396">
                  <c:v>9.6944444444444393</c:v>
                </c:pt>
                <c:pt idx="1397">
                  <c:v>9.7013888888888893</c:v>
                </c:pt>
                <c:pt idx="1398">
                  <c:v>9.7083333333333304</c:v>
                </c:pt>
                <c:pt idx="1399">
                  <c:v>9.7152777777777697</c:v>
                </c:pt>
                <c:pt idx="1400">
                  <c:v>9.7222222222222197</c:v>
                </c:pt>
                <c:pt idx="1401">
                  <c:v>9.7291666666666607</c:v>
                </c:pt>
                <c:pt idx="1402">
                  <c:v>9.7361111111111107</c:v>
                </c:pt>
                <c:pt idx="1403">
                  <c:v>9.74305555555555</c:v>
                </c:pt>
                <c:pt idx="1404">
                  <c:v>9.75</c:v>
                </c:pt>
                <c:pt idx="1405">
                  <c:v>9.7569444444444393</c:v>
                </c:pt>
                <c:pt idx="1406">
                  <c:v>9.7638888888888893</c:v>
                </c:pt>
                <c:pt idx="1407">
                  <c:v>9.7708333333333304</c:v>
                </c:pt>
                <c:pt idx="1408">
                  <c:v>9.7777777777777697</c:v>
                </c:pt>
                <c:pt idx="1409">
                  <c:v>9.7847222222222197</c:v>
                </c:pt>
                <c:pt idx="1410">
                  <c:v>9.7916666666666607</c:v>
                </c:pt>
                <c:pt idx="1411">
                  <c:v>9.7986111111111107</c:v>
                </c:pt>
                <c:pt idx="1412">
                  <c:v>9.80555555555555</c:v>
                </c:pt>
                <c:pt idx="1413">
                  <c:v>9.8125</c:v>
                </c:pt>
                <c:pt idx="1414">
                  <c:v>9.8194444444444393</c:v>
                </c:pt>
                <c:pt idx="1415">
                  <c:v>9.8263888888888893</c:v>
                </c:pt>
                <c:pt idx="1416">
                  <c:v>9.8333333333333304</c:v>
                </c:pt>
                <c:pt idx="1417">
                  <c:v>9.8402777777777697</c:v>
                </c:pt>
                <c:pt idx="1418">
                  <c:v>9.8472222222222197</c:v>
                </c:pt>
                <c:pt idx="1419">
                  <c:v>9.8541666666666607</c:v>
                </c:pt>
                <c:pt idx="1420">
                  <c:v>9.8611111111111107</c:v>
                </c:pt>
                <c:pt idx="1421">
                  <c:v>9.86805555555555</c:v>
                </c:pt>
                <c:pt idx="1422">
                  <c:v>9.875</c:v>
                </c:pt>
                <c:pt idx="1423">
                  <c:v>9.8819444444444393</c:v>
                </c:pt>
                <c:pt idx="1424">
                  <c:v>9.8888888888888893</c:v>
                </c:pt>
                <c:pt idx="1425">
                  <c:v>9.8958333333333304</c:v>
                </c:pt>
                <c:pt idx="1426">
                  <c:v>9.9027777777777697</c:v>
                </c:pt>
                <c:pt idx="1427">
                  <c:v>9.9097222222222197</c:v>
                </c:pt>
                <c:pt idx="1428">
                  <c:v>9.9166666666666607</c:v>
                </c:pt>
                <c:pt idx="1429">
                  <c:v>9.9236111111111107</c:v>
                </c:pt>
                <c:pt idx="1430">
                  <c:v>9.93055555555555</c:v>
                </c:pt>
                <c:pt idx="1431">
                  <c:v>9.9375</c:v>
                </c:pt>
                <c:pt idx="1432">
                  <c:v>9.9444444444444393</c:v>
                </c:pt>
                <c:pt idx="1433">
                  <c:v>9.9513888888888893</c:v>
                </c:pt>
                <c:pt idx="1434">
                  <c:v>9.9583333333333304</c:v>
                </c:pt>
                <c:pt idx="1435">
                  <c:v>9.9652777777777697</c:v>
                </c:pt>
                <c:pt idx="1436">
                  <c:v>9.9722222222222197</c:v>
                </c:pt>
                <c:pt idx="1437">
                  <c:v>9.9791666666666607</c:v>
                </c:pt>
                <c:pt idx="1438">
                  <c:v>9.9861111111111107</c:v>
                </c:pt>
                <c:pt idx="1439">
                  <c:v>9.99305555555555</c:v>
                </c:pt>
                <c:pt idx="1440">
                  <c:v>10</c:v>
                </c:pt>
                <c:pt idx="1441">
                  <c:v>10.0069444444444</c:v>
                </c:pt>
                <c:pt idx="1442">
                  <c:v>10.0138888888888</c:v>
                </c:pt>
                <c:pt idx="1443">
                  <c:v>10.0208333333333</c:v>
                </c:pt>
                <c:pt idx="1444">
                  <c:v>10.0277777777777</c:v>
                </c:pt>
                <c:pt idx="1445">
                  <c:v>10.0347222222222</c:v>
                </c:pt>
                <c:pt idx="1446">
                  <c:v>10.0416666666666</c:v>
                </c:pt>
                <c:pt idx="1447">
                  <c:v>10.0486111111111</c:v>
                </c:pt>
                <c:pt idx="1448">
                  <c:v>10.0555555555555</c:v>
                </c:pt>
                <c:pt idx="1449">
                  <c:v>10.0625</c:v>
                </c:pt>
                <c:pt idx="1450">
                  <c:v>10.0694444444444</c:v>
                </c:pt>
                <c:pt idx="1451">
                  <c:v>10.0763888888888</c:v>
                </c:pt>
                <c:pt idx="1452">
                  <c:v>10.0833333333333</c:v>
                </c:pt>
                <c:pt idx="1453">
                  <c:v>10.0902777777777</c:v>
                </c:pt>
                <c:pt idx="1454">
                  <c:v>10.0972222222222</c:v>
                </c:pt>
                <c:pt idx="1455">
                  <c:v>10.1041666666666</c:v>
                </c:pt>
                <c:pt idx="1456">
                  <c:v>10.1111111111111</c:v>
                </c:pt>
                <c:pt idx="1457">
                  <c:v>10.1180555555555</c:v>
                </c:pt>
                <c:pt idx="1458">
                  <c:v>10.125</c:v>
                </c:pt>
                <c:pt idx="1459">
                  <c:v>10.1319444444444</c:v>
                </c:pt>
                <c:pt idx="1460">
                  <c:v>10.1388888888888</c:v>
                </c:pt>
                <c:pt idx="1461">
                  <c:v>10.1458333333333</c:v>
                </c:pt>
                <c:pt idx="1462">
                  <c:v>10.1527777777777</c:v>
                </c:pt>
                <c:pt idx="1463">
                  <c:v>10.1597222222222</c:v>
                </c:pt>
                <c:pt idx="1464">
                  <c:v>10.1666666666666</c:v>
                </c:pt>
                <c:pt idx="1465">
                  <c:v>10.1736111111111</c:v>
                </c:pt>
                <c:pt idx="1466">
                  <c:v>10.1805555555555</c:v>
                </c:pt>
                <c:pt idx="1467">
                  <c:v>10.1875</c:v>
                </c:pt>
                <c:pt idx="1468">
                  <c:v>10.1944444444444</c:v>
                </c:pt>
                <c:pt idx="1469">
                  <c:v>10.2013888888888</c:v>
                </c:pt>
                <c:pt idx="1470">
                  <c:v>10.2083333333333</c:v>
                </c:pt>
                <c:pt idx="1471">
                  <c:v>10.2152777777777</c:v>
                </c:pt>
                <c:pt idx="1472">
                  <c:v>10.2222222222222</c:v>
                </c:pt>
                <c:pt idx="1473">
                  <c:v>10.2291666666666</c:v>
                </c:pt>
                <c:pt idx="1474">
                  <c:v>10.2361111111111</c:v>
                </c:pt>
                <c:pt idx="1475">
                  <c:v>10.2430555555555</c:v>
                </c:pt>
                <c:pt idx="1476">
                  <c:v>10.25</c:v>
                </c:pt>
                <c:pt idx="1477">
                  <c:v>10.2569444444444</c:v>
                </c:pt>
                <c:pt idx="1478">
                  <c:v>10.2638888888888</c:v>
                </c:pt>
                <c:pt idx="1479">
                  <c:v>10.2708333333333</c:v>
                </c:pt>
                <c:pt idx="1480">
                  <c:v>10.2777777777777</c:v>
                </c:pt>
                <c:pt idx="1481">
                  <c:v>10.2847222222222</c:v>
                </c:pt>
                <c:pt idx="1482">
                  <c:v>10.2916666666666</c:v>
                </c:pt>
                <c:pt idx="1483">
                  <c:v>10.2986111111111</c:v>
                </c:pt>
                <c:pt idx="1484">
                  <c:v>10.3055555555555</c:v>
                </c:pt>
                <c:pt idx="1485">
                  <c:v>10.3125</c:v>
                </c:pt>
                <c:pt idx="1486">
                  <c:v>10.3194444444444</c:v>
                </c:pt>
                <c:pt idx="1487">
                  <c:v>10.3263888888888</c:v>
                </c:pt>
                <c:pt idx="1488">
                  <c:v>10.3333333333333</c:v>
                </c:pt>
                <c:pt idx="1489">
                  <c:v>10.3402777777777</c:v>
                </c:pt>
                <c:pt idx="1490">
                  <c:v>10.3472222222222</c:v>
                </c:pt>
                <c:pt idx="1491">
                  <c:v>10.3541666666666</c:v>
                </c:pt>
                <c:pt idx="1492">
                  <c:v>10.3611111111111</c:v>
                </c:pt>
                <c:pt idx="1493">
                  <c:v>10.3680555555555</c:v>
                </c:pt>
                <c:pt idx="1494">
                  <c:v>10.375</c:v>
                </c:pt>
                <c:pt idx="1495">
                  <c:v>10.3819444444444</c:v>
                </c:pt>
                <c:pt idx="1496">
                  <c:v>10.3888888888888</c:v>
                </c:pt>
                <c:pt idx="1497">
                  <c:v>10.3958333333333</c:v>
                </c:pt>
                <c:pt idx="1498">
                  <c:v>10.4027777777777</c:v>
                </c:pt>
                <c:pt idx="1499">
                  <c:v>10.4097222222222</c:v>
                </c:pt>
                <c:pt idx="1500">
                  <c:v>10.4166666666666</c:v>
                </c:pt>
                <c:pt idx="1501">
                  <c:v>10.4236111111111</c:v>
                </c:pt>
                <c:pt idx="1502">
                  <c:v>10.4305555555555</c:v>
                </c:pt>
                <c:pt idx="1503">
                  <c:v>10.4375</c:v>
                </c:pt>
                <c:pt idx="1504">
                  <c:v>10.4444444444444</c:v>
                </c:pt>
                <c:pt idx="1505">
                  <c:v>10.4513888888888</c:v>
                </c:pt>
                <c:pt idx="1506">
                  <c:v>10.4583333333333</c:v>
                </c:pt>
                <c:pt idx="1507">
                  <c:v>10.4652777777777</c:v>
                </c:pt>
                <c:pt idx="1508">
                  <c:v>10.4722222222222</c:v>
                </c:pt>
                <c:pt idx="1509">
                  <c:v>10.4791666666666</c:v>
                </c:pt>
                <c:pt idx="1510">
                  <c:v>10.4861111111111</c:v>
                </c:pt>
                <c:pt idx="1511">
                  <c:v>10.4930555555555</c:v>
                </c:pt>
                <c:pt idx="1512">
                  <c:v>10.5</c:v>
                </c:pt>
                <c:pt idx="1513">
                  <c:v>10.5069444444444</c:v>
                </c:pt>
                <c:pt idx="1514">
                  <c:v>10.5138888888888</c:v>
                </c:pt>
                <c:pt idx="1515">
                  <c:v>10.5208333333333</c:v>
                </c:pt>
                <c:pt idx="1516">
                  <c:v>10.5277777777777</c:v>
                </c:pt>
                <c:pt idx="1517">
                  <c:v>10.5347222222222</c:v>
                </c:pt>
                <c:pt idx="1518">
                  <c:v>10.5416666666666</c:v>
                </c:pt>
                <c:pt idx="1519">
                  <c:v>10.5486111111111</c:v>
                </c:pt>
                <c:pt idx="1520">
                  <c:v>10.5555555555555</c:v>
                </c:pt>
                <c:pt idx="1521">
                  <c:v>10.5625</c:v>
                </c:pt>
                <c:pt idx="1522">
                  <c:v>10.5694444444444</c:v>
                </c:pt>
                <c:pt idx="1523">
                  <c:v>10.5763888888888</c:v>
                </c:pt>
                <c:pt idx="1524">
                  <c:v>10.5833333333333</c:v>
                </c:pt>
                <c:pt idx="1525">
                  <c:v>10.5902777777777</c:v>
                </c:pt>
                <c:pt idx="1526">
                  <c:v>10.5972222222222</c:v>
                </c:pt>
                <c:pt idx="1527">
                  <c:v>10.6041666666666</c:v>
                </c:pt>
                <c:pt idx="1528">
                  <c:v>10.6111111111111</c:v>
                </c:pt>
                <c:pt idx="1529">
                  <c:v>10.6180555555555</c:v>
                </c:pt>
                <c:pt idx="1530">
                  <c:v>10.625</c:v>
                </c:pt>
                <c:pt idx="1531">
                  <c:v>10.6319444444444</c:v>
                </c:pt>
                <c:pt idx="1532">
                  <c:v>10.6388888888888</c:v>
                </c:pt>
                <c:pt idx="1533">
                  <c:v>10.6458333333333</c:v>
                </c:pt>
                <c:pt idx="1534">
                  <c:v>10.6527777777777</c:v>
                </c:pt>
                <c:pt idx="1535">
                  <c:v>10.6597222222222</c:v>
                </c:pt>
                <c:pt idx="1536">
                  <c:v>10.6666666666666</c:v>
                </c:pt>
                <c:pt idx="1537">
                  <c:v>10.6736111111111</c:v>
                </c:pt>
                <c:pt idx="1538">
                  <c:v>10.6805555555555</c:v>
                </c:pt>
                <c:pt idx="1539">
                  <c:v>10.6875</c:v>
                </c:pt>
                <c:pt idx="1540">
                  <c:v>10.6944444444444</c:v>
                </c:pt>
                <c:pt idx="1541">
                  <c:v>10.7013888888888</c:v>
                </c:pt>
                <c:pt idx="1542">
                  <c:v>10.7083333333333</c:v>
                </c:pt>
                <c:pt idx="1543">
                  <c:v>10.7152777777777</c:v>
                </c:pt>
                <c:pt idx="1544">
                  <c:v>10.7222222222222</c:v>
                </c:pt>
                <c:pt idx="1545">
                  <c:v>10.7291666666666</c:v>
                </c:pt>
                <c:pt idx="1546">
                  <c:v>10.7361111111111</c:v>
                </c:pt>
                <c:pt idx="1547">
                  <c:v>10.7430555555555</c:v>
                </c:pt>
                <c:pt idx="1548">
                  <c:v>10.75</c:v>
                </c:pt>
                <c:pt idx="1549">
                  <c:v>10.7569444444444</c:v>
                </c:pt>
                <c:pt idx="1550">
                  <c:v>10.7638888888888</c:v>
                </c:pt>
                <c:pt idx="1551">
                  <c:v>10.7708333333333</c:v>
                </c:pt>
                <c:pt idx="1552">
                  <c:v>10.7777777777777</c:v>
                </c:pt>
                <c:pt idx="1553">
                  <c:v>10.7847222222222</c:v>
                </c:pt>
                <c:pt idx="1554">
                  <c:v>10.7916666666666</c:v>
                </c:pt>
                <c:pt idx="1555">
                  <c:v>10.7986111111111</c:v>
                </c:pt>
                <c:pt idx="1556">
                  <c:v>10.8055555555555</c:v>
                </c:pt>
                <c:pt idx="1557">
                  <c:v>10.8125</c:v>
                </c:pt>
                <c:pt idx="1558">
                  <c:v>10.8194444444444</c:v>
                </c:pt>
                <c:pt idx="1559">
                  <c:v>10.8263888888888</c:v>
                </c:pt>
                <c:pt idx="1560">
                  <c:v>10.8333333333333</c:v>
                </c:pt>
                <c:pt idx="1561">
                  <c:v>10.8402777777777</c:v>
                </c:pt>
                <c:pt idx="1562">
                  <c:v>10.8472222222222</c:v>
                </c:pt>
                <c:pt idx="1563">
                  <c:v>10.8541666666666</c:v>
                </c:pt>
                <c:pt idx="1564">
                  <c:v>10.8611111111111</c:v>
                </c:pt>
                <c:pt idx="1565">
                  <c:v>10.8680555555555</c:v>
                </c:pt>
                <c:pt idx="1566">
                  <c:v>10.875</c:v>
                </c:pt>
                <c:pt idx="1567">
                  <c:v>10.8819444444444</c:v>
                </c:pt>
                <c:pt idx="1568">
                  <c:v>10.8888888888888</c:v>
                </c:pt>
                <c:pt idx="1569">
                  <c:v>10.8958333333333</c:v>
                </c:pt>
                <c:pt idx="1570">
                  <c:v>10.9027777777777</c:v>
                </c:pt>
                <c:pt idx="1571">
                  <c:v>10.9097222222222</c:v>
                </c:pt>
                <c:pt idx="1572">
                  <c:v>10.9166666666666</c:v>
                </c:pt>
                <c:pt idx="1573">
                  <c:v>10.9236111111111</c:v>
                </c:pt>
                <c:pt idx="1574">
                  <c:v>10.9305555555555</c:v>
                </c:pt>
                <c:pt idx="1575">
                  <c:v>10.9375</c:v>
                </c:pt>
                <c:pt idx="1576">
                  <c:v>10.9444444444444</c:v>
                </c:pt>
                <c:pt idx="1577">
                  <c:v>10.9513888888888</c:v>
                </c:pt>
                <c:pt idx="1578">
                  <c:v>10.9583333333333</c:v>
                </c:pt>
                <c:pt idx="1579">
                  <c:v>10.9652777777777</c:v>
                </c:pt>
                <c:pt idx="1580">
                  <c:v>10.9722222222222</c:v>
                </c:pt>
                <c:pt idx="1581">
                  <c:v>10.9791666666666</c:v>
                </c:pt>
                <c:pt idx="1582">
                  <c:v>10.9861111111111</c:v>
                </c:pt>
                <c:pt idx="1583">
                  <c:v>10.9930555555555</c:v>
                </c:pt>
                <c:pt idx="1584">
                  <c:v>11</c:v>
                </c:pt>
                <c:pt idx="1585">
                  <c:v>11.0069444444444</c:v>
                </c:pt>
                <c:pt idx="1586">
                  <c:v>11.0138888888888</c:v>
                </c:pt>
                <c:pt idx="1587">
                  <c:v>11.0208333333333</c:v>
                </c:pt>
                <c:pt idx="1588">
                  <c:v>11.0277777777777</c:v>
                </c:pt>
                <c:pt idx="1589">
                  <c:v>11.0347222222222</c:v>
                </c:pt>
                <c:pt idx="1590">
                  <c:v>11.0416666666666</c:v>
                </c:pt>
                <c:pt idx="1591">
                  <c:v>11.0486111111111</c:v>
                </c:pt>
                <c:pt idx="1592">
                  <c:v>11.0555555555555</c:v>
                </c:pt>
                <c:pt idx="1593">
                  <c:v>11.0625</c:v>
                </c:pt>
                <c:pt idx="1594">
                  <c:v>11.0694444444444</c:v>
                </c:pt>
                <c:pt idx="1595">
                  <c:v>11.0763888888888</c:v>
                </c:pt>
                <c:pt idx="1596">
                  <c:v>11.0833333333333</c:v>
                </c:pt>
                <c:pt idx="1597">
                  <c:v>11.0902777777777</c:v>
                </c:pt>
                <c:pt idx="1598">
                  <c:v>11.0972222222222</c:v>
                </c:pt>
                <c:pt idx="1599">
                  <c:v>11.1041666666666</c:v>
                </c:pt>
                <c:pt idx="1600">
                  <c:v>11.1111111111111</c:v>
                </c:pt>
                <c:pt idx="1601">
                  <c:v>11.1180555555555</c:v>
                </c:pt>
                <c:pt idx="1602">
                  <c:v>11.125</c:v>
                </c:pt>
                <c:pt idx="1603">
                  <c:v>11.1319444444444</c:v>
                </c:pt>
                <c:pt idx="1604">
                  <c:v>11.1388888888888</c:v>
                </c:pt>
                <c:pt idx="1605">
                  <c:v>11.1458333333333</c:v>
                </c:pt>
                <c:pt idx="1606">
                  <c:v>11.1527777777777</c:v>
                </c:pt>
                <c:pt idx="1607">
                  <c:v>11.1597222222222</c:v>
                </c:pt>
                <c:pt idx="1608">
                  <c:v>11.1666666666666</c:v>
                </c:pt>
                <c:pt idx="1609">
                  <c:v>11.1736111111111</c:v>
                </c:pt>
                <c:pt idx="1610">
                  <c:v>11.1805555555555</c:v>
                </c:pt>
                <c:pt idx="1611">
                  <c:v>11.1875</c:v>
                </c:pt>
                <c:pt idx="1612">
                  <c:v>11.1944444444444</c:v>
                </c:pt>
                <c:pt idx="1613">
                  <c:v>11.2013888888888</c:v>
                </c:pt>
                <c:pt idx="1614">
                  <c:v>11.2083333333333</c:v>
                </c:pt>
                <c:pt idx="1615">
                  <c:v>11.2152777777777</c:v>
                </c:pt>
                <c:pt idx="1616">
                  <c:v>11.2222222222222</c:v>
                </c:pt>
                <c:pt idx="1617">
                  <c:v>11.2291666666666</c:v>
                </c:pt>
                <c:pt idx="1618">
                  <c:v>11.2361111111111</c:v>
                </c:pt>
                <c:pt idx="1619">
                  <c:v>11.2430555555555</c:v>
                </c:pt>
                <c:pt idx="1620">
                  <c:v>11.25</c:v>
                </c:pt>
                <c:pt idx="1621">
                  <c:v>11.2569444444444</c:v>
                </c:pt>
                <c:pt idx="1622">
                  <c:v>11.2638888888888</c:v>
                </c:pt>
                <c:pt idx="1623">
                  <c:v>11.2708333333333</c:v>
                </c:pt>
                <c:pt idx="1624">
                  <c:v>11.2777777777777</c:v>
                </c:pt>
                <c:pt idx="1625">
                  <c:v>11.2847222222222</c:v>
                </c:pt>
                <c:pt idx="1626">
                  <c:v>11.2916666666666</c:v>
                </c:pt>
                <c:pt idx="1627">
                  <c:v>11.2986111111111</c:v>
                </c:pt>
                <c:pt idx="1628">
                  <c:v>11.3055555555555</c:v>
                </c:pt>
                <c:pt idx="1629">
                  <c:v>11.3125</c:v>
                </c:pt>
                <c:pt idx="1630">
                  <c:v>11.3194444444444</c:v>
                </c:pt>
                <c:pt idx="1631">
                  <c:v>11.3263888888888</c:v>
                </c:pt>
                <c:pt idx="1632">
                  <c:v>11.3333333333333</c:v>
                </c:pt>
                <c:pt idx="1633">
                  <c:v>11.3402777777777</c:v>
                </c:pt>
                <c:pt idx="1634">
                  <c:v>11.3472222222222</c:v>
                </c:pt>
                <c:pt idx="1635">
                  <c:v>11.3541666666666</c:v>
                </c:pt>
                <c:pt idx="1636">
                  <c:v>11.3611111111111</c:v>
                </c:pt>
                <c:pt idx="1637">
                  <c:v>11.3680555555555</c:v>
                </c:pt>
                <c:pt idx="1638">
                  <c:v>11.375</c:v>
                </c:pt>
                <c:pt idx="1639">
                  <c:v>11.3819444444444</c:v>
                </c:pt>
                <c:pt idx="1640">
                  <c:v>11.3888888888888</c:v>
                </c:pt>
                <c:pt idx="1641">
                  <c:v>11.3958333333333</c:v>
                </c:pt>
                <c:pt idx="1642">
                  <c:v>11.4027777777777</c:v>
                </c:pt>
                <c:pt idx="1643">
                  <c:v>11.4097222222222</c:v>
                </c:pt>
                <c:pt idx="1644">
                  <c:v>11.4166666666666</c:v>
                </c:pt>
                <c:pt idx="1645">
                  <c:v>11.4236111111111</c:v>
                </c:pt>
                <c:pt idx="1646">
                  <c:v>11.4305555555555</c:v>
                </c:pt>
                <c:pt idx="1647">
                  <c:v>11.4375</c:v>
                </c:pt>
                <c:pt idx="1648">
                  <c:v>11.4444444444444</c:v>
                </c:pt>
                <c:pt idx="1649">
                  <c:v>11.4513888888888</c:v>
                </c:pt>
                <c:pt idx="1650">
                  <c:v>11.4583333333333</c:v>
                </c:pt>
                <c:pt idx="1651">
                  <c:v>11.4652777777777</c:v>
                </c:pt>
                <c:pt idx="1652">
                  <c:v>11.4722222222222</c:v>
                </c:pt>
                <c:pt idx="1653">
                  <c:v>11.4791666666666</c:v>
                </c:pt>
                <c:pt idx="1654">
                  <c:v>11.4861111111111</c:v>
                </c:pt>
                <c:pt idx="1655">
                  <c:v>11.4930555555555</c:v>
                </c:pt>
                <c:pt idx="1656">
                  <c:v>11.5</c:v>
                </c:pt>
                <c:pt idx="1657">
                  <c:v>11.5069444444444</c:v>
                </c:pt>
                <c:pt idx="1658">
                  <c:v>11.5138888888888</c:v>
                </c:pt>
                <c:pt idx="1659">
                  <c:v>11.5208333333333</c:v>
                </c:pt>
                <c:pt idx="1660">
                  <c:v>11.5277777777777</c:v>
                </c:pt>
                <c:pt idx="1661">
                  <c:v>11.5347222222222</c:v>
                </c:pt>
                <c:pt idx="1662">
                  <c:v>11.5416666666666</c:v>
                </c:pt>
                <c:pt idx="1663">
                  <c:v>11.5486111111111</c:v>
                </c:pt>
                <c:pt idx="1664">
                  <c:v>11.5555555555555</c:v>
                </c:pt>
                <c:pt idx="1665">
                  <c:v>11.5625</c:v>
                </c:pt>
                <c:pt idx="1666">
                  <c:v>11.5694444444444</c:v>
                </c:pt>
                <c:pt idx="1667">
                  <c:v>11.5763888888888</c:v>
                </c:pt>
                <c:pt idx="1668">
                  <c:v>11.5833333333333</c:v>
                </c:pt>
                <c:pt idx="1669">
                  <c:v>11.5902777777777</c:v>
                </c:pt>
                <c:pt idx="1670">
                  <c:v>11.5972222222222</c:v>
                </c:pt>
                <c:pt idx="1671">
                  <c:v>11.6041666666666</c:v>
                </c:pt>
                <c:pt idx="1672">
                  <c:v>11.6111111111111</c:v>
                </c:pt>
                <c:pt idx="1673">
                  <c:v>11.6180555555555</c:v>
                </c:pt>
                <c:pt idx="1674">
                  <c:v>11.625</c:v>
                </c:pt>
                <c:pt idx="1675">
                  <c:v>11.6319444444444</c:v>
                </c:pt>
                <c:pt idx="1676">
                  <c:v>11.6388888888888</c:v>
                </c:pt>
                <c:pt idx="1677">
                  <c:v>11.6458333333333</c:v>
                </c:pt>
                <c:pt idx="1678">
                  <c:v>11.6527777777777</c:v>
                </c:pt>
                <c:pt idx="1679">
                  <c:v>11.6597222222222</c:v>
                </c:pt>
                <c:pt idx="1680">
                  <c:v>11.6666666666666</c:v>
                </c:pt>
                <c:pt idx="1681">
                  <c:v>11.6736111111111</c:v>
                </c:pt>
                <c:pt idx="1682">
                  <c:v>11.6805555555555</c:v>
                </c:pt>
                <c:pt idx="1683">
                  <c:v>11.6875</c:v>
                </c:pt>
                <c:pt idx="1684">
                  <c:v>11.6944444444444</c:v>
                </c:pt>
                <c:pt idx="1685">
                  <c:v>11.7013888888888</c:v>
                </c:pt>
                <c:pt idx="1686">
                  <c:v>11.7083333333333</c:v>
                </c:pt>
                <c:pt idx="1687">
                  <c:v>11.7152777777777</c:v>
                </c:pt>
                <c:pt idx="1688">
                  <c:v>11.7222222222222</c:v>
                </c:pt>
                <c:pt idx="1689">
                  <c:v>11.7291666666666</c:v>
                </c:pt>
                <c:pt idx="1690">
                  <c:v>11.7361111111111</c:v>
                </c:pt>
                <c:pt idx="1691">
                  <c:v>11.7430555555555</c:v>
                </c:pt>
                <c:pt idx="1692">
                  <c:v>11.75</c:v>
                </c:pt>
                <c:pt idx="1693">
                  <c:v>11.7569444444444</c:v>
                </c:pt>
                <c:pt idx="1694">
                  <c:v>11.7638888888888</c:v>
                </c:pt>
                <c:pt idx="1695">
                  <c:v>11.7708333333333</c:v>
                </c:pt>
                <c:pt idx="1696">
                  <c:v>11.7777777777777</c:v>
                </c:pt>
                <c:pt idx="1697">
                  <c:v>11.7847222222222</c:v>
                </c:pt>
                <c:pt idx="1698">
                  <c:v>11.7916666666666</c:v>
                </c:pt>
                <c:pt idx="1699">
                  <c:v>11.7986111111111</c:v>
                </c:pt>
                <c:pt idx="1700">
                  <c:v>11.8055555555555</c:v>
                </c:pt>
                <c:pt idx="1701">
                  <c:v>11.8125</c:v>
                </c:pt>
                <c:pt idx="1702">
                  <c:v>11.8194444444444</c:v>
                </c:pt>
                <c:pt idx="1703">
                  <c:v>11.8263888888888</c:v>
                </c:pt>
                <c:pt idx="1704">
                  <c:v>11.8333333333333</c:v>
                </c:pt>
                <c:pt idx="1705">
                  <c:v>11.8402777777777</c:v>
                </c:pt>
                <c:pt idx="1706">
                  <c:v>11.8472222222222</c:v>
                </c:pt>
                <c:pt idx="1707">
                  <c:v>11.8541666666666</c:v>
                </c:pt>
                <c:pt idx="1708">
                  <c:v>11.8611111111111</c:v>
                </c:pt>
                <c:pt idx="1709">
                  <c:v>11.8680555555555</c:v>
                </c:pt>
                <c:pt idx="1710">
                  <c:v>11.875</c:v>
                </c:pt>
                <c:pt idx="1711">
                  <c:v>11.8819444444444</c:v>
                </c:pt>
                <c:pt idx="1712">
                  <c:v>11.8888888888888</c:v>
                </c:pt>
                <c:pt idx="1713">
                  <c:v>11.8958333333333</c:v>
                </c:pt>
                <c:pt idx="1714">
                  <c:v>11.9027777777777</c:v>
                </c:pt>
                <c:pt idx="1715">
                  <c:v>11.9097222222222</c:v>
                </c:pt>
                <c:pt idx="1716">
                  <c:v>11.9166666666666</c:v>
                </c:pt>
                <c:pt idx="1717">
                  <c:v>11.9236111111111</c:v>
                </c:pt>
                <c:pt idx="1718">
                  <c:v>11.9305555555555</c:v>
                </c:pt>
                <c:pt idx="1719">
                  <c:v>11.9375</c:v>
                </c:pt>
                <c:pt idx="1720">
                  <c:v>11.9444444444444</c:v>
                </c:pt>
                <c:pt idx="1721">
                  <c:v>11.9513888888888</c:v>
                </c:pt>
                <c:pt idx="1722">
                  <c:v>11.9583333333333</c:v>
                </c:pt>
                <c:pt idx="1723">
                  <c:v>11.9652777777777</c:v>
                </c:pt>
                <c:pt idx="1724">
                  <c:v>11.9722222222222</c:v>
                </c:pt>
                <c:pt idx="1725">
                  <c:v>11.9791666666666</c:v>
                </c:pt>
                <c:pt idx="1726">
                  <c:v>11.9861111111111</c:v>
                </c:pt>
                <c:pt idx="1727">
                  <c:v>11.9930555555555</c:v>
                </c:pt>
                <c:pt idx="1728">
                  <c:v>12</c:v>
                </c:pt>
                <c:pt idx="1729">
                  <c:v>12.0069444444444</c:v>
                </c:pt>
                <c:pt idx="1730">
                  <c:v>12.0138888888888</c:v>
                </c:pt>
                <c:pt idx="1731">
                  <c:v>12.0208333333333</c:v>
                </c:pt>
                <c:pt idx="1732">
                  <c:v>12.0277777777777</c:v>
                </c:pt>
                <c:pt idx="1733">
                  <c:v>12.0347222222222</c:v>
                </c:pt>
                <c:pt idx="1734">
                  <c:v>12.0416666666666</c:v>
                </c:pt>
                <c:pt idx="1735">
                  <c:v>12.0486111111111</c:v>
                </c:pt>
                <c:pt idx="1736">
                  <c:v>12.0555555555555</c:v>
                </c:pt>
                <c:pt idx="1737">
                  <c:v>12.0625</c:v>
                </c:pt>
                <c:pt idx="1738">
                  <c:v>12.0694444444444</c:v>
                </c:pt>
                <c:pt idx="1739">
                  <c:v>12.0763888888888</c:v>
                </c:pt>
                <c:pt idx="1740">
                  <c:v>12.0833333333333</c:v>
                </c:pt>
                <c:pt idx="1741">
                  <c:v>12.0902777777777</c:v>
                </c:pt>
                <c:pt idx="1742">
                  <c:v>12.0972222222222</c:v>
                </c:pt>
                <c:pt idx="1743">
                  <c:v>12.1041666666666</c:v>
                </c:pt>
                <c:pt idx="1744">
                  <c:v>12.1111111111111</c:v>
                </c:pt>
                <c:pt idx="1745">
                  <c:v>12.1180555555555</c:v>
                </c:pt>
                <c:pt idx="1746">
                  <c:v>12.125</c:v>
                </c:pt>
                <c:pt idx="1747">
                  <c:v>12.1319444444444</c:v>
                </c:pt>
                <c:pt idx="1748">
                  <c:v>12.1388888888888</c:v>
                </c:pt>
                <c:pt idx="1749">
                  <c:v>12.1458333333333</c:v>
                </c:pt>
                <c:pt idx="1750">
                  <c:v>12.1527777777777</c:v>
                </c:pt>
                <c:pt idx="1751">
                  <c:v>12.1597222222222</c:v>
                </c:pt>
                <c:pt idx="1752">
                  <c:v>12.1666666666666</c:v>
                </c:pt>
                <c:pt idx="1753">
                  <c:v>12.1736111111111</c:v>
                </c:pt>
                <c:pt idx="1754">
                  <c:v>12.1805555555555</c:v>
                </c:pt>
                <c:pt idx="1755">
                  <c:v>12.1875</c:v>
                </c:pt>
                <c:pt idx="1756">
                  <c:v>12.1944444444444</c:v>
                </c:pt>
                <c:pt idx="1757">
                  <c:v>12.2013888888888</c:v>
                </c:pt>
                <c:pt idx="1758">
                  <c:v>12.2083333333333</c:v>
                </c:pt>
                <c:pt idx="1759">
                  <c:v>12.2152777777777</c:v>
                </c:pt>
                <c:pt idx="1760">
                  <c:v>12.2222222222222</c:v>
                </c:pt>
                <c:pt idx="1761">
                  <c:v>12.2291666666666</c:v>
                </c:pt>
                <c:pt idx="1762">
                  <c:v>12.2361111111111</c:v>
                </c:pt>
                <c:pt idx="1763">
                  <c:v>12.2430555555555</c:v>
                </c:pt>
                <c:pt idx="1764">
                  <c:v>12.25</c:v>
                </c:pt>
                <c:pt idx="1765">
                  <c:v>12.2569444444444</c:v>
                </c:pt>
                <c:pt idx="1766">
                  <c:v>12.2638888888888</c:v>
                </c:pt>
                <c:pt idx="1767">
                  <c:v>12.2708333333333</c:v>
                </c:pt>
                <c:pt idx="1768">
                  <c:v>12.2777777777777</c:v>
                </c:pt>
                <c:pt idx="1769">
                  <c:v>12.2847222222222</c:v>
                </c:pt>
                <c:pt idx="1770">
                  <c:v>12.2916666666666</c:v>
                </c:pt>
                <c:pt idx="1771">
                  <c:v>12.2986111111111</c:v>
                </c:pt>
                <c:pt idx="1772">
                  <c:v>12.3055555555555</c:v>
                </c:pt>
                <c:pt idx="1773">
                  <c:v>12.3125</c:v>
                </c:pt>
                <c:pt idx="1774">
                  <c:v>12.3194444444444</c:v>
                </c:pt>
                <c:pt idx="1775">
                  <c:v>12.3263888888888</c:v>
                </c:pt>
                <c:pt idx="1776">
                  <c:v>12.3333333333333</c:v>
                </c:pt>
                <c:pt idx="1777">
                  <c:v>12.3402777777777</c:v>
                </c:pt>
                <c:pt idx="1778">
                  <c:v>12.3472222222222</c:v>
                </c:pt>
                <c:pt idx="1779">
                  <c:v>12.3541666666666</c:v>
                </c:pt>
                <c:pt idx="1780">
                  <c:v>12.3611111111111</c:v>
                </c:pt>
                <c:pt idx="1781">
                  <c:v>12.3680555555555</c:v>
                </c:pt>
                <c:pt idx="1782">
                  <c:v>12.375</c:v>
                </c:pt>
                <c:pt idx="1783">
                  <c:v>12.3819444444444</c:v>
                </c:pt>
                <c:pt idx="1784">
                  <c:v>12.3888888888888</c:v>
                </c:pt>
                <c:pt idx="1785">
                  <c:v>12.3958333333333</c:v>
                </c:pt>
                <c:pt idx="1786">
                  <c:v>12.4027777777777</c:v>
                </c:pt>
                <c:pt idx="1787">
                  <c:v>12.4097222222222</c:v>
                </c:pt>
                <c:pt idx="1788">
                  <c:v>12.4166666666666</c:v>
                </c:pt>
                <c:pt idx="1789">
                  <c:v>12.4236111111111</c:v>
                </c:pt>
                <c:pt idx="1790">
                  <c:v>12.4305555555555</c:v>
                </c:pt>
                <c:pt idx="1791">
                  <c:v>12.4375</c:v>
                </c:pt>
                <c:pt idx="1792">
                  <c:v>12.4444444444444</c:v>
                </c:pt>
                <c:pt idx="1793">
                  <c:v>12.4513888888888</c:v>
                </c:pt>
                <c:pt idx="1794">
                  <c:v>12.4583333333333</c:v>
                </c:pt>
                <c:pt idx="1795">
                  <c:v>12.4652777777777</c:v>
                </c:pt>
                <c:pt idx="1796">
                  <c:v>12.4722222222222</c:v>
                </c:pt>
                <c:pt idx="1797">
                  <c:v>12.4791666666666</c:v>
                </c:pt>
                <c:pt idx="1798">
                  <c:v>12.4861111111111</c:v>
                </c:pt>
                <c:pt idx="1799">
                  <c:v>12.4930555555555</c:v>
                </c:pt>
                <c:pt idx="1800">
                  <c:v>12.5</c:v>
                </c:pt>
                <c:pt idx="1801">
                  <c:v>12.5069444444444</c:v>
                </c:pt>
                <c:pt idx="1802">
                  <c:v>12.5138888888888</c:v>
                </c:pt>
                <c:pt idx="1803">
                  <c:v>12.5208333333333</c:v>
                </c:pt>
                <c:pt idx="1804">
                  <c:v>12.5277777777777</c:v>
                </c:pt>
                <c:pt idx="1805">
                  <c:v>12.5347222222222</c:v>
                </c:pt>
                <c:pt idx="1806">
                  <c:v>12.5416666666666</c:v>
                </c:pt>
                <c:pt idx="1807">
                  <c:v>12.5486111111111</c:v>
                </c:pt>
                <c:pt idx="1808">
                  <c:v>12.5555555555555</c:v>
                </c:pt>
                <c:pt idx="1809">
                  <c:v>12.5625</c:v>
                </c:pt>
                <c:pt idx="1810">
                  <c:v>12.5694444444444</c:v>
                </c:pt>
                <c:pt idx="1811">
                  <c:v>12.5763888888888</c:v>
                </c:pt>
                <c:pt idx="1812">
                  <c:v>12.5833333333333</c:v>
                </c:pt>
                <c:pt idx="1813">
                  <c:v>12.5902777777777</c:v>
                </c:pt>
                <c:pt idx="1814">
                  <c:v>12.5972222222222</c:v>
                </c:pt>
                <c:pt idx="1815">
                  <c:v>12.6041666666666</c:v>
                </c:pt>
                <c:pt idx="1816">
                  <c:v>12.6111111111111</c:v>
                </c:pt>
                <c:pt idx="1817">
                  <c:v>12.6180555555555</c:v>
                </c:pt>
                <c:pt idx="1818">
                  <c:v>12.625</c:v>
                </c:pt>
                <c:pt idx="1819">
                  <c:v>12.6319444444444</c:v>
                </c:pt>
                <c:pt idx="1820">
                  <c:v>12.6388888888888</c:v>
                </c:pt>
                <c:pt idx="1821">
                  <c:v>12.6458333333333</c:v>
                </c:pt>
                <c:pt idx="1822">
                  <c:v>12.6527777777777</c:v>
                </c:pt>
                <c:pt idx="1823">
                  <c:v>12.6597222222222</c:v>
                </c:pt>
                <c:pt idx="1824">
                  <c:v>12.6666666666666</c:v>
                </c:pt>
                <c:pt idx="1825">
                  <c:v>12.6736111111111</c:v>
                </c:pt>
                <c:pt idx="1826">
                  <c:v>12.6805555555555</c:v>
                </c:pt>
                <c:pt idx="1827">
                  <c:v>12.6875</c:v>
                </c:pt>
                <c:pt idx="1828">
                  <c:v>12.6944444444444</c:v>
                </c:pt>
                <c:pt idx="1829">
                  <c:v>12.7013888888888</c:v>
                </c:pt>
                <c:pt idx="1830">
                  <c:v>12.7083333333333</c:v>
                </c:pt>
                <c:pt idx="1831">
                  <c:v>12.7152777777777</c:v>
                </c:pt>
                <c:pt idx="1832">
                  <c:v>12.7222222222222</c:v>
                </c:pt>
                <c:pt idx="1833">
                  <c:v>12.7291666666666</c:v>
                </c:pt>
                <c:pt idx="1834">
                  <c:v>12.7361111111111</c:v>
                </c:pt>
                <c:pt idx="1835">
                  <c:v>12.7430555555555</c:v>
                </c:pt>
                <c:pt idx="1836">
                  <c:v>12.75</c:v>
                </c:pt>
                <c:pt idx="1837">
                  <c:v>12.7569444444444</c:v>
                </c:pt>
                <c:pt idx="1838">
                  <c:v>12.7638888888888</c:v>
                </c:pt>
                <c:pt idx="1839">
                  <c:v>12.7708333333333</c:v>
                </c:pt>
                <c:pt idx="1840">
                  <c:v>12.7777777777777</c:v>
                </c:pt>
                <c:pt idx="1841">
                  <c:v>12.7847222222222</c:v>
                </c:pt>
                <c:pt idx="1842">
                  <c:v>12.7916666666666</c:v>
                </c:pt>
                <c:pt idx="1843">
                  <c:v>12.7986111111111</c:v>
                </c:pt>
                <c:pt idx="1844">
                  <c:v>12.8055555555555</c:v>
                </c:pt>
                <c:pt idx="1845">
                  <c:v>12.8125</c:v>
                </c:pt>
                <c:pt idx="1846">
                  <c:v>12.8194444444444</c:v>
                </c:pt>
                <c:pt idx="1847">
                  <c:v>12.8263888888888</c:v>
                </c:pt>
                <c:pt idx="1848">
                  <c:v>12.8333333333333</c:v>
                </c:pt>
                <c:pt idx="1849">
                  <c:v>12.8402777777777</c:v>
                </c:pt>
                <c:pt idx="1850">
                  <c:v>12.8472222222222</c:v>
                </c:pt>
                <c:pt idx="1851">
                  <c:v>12.8541666666666</c:v>
                </c:pt>
                <c:pt idx="1852">
                  <c:v>12.8611111111111</c:v>
                </c:pt>
                <c:pt idx="1853">
                  <c:v>12.8680555555555</c:v>
                </c:pt>
                <c:pt idx="1854">
                  <c:v>12.875</c:v>
                </c:pt>
                <c:pt idx="1855">
                  <c:v>12.8819444444444</c:v>
                </c:pt>
                <c:pt idx="1856">
                  <c:v>12.8888888888888</c:v>
                </c:pt>
                <c:pt idx="1857">
                  <c:v>12.8958333333333</c:v>
                </c:pt>
                <c:pt idx="1858">
                  <c:v>12.9027777777777</c:v>
                </c:pt>
                <c:pt idx="1859">
                  <c:v>12.9097222222222</c:v>
                </c:pt>
                <c:pt idx="1860">
                  <c:v>12.9166666666666</c:v>
                </c:pt>
                <c:pt idx="1861">
                  <c:v>12.9236111111111</c:v>
                </c:pt>
                <c:pt idx="1862">
                  <c:v>12.9305555555555</c:v>
                </c:pt>
                <c:pt idx="1863">
                  <c:v>12.9375</c:v>
                </c:pt>
                <c:pt idx="1864">
                  <c:v>12.9444444444444</c:v>
                </c:pt>
                <c:pt idx="1865">
                  <c:v>12.9513888888888</c:v>
                </c:pt>
                <c:pt idx="1866">
                  <c:v>12.9583333333333</c:v>
                </c:pt>
                <c:pt idx="1867">
                  <c:v>12.9652777777777</c:v>
                </c:pt>
                <c:pt idx="1868">
                  <c:v>12.9722222222222</c:v>
                </c:pt>
                <c:pt idx="1869">
                  <c:v>12.9791666666666</c:v>
                </c:pt>
                <c:pt idx="1870">
                  <c:v>12.9861111111111</c:v>
                </c:pt>
                <c:pt idx="1871">
                  <c:v>12.9930555555555</c:v>
                </c:pt>
                <c:pt idx="1872">
                  <c:v>13</c:v>
                </c:pt>
                <c:pt idx="1873">
                  <c:v>13.0069444444444</c:v>
                </c:pt>
                <c:pt idx="1874">
                  <c:v>13.0138888888888</c:v>
                </c:pt>
                <c:pt idx="1875">
                  <c:v>13.0208333333333</c:v>
                </c:pt>
                <c:pt idx="1876">
                  <c:v>13.0277777777777</c:v>
                </c:pt>
                <c:pt idx="1877">
                  <c:v>13.0347222222222</c:v>
                </c:pt>
                <c:pt idx="1878">
                  <c:v>13.0416666666666</c:v>
                </c:pt>
                <c:pt idx="1879">
                  <c:v>13.0486111111111</c:v>
                </c:pt>
                <c:pt idx="1880">
                  <c:v>13.0555555555555</c:v>
                </c:pt>
                <c:pt idx="1881">
                  <c:v>13.0625</c:v>
                </c:pt>
                <c:pt idx="1882">
                  <c:v>13.0694444444444</c:v>
                </c:pt>
                <c:pt idx="1883">
                  <c:v>13.0763888888888</c:v>
                </c:pt>
                <c:pt idx="1884">
                  <c:v>13.0833333333333</c:v>
                </c:pt>
                <c:pt idx="1885">
                  <c:v>13.0902777777777</c:v>
                </c:pt>
                <c:pt idx="1886">
                  <c:v>13.0972222222222</c:v>
                </c:pt>
                <c:pt idx="1887">
                  <c:v>13.1041666666666</c:v>
                </c:pt>
                <c:pt idx="1888">
                  <c:v>13.1111111111111</c:v>
                </c:pt>
                <c:pt idx="1889">
                  <c:v>13.1180555555555</c:v>
                </c:pt>
                <c:pt idx="1890">
                  <c:v>13.125</c:v>
                </c:pt>
                <c:pt idx="1891">
                  <c:v>13.1319444444444</c:v>
                </c:pt>
                <c:pt idx="1892">
                  <c:v>13.1388888888888</c:v>
                </c:pt>
                <c:pt idx="1893">
                  <c:v>13.1458333333333</c:v>
                </c:pt>
                <c:pt idx="1894">
                  <c:v>13.1527777777777</c:v>
                </c:pt>
                <c:pt idx="1895">
                  <c:v>13.1597222222222</c:v>
                </c:pt>
                <c:pt idx="1896">
                  <c:v>13.1666666666666</c:v>
                </c:pt>
                <c:pt idx="1897">
                  <c:v>13.1736111111111</c:v>
                </c:pt>
                <c:pt idx="1898">
                  <c:v>13.1805555555555</c:v>
                </c:pt>
                <c:pt idx="1899">
                  <c:v>13.1875</c:v>
                </c:pt>
                <c:pt idx="1900">
                  <c:v>13.1944444444444</c:v>
                </c:pt>
                <c:pt idx="1901">
                  <c:v>13.2013888888888</c:v>
                </c:pt>
                <c:pt idx="1902">
                  <c:v>13.2083333333333</c:v>
                </c:pt>
                <c:pt idx="1903">
                  <c:v>13.2152777777777</c:v>
                </c:pt>
                <c:pt idx="1904">
                  <c:v>13.2222222222222</c:v>
                </c:pt>
                <c:pt idx="1905">
                  <c:v>13.2291666666666</c:v>
                </c:pt>
                <c:pt idx="1906">
                  <c:v>13.2361111111111</c:v>
                </c:pt>
                <c:pt idx="1907">
                  <c:v>13.2430555555555</c:v>
                </c:pt>
                <c:pt idx="1908">
                  <c:v>13.25</c:v>
                </c:pt>
                <c:pt idx="1909">
                  <c:v>13.2569444444444</c:v>
                </c:pt>
                <c:pt idx="1910">
                  <c:v>13.2638888888888</c:v>
                </c:pt>
                <c:pt idx="1911">
                  <c:v>13.2708333333333</c:v>
                </c:pt>
                <c:pt idx="1912">
                  <c:v>13.2777777777777</c:v>
                </c:pt>
                <c:pt idx="1913">
                  <c:v>13.2847222222222</c:v>
                </c:pt>
                <c:pt idx="1914">
                  <c:v>13.2916666666666</c:v>
                </c:pt>
                <c:pt idx="1915">
                  <c:v>13.2986111111111</c:v>
                </c:pt>
                <c:pt idx="1916">
                  <c:v>13.3055555555555</c:v>
                </c:pt>
                <c:pt idx="1917">
                  <c:v>13.3125</c:v>
                </c:pt>
                <c:pt idx="1918">
                  <c:v>13.3194444444444</c:v>
                </c:pt>
                <c:pt idx="1919">
                  <c:v>13.3263888888888</c:v>
                </c:pt>
                <c:pt idx="1920">
                  <c:v>13.3333333333333</c:v>
                </c:pt>
                <c:pt idx="1921">
                  <c:v>13.3402777777777</c:v>
                </c:pt>
                <c:pt idx="1922">
                  <c:v>13.3472222222222</c:v>
                </c:pt>
                <c:pt idx="1923">
                  <c:v>13.3541666666666</c:v>
                </c:pt>
                <c:pt idx="1924">
                  <c:v>13.3611111111111</c:v>
                </c:pt>
                <c:pt idx="1925">
                  <c:v>13.3680555555555</c:v>
                </c:pt>
                <c:pt idx="1926">
                  <c:v>13.375</c:v>
                </c:pt>
                <c:pt idx="1927">
                  <c:v>13.3819444444444</c:v>
                </c:pt>
                <c:pt idx="1928">
                  <c:v>13.3888888888888</c:v>
                </c:pt>
                <c:pt idx="1929">
                  <c:v>13.3958333333333</c:v>
                </c:pt>
                <c:pt idx="1930">
                  <c:v>13.4027777777777</c:v>
                </c:pt>
                <c:pt idx="1931">
                  <c:v>13.4097222222222</c:v>
                </c:pt>
                <c:pt idx="1932">
                  <c:v>13.4166666666666</c:v>
                </c:pt>
                <c:pt idx="1933">
                  <c:v>13.4236111111111</c:v>
                </c:pt>
                <c:pt idx="1934">
                  <c:v>13.4305555555555</c:v>
                </c:pt>
                <c:pt idx="1935">
                  <c:v>13.4375</c:v>
                </c:pt>
                <c:pt idx="1936">
                  <c:v>13.4444444444444</c:v>
                </c:pt>
                <c:pt idx="1937">
                  <c:v>13.4513888888888</c:v>
                </c:pt>
                <c:pt idx="1938">
                  <c:v>13.4583333333333</c:v>
                </c:pt>
                <c:pt idx="1939">
                  <c:v>13.4652777777777</c:v>
                </c:pt>
                <c:pt idx="1940">
                  <c:v>13.4722222222222</c:v>
                </c:pt>
                <c:pt idx="1941">
                  <c:v>13.4791666666666</c:v>
                </c:pt>
                <c:pt idx="1942">
                  <c:v>13.4861111111111</c:v>
                </c:pt>
                <c:pt idx="1943">
                  <c:v>13.4930555555555</c:v>
                </c:pt>
                <c:pt idx="1944">
                  <c:v>13.5</c:v>
                </c:pt>
                <c:pt idx="1945">
                  <c:v>13.5069444444444</c:v>
                </c:pt>
                <c:pt idx="1946">
                  <c:v>13.5138888888888</c:v>
                </c:pt>
                <c:pt idx="1947">
                  <c:v>13.5208333333333</c:v>
                </c:pt>
                <c:pt idx="1948">
                  <c:v>13.5277777777777</c:v>
                </c:pt>
                <c:pt idx="1949">
                  <c:v>13.5347222222222</c:v>
                </c:pt>
                <c:pt idx="1950">
                  <c:v>13.5416666666666</c:v>
                </c:pt>
                <c:pt idx="1951">
                  <c:v>13.5486111111111</c:v>
                </c:pt>
                <c:pt idx="1952">
                  <c:v>13.5555555555555</c:v>
                </c:pt>
                <c:pt idx="1953">
                  <c:v>13.5625</c:v>
                </c:pt>
                <c:pt idx="1954">
                  <c:v>13.5694444444444</c:v>
                </c:pt>
                <c:pt idx="1955">
                  <c:v>13.5763888888888</c:v>
                </c:pt>
                <c:pt idx="1956">
                  <c:v>13.5833333333333</c:v>
                </c:pt>
                <c:pt idx="1957">
                  <c:v>13.5902777777777</c:v>
                </c:pt>
                <c:pt idx="1958">
                  <c:v>13.5972222222222</c:v>
                </c:pt>
                <c:pt idx="1959">
                  <c:v>13.6041666666666</c:v>
                </c:pt>
                <c:pt idx="1960">
                  <c:v>13.6111111111111</c:v>
                </c:pt>
                <c:pt idx="1961">
                  <c:v>13.6180555555555</c:v>
                </c:pt>
                <c:pt idx="1962">
                  <c:v>13.625</c:v>
                </c:pt>
                <c:pt idx="1963">
                  <c:v>13.6319444444444</c:v>
                </c:pt>
                <c:pt idx="1964">
                  <c:v>13.6388888888888</c:v>
                </c:pt>
                <c:pt idx="1965">
                  <c:v>13.6458333333333</c:v>
                </c:pt>
                <c:pt idx="1966">
                  <c:v>13.6527777777777</c:v>
                </c:pt>
                <c:pt idx="1967">
                  <c:v>13.6597222222222</c:v>
                </c:pt>
                <c:pt idx="1968">
                  <c:v>13.6666666666666</c:v>
                </c:pt>
                <c:pt idx="1969">
                  <c:v>13.6736111111111</c:v>
                </c:pt>
                <c:pt idx="1970">
                  <c:v>13.6805555555555</c:v>
                </c:pt>
                <c:pt idx="1971">
                  <c:v>13.6875</c:v>
                </c:pt>
                <c:pt idx="1972">
                  <c:v>13.6944444444444</c:v>
                </c:pt>
                <c:pt idx="1973">
                  <c:v>13.7013888888888</c:v>
                </c:pt>
                <c:pt idx="1974">
                  <c:v>13.7083333333333</c:v>
                </c:pt>
                <c:pt idx="1975">
                  <c:v>13.7152777777777</c:v>
                </c:pt>
                <c:pt idx="1976">
                  <c:v>13.7222222222222</c:v>
                </c:pt>
                <c:pt idx="1977">
                  <c:v>13.7291666666666</c:v>
                </c:pt>
                <c:pt idx="1978">
                  <c:v>13.7361111111111</c:v>
                </c:pt>
                <c:pt idx="1979">
                  <c:v>13.7430555555555</c:v>
                </c:pt>
                <c:pt idx="1980">
                  <c:v>13.75</c:v>
                </c:pt>
                <c:pt idx="1981">
                  <c:v>13.7569444444444</c:v>
                </c:pt>
                <c:pt idx="1982">
                  <c:v>13.7638888888888</c:v>
                </c:pt>
                <c:pt idx="1983">
                  <c:v>13.7708333333333</c:v>
                </c:pt>
                <c:pt idx="1984">
                  <c:v>13.7777777777777</c:v>
                </c:pt>
                <c:pt idx="1985">
                  <c:v>13.7847222222222</c:v>
                </c:pt>
                <c:pt idx="1986">
                  <c:v>13.7916666666666</c:v>
                </c:pt>
                <c:pt idx="1987">
                  <c:v>13.7986111111111</c:v>
                </c:pt>
                <c:pt idx="1988">
                  <c:v>13.8055555555555</c:v>
                </c:pt>
                <c:pt idx="1989">
                  <c:v>13.8125</c:v>
                </c:pt>
                <c:pt idx="1990">
                  <c:v>13.8194444444444</c:v>
                </c:pt>
                <c:pt idx="1991">
                  <c:v>13.8263888888888</c:v>
                </c:pt>
                <c:pt idx="1992">
                  <c:v>13.8333333333333</c:v>
                </c:pt>
                <c:pt idx="1993">
                  <c:v>13.8402777777777</c:v>
                </c:pt>
                <c:pt idx="1994">
                  <c:v>13.8472222222222</c:v>
                </c:pt>
                <c:pt idx="1995">
                  <c:v>13.8541666666666</c:v>
                </c:pt>
                <c:pt idx="1996">
                  <c:v>13.8611111111111</c:v>
                </c:pt>
                <c:pt idx="1997">
                  <c:v>13.8680555555555</c:v>
                </c:pt>
                <c:pt idx="1998">
                  <c:v>13.875</c:v>
                </c:pt>
                <c:pt idx="1999">
                  <c:v>13.8819444444444</c:v>
                </c:pt>
                <c:pt idx="2000">
                  <c:v>13.8888888888888</c:v>
                </c:pt>
                <c:pt idx="2001">
                  <c:v>13.8958333333333</c:v>
                </c:pt>
                <c:pt idx="2002">
                  <c:v>13.9027777777777</c:v>
                </c:pt>
                <c:pt idx="2003">
                  <c:v>13.9097222222222</c:v>
                </c:pt>
                <c:pt idx="2004">
                  <c:v>13.9166666666666</c:v>
                </c:pt>
                <c:pt idx="2005">
                  <c:v>13.9236111111111</c:v>
                </c:pt>
                <c:pt idx="2006">
                  <c:v>13.9305555555555</c:v>
                </c:pt>
                <c:pt idx="2007">
                  <c:v>13.9375</c:v>
                </c:pt>
                <c:pt idx="2008">
                  <c:v>13.9444444444444</c:v>
                </c:pt>
                <c:pt idx="2009">
                  <c:v>13.9513888888888</c:v>
                </c:pt>
                <c:pt idx="2010">
                  <c:v>13.9583333333333</c:v>
                </c:pt>
                <c:pt idx="2011">
                  <c:v>13.9652777777777</c:v>
                </c:pt>
                <c:pt idx="2012">
                  <c:v>13.9722222222222</c:v>
                </c:pt>
                <c:pt idx="2013">
                  <c:v>13.9791666666666</c:v>
                </c:pt>
                <c:pt idx="2014">
                  <c:v>13.9861111111111</c:v>
                </c:pt>
                <c:pt idx="2015">
                  <c:v>13.9930555555555</c:v>
                </c:pt>
                <c:pt idx="2016">
                  <c:v>14</c:v>
                </c:pt>
                <c:pt idx="2017">
                  <c:v>14.0069444444444</c:v>
                </c:pt>
                <c:pt idx="2018">
                  <c:v>14.0138888888888</c:v>
                </c:pt>
                <c:pt idx="2019">
                  <c:v>14.0208333333333</c:v>
                </c:pt>
                <c:pt idx="2020">
                  <c:v>14.0277777777777</c:v>
                </c:pt>
                <c:pt idx="2021">
                  <c:v>14.0347222222222</c:v>
                </c:pt>
                <c:pt idx="2022">
                  <c:v>14.0416666666666</c:v>
                </c:pt>
                <c:pt idx="2023">
                  <c:v>14.0486111111111</c:v>
                </c:pt>
                <c:pt idx="2024">
                  <c:v>14.0555555555555</c:v>
                </c:pt>
                <c:pt idx="2025">
                  <c:v>14.0625</c:v>
                </c:pt>
                <c:pt idx="2026">
                  <c:v>14.0694444444444</c:v>
                </c:pt>
                <c:pt idx="2027">
                  <c:v>14.0763888888888</c:v>
                </c:pt>
                <c:pt idx="2028">
                  <c:v>14.0833333333333</c:v>
                </c:pt>
                <c:pt idx="2029">
                  <c:v>14.0902777777777</c:v>
                </c:pt>
                <c:pt idx="2030">
                  <c:v>14.0972222222222</c:v>
                </c:pt>
                <c:pt idx="2031">
                  <c:v>14.1041666666666</c:v>
                </c:pt>
                <c:pt idx="2032">
                  <c:v>14.1111111111111</c:v>
                </c:pt>
                <c:pt idx="2033">
                  <c:v>14.1180555555555</c:v>
                </c:pt>
                <c:pt idx="2034">
                  <c:v>14.125</c:v>
                </c:pt>
                <c:pt idx="2035">
                  <c:v>14.1319444444444</c:v>
                </c:pt>
                <c:pt idx="2036">
                  <c:v>14.1388888888888</c:v>
                </c:pt>
                <c:pt idx="2037">
                  <c:v>14.1458333333333</c:v>
                </c:pt>
                <c:pt idx="2038">
                  <c:v>14.1527777777777</c:v>
                </c:pt>
                <c:pt idx="2039">
                  <c:v>14.1597222222222</c:v>
                </c:pt>
                <c:pt idx="2040">
                  <c:v>14.1666666666666</c:v>
                </c:pt>
                <c:pt idx="2041">
                  <c:v>14.1736111111111</c:v>
                </c:pt>
                <c:pt idx="2042">
                  <c:v>14.1805555555555</c:v>
                </c:pt>
                <c:pt idx="2043">
                  <c:v>14.1875</c:v>
                </c:pt>
                <c:pt idx="2044">
                  <c:v>14.1944444444444</c:v>
                </c:pt>
                <c:pt idx="2045">
                  <c:v>14.2013888888888</c:v>
                </c:pt>
                <c:pt idx="2046">
                  <c:v>14.2083333333333</c:v>
                </c:pt>
                <c:pt idx="2047">
                  <c:v>14.2152777777777</c:v>
                </c:pt>
                <c:pt idx="2048">
                  <c:v>14.2222222222222</c:v>
                </c:pt>
                <c:pt idx="2049">
                  <c:v>14.2291666666666</c:v>
                </c:pt>
                <c:pt idx="2050">
                  <c:v>14.2361111111111</c:v>
                </c:pt>
                <c:pt idx="2051">
                  <c:v>14.2430555555555</c:v>
                </c:pt>
                <c:pt idx="2052">
                  <c:v>14.25</c:v>
                </c:pt>
                <c:pt idx="2053">
                  <c:v>14.2569444444444</c:v>
                </c:pt>
                <c:pt idx="2054">
                  <c:v>14.2638888888888</c:v>
                </c:pt>
                <c:pt idx="2055">
                  <c:v>14.2708333333333</c:v>
                </c:pt>
                <c:pt idx="2056">
                  <c:v>14.2777777777777</c:v>
                </c:pt>
                <c:pt idx="2057">
                  <c:v>14.2847222222222</c:v>
                </c:pt>
                <c:pt idx="2058">
                  <c:v>14.2916666666666</c:v>
                </c:pt>
                <c:pt idx="2059">
                  <c:v>14.2986111111111</c:v>
                </c:pt>
                <c:pt idx="2060">
                  <c:v>14.3055555555555</c:v>
                </c:pt>
                <c:pt idx="2061">
                  <c:v>14.3125</c:v>
                </c:pt>
                <c:pt idx="2062">
                  <c:v>14.3194444444444</c:v>
                </c:pt>
                <c:pt idx="2063">
                  <c:v>14.3263888888888</c:v>
                </c:pt>
                <c:pt idx="2064">
                  <c:v>14.3333333333333</c:v>
                </c:pt>
                <c:pt idx="2065">
                  <c:v>14.3402777777777</c:v>
                </c:pt>
                <c:pt idx="2066">
                  <c:v>14.3472222222222</c:v>
                </c:pt>
                <c:pt idx="2067">
                  <c:v>14.3541666666666</c:v>
                </c:pt>
                <c:pt idx="2068">
                  <c:v>14.3611111111111</c:v>
                </c:pt>
                <c:pt idx="2069">
                  <c:v>14.3680555555555</c:v>
                </c:pt>
                <c:pt idx="2070">
                  <c:v>14.375</c:v>
                </c:pt>
                <c:pt idx="2071">
                  <c:v>14.3819444444444</c:v>
                </c:pt>
                <c:pt idx="2072">
                  <c:v>14.3888888888888</c:v>
                </c:pt>
                <c:pt idx="2073">
                  <c:v>14.3958333333333</c:v>
                </c:pt>
                <c:pt idx="2074">
                  <c:v>14.4027777777777</c:v>
                </c:pt>
                <c:pt idx="2075">
                  <c:v>14.4097222222222</c:v>
                </c:pt>
                <c:pt idx="2076">
                  <c:v>14.4166666666666</c:v>
                </c:pt>
                <c:pt idx="2077">
                  <c:v>14.4236111111111</c:v>
                </c:pt>
                <c:pt idx="2078">
                  <c:v>14.4305555555555</c:v>
                </c:pt>
                <c:pt idx="2079">
                  <c:v>14.4375</c:v>
                </c:pt>
                <c:pt idx="2080">
                  <c:v>14.4444444444444</c:v>
                </c:pt>
                <c:pt idx="2081">
                  <c:v>14.4513888888888</c:v>
                </c:pt>
                <c:pt idx="2082">
                  <c:v>14.4583333333333</c:v>
                </c:pt>
                <c:pt idx="2083">
                  <c:v>14.4652777777777</c:v>
                </c:pt>
                <c:pt idx="2084">
                  <c:v>14.4722222222222</c:v>
                </c:pt>
                <c:pt idx="2085">
                  <c:v>14.4791666666666</c:v>
                </c:pt>
                <c:pt idx="2086">
                  <c:v>14.4861111111111</c:v>
                </c:pt>
                <c:pt idx="2087">
                  <c:v>14.4930555555555</c:v>
                </c:pt>
                <c:pt idx="2088">
                  <c:v>14.5</c:v>
                </c:pt>
                <c:pt idx="2089">
                  <c:v>14.5069444444444</c:v>
                </c:pt>
                <c:pt idx="2090">
                  <c:v>14.5138888888888</c:v>
                </c:pt>
                <c:pt idx="2091">
                  <c:v>14.5208333333333</c:v>
                </c:pt>
                <c:pt idx="2092">
                  <c:v>14.5277777777777</c:v>
                </c:pt>
                <c:pt idx="2093">
                  <c:v>14.5347222222222</c:v>
                </c:pt>
                <c:pt idx="2094">
                  <c:v>14.5416666666666</c:v>
                </c:pt>
                <c:pt idx="2095">
                  <c:v>14.5486111111111</c:v>
                </c:pt>
                <c:pt idx="2096">
                  <c:v>14.5555555555555</c:v>
                </c:pt>
                <c:pt idx="2097">
                  <c:v>14.5625</c:v>
                </c:pt>
                <c:pt idx="2098">
                  <c:v>14.5694444444444</c:v>
                </c:pt>
                <c:pt idx="2099">
                  <c:v>14.5763888888888</c:v>
                </c:pt>
                <c:pt idx="2100">
                  <c:v>14.5833333333333</c:v>
                </c:pt>
                <c:pt idx="2101">
                  <c:v>14.5902777777777</c:v>
                </c:pt>
                <c:pt idx="2102">
                  <c:v>14.5972222222222</c:v>
                </c:pt>
                <c:pt idx="2103">
                  <c:v>14.6041666666666</c:v>
                </c:pt>
                <c:pt idx="2104">
                  <c:v>14.6111111111111</c:v>
                </c:pt>
                <c:pt idx="2105">
                  <c:v>14.6180555555555</c:v>
                </c:pt>
                <c:pt idx="2106">
                  <c:v>14.625</c:v>
                </c:pt>
                <c:pt idx="2107">
                  <c:v>14.6319444444444</c:v>
                </c:pt>
                <c:pt idx="2108">
                  <c:v>14.6388888888888</c:v>
                </c:pt>
                <c:pt idx="2109">
                  <c:v>14.6458333333333</c:v>
                </c:pt>
                <c:pt idx="2110">
                  <c:v>14.6527777777777</c:v>
                </c:pt>
                <c:pt idx="2111">
                  <c:v>14.6597222222222</c:v>
                </c:pt>
                <c:pt idx="2112">
                  <c:v>14.6666666666666</c:v>
                </c:pt>
                <c:pt idx="2113">
                  <c:v>14.6736111111111</c:v>
                </c:pt>
                <c:pt idx="2114">
                  <c:v>14.6805555555555</c:v>
                </c:pt>
                <c:pt idx="2115">
                  <c:v>14.6875</c:v>
                </c:pt>
                <c:pt idx="2116">
                  <c:v>14.6944444444444</c:v>
                </c:pt>
                <c:pt idx="2117">
                  <c:v>14.7013888888888</c:v>
                </c:pt>
                <c:pt idx="2118">
                  <c:v>14.7083333333333</c:v>
                </c:pt>
                <c:pt idx="2119">
                  <c:v>14.7152777777777</c:v>
                </c:pt>
                <c:pt idx="2120">
                  <c:v>14.7222222222222</c:v>
                </c:pt>
                <c:pt idx="2121">
                  <c:v>14.7291666666666</c:v>
                </c:pt>
                <c:pt idx="2122">
                  <c:v>14.7361111111111</c:v>
                </c:pt>
                <c:pt idx="2123">
                  <c:v>14.7430555555555</c:v>
                </c:pt>
                <c:pt idx="2124">
                  <c:v>14.75</c:v>
                </c:pt>
                <c:pt idx="2125">
                  <c:v>14.7569444444444</c:v>
                </c:pt>
                <c:pt idx="2126">
                  <c:v>14.7638888888888</c:v>
                </c:pt>
                <c:pt idx="2127">
                  <c:v>14.7708333333333</c:v>
                </c:pt>
                <c:pt idx="2128">
                  <c:v>14.7777777777777</c:v>
                </c:pt>
                <c:pt idx="2129">
                  <c:v>14.7847222222222</c:v>
                </c:pt>
                <c:pt idx="2130">
                  <c:v>14.7916666666666</c:v>
                </c:pt>
                <c:pt idx="2131">
                  <c:v>14.7986111111111</c:v>
                </c:pt>
                <c:pt idx="2132">
                  <c:v>14.8055555555555</c:v>
                </c:pt>
                <c:pt idx="2133">
                  <c:v>14.8125</c:v>
                </c:pt>
                <c:pt idx="2134">
                  <c:v>14.8194444444444</c:v>
                </c:pt>
                <c:pt idx="2135">
                  <c:v>14.8263888888888</c:v>
                </c:pt>
                <c:pt idx="2136">
                  <c:v>14.8333333333333</c:v>
                </c:pt>
                <c:pt idx="2137">
                  <c:v>14.8402777777777</c:v>
                </c:pt>
                <c:pt idx="2138">
                  <c:v>14.8472222222222</c:v>
                </c:pt>
                <c:pt idx="2139">
                  <c:v>14.8541666666666</c:v>
                </c:pt>
                <c:pt idx="2140">
                  <c:v>14.8611111111111</c:v>
                </c:pt>
                <c:pt idx="2141">
                  <c:v>14.8680555555555</c:v>
                </c:pt>
                <c:pt idx="2142">
                  <c:v>14.875</c:v>
                </c:pt>
                <c:pt idx="2143">
                  <c:v>14.8819444444444</c:v>
                </c:pt>
                <c:pt idx="2144">
                  <c:v>14.8888888888888</c:v>
                </c:pt>
                <c:pt idx="2145">
                  <c:v>14.8958333333333</c:v>
                </c:pt>
                <c:pt idx="2146">
                  <c:v>14.9027777777777</c:v>
                </c:pt>
                <c:pt idx="2147">
                  <c:v>14.9097222222222</c:v>
                </c:pt>
                <c:pt idx="2148">
                  <c:v>14.9166666666666</c:v>
                </c:pt>
                <c:pt idx="2149">
                  <c:v>14.9236111111111</c:v>
                </c:pt>
                <c:pt idx="2150">
                  <c:v>14.9305555555555</c:v>
                </c:pt>
                <c:pt idx="2151">
                  <c:v>14.9375</c:v>
                </c:pt>
                <c:pt idx="2152">
                  <c:v>14.9444444444444</c:v>
                </c:pt>
                <c:pt idx="2153">
                  <c:v>14.9513888888888</c:v>
                </c:pt>
                <c:pt idx="2154">
                  <c:v>14.9583333333333</c:v>
                </c:pt>
                <c:pt idx="2155">
                  <c:v>14.9652777777777</c:v>
                </c:pt>
                <c:pt idx="2156">
                  <c:v>14.9722222222222</c:v>
                </c:pt>
                <c:pt idx="2157">
                  <c:v>14.9791666666666</c:v>
                </c:pt>
                <c:pt idx="2158">
                  <c:v>14.9861111111111</c:v>
                </c:pt>
                <c:pt idx="2159">
                  <c:v>14.9930555555555</c:v>
                </c:pt>
                <c:pt idx="2160">
                  <c:v>15</c:v>
                </c:pt>
                <c:pt idx="2161">
                  <c:v>15.0069444444444</c:v>
                </c:pt>
                <c:pt idx="2162">
                  <c:v>15.0138888888888</c:v>
                </c:pt>
                <c:pt idx="2163">
                  <c:v>15.0208333333333</c:v>
                </c:pt>
                <c:pt idx="2164">
                  <c:v>15.0277777777777</c:v>
                </c:pt>
                <c:pt idx="2165">
                  <c:v>15.0347222222222</c:v>
                </c:pt>
                <c:pt idx="2166">
                  <c:v>15.0416666666666</c:v>
                </c:pt>
                <c:pt idx="2167">
                  <c:v>15.0486111111111</c:v>
                </c:pt>
                <c:pt idx="2168">
                  <c:v>15.0555555555555</c:v>
                </c:pt>
                <c:pt idx="2169">
                  <c:v>15.0625</c:v>
                </c:pt>
                <c:pt idx="2170">
                  <c:v>15.0694444444444</c:v>
                </c:pt>
                <c:pt idx="2171">
                  <c:v>15.0763888888888</c:v>
                </c:pt>
                <c:pt idx="2172">
                  <c:v>15.0833333333333</c:v>
                </c:pt>
                <c:pt idx="2173">
                  <c:v>15.0902777777777</c:v>
                </c:pt>
                <c:pt idx="2174">
                  <c:v>15.0972222222222</c:v>
                </c:pt>
                <c:pt idx="2175">
                  <c:v>15.1041666666666</c:v>
                </c:pt>
                <c:pt idx="2176">
                  <c:v>15.1111111111111</c:v>
                </c:pt>
                <c:pt idx="2177">
                  <c:v>15.1180555555555</c:v>
                </c:pt>
                <c:pt idx="2178">
                  <c:v>15.125</c:v>
                </c:pt>
                <c:pt idx="2179">
                  <c:v>15.1319444444444</c:v>
                </c:pt>
                <c:pt idx="2180">
                  <c:v>15.1388888888888</c:v>
                </c:pt>
                <c:pt idx="2181">
                  <c:v>15.1458333333333</c:v>
                </c:pt>
                <c:pt idx="2182">
                  <c:v>15.1527777777777</c:v>
                </c:pt>
                <c:pt idx="2183">
                  <c:v>15.1597222222222</c:v>
                </c:pt>
                <c:pt idx="2184">
                  <c:v>15.1666666666666</c:v>
                </c:pt>
                <c:pt idx="2185">
                  <c:v>15.1736111111111</c:v>
                </c:pt>
                <c:pt idx="2186">
                  <c:v>15.1805555555555</c:v>
                </c:pt>
                <c:pt idx="2187">
                  <c:v>15.1875</c:v>
                </c:pt>
                <c:pt idx="2188">
                  <c:v>15.1944444444444</c:v>
                </c:pt>
                <c:pt idx="2189">
                  <c:v>15.2013888888888</c:v>
                </c:pt>
                <c:pt idx="2190">
                  <c:v>15.2083333333333</c:v>
                </c:pt>
                <c:pt idx="2191">
                  <c:v>15.2152777777777</c:v>
                </c:pt>
                <c:pt idx="2192">
                  <c:v>15.2222222222222</c:v>
                </c:pt>
                <c:pt idx="2193">
                  <c:v>15.2291666666666</c:v>
                </c:pt>
                <c:pt idx="2194">
                  <c:v>15.2361111111111</c:v>
                </c:pt>
                <c:pt idx="2195">
                  <c:v>15.2430555555555</c:v>
                </c:pt>
                <c:pt idx="2196">
                  <c:v>15.25</c:v>
                </c:pt>
                <c:pt idx="2197">
                  <c:v>15.2569444444444</c:v>
                </c:pt>
                <c:pt idx="2198">
                  <c:v>15.2638888888888</c:v>
                </c:pt>
                <c:pt idx="2199">
                  <c:v>15.2708333333333</c:v>
                </c:pt>
                <c:pt idx="2200">
                  <c:v>15.2777777777777</c:v>
                </c:pt>
                <c:pt idx="2201">
                  <c:v>15.2847222222222</c:v>
                </c:pt>
                <c:pt idx="2202">
                  <c:v>15.2916666666666</c:v>
                </c:pt>
                <c:pt idx="2203">
                  <c:v>15.2986111111111</c:v>
                </c:pt>
                <c:pt idx="2204">
                  <c:v>15.3055555555555</c:v>
                </c:pt>
                <c:pt idx="2205">
                  <c:v>15.3125</c:v>
                </c:pt>
                <c:pt idx="2206">
                  <c:v>15.3194444444444</c:v>
                </c:pt>
                <c:pt idx="2207">
                  <c:v>15.3263888888888</c:v>
                </c:pt>
                <c:pt idx="2208">
                  <c:v>15.3333333333333</c:v>
                </c:pt>
                <c:pt idx="2209">
                  <c:v>15.3402777777777</c:v>
                </c:pt>
                <c:pt idx="2210">
                  <c:v>15.3472222222222</c:v>
                </c:pt>
                <c:pt idx="2211">
                  <c:v>15.3541666666666</c:v>
                </c:pt>
                <c:pt idx="2212">
                  <c:v>15.3611111111111</c:v>
                </c:pt>
                <c:pt idx="2213">
                  <c:v>15.3680555555555</c:v>
                </c:pt>
                <c:pt idx="2214">
                  <c:v>15.375</c:v>
                </c:pt>
                <c:pt idx="2215">
                  <c:v>15.3819444444444</c:v>
                </c:pt>
                <c:pt idx="2216">
                  <c:v>15.3888888888888</c:v>
                </c:pt>
                <c:pt idx="2217">
                  <c:v>15.3958333333333</c:v>
                </c:pt>
                <c:pt idx="2218">
                  <c:v>15.4027777777777</c:v>
                </c:pt>
                <c:pt idx="2219">
                  <c:v>15.4097222222222</c:v>
                </c:pt>
                <c:pt idx="2220">
                  <c:v>15.4166666666666</c:v>
                </c:pt>
                <c:pt idx="2221">
                  <c:v>15.4236111111111</c:v>
                </c:pt>
                <c:pt idx="2222">
                  <c:v>15.4305555555555</c:v>
                </c:pt>
                <c:pt idx="2223">
                  <c:v>15.4375</c:v>
                </c:pt>
                <c:pt idx="2224">
                  <c:v>15.4444444444444</c:v>
                </c:pt>
                <c:pt idx="2225">
                  <c:v>15.4513888888888</c:v>
                </c:pt>
                <c:pt idx="2226">
                  <c:v>15.4583333333333</c:v>
                </c:pt>
                <c:pt idx="2227">
                  <c:v>15.4652777777777</c:v>
                </c:pt>
                <c:pt idx="2228">
                  <c:v>15.4722222222222</c:v>
                </c:pt>
                <c:pt idx="2229">
                  <c:v>15.4791666666666</c:v>
                </c:pt>
                <c:pt idx="2230">
                  <c:v>15.4861111111111</c:v>
                </c:pt>
                <c:pt idx="2231">
                  <c:v>15.4930555555555</c:v>
                </c:pt>
                <c:pt idx="2232">
                  <c:v>15.5</c:v>
                </c:pt>
                <c:pt idx="2233">
                  <c:v>15.5069444444444</c:v>
                </c:pt>
                <c:pt idx="2234">
                  <c:v>15.5138888888888</c:v>
                </c:pt>
                <c:pt idx="2235">
                  <c:v>15.5208333333333</c:v>
                </c:pt>
                <c:pt idx="2236">
                  <c:v>15.5277777777777</c:v>
                </c:pt>
                <c:pt idx="2237">
                  <c:v>15.5347222222222</c:v>
                </c:pt>
                <c:pt idx="2238">
                  <c:v>15.5416666666666</c:v>
                </c:pt>
                <c:pt idx="2239">
                  <c:v>15.5486111111111</c:v>
                </c:pt>
                <c:pt idx="2240">
                  <c:v>15.5555555555555</c:v>
                </c:pt>
                <c:pt idx="2241">
                  <c:v>15.5625</c:v>
                </c:pt>
                <c:pt idx="2242">
                  <c:v>15.5694444444444</c:v>
                </c:pt>
                <c:pt idx="2243">
                  <c:v>15.5763888888888</c:v>
                </c:pt>
                <c:pt idx="2244">
                  <c:v>15.5833333333333</c:v>
                </c:pt>
                <c:pt idx="2245">
                  <c:v>15.5902777777777</c:v>
                </c:pt>
                <c:pt idx="2246">
                  <c:v>15.5972222222222</c:v>
                </c:pt>
                <c:pt idx="2247">
                  <c:v>15.6041666666666</c:v>
                </c:pt>
                <c:pt idx="2248">
                  <c:v>15.6111111111111</c:v>
                </c:pt>
                <c:pt idx="2249">
                  <c:v>15.6180555555555</c:v>
                </c:pt>
                <c:pt idx="2250">
                  <c:v>15.625</c:v>
                </c:pt>
                <c:pt idx="2251">
                  <c:v>15.6319444444444</c:v>
                </c:pt>
                <c:pt idx="2252">
                  <c:v>15.6388888888888</c:v>
                </c:pt>
                <c:pt idx="2253">
                  <c:v>15.6458333333333</c:v>
                </c:pt>
                <c:pt idx="2254">
                  <c:v>15.6527777777777</c:v>
                </c:pt>
                <c:pt idx="2255">
                  <c:v>15.6597222222222</c:v>
                </c:pt>
                <c:pt idx="2256">
                  <c:v>15.6666666666666</c:v>
                </c:pt>
                <c:pt idx="2257">
                  <c:v>15.6736111111111</c:v>
                </c:pt>
                <c:pt idx="2258">
                  <c:v>15.6805555555555</c:v>
                </c:pt>
                <c:pt idx="2259">
                  <c:v>15.6875</c:v>
                </c:pt>
                <c:pt idx="2260">
                  <c:v>15.6944444444444</c:v>
                </c:pt>
                <c:pt idx="2261">
                  <c:v>15.7013888888888</c:v>
                </c:pt>
                <c:pt idx="2262">
                  <c:v>15.7083333333333</c:v>
                </c:pt>
                <c:pt idx="2263">
                  <c:v>15.7152777777777</c:v>
                </c:pt>
                <c:pt idx="2264">
                  <c:v>15.7222222222222</c:v>
                </c:pt>
                <c:pt idx="2265">
                  <c:v>15.7291666666666</c:v>
                </c:pt>
                <c:pt idx="2266">
                  <c:v>15.7361111111111</c:v>
                </c:pt>
                <c:pt idx="2267">
                  <c:v>15.7430555555555</c:v>
                </c:pt>
                <c:pt idx="2268">
                  <c:v>15.75</c:v>
                </c:pt>
                <c:pt idx="2269">
                  <c:v>15.7569444444444</c:v>
                </c:pt>
                <c:pt idx="2270">
                  <c:v>15.7638888888888</c:v>
                </c:pt>
                <c:pt idx="2271">
                  <c:v>15.7708333333333</c:v>
                </c:pt>
                <c:pt idx="2272">
                  <c:v>15.7777777777777</c:v>
                </c:pt>
                <c:pt idx="2273">
                  <c:v>15.7847222222222</c:v>
                </c:pt>
                <c:pt idx="2274">
                  <c:v>15.7916666666666</c:v>
                </c:pt>
                <c:pt idx="2275">
                  <c:v>15.7986111111111</c:v>
                </c:pt>
                <c:pt idx="2276">
                  <c:v>15.8055555555555</c:v>
                </c:pt>
                <c:pt idx="2277">
                  <c:v>15.8125</c:v>
                </c:pt>
                <c:pt idx="2278">
                  <c:v>15.8194444444444</c:v>
                </c:pt>
                <c:pt idx="2279">
                  <c:v>15.8263888888888</c:v>
                </c:pt>
                <c:pt idx="2280">
                  <c:v>15.8333333333333</c:v>
                </c:pt>
                <c:pt idx="2281">
                  <c:v>15.8402777777777</c:v>
                </c:pt>
                <c:pt idx="2282">
                  <c:v>15.8472222222222</c:v>
                </c:pt>
                <c:pt idx="2283">
                  <c:v>15.8541666666666</c:v>
                </c:pt>
                <c:pt idx="2284">
                  <c:v>15.8611111111111</c:v>
                </c:pt>
                <c:pt idx="2285">
                  <c:v>15.8680555555555</c:v>
                </c:pt>
                <c:pt idx="2286">
                  <c:v>15.875</c:v>
                </c:pt>
                <c:pt idx="2287">
                  <c:v>15.8819444444444</c:v>
                </c:pt>
                <c:pt idx="2288">
                  <c:v>15.8888888888888</c:v>
                </c:pt>
                <c:pt idx="2289">
                  <c:v>15.8958333333333</c:v>
                </c:pt>
                <c:pt idx="2290">
                  <c:v>15.9027777777777</c:v>
                </c:pt>
                <c:pt idx="2291">
                  <c:v>15.9097222222222</c:v>
                </c:pt>
                <c:pt idx="2292">
                  <c:v>15.9166666666666</c:v>
                </c:pt>
                <c:pt idx="2293">
                  <c:v>15.9236111111111</c:v>
                </c:pt>
                <c:pt idx="2294">
                  <c:v>15.9305555555555</c:v>
                </c:pt>
                <c:pt idx="2295">
                  <c:v>15.9375</c:v>
                </c:pt>
                <c:pt idx="2296">
                  <c:v>15.9444444444444</c:v>
                </c:pt>
                <c:pt idx="2297">
                  <c:v>15.9513888888888</c:v>
                </c:pt>
                <c:pt idx="2298">
                  <c:v>15.9583333333333</c:v>
                </c:pt>
                <c:pt idx="2299">
                  <c:v>15.9652777777777</c:v>
                </c:pt>
                <c:pt idx="2300">
                  <c:v>15.9722222222222</c:v>
                </c:pt>
                <c:pt idx="2301">
                  <c:v>15.9791666666666</c:v>
                </c:pt>
                <c:pt idx="2302">
                  <c:v>15.9861111111111</c:v>
                </c:pt>
                <c:pt idx="2303">
                  <c:v>15.9930555555555</c:v>
                </c:pt>
                <c:pt idx="2304">
                  <c:v>16</c:v>
                </c:pt>
                <c:pt idx="2305">
                  <c:v>16.0069444444444</c:v>
                </c:pt>
                <c:pt idx="2306">
                  <c:v>16.0138888888888</c:v>
                </c:pt>
                <c:pt idx="2307">
                  <c:v>16.0208333333333</c:v>
                </c:pt>
                <c:pt idx="2308">
                  <c:v>16.0277777777777</c:v>
                </c:pt>
                <c:pt idx="2309">
                  <c:v>16.0347222222222</c:v>
                </c:pt>
                <c:pt idx="2310">
                  <c:v>16.0416666666666</c:v>
                </c:pt>
                <c:pt idx="2311">
                  <c:v>16.0486111111111</c:v>
                </c:pt>
                <c:pt idx="2312">
                  <c:v>16.0555555555555</c:v>
                </c:pt>
                <c:pt idx="2313">
                  <c:v>16.0625</c:v>
                </c:pt>
                <c:pt idx="2314">
                  <c:v>16.0694444444444</c:v>
                </c:pt>
                <c:pt idx="2315">
                  <c:v>16.0763888888888</c:v>
                </c:pt>
                <c:pt idx="2316">
                  <c:v>16.0833333333333</c:v>
                </c:pt>
                <c:pt idx="2317">
                  <c:v>16.0902777777777</c:v>
                </c:pt>
                <c:pt idx="2318">
                  <c:v>16.0972222222222</c:v>
                </c:pt>
                <c:pt idx="2319">
                  <c:v>16.1041666666666</c:v>
                </c:pt>
                <c:pt idx="2320">
                  <c:v>16.1111111111111</c:v>
                </c:pt>
                <c:pt idx="2321">
                  <c:v>16.1180555555555</c:v>
                </c:pt>
                <c:pt idx="2322">
                  <c:v>16.125</c:v>
                </c:pt>
                <c:pt idx="2323">
                  <c:v>16.1319444444444</c:v>
                </c:pt>
                <c:pt idx="2324">
                  <c:v>16.1388888888888</c:v>
                </c:pt>
                <c:pt idx="2325">
                  <c:v>16.1458333333333</c:v>
                </c:pt>
                <c:pt idx="2326">
                  <c:v>16.1527777777777</c:v>
                </c:pt>
                <c:pt idx="2327">
                  <c:v>16.1597222222222</c:v>
                </c:pt>
                <c:pt idx="2328">
                  <c:v>16.1666666666666</c:v>
                </c:pt>
                <c:pt idx="2329">
                  <c:v>16.1736111111111</c:v>
                </c:pt>
                <c:pt idx="2330">
                  <c:v>16.1805555555555</c:v>
                </c:pt>
                <c:pt idx="2331">
                  <c:v>16.1875</c:v>
                </c:pt>
                <c:pt idx="2332">
                  <c:v>16.1944444444444</c:v>
                </c:pt>
                <c:pt idx="2333">
                  <c:v>16.2013888888888</c:v>
                </c:pt>
                <c:pt idx="2334">
                  <c:v>16.2083333333333</c:v>
                </c:pt>
                <c:pt idx="2335">
                  <c:v>16.2152777777777</c:v>
                </c:pt>
                <c:pt idx="2336">
                  <c:v>16.2222222222222</c:v>
                </c:pt>
                <c:pt idx="2337">
                  <c:v>16.2291666666666</c:v>
                </c:pt>
                <c:pt idx="2338">
                  <c:v>16.2361111111111</c:v>
                </c:pt>
                <c:pt idx="2339">
                  <c:v>16.2430555555555</c:v>
                </c:pt>
                <c:pt idx="2340">
                  <c:v>16.25</c:v>
                </c:pt>
                <c:pt idx="2341">
                  <c:v>16.2569444444444</c:v>
                </c:pt>
                <c:pt idx="2342">
                  <c:v>16.2638888888888</c:v>
                </c:pt>
                <c:pt idx="2343">
                  <c:v>16.2708333333333</c:v>
                </c:pt>
                <c:pt idx="2344">
                  <c:v>16.2777777777777</c:v>
                </c:pt>
                <c:pt idx="2345">
                  <c:v>16.2847222222222</c:v>
                </c:pt>
                <c:pt idx="2346">
                  <c:v>16.2916666666666</c:v>
                </c:pt>
                <c:pt idx="2347">
                  <c:v>16.2986111111111</c:v>
                </c:pt>
                <c:pt idx="2348">
                  <c:v>16.3055555555555</c:v>
                </c:pt>
                <c:pt idx="2349">
                  <c:v>16.3125</c:v>
                </c:pt>
                <c:pt idx="2350">
                  <c:v>16.3194444444444</c:v>
                </c:pt>
                <c:pt idx="2351">
                  <c:v>16.3263888888888</c:v>
                </c:pt>
                <c:pt idx="2352">
                  <c:v>16.3333333333333</c:v>
                </c:pt>
                <c:pt idx="2353">
                  <c:v>16.3402777777777</c:v>
                </c:pt>
                <c:pt idx="2354">
                  <c:v>16.3472222222222</c:v>
                </c:pt>
                <c:pt idx="2355">
                  <c:v>16.3541666666666</c:v>
                </c:pt>
                <c:pt idx="2356">
                  <c:v>16.3611111111111</c:v>
                </c:pt>
                <c:pt idx="2357">
                  <c:v>16.3680555555555</c:v>
                </c:pt>
                <c:pt idx="2358">
                  <c:v>16.375</c:v>
                </c:pt>
                <c:pt idx="2359">
                  <c:v>16.3819444444444</c:v>
                </c:pt>
                <c:pt idx="2360">
                  <c:v>16.3888888888888</c:v>
                </c:pt>
                <c:pt idx="2361">
                  <c:v>16.3958333333333</c:v>
                </c:pt>
                <c:pt idx="2362">
                  <c:v>16.4027777777777</c:v>
                </c:pt>
                <c:pt idx="2363">
                  <c:v>16.4097222222222</c:v>
                </c:pt>
                <c:pt idx="2364">
                  <c:v>16.4166666666666</c:v>
                </c:pt>
                <c:pt idx="2365">
                  <c:v>16.4236111111111</c:v>
                </c:pt>
                <c:pt idx="2366">
                  <c:v>16.4305555555555</c:v>
                </c:pt>
                <c:pt idx="2367">
                  <c:v>16.4375</c:v>
                </c:pt>
                <c:pt idx="2368">
                  <c:v>16.4444444444444</c:v>
                </c:pt>
                <c:pt idx="2369">
                  <c:v>16.4513888888888</c:v>
                </c:pt>
                <c:pt idx="2370">
                  <c:v>16.4583333333333</c:v>
                </c:pt>
                <c:pt idx="2371">
                  <c:v>16.4652777777777</c:v>
                </c:pt>
                <c:pt idx="2372">
                  <c:v>16.4722222222222</c:v>
                </c:pt>
                <c:pt idx="2373">
                  <c:v>16.4791666666666</c:v>
                </c:pt>
                <c:pt idx="2374">
                  <c:v>16.4861111111111</c:v>
                </c:pt>
                <c:pt idx="2375">
                  <c:v>16.4930555555555</c:v>
                </c:pt>
                <c:pt idx="2376">
                  <c:v>16.5</c:v>
                </c:pt>
                <c:pt idx="2377">
                  <c:v>16.5069444444444</c:v>
                </c:pt>
                <c:pt idx="2378">
                  <c:v>16.5138888888888</c:v>
                </c:pt>
                <c:pt idx="2379">
                  <c:v>16.5208333333333</c:v>
                </c:pt>
                <c:pt idx="2380">
                  <c:v>16.5277777777777</c:v>
                </c:pt>
                <c:pt idx="2381">
                  <c:v>16.5347222222222</c:v>
                </c:pt>
                <c:pt idx="2382">
                  <c:v>16.5416666666666</c:v>
                </c:pt>
                <c:pt idx="2383">
                  <c:v>16.5486111111111</c:v>
                </c:pt>
                <c:pt idx="2384">
                  <c:v>16.5555555555555</c:v>
                </c:pt>
                <c:pt idx="2385">
                  <c:v>16.5625</c:v>
                </c:pt>
                <c:pt idx="2386">
                  <c:v>16.5694444444444</c:v>
                </c:pt>
                <c:pt idx="2387">
                  <c:v>16.5763888888888</c:v>
                </c:pt>
                <c:pt idx="2388">
                  <c:v>16.5833333333333</c:v>
                </c:pt>
                <c:pt idx="2389">
                  <c:v>16.5902777777777</c:v>
                </c:pt>
                <c:pt idx="2390">
                  <c:v>16.5972222222222</c:v>
                </c:pt>
                <c:pt idx="2391">
                  <c:v>16.6041666666666</c:v>
                </c:pt>
                <c:pt idx="2392">
                  <c:v>16.6111111111111</c:v>
                </c:pt>
                <c:pt idx="2393">
                  <c:v>16.6180555555555</c:v>
                </c:pt>
                <c:pt idx="2394">
                  <c:v>16.625</c:v>
                </c:pt>
                <c:pt idx="2395">
                  <c:v>16.6319444444444</c:v>
                </c:pt>
                <c:pt idx="2396">
                  <c:v>16.6388888888888</c:v>
                </c:pt>
                <c:pt idx="2397">
                  <c:v>16.6458333333333</c:v>
                </c:pt>
                <c:pt idx="2398">
                  <c:v>16.6527777777777</c:v>
                </c:pt>
                <c:pt idx="2399">
                  <c:v>16.6597222222222</c:v>
                </c:pt>
                <c:pt idx="2400">
                  <c:v>16.6666666666666</c:v>
                </c:pt>
                <c:pt idx="2401">
                  <c:v>16.6736111111111</c:v>
                </c:pt>
                <c:pt idx="2402">
                  <c:v>16.6805555555555</c:v>
                </c:pt>
                <c:pt idx="2403">
                  <c:v>16.6875</c:v>
                </c:pt>
                <c:pt idx="2404">
                  <c:v>16.6944444444444</c:v>
                </c:pt>
                <c:pt idx="2405">
                  <c:v>16.7013888888888</c:v>
                </c:pt>
                <c:pt idx="2406">
                  <c:v>16.7083333333333</c:v>
                </c:pt>
                <c:pt idx="2407">
                  <c:v>16.7152777777777</c:v>
                </c:pt>
                <c:pt idx="2408">
                  <c:v>16.7222222222222</c:v>
                </c:pt>
                <c:pt idx="2409">
                  <c:v>16.7291666666666</c:v>
                </c:pt>
                <c:pt idx="2410">
                  <c:v>16.7361111111111</c:v>
                </c:pt>
                <c:pt idx="2411">
                  <c:v>16.7430555555555</c:v>
                </c:pt>
                <c:pt idx="2412">
                  <c:v>16.75</c:v>
                </c:pt>
                <c:pt idx="2413">
                  <c:v>16.7569444444444</c:v>
                </c:pt>
                <c:pt idx="2414">
                  <c:v>16.7638888888888</c:v>
                </c:pt>
                <c:pt idx="2415">
                  <c:v>16.7708333333333</c:v>
                </c:pt>
                <c:pt idx="2416">
                  <c:v>16.7777777777777</c:v>
                </c:pt>
                <c:pt idx="2417">
                  <c:v>16.7847222222222</c:v>
                </c:pt>
                <c:pt idx="2418">
                  <c:v>16.7916666666666</c:v>
                </c:pt>
                <c:pt idx="2419">
                  <c:v>16.7986111111111</c:v>
                </c:pt>
                <c:pt idx="2420">
                  <c:v>16.8055555555555</c:v>
                </c:pt>
                <c:pt idx="2421">
                  <c:v>16.8125</c:v>
                </c:pt>
                <c:pt idx="2422">
                  <c:v>16.8194444444444</c:v>
                </c:pt>
                <c:pt idx="2423">
                  <c:v>16.8263888888888</c:v>
                </c:pt>
                <c:pt idx="2424">
                  <c:v>16.8333333333333</c:v>
                </c:pt>
                <c:pt idx="2425">
                  <c:v>16.8402777777777</c:v>
                </c:pt>
                <c:pt idx="2426">
                  <c:v>16.8472222222222</c:v>
                </c:pt>
                <c:pt idx="2427">
                  <c:v>16.8541666666666</c:v>
                </c:pt>
                <c:pt idx="2428">
                  <c:v>16.8611111111111</c:v>
                </c:pt>
                <c:pt idx="2429">
                  <c:v>16.8680555555555</c:v>
                </c:pt>
                <c:pt idx="2430">
                  <c:v>16.875</c:v>
                </c:pt>
                <c:pt idx="2431">
                  <c:v>16.8819444444444</c:v>
                </c:pt>
                <c:pt idx="2432">
                  <c:v>16.8888888888888</c:v>
                </c:pt>
                <c:pt idx="2433">
                  <c:v>16.8958333333333</c:v>
                </c:pt>
                <c:pt idx="2434">
                  <c:v>16.9027777777777</c:v>
                </c:pt>
                <c:pt idx="2435">
                  <c:v>16.9097222222222</c:v>
                </c:pt>
                <c:pt idx="2436">
                  <c:v>16.9166666666666</c:v>
                </c:pt>
                <c:pt idx="2437">
                  <c:v>16.9236111111111</c:v>
                </c:pt>
                <c:pt idx="2438">
                  <c:v>16.9305555555555</c:v>
                </c:pt>
                <c:pt idx="2439">
                  <c:v>16.9375</c:v>
                </c:pt>
                <c:pt idx="2440">
                  <c:v>16.9444444444444</c:v>
                </c:pt>
                <c:pt idx="2441">
                  <c:v>16.9513888888888</c:v>
                </c:pt>
                <c:pt idx="2442">
                  <c:v>16.9583333333333</c:v>
                </c:pt>
                <c:pt idx="2443">
                  <c:v>16.9652777777777</c:v>
                </c:pt>
                <c:pt idx="2444">
                  <c:v>16.9722222222222</c:v>
                </c:pt>
                <c:pt idx="2445">
                  <c:v>16.9791666666666</c:v>
                </c:pt>
                <c:pt idx="2446">
                  <c:v>16.9861111111111</c:v>
                </c:pt>
                <c:pt idx="2447">
                  <c:v>16.9930555555555</c:v>
                </c:pt>
                <c:pt idx="2448">
                  <c:v>17</c:v>
                </c:pt>
                <c:pt idx="2449">
                  <c:v>17.0069444444444</c:v>
                </c:pt>
                <c:pt idx="2450">
                  <c:v>17.0138888888888</c:v>
                </c:pt>
                <c:pt idx="2451">
                  <c:v>17.0208333333333</c:v>
                </c:pt>
                <c:pt idx="2452">
                  <c:v>17.0277777777777</c:v>
                </c:pt>
                <c:pt idx="2453">
                  <c:v>17.0347222222222</c:v>
                </c:pt>
                <c:pt idx="2454">
                  <c:v>17.0416666666666</c:v>
                </c:pt>
                <c:pt idx="2455">
                  <c:v>17.0486111111111</c:v>
                </c:pt>
                <c:pt idx="2456">
                  <c:v>17.0555555555555</c:v>
                </c:pt>
                <c:pt idx="2457">
                  <c:v>17.0625</c:v>
                </c:pt>
                <c:pt idx="2458">
                  <c:v>17.0694444444444</c:v>
                </c:pt>
                <c:pt idx="2459">
                  <c:v>17.0763888888888</c:v>
                </c:pt>
                <c:pt idx="2460">
                  <c:v>17.0833333333333</c:v>
                </c:pt>
                <c:pt idx="2461">
                  <c:v>17.0902777777777</c:v>
                </c:pt>
                <c:pt idx="2462">
                  <c:v>17.0972222222222</c:v>
                </c:pt>
                <c:pt idx="2463">
                  <c:v>17.1041666666666</c:v>
                </c:pt>
                <c:pt idx="2464">
                  <c:v>17.1111111111111</c:v>
                </c:pt>
                <c:pt idx="2465">
                  <c:v>17.1180555555555</c:v>
                </c:pt>
                <c:pt idx="2466">
                  <c:v>17.125</c:v>
                </c:pt>
                <c:pt idx="2467">
                  <c:v>17.1319444444444</c:v>
                </c:pt>
                <c:pt idx="2468">
                  <c:v>17.1388888888888</c:v>
                </c:pt>
                <c:pt idx="2469">
                  <c:v>17.1458333333333</c:v>
                </c:pt>
                <c:pt idx="2470">
                  <c:v>17.1527777777777</c:v>
                </c:pt>
                <c:pt idx="2471">
                  <c:v>17.1597222222222</c:v>
                </c:pt>
                <c:pt idx="2472">
                  <c:v>17.1666666666666</c:v>
                </c:pt>
                <c:pt idx="2473">
                  <c:v>17.1736111111111</c:v>
                </c:pt>
                <c:pt idx="2474">
                  <c:v>17.1805555555555</c:v>
                </c:pt>
                <c:pt idx="2475">
                  <c:v>17.1875</c:v>
                </c:pt>
                <c:pt idx="2476">
                  <c:v>17.1944444444444</c:v>
                </c:pt>
                <c:pt idx="2477">
                  <c:v>17.2013888888888</c:v>
                </c:pt>
                <c:pt idx="2478">
                  <c:v>17.2083333333333</c:v>
                </c:pt>
                <c:pt idx="2479">
                  <c:v>17.2152777777777</c:v>
                </c:pt>
                <c:pt idx="2480">
                  <c:v>17.2222222222222</c:v>
                </c:pt>
                <c:pt idx="2481">
                  <c:v>17.2291666666666</c:v>
                </c:pt>
                <c:pt idx="2482">
                  <c:v>17.2361111111111</c:v>
                </c:pt>
                <c:pt idx="2483">
                  <c:v>17.2430555555555</c:v>
                </c:pt>
                <c:pt idx="2484">
                  <c:v>17.25</c:v>
                </c:pt>
                <c:pt idx="2485">
                  <c:v>17.2569444444444</c:v>
                </c:pt>
                <c:pt idx="2486">
                  <c:v>17.2638888888888</c:v>
                </c:pt>
                <c:pt idx="2487">
                  <c:v>17.2708333333333</c:v>
                </c:pt>
                <c:pt idx="2488">
                  <c:v>17.2777777777777</c:v>
                </c:pt>
                <c:pt idx="2489">
                  <c:v>17.2847222222222</c:v>
                </c:pt>
                <c:pt idx="2490">
                  <c:v>17.2916666666666</c:v>
                </c:pt>
                <c:pt idx="2491">
                  <c:v>17.2986111111111</c:v>
                </c:pt>
                <c:pt idx="2492">
                  <c:v>17.3055555555555</c:v>
                </c:pt>
                <c:pt idx="2493">
                  <c:v>17.3125</c:v>
                </c:pt>
                <c:pt idx="2494">
                  <c:v>17.3194444444444</c:v>
                </c:pt>
                <c:pt idx="2495">
                  <c:v>17.3263888888888</c:v>
                </c:pt>
                <c:pt idx="2496">
                  <c:v>17.3333333333333</c:v>
                </c:pt>
                <c:pt idx="2497">
                  <c:v>17.3402777777777</c:v>
                </c:pt>
                <c:pt idx="2498">
                  <c:v>17.3472222222222</c:v>
                </c:pt>
                <c:pt idx="2499">
                  <c:v>17.3541666666666</c:v>
                </c:pt>
                <c:pt idx="2500">
                  <c:v>17.3611111111111</c:v>
                </c:pt>
                <c:pt idx="2501">
                  <c:v>17.3680555555555</c:v>
                </c:pt>
                <c:pt idx="2502">
                  <c:v>17.375</c:v>
                </c:pt>
                <c:pt idx="2503">
                  <c:v>17.3819444444444</c:v>
                </c:pt>
                <c:pt idx="2504">
                  <c:v>17.3888888888888</c:v>
                </c:pt>
                <c:pt idx="2505">
                  <c:v>17.3958333333333</c:v>
                </c:pt>
                <c:pt idx="2506">
                  <c:v>17.4027777777777</c:v>
                </c:pt>
                <c:pt idx="2507">
                  <c:v>17.4097222222222</c:v>
                </c:pt>
                <c:pt idx="2508">
                  <c:v>17.4166666666666</c:v>
                </c:pt>
                <c:pt idx="2509">
                  <c:v>17.4236111111111</c:v>
                </c:pt>
                <c:pt idx="2510">
                  <c:v>17.4305555555555</c:v>
                </c:pt>
                <c:pt idx="2511">
                  <c:v>17.4375</c:v>
                </c:pt>
                <c:pt idx="2512">
                  <c:v>17.4444444444444</c:v>
                </c:pt>
                <c:pt idx="2513">
                  <c:v>17.4513888888888</c:v>
                </c:pt>
                <c:pt idx="2514">
                  <c:v>17.4583333333333</c:v>
                </c:pt>
                <c:pt idx="2515">
                  <c:v>17.4652777777777</c:v>
                </c:pt>
                <c:pt idx="2516">
                  <c:v>17.4722222222222</c:v>
                </c:pt>
                <c:pt idx="2517">
                  <c:v>17.4791666666666</c:v>
                </c:pt>
                <c:pt idx="2518">
                  <c:v>17.4861111111111</c:v>
                </c:pt>
                <c:pt idx="2519">
                  <c:v>17.4930555555555</c:v>
                </c:pt>
                <c:pt idx="2520">
                  <c:v>17.5</c:v>
                </c:pt>
                <c:pt idx="2521">
                  <c:v>17.5069444444444</c:v>
                </c:pt>
                <c:pt idx="2522">
                  <c:v>17.5138888888888</c:v>
                </c:pt>
                <c:pt idx="2523">
                  <c:v>17.5208333333333</c:v>
                </c:pt>
                <c:pt idx="2524">
                  <c:v>17.5277777777777</c:v>
                </c:pt>
                <c:pt idx="2525">
                  <c:v>17.5347222222222</c:v>
                </c:pt>
                <c:pt idx="2526">
                  <c:v>17.5416666666666</c:v>
                </c:pt>
                <c:pt idx="2527">
                  <c:v>17.5486111111111</c:v>
                </c:pt>
                <c:pt idx="2528">
                  <c:v>17.5555555555555</c:v>
                </c:pt>
                <c:pt idx="2529">
                  <c:v>17.5625</c:v>
                </c:pt>
                <c:pt idx="2530">
                  <c:v>17.5694444444444</c:v>
                </c:pt>
                <c:pt idx="2531">
                  <c:v>17.5763888888888</c:v>
                </c:pt>
                <c:pt idx="2532">
                  <c:v>17.5833333333333</c:v>
                </c:pt>
                <c:pt idx="2533">
                  <c:v>17.5902777777777</c:v>
                </c:pt>
                <c:pt idx="2534">
                  <c:v>17.5972222222222</c:v>
                </c:pt>
                <c:pt idx="2535">
                  <c:v>17.6041666666666</c:v>
                </c:pt>
                <c:pt idx="2536">
                  <c:v>17.6111111111111</c:v>
                </c:pt>
                <c:pt idx="2537">
                  <c:v>17.6180555555555</c:v>
                </c:pt>
                <c:pt idx="2538">
                  <c:v>17.625</c:v>
                </c:pt>
                <c:pt idx="2539">
                  <c:v>17.6319444444444</c:v>
                </c:pt>
                <c:pt idx="2540">
                  <c:v>17.6388888888888</c:v>
                </c:pt>
                <c:pt idx="2541">
                  <c:v>17.6458333333333</c:v>
                </c:pt>
                <c:pt idx="2542">
                  <c:v>17.6527777777777</c:v>
                </c:pt>
                <c:pt idx="2543">
                  <c:v>17.6597222222222</c:v>
                </c:pt>
                <c:pt idx="2544">
                  <c:v>17.6666666666666</c:v>
                </c:pt>
                <c:pt idx="2545">
                  <c:v>17.6736111111111</c:v>
                </c:pt>
                <c:pt idx="2546">
                  <c:v>17.6805555555555</c:v>
                </c:pt>
                <c:pt idx="2547">
                  <c:v>17.6875</c:v>
                </c:pt>
                <c:pt idx="2548">
                  <c:v>17.6944444444444</c:v>
                </c:pt>
                <c:pt idx="2549">
                  <c:v>17.7013888888888</c:v>
                </c:pt>
                <c:pt idx="2550">
                  <c:v>17.7083333333333</c:v>
                </c:pt>
                <c:pt idx="2551">
                  <c:v>17.7152777777777</c:v>
                </c:pt>
                <c:pt idx="2552">
                  <c:v>17.7222222222222</c:v>
                </c:pt>
                <c:pt idx="2553">
                  <c:v>17.7291666666666</c:v>
                </c:pt>
                <c:pt idx="2554">
                  <c:v>17.7361111111111</c:v>
                </c:pt>
                <c:pt idx="2555">
                  <c:v>17.7430555555555</c:v>
                </c:pt>
                <c:pt idx="2556">
                  <c:v>17.75</c:v>
                </c:pt>
                <c:pt idx="2557">
                  <c:v>17.7569444444444</c:v>
                </c:pt>
                <c:pt idx="2558">
                  <c:v>17.7638888888888</c:v>
                </c:pt>
                <c:pt idx="2559">
                  <c:v>17.7708333333333</c:v>
                </c:pt>
                <c:pt idx="2560">
                  <c:v>17.7777777777777</c:v>
                </c:pt>
                <c:pt idx="2561">
                  <c:v>17.7847222222222</c:v>
                </c:pt>
                <c:pt idx="2562">
                  <c:v>17.7916666666666</c:v>
                </c:pt>
                <c:pt idx="2563">
                  <c:v>17.7986111111111</c:v>
                </c:pt>
                <c:pt idx="2564">
                  <c:v>17.8055555555555</c:v>
                </c:pt>
                <c:pt idx="2565">
                  <c:v>17.8125</c:v>
                </c:pt>
                <c:pt idx="2566">
                  <c:v>17.8194444444444</c:v>
                </c:pt>
                <c:pt idx="2567">
                  <c:v>17.8263888888888</c:v>
                </c:pt>
                <c:pt idx="2568">
                  <c:v>17.8333333333333</c:v>
                </c:pt>
                <c:pt idx="2569">
                  <c:v>17.8402777777777</c:v>
                </c:pt>
                <c:pt idx="2570">
                  <c:v>17.8472222222222</c:v>
                </c:pt>
                <c:pt idx="2571">
                  <c:v>17.8541666666666</c:v>
                </c:pt>
                <c:pt idx="2572">
                  <c:v>17.8611111111111</c:v>
                </c:pt>
                <c:pt idx="2573">
                  <c:v>17.8680555555555</c:v>
                </c:pt>
                <c:pt idx="2574">
                  <c:v>17.875</c:v>
                </c:pt>
                <c:pt idx="2575">
                  <c:v>17.8819444444444</c:v>
                </c:pt>
                <c:pt idx="2576">
                  <c:v>17.8888888888888</c:v>
                </c:pt>
                <c:pt idx="2577">
                  <c:v>17.8958333333333</c:v>
                </c:pt>
                <c:pt idx="2578">
                  <c:v>17.9027777777777</c:v>
                </c:pt>
                <c:pt idx="2579">
                  <c:v>17.9097222222222</c:v>
                </c:pt>
                <c:pt idx="2580">
                  <c:v>17.9166666666666</c:v>
                </c:pt>
                <c:pt idx="2581">
                  <c:v>17.9236111111111</c:v>
                </c:pt>
                <c:pt idx="2582">
                  <c:v>17.9305555555555</c:v>
                </c:pt>
                <c:pt idx="2583">
                  <c:v>17.9375</c:v>
                </c:pt>
                <c:pt idx="2584">
                  <c:v>17.9444444444444</c:v>
                </c:pt>
                <c:pt idx="2585">
                  <c:v>17.9513888888888</c:v>
                </c:pt>
                <c:pt idx="2586">
                  <c:v>17.9583333333333</c:v>
                </c:pt>
                <c:pt idx="2587">
                  <c:v>17.9652777777777</c:v>
                </c:pt>
                <c:pt idx="2588">
                  <c:v>17.9722222222222</c:v>
                </c:pt>
                <c:pt idx="2589">
                  <c:v>17.9791666666666</c:v>
                </c:pt>
                <c:pt idx="2590">
                  <c:v>17.9861111111111</c:v>
                </c:pt>
                <c:pt idx="2591">
                  <c:v>17.9930555555555</c:v>
                </c:pt>
                <c:pt idx="2592">
                  <c:v>18</c:v>
                </c:pt>
                <c:pt idx="2593">
                  <c:v>18.0069444444444</c:v>
                </c:pt>
                <c:pt idx="2594">
                  <c:v>18.0138888888888</c:v>
                </c:pt>
                <c:pt idx="2595">
                  <c:v>18.0208333333333</c:v>
                </c:pt>
                <c:pt idx="2596">
                  <c:v>18.0277777777777</c:v>
                </c:pt>
                <c:pt idx="2597">
                  <c:v>18.0347222222222</c:v>
                </c:pt>
                <c:pt idx="2598">
                  <c:v>18.0416666666666</c:v>
                </c:pt>
                <c:pt idx="2599">
                  <c:v>18.0486111111111</c:v>
                </c:pt>
                <c:pt idx="2600">
                  <c:v>18.0555555555555</c:v>
                </c:pt>
                <c:pt idx="2601">
                  <c:v>18.0625</c:v>
                </c:pt>
                <c:pt idx="2602">
                  <c:v>18.0694444444444</c:v>
                </c:pt>
                <c:pt idx="2603">
                  <c:v>18.0763888888888</c:v>
                </c:pt>
                <c:pt idx="2604">
                  <c:v>18.0833333333333</c:v>
                </c:pt>
                <c:pt idx="2605">
                  <c:v>18.0902777777777</c:v>
                </c:pt>
                <c:pt idx="2606">
                  <c:v>18.0972222222222</c:v>
                </c:pt>
                <c:pt idx="2607">
                  <c:v>18.1041666666666</c:v>
                </c:pt>
                <c:pt idx="2608">
                  <c:v>18.1111111111111</c:v>
                </c:pt>
                <c:pt idx="2609">
                  <c:v>18.1180555555555</c:v>
                </c:pt>
                <c:pt idx="2610">
                  <c:v>18.125</c:v>
                </c:pt>
                <c:pt idx="2611">
                  <c:v>18.1319444444444</c:v>
                </c:pt>
                <c:pt idx="2612">
                  <c:v>18.1388888888888</c:v>
                </c:pt>
                <c:pt idx="2613">
                  <c:v>18.1458333333333</c:v>
                </c:pt>
                <c:pt idx="2614">
                  <c:v>18.1527777777777</c:v>
                </c:pt>
                <c:pt idx="2615">
                  <c:v>18.1597222222222</c:v>
                </c:pt>
                <c:pt idx="2616">
                  <c:v>18.1666666666666</c:v>
                </c:pt>
                <c:pt idx="2617">
                  <c:v>18.1736111111111</c:v>
                </c:pt>
                <c:pt idx="2618">
                  <c:v>18.1805555555555</c:v>
                </c:pt>
                <c:pt idx="2619">
                  <c:v>18.1875</c:v>
                </c:pt>
                <c:pt idx="2620">
                  <c:v>18.1944444444444</c:v>
                </c:pt>
                <c:pt idx="2621">
                  <c:v>18.2013888888888</c:v>
                </c:pt>
                <c:pt idx="2622">
                  <c:v>18.2083333333333</c:v>
                </c:pt>
                <c:pt idx="2623">
                  <c:v>18.2152777777777</c:v>
                </c:pt>
                <c:pt idx="2624">
                  <c:v>18.2222222222222</c:v>
                </c:pt>
                <c:pt idx="2625">
                  <c:v>18.2291666666666</c:v>
                </c:pt>
                <c:pt idx="2626">
                  <c:v>18.2361111111111</c:v>
                </c:pt>
                <c:pt idx="2627">
                  <c:v>18.2430555555555</c:v>
                </c:pt>
                <c:pt idx="2628">
                  <c:v>18.25</c:v>
                </c:pt>
                <c:pt idx="2629">
                  <c:v>18.2569444444444</c:v>
                </c:pt>
                <c:pt idx="2630">
                  <c:v>18.2638888888888</c:v>
                </c:pt>
                <c:pt idx="2631">
                  <c:v>18.2708333333333</c:v>
                </c:pt>
                <c:pt idx="2632">
                  <c:v>18.2777777777777</c:v>
                </c:pt>
                <c:pt idx="2633">
                  <c:v>18.2847222222222</c:v>
                </c:pt>
                <c:pt idx="2634">
                  <c:v>18.2916666666666</c:v>
                </c:pt>
                <c:pt idx="2635">
                  <c:v>18.2986111111111</c:v>
                </c:pt>
                <c:pt idx="2636">
                  <c:v>18.3055555555555</c:v>
                </c:pt>
                <c:pt idx="2637">
                  <c:v>18.3125</c:v>
                </c:pt>
                <c:pt idx="2638">
                  <c:v>18.3194444444444</c:v>
                </c:pt>
                <c:pt idx="2639">
                  <c:v>18.3263888888888</c:v>
                </c:pt>
                <c:pt idx="2640">
                  <c:v>18.3333333333333</c:v>
                </c:pt>
                <c:pt idx="2641">
                  <c:v>18.3402777777777</c:v>
                </c:pt>
                <c:pt idx="2642">
                  <c:v>18.3472222222222</c:v>
                </c:pt>
                <c:pt idx="2643">
                  <c:v>18.3541666666666</c:v>
                </c:pt>
                <c:pt idx="2644">
                  <c:v>18.3611111111111</c:v>
                </c:pt>
                <c:pt idx="2645">
                  <c:v>18.3680555555555</c:v>
                </c:pt>
                <c:pt idx="2646">
                  <c:v>18.375</c:v>
                </c:pt>
                <c:pt idx="2647">
                  <c:v>18.3819444444444</c:v>
                </c:pt>
                <c:pt idx="2648">
                  <c:v>18.3888888888888</c:v>
                </c:pt>
                <c:pt idx="2649">
                  <c:v>18.3958333333333</c:v>
                </c:pt>
                <c:pt idx="2650">
                  <c:v>18.4027777777777</c:v>
                </c:pt>
                <c:pt idx="2651">
                  <c:v>18.4097222222222</c:v>
                </c:pt>
                <c:pt idx="2652">
                  <c:v>18.4166666666666</c:v>
                </c:pt>
                <c:pt idx="2653">
                  <c:v>18.4236111111111</c:v>
                </c:pt>
                <c:pt idx="2654">
                  <c:v>18.4305555555555</c:v>
                </c:pt>
                <c:pt idx="2655">
                  <c:v>18.4375</c:v>
                </c:pt>
                <c:pt idx="2656">
                  <c:v>18.4444444444444</c:v>
                </c:pt>
                <c:pt idx="2657">
                  <c:v>18.4513888888888</c:v>
                </c:pt>
                <c:pt idx="2658">
                  <c:v>18.4583333333333</c:v>
                </c:pt>
                <c:pt idx="2659">
                  <c:v>18.4652777777777</c:v>
                </c:pt>
                <c:pt idx="2660">
                  <c:v>18.4722222222222</c:v>
                </c:pt>
                <c:pt idx="2661">
                  <c:v>18.4791666666666</c:v>
                </c:pt>
                <c:pt idx="2662">
                  <c:v>18.4861111111111</c:v>
                </c:pt>
                <c:pt idx="2663">
                  <c:v>18.4930555555555</c:v>
                </c:pt>
                <c:pt idx="2664">
                  <c:v>18.5</c:v>
                </c:pt>
                <c:pt idx="2665">
                  <c:v>18.5069444444444</c:v>
                </c:pt>
                <c:pt idx="2666">
                  <c:v>18.5138888888888</c:v>
                </c:pt>
                <c:pt idx="2667">
                  <c:v>18.5208333333333</c:v>
                </c:pt>
                <c:pt idx="2668">
                  <c:v>18.5277777777777</c:v>
                </c:pt>
                <c:pt idx="2669">
                  <c:v>18.5347222222222</c:v>
                </c:pt>
                <c:pt idx="2670">
                  <c:v>18.5416666666666</c:v>
                </c:pt>
                <c:pt idx="2671">
                  <c:v>18.5486111111111</c:v>
                </c:pt>
                <c:pt idx="2672">
                  <c:v>18.5555555555555</c:v>
                </c:pt>
                <c:pt idx="2673">
                  <c:v>18.5625</c:v>
                </c:pt>
                <c:pt idx="2674">
                  <c:v>18.5694444444444</c:v>
                </c:pt>
                <c:pt idx="2675">
                  <c:v>18.5763888888888</c:v>
                </c:pt>
                <c:pt idx="2676">
                  <c:v>18.5833333333333</c:v>
                </c:pt>
                <c:pt idx="2677">
                  <c:v>18.5902777777777</c:v>
                </c:pt>
                <c:pt idx="2678">
                  <c:v>18.5972222222222</c:v>
                </c:pt>
                <c:pt idx="2679">
                  <c:v>18.6041666666666</c:v>
                </c:pt>
                <c:pt idx="2680">
                  <c:v>18.6111111111111</c:v>
                </c:pt>
                <c:pt idx="2681">
                  <c:v>18.6180555555555</c:v>
                </c:pt>
                <c:pt idx="2682">
                  <c:v>18.625</c:v>
                </c:pt>
                <c:pt idx="2683">
                  <c:v>18.6319444444444</c:v>
                </c:pt>
                <c:pt idx="2684">
                  <c:v>18.6388888888888</c:v>
                </c:pt>
                <c:pt idx="2685">
                  <c:v>18.6458333333333</c:v>
                </c:pt>
                <c:pt idx="2686">
                  <c:v>18.6527777777777</c:v>
                </c:pt>
                <c:pt idx="2687">
                  <c:v>18.6597222222222</c:v>
                </c:pt>
                <c:pt idx="2688">
                  <c:v>18.6666666666666</c:v>
                </c:pt>
                <c:pt idx="2689">
                  <c:v>18.6736111111111</c:v>
                </c:pt>
                <c:pt idx="2690">
                  <c:v>18.6805555555555</c:v>
                </c:pt>
                <c:pt idx="2691">
                  <c:v>18.6875</c:v>
                </c:pt>
                <c:pt idx="2692">
                  <c:v>18.6944444444444</c:v>
                </c:pt>
                <c:pt idx="2693">
                  <c:v>18.7013888888888</c:v>
                </c:pt>
                <c:pt idx="2694">
                  <c:v>18.7083333333333</c:v>
                </c:pt>
                <c:pt idx="2695">
                  <c:v>18.7152777777777</c:v>
                </c:pt>
                <c:pt idx="2696">
                  <c:v>18.7222222222222</c:v>
                </c:pt>
                <c:pt idx="2697">
                  <c:v>18.7291666666666</c:v>
                </c:pt>
                <c:pt idx="2698">
                  <c:v>18.7361111111111</c:v>
                </c:pt>
                <c:pt idx="2699">
                  <c:v>18.7430555555555</c:v>
                </c:pt>
                <c:pt idx="2700">
                  <c:v>18.75</c:v>
                </c:pt>
                <c:pt idx="2701">
                  <c:v>18.7569444444444</c:v>
                </c:pt>
                <c:pt idx="2702">
                  <c:v>18.7638888888888</c:v>
                </c:pt>
                <c:pt idx="2703">
                  <c:v>18.7708333333333</c:v>
                </c:pt>
                <c:pt idx="2704">
                  <c:v>18.7777777777777</c:v>
                </c:pt>
                <c:pt idx="2705">
                  <c:v>18.7847222222222</c:v>
                </c:pt>
                <c:pt idx="2706">
                  <c:v>18.7916666666666</c:v>
                </c:pt>
                <c:pt idx="2707">
                  <c:v>18.7986111111111</c:v>
                </c:pt>
                <c:pt idx="2708">
                  <c:v>18.8055555555555</c:v>
                </c:pt>
                <c:pt idx="2709">
                  <c:v>18.8125</c:v>
                </c:pt>
                <c:pt idx="2710">
                  <c:v>18.8194444444444</c:v>
                </c:pt>
                <c:pt idx="2711">
                  <c:v>18.8263888888888</c:v>
                </c:pt>
                <c:pt idx="2712">
                  <c:v>18.8333333333333</c:v>
                </c:pt>
                <c:pt idx="2713">
                  <c:v>18.8402777777777</c:v>
                </c:pt>
                <c:pt idx="2714">
                  <c:v>18.8472222222222</c:v>
                </c:pt>
                <c:pt idx="2715">
                  <c:v>18.8541666666666</c:v>
                </c:pt>
                <c:pt idx="2716">
                  <c:v>18.8611111111111</c:v>
                </c:pt>
                <c:pt idx="2717">
                  <c:v>18.8680555555555</c:v>
                </c:pt>
                <c:pt idx="2718">
                  <c:v>18.875</c:v>
                </c:pt>
                <c:pt idx="2719">
                  <c:v>18.8819444444444</c:v>
                </c:pt>
                <c:pt idx="2720">
                  <c:v>18.8888888888888</c:v>
                </c:pt>
                <c:pt idx="2721">
                  <c:v>18.8958333333333</c:v>
                </c:pt>
                <c:pt idx="2722">
                  <c:v>18.9027777777777</c:v>
                </c:pt>
                <c:pt idx="2723">
                  <c:v>18.9097222222222</c:v>
                </c:pt>
                <c:pt idx="2724">
                  <c:v>18.9166666666666</c:v>
                </c:pt>
                <c:pt idx="2725">
                  <c:v>18.9236111111111</c:v>
                </c:pt>
                <c:pt idx="2726">
                  <c:v>18.9305555555555</c:v>
                </c:pt>
                <c:pt idx="2727">
                  <c:v>18.9375</c:v>
                </c:pt>
                <c:pt idx="2728">
                  <c:v>18.9444444444444</c:v>
                </c:pt>
                <c:pt idx="2729">
                  <c:v>18.9513888888888</c:v>
                </c:pt>
                <c:pt idx="2730">
                  <c:v>18.9583333333333</c:v>
                </c:pt>
                <c:pt idx="2731">
                  <c:v>18.9652777777777</c:v>
                </c:pt>
                <c:pt idx="2732">
                  <c:v>18.9722222222222</c:v>
                </c:pt>
                <c:pt idx="2733">
                  <c:v>18.9791666666666</c:v>
                </c:pt>
                <c:pt idx="2734">
                  <c:v>18.9861111111111</c:v>
                </c:pt>
                <c:pt idx="2735">
                  <c:v>18.9930555555555</c:v>
                </c:pt>
                <c:pt idx="2736">
                  <c:v>19</c:v>
                </c:pt>
                <c:pt idx="2737">
                  <c:v>19.0069444444444</c:v>
                </c:pt>
                <c:pt idx="2738">
                  <c:v>19.0138888888888</c:v>
                </c:pt>
                <c:pt idx="2739">
                  <c:v>19.0208333333333</c:v>
                </c:pt>
                <c:pt idx="2740">
                  <c:v>19.0277777777777</c:v>
                </c:pt>
                <c:pt idx="2741">
                  <c:v>19.0347222222222</c:v>
                </c:pt>
                <c:pt idx="2742">
                  <c:v>19.0416666666666</c:v>
                </c:pt>
                <c:pt idx="2743">
                  <c:v>19.0486111111111</c:v>
                </c:pt>
                <c:pt idx="2744">
                  <c:v>19.0555555555555</c:v>
                </c:pt>
                <c:pt idx="2745">
                  <c:v>19.0625</c:v>
                </c:pt>
                <c:pt idx="2746">
                  <c:v>19.0694444444444</c:v>
                </c:pt>
                <c:pt idx="2747">
                  <c:v>19.0763888888888</c:v>
                </c:pt>
                <c:pt idx="2748">
                  <c:v>19.0833333333333</c:v>
                </c:pt>
                <c:pt idx="2749">
                  <c:v>19.0902777777777</c:v>
                </c:pt>
                <c:pt idx="2750">
                  <c:v>19.0972222222222</c:v>
                </c:pt>
                <c:pt idx="2751">
                  <c:v>19.1041666666666</c:v>
                </c:pt>
                <c:pt idx="2752">
                  <c:v>19.1111111111111</c:v>
                </c:pt>
                <c:pt idx="2753">
                  <c:v>19.1180555555555</c:v>
                </c:pt>
                <c:pt idx="2754">
                  <c:v>19.125</c:v>
                </c:pt>
                <c:pt idx="2755">
                  <c:v>19.1319444444444</c:v>
                </c:pt>
                <c:pt idx="2756">
                  <c:v>19.1388888888888</c:v>
                </c:pt>
                <c:pt idx="2757">
                  <c:v>19.1458333333333</c:v>
                </c:pt>
                <c:pt idx="2758">
                  <c:v>19.1527777777777</c:v>
                </c:pt>
                <c:pt idx="2759">
                  <c:v>19.1597222222222</c:v>
                </c:pt>
                <c:pt idx="2760">
                  <c:v>19.1666666666666</c:v>
                </c:pt>
                <c:pt idx="2761">
                  <c:v>19.1736111111111</c:v>
                </c:pt>
                <c:pt idx="2762">
                  <c:v>19.1805555555555</c:v>
                </c:pt>
                <c:pt idx="2763">
                  <c:v>19.1875</c:v>
                </c:pt>
                <c:pt idx="2764">
                  <c:v>19.1944444444444</c:v>
                </c:pt>
                <c:pt idx="2765">
                  <c:v>19.2013888888888</c:v>
                </c:pt>
                <c:pt idx="2766">
                  <c:v>19.2083333333333</c:v>
                </c:pt>
                <c:pt idx="2767">
                  <c:v>19.2152777777777</c:v>
                </c:pt>
                <c:pt idx="2768">
                  <c:v>19.2222222222222</c:v>
                </c:pt>
                <c:pt idx="2769">
                  <c:v>19.2291666666666</c:v>
                </c:pt>
                <c:pt idx="2770">
                  <c:v>19.2361111111111</c:v>
                </c:pt>
                <c:pt idx="2771">
                  <c:v>19.2430555555555</c:v>
                </c:pt>
                <c:pt idx="2772">
                  <c:v>19.25</c:v>
                </c:pt>
                <c:pt idx="2773">
                  <c:v>19.2569444444444</c:v>
                </c:pt>
                <c:pt idx="2774">
                  <c:v>19.2638888888888</c:v>
                </c:pt>
                <c:pt idx="2775">
                  <c:v>19.2708333333333</c:v>
                </c:pt>
                <c:pt idx="2776">
                  <c:v>19.2777777777777</c:v>
                </c:pt>
                <c:pt idx="2777">
                  <c:v>19.2847222222222</c:v>
                </c:pt>
                <c:pt idx="2778">
                  <c:v>19.2916666666666</c:v>
                </c:pt>
                <c:pt idx="2779">
                  <c:v>19.2986111111111</c:v>
                </c:pt>
                <c:pt idx="2780">
                  <c:v>19.3055555555555</c:v>
                </c:pt>
                <c:pt idx="2781">
                  <c:v>19.3125</c:v>
                </c:pt>
                <c:pt idx="2782">
                  <c:v>19.3194444444444</c:v>
                </c:pt>
                <c:pt idx="2783">
                  <c:v>19.3263888888888</c:v>
                </c:pt>
                <c:pt idx="2784">
                  <c:v>19.3333333333333</c:v>
                </c:pt>
                <c:pt idx="2785">
                  <c:v>19.3402777777777</c:v>
                </c:pt>
                <c:pt idx="2786">
                  <c:v>19.3472222222222</c:v>
                </c:pt>
                <c:pt idx="2787">
                  <c:v>19.3541666666666</c:v>
                </c:pt>
                <c:pt idx="2788">
                  <c:v>19.3611111111111</c:v>
                </c:pt>
                <c:pt idx="2789">
                  <c:v>19.3680555555555</c:v>
                </c:pt>
                <c:pt idx="2790">
                  <c:v>19.375</c:v>
                </c:pt>
                <c:pt idx="2791">
                  <c:v>19.3819444444444</c:v>
                </c:pt>
                <c:pt idx="2792">
                  <c:v>19.3888888888888</c:v>
                </c:pt>
                <c:pt idx="2793">
                  <c:v>19.3958333333333</c:v>
                </c:pt>
                <c:pt idx="2794">
                  <c:v>19.4027777777777</c:v>
                </c:pt>
                <c:pt idx="2795">
                  <c:v>19.4097222222222</c:v>
                </c:pt>
                <c:pt idx="2796">
                  <c:v>19.4166666666666</c:v>
                </c:pt>
                <c:pt idx="2797">
                  <c:v>19.4236111111111</c:v>
                </c:pt>
                <c:pt idx="2798">
                  <c:v>19.4305555555555</c:v>
                </c:pt>
                <c:pt idx="2799">
                  <c:v>19.4375</c:v>
                </c:pt>
                <c:pt idx="2800">
                  <c:v>19.4444444444444</c:v>
                </c:pt>
                <c:pt idx="2801">
                  <c:v>19.4513888888888</c:v>
                </c:pt>
                <c:pt idx="2802">
                  <c:v>19.4583333333333</c:v>
                </c:pt>
                <c:pt idx="2803">
                  <c:v>19.4652777777777</c:v>
                </c:pt>
                <c:pt idx="2804">
                  <c:v>19.4722222222222</c:v>
                </c:pt>
                <c:pt idx="2805">
                  <c:v>19.4791666666666</c:v>
                </c:pt>
                <c:pt idx="2806">
                  <c:v>19.4861111111111</c:v>
                </c:pt>
                <c:pt idx="2807">
                  <c:v>19.4930555555555</c:v>
                </c:pt>
                <c:pt idx="2808">
                  <c:v>19.5</c:v>
                </c:pt>
                <c:pt idx="2809">
                  <c:v>19.5069444444444</c:v>
                </c:pt>
                <c:pt idx="2810">
                  <c:v>19.5138888888888</c:v>
                </c:pt>
                <c:pt idx="2811">
                  <c:v>19.5208333333333</c:v>
                </c:pt>
                <c:pt idx="2812">
                  <c:v>19.5277777777777</c:v>
                </c:pt>
                <c:pt idx="2813">
                  <c:v>19.5347222222222</c:v>
                </c:pt>
                <c:pt idx="2814">
                  <c:v>19.5416666666666</c:v>
                </c:pt>
                <c:pt idx="2815">
                  <c:v>19.5486111111111</c:v>
                </c:pt>
                <c:pt idx="2816">
                  <c:v>19.5555555555555</c:v>
                </c:pt>
                <c:pt idx="2817">
                  <c:v>19.5625</c:v>
                </c:pt>
                <c:pt idx="2818">
                  <c:v>19.5694444444444</c:v>
                </c:pt>
                <c:pt idx="2819">
                  <c:v>19.5763888888888</c:v>
                </c:pt>
                <c:pt idx="2820">
                  <c:v>19.5833333333333</c:v>
                </c:pt>
                <c:pt idx="2821">
                  <c:v>19.5902777777777</c:v>
                </c:pt>
                <c:pt idx="2822">
                  <c:v>19.5972222222222</c:v>
                </c:pt>
                <c:pt idx="2823">
                  <c:v>19.6041666666666</c:v>
                </c:pt>
                <c:pt idx="2824">
                  <c:v>19.6111111111111</c:v>
                </c:pt>
                <c:pt idx="2825">
                  <c:v>19.6180555555555</c:v>
                </c:pt>
                <c:pt idx="2826">
                  <c:v>19.625</c:v>
                </c:pt>
                <c:pt idx="2827">
                  <c:v>19.6319444444444</c:v>
                </c:pt>
                <c:pt idx="2828">
                  <c:v>19.6388888888888</c:v>
                </c:pt>
                <c:pt idx="2829">
                  <c:v>19.6458333333333</c:v>
                </c:pt>
                <c:pt idx="2830">
                  <c:v>19.6527777777777</c:v>
                </c:pt>
                <c:pt idx="2831">
                  <c:v>19.6597222222222</c:v>
                </c:pt>
                <c:pt idx="2832">
                  <c:v>19.6666666666666</c:v>
                </c:pt>
                <c:pt idx="2833">
                  <c:v>19.6736111111111</c:v>
                </c:pt>
                <c:pt idx="2834">
                  <c:v>19.6805555555555</c:v>
                </c:pt>
                <c:pt idx="2835">
                  <c:v>19.6875</c:v>
                </c:pt>
                <c:pt idx="2836">
                  <c:v>19.6944444444444</c:v>
                </c:pt>
                <c:pt idx="2837">
                  <c:v>19.7013888888888</c:v>
                </c:pt>
                <c:pt idx="2838">
                  <c:v>19.7083333333333</c:v>
                </c:pt>
                <c:pt idx="2839">
                  <c:v>19.7152777777777</c:v>
                </c:pt>
                <c:pt idx="2840">
                  <c:v>19.7222222222222</c:v>
                </c:pt>
                <c:pt idx="2841">
                  <c:v>19.7291666666666</c:v>
                </c:pt>
                <c:pt idx="2842">
                  <c:v>19.7361111111111</c:v>
                </c:pt>
                <c:pt idx="2843">
                  <c:v>19.7430555555555</c:v>
                </c:pt>
                <c:pt idx="2844">
                  <c:v>19.75</c:v>
                </c:pt>
                <c:pt idx="2845">
                  <c:v>19.7569444444444</c:v>
                </c:pt>
                <c:pt idx="2846">
                  <c:v>19.7638888888888</c:v>
                </c:pt>
                <c:pt idx="2847">
                  <c:v>19.7708333333333</c:v>
                </c:pt>
                <c:pt idx="2848">
                  <c:v>19.7777777777777</c:v>
                </c:pt>
                <c:pt idx="2849">
                  <c:v>19.7847222222222</c:v>
                </c:pt>
                <c:pt idx="2850">
                  <c:v>19.7916666666666</c:v>
                </c:pt>
                <c:pt idx="2851">
                  <c:v>19.7986111111111</c:v>
                </c:pt>
                <c:pt idx="2852">
                  <c:v>19.8055555555555</c:v>
                </c:pt>
                <c:pt idx="2853">
                  <c:v>19.8125</c:v>
                </c:pt>
                <c:pt idx="2854">
                  <c:v>19.8194444444444</c:v>
                </c:pt>
                <c:pt idx="2855">
                  <c:v>19.8263888888888</c:v>
                </c:pt>
                <c:pt idx="2856">
                  <c:v>19.8333333333333</c:v>
                </c:pt>
                <c:pt idx="2857">
                  <c:v>19.8402777777777</c:v>
                </c:pt>
                <c:pt idx="2858">
                  <c:v>19.8472222222222</c:v>
                </c:pt>
                <c:pt idx="2859">
                  <c:v>19.8541666666666</c:v>
                </c:pt>
                <c:pt idx="2860">
                  <c:v>19.8611111111111</c:v>
                </c:pt>
                <c:pt idx="2861">
                  <c:v>19.8680555555555</c:v>
                </c:pt>
                <c:pt idx="2862">
                  <c:v>19.875</c:v>
                </c:pt>
                <c:pt idx="2863">
                  <c:v>19.8819444444444</c:v>
                </c:pt>
                <c:pt idx="2864">
                  <c:v>19.8888888888888</c:v>
                </c:pt>
                <c:pt idx="2865">
                  <c:v>19.8958333333333</c:v>
                </c:pt>
                <c:pt idx="2866">
                  <c:v>19.9027777777777</c:v>
                </c:pt>
                <c:pt idx="2867">
                  <c:v>19.9097222222222</c:v>
                </c:pt>
                <c:pt idx="2868">
                  <c:v>19.9166666666666</c:v>
                </c:pt>
                <c:pt idx="2869">
                  <c:v>19.9236111111111</c:v>
                </c:pt>
                <c:pt idx="2870">
                  <c:v>19.9305555555555</c:v>
                </c:pt>
                <c:pt idx="2871">
                  <c:v>19.9375</c:v>
                </c:pt>
                <c:pt idx="2872">
                  <c:v>19.9444444444444</c:v>
                </c:pt>
                <c:pt idx="2873">
                  <c:v>19.9513888888888</c:v>
                </c:pt>
                <c:pt idx="2874">
                  <c:v>19.9583333333333</c:v>
                </c:pt>
                <c:pt idx="2875">
                  <c:v>19.9652777777777</c:v>
                </c:pt>
                <c:pt idx="2876">
                  <c:v>19.9722222222222</c:v>
                </c:pt>
                <c:pt idx="2877">
                  <c:v>19.9791666666666</c:v>
                </c:pt>
                <c:pt idx="2878">
                  <c:v>19.9861111111111</c:v>
                </c:pt>
                <c:pt idx="2879">
                  <c:v>19.9930555555555</c:v>
                </c:pt>
                <c:pt idx="2880">
                  <c:v>20</c:v>
                </c:pt>
                <c:pt idx="2881">
                  <c:v>20.0069444444444</c:v>
                </c:pt>
                <c:pt idx="2882">
                  <c:v>20.0138888888888</c:v>
                </c:pt>
                <c:pt idx="2883">
                  <c:v>20.0208333333333</c:v>
                </c:pt>
                <c:pt idx="2884">
                  <c:v>20.0277777777777</c:v>
                </c:pt>
                <c:pt idx="2885">
                  <c:v>20.0347222222222</c:v>
                </c:pt>
                <c:pt idx="2886">
                  <c:v>20.0416666666666</c:v>
                </c:pt>
                <c:pt idx="2887">
                  <c:v>20.0486111111111</c:v>
                </c:pt>
                <c:pt idx="2888">
                  <c:v>20.0555555555555</c:v>
                </c:pt>
                <c:pt idx="2889">
                  <c:v>20.0625</c:v>
                </c:pt>
                <c:pt idx="2890">
                  <c:v>20.0694444444444</c:v>
                </c:pt>
                <c:pt idx="2891">
                  <c:v>20.0763888888888</c:v>
                </c:pt>
                <c:pt idx="2892">
                  <c:v>20.0833333333333</c:v>
                </c:pt>
                <c:pt idx="2893">
                  <c:v>20.0902777777777</c:v>
                </c:pt>
                <c:pt idx="2894">
                  <c:v>20.0972222222222</c:v>
                </c:pt>
                <c:pt idx="2895">
                  <c:v>20.1041666666666</c:v>
                </c:pt>
                <c:pt idx="2896">
                  <c:v>20.1111111111111</c:v>
                </c:pt>
                <c:pt idx="2897">
                  <c:v>20.1180555555555</c:v>
                </c:pt>
                <c:pt idx="2898">
                  <c:v>20.125</c:v>
                </c:pt>
                <c:pt idx="2899">
                  <c:v>20.1319444444444</c:v>
                </c:pt>
                <c:pt idx="2900">
                  <c:v>20.1388888888888</c:v>
                </c:pt>
                <c:pt idx="2901">
                  <c:v>20.1458333333333</c:v>
                </c:pt>
                <c:pt idx="2902">
                  <c:v>20.1527777777777</c:v>
                </c:pt>
                <c:pt idx="2903">
                  <c:v>20.1597222222222</c:v>
                </c:pt>
                <c:pt idx="2904">
                  <c:v>20.1666666666666</c:v>
                </c:pt>
                <c:pt idx="2905">
                  <c:v>20.1736111111111</c:v>
                </c:pt>
                <c:pt idx="2906">
                  <c:v>20.1805555555555</c:v>
                </c:pt>
                <c:pt idx="2907">
                  <c:v>20.1875</c:v>
                </c:pt>
                <c:pt idx="2908">
                  <c:v>20.1944444444444</c:v>
                </c:pt>
                <c:pt idx="2909">
                  <c:v>20.2013888888888</c:v>
                </c:pt>
                <c:pt idx="2910">
                  <c:v>20.2083333333333</c:v>
                </c:pt>
                <c:pt idx="2911">
                  <c:v>20.2152777777777</c:v>
                </c:pt>
                <c:pt idx="2912">
                  <c:v>20.2222222222222</c:v>
                </c:pt>
                <c:pt idx="2913">
                  <c:v>20.2291666666666</c:v>
                </c:pt>
                <c:pt idx="2914">
                  <c:v>20.2361111111111</c:v>
                </c:pt>
                <c:pt idx="2915">
                  <c:v>20.2430555555555</c:v>
                </c:pt>
                <c:pt idx="2916">
                  <c:v>20.25</c:v>
                </c:pt>
                <c:pt idx="2917">
                  <c:v>20.2569444444444</c:v>
                </c:pt>
                <c:pt idx="2918">
                  <c:v>20.2638888888888</c:v>
                </c:pt>
                <c:pt idx="2919">
                  <c:v>20.2708333333333</c:v>
                </c:pt>
                <c:pt idx="2920">
                  <c:v>20.2777777777777</c:v>
                </c:pt>
                <c:pt idx="2921">
                  <c:v>20.2847222222222</c:v>
                </c:pt>
                <c:pt idx="2922">
                  <c:v>20.2916666666666</c:v>
                </c:pt>
                <c:pt idx="2923">
                  <c:v>20.2986111111111</c:v>
                </c:pt>
                <c:pt idx="2924">
                  <c:v>20.3055555555555</c:v>
                </c:pt>
                <c:pt idx="2925">
                  <c:v>20.3125</c:v>
                </c:pt>
                <c:pt idx="2926">
                  <c:v>20.3194444444444</c:v>
                </c:pt>
                <c:pt idx="2927">
                  <c:v>20.3263888888888</c:v>
                </c:pt>
                <c:pt idx="2928">
                  <c:v>20.3333333333333</c:v>
                </c:pt>
                <c:pt idx="2929">
                  <c:v>20.3402777777777</c:v>
                </c:pt>
                <c:pt idx="2930">
                  <c:v>20.3472222222222</c:v>
                </c:pt>
                <c:pt idx="2931">
                  <c:v>20.3541666666666</c:v>
                </c:pt>
                <c:pt idx="2932">
                  <c:v>20.3611111111111</c:v>
                </c:pt>
                <c:pt idx="2933">
                  <c:v>20.3680555555555</c:v>
                </c:pt>
                <c:pt idx="2934">
                  <c:v>20.375</c:v>
                </c:pt>
                <c:pt idx="2935">
                  <c:v>20.3819444444444</c:v>
                </c:pt>
                <c:pt idx="2936">
                  <c:v>20.3888888888888</c:v>
                </c:pt>
                <c:pt idx="2937">
                  <c:v>20.3958333333333</c:v>
                </c:pt>
                <c:pt idx="2938">
                  <c:v>20.4027777777777</c:v>
                </c:pt>
                <c:pt idx="2939">
                  <c:v>20.4097222222222</c:v>
                </c:pt>
                <c:pt idx="2940">
                  <c:v>20.4166666666666</c:v>
                </c:pt>
                <c:pt idx="2941">
                  <c:v>20.4236111111111</c:v>
                </c:pt>
                <c:pt idx="2942">
                  <c:v>20.4305555555555</c:v>
                </c:pt>
                <c:pt idx="2943">
                  <c:v>20.4375</c:v>
                </c:pt>
                <c:pt idx="2944">
                  <c:v>20.4444444444444</c:v>
                </c:pt>
                <c:pt idx="2945">
                  <c:v>20.4513888888888</c:v>
                </c:pt>
                <c:pt idx="2946">
                  <c:v>20.4583333333333</c:v>
                </c:pt>
                <c:pt idx="2947">
                  <c:v>20.4652777777777</c:v>
                </c:pt>
                <c:pt idx="2948">
                  <c:v>20.4722222222222</c:v>
                </c:pt>
                <c:pt idx="2949">
                  <c:v>20.4791666666666</c:v>
                </c:pt>
                <c:pt idx="2950">
                  <c:v>20.4861111111111</c:v>
                </c:pt>
                <c:pt idx="2951">
                  <c:v>20.4930555555555</c:v>
                </c:pt>
                <c:pt idx="2952">
                  <c:v>20.5</c:v>
                </c:pt>
                <c:pt idx="2953">
                  <c:v>20.5069444444444</c:v>
                </c:pt>
                <c:pt idx="2954">
                  <c:v>20.5138888888888</c:v>
                </c:pt>
                <c:pt idx="2955">
                  <c:v>20.5208333333333</c:v>
                </c:pt>
                <c:pt idx="2956">
                  <c:v>20.5277777777777</c:v>
                </c:pt>
                <c:pt idx="2957">
                  <c:v>20.5347222222222</c:v>
                </c:pt>
                <c:pt idx="2958">
                  <c:v>20.5416666666666</c:v>
                </c:pt>
                <c:pt idx="2959">
                  <c:v>20.5486111111111</c:v>
                </c:pt>
                <c:pt idx="2960">
                  <c:v>20.5555555555555</c:v>
                </c:pt>
                <c:pt idx="2961">
                  <c:v>20.5625</c:v>
                </c:pt>
                <c:pt idx="2962">
                  <c:v>20.5694444444444</c:v>
                </c:pt>
                <c:pt idx="2963">
                  <c:v>20.5763888888888</c:v>
                </c:pt>
                <c:pt idx="2964">
                  <c:v>20.5833333333333</c:v>
                </c:pt>
                <c:pt idx="2965">
                  <c:v>20.5902777777777</c:v>
                </c:pt>
                <c:pt idx="2966">
                  <c:v>20.5972222222222</c:v>
                </c:pt>
                <c:pt idx="2967">
                  <c:v>20.6041666666666</c:v>
                </c:pt>
                <c:pt idx="2968">
                  <c:v>20.6111111111111</c:v>
                </c:pt>
                <c:pt idx="2969">
                  <c:v>20.6180555555555</c:v>
                </c:pt>
                <c:pt idx="2970">
                  <c:v>20.625</c:v>
                </c:pt>
                <c:pt idx="2971">
                  <c:v>20.6319444444444</c:v>
                </c:pt>
                <c:pt idx="2972">
                  <c:v>20.6388888888888</c:v>
                </c:pt>
                <c:pt idx="2973">
                  <c:v>20.6458333333333</c:v>
                </c:pt>
                <c:pt idx="2974">
                  <c:v>20.6527777777777</c:v>
                </c:pt>
                <c:pt idx="2975">
                  <c:v>20.6597222222222</c:v>
                </c:pt>
                <c:pt idx="2976">
                  <c:v>20.6666666666666</c:v>
                </c:pt>
                <c:pt idx="2977">
                  <c:v>20.6736111111111</c:v>
                </c:pt>
                <c:pt idx="2978">
                  <c:v>20.6805555555555</c:v>
                </c:pt>
                <c:pt idx="2979">
                  <c:v>20.6875</c:v>
                </c:pt>
                <c:pt idx="2980">
                  <c:v>20.6944444444444</c:v>
                </c:pt>
                <c:pt idx="2981">
                  <c:v>20.7013888888888</c:v>
                </c:pt>
                <c:pt idx="2982">
                  <c:v>20.7083333333333</c:v>
                </c:pt>
                <c:pt idx="2983">
                  <c:v>20.7152777777777</c:v>
                </c:pt>
                <c:pt idx="2984">
                  <c:v>20.7222222222222</c:v>
                </c:pt>
                <c:pt idx="2985">
                  <c:v>20.7291666666666</c:v>
                </c:pt>
                <c:pt idx="2986">
                  <c:v>20.7361111111111</c:v>
                </c:pt>
                <c:pt idx="2987">
                  <c:v>20.7430555555555</c:v>
                </c:pt>
                <c:pt idx="2988">
                  <c:v>20.75</c:v>
                </c:pt>
                <c:pt idx="2989">
                  <c:v>20.7569444444444</c:v>
                </c:pt>
                <c:pt idx="2990">
                  <c:v>20.7638888888888</c:v>
                </c:pt>
                <c:pt idx="2991">
                  <c:v>20.7708333333333</c:v>
                </c:pt>
                <c:pt idx="2992">
                  <c:v>20.7777777777777</c:v>
                </c:pt>
                <c:pt idx="2993">
                  <c:v>20.7847222222222</c:v>
                </c:pt>
                <c:pt idx="2994">
                  <c:v>20.7916666666666</c:v>
                </c:pt>
                <c:pt idx="2995">
                  <c:v>20.7986111111111</c:v>
                </c:pt>
                <c:pt idx="2996">
                  <c:v>20.8055555555555</c:v>
                </c:pt>
                <c:pt idx="2997">
                  <c:v>20.8125</c:v>
                </c:pt>
                <c:pt idx="2998">
                  <c:v>20.8194444444444</c:v>
                </c:pt>
                <c:pt idx="2999">
                  <c:v>20.8263888888888</c:v>
                </c:pt>
                <c:pt idx="3000">
                  <c:v>20.8333333333333</c:v>
                </c:pt>
                <c:pt idx="3001">
                  <c:v>20.8402777777777</c:v>
                </c:pt>
                <c:pt idx="3002">
                  <c:v>20.8472222222222</c:v>
                </c:pt>
                <c:pt idx="3003">
                  <c:v>20.8541666666666</c:v>
                </c:pt>
                <c:pt idx="3004">
                  <c:v>20.8611111111111</c:v>
                </c:pt>
                <c:pt idx="3005">
                  <c:v>20.8680555555555</c:v>
                </c:pt>
                <c:pt idx="3006">
                  <c:v>20.875</c:v>
                </c:pt>
                <c:pt idx="3007">
                  <c:v>20.8819444444444</c:v>
                </c:pt>
                <c:pt idx="3008">
                  <c:v>20.8888888888888</c:v>
                </c:pt>
                <c:pt idx="3009">
                  <c:v>20.8958333333333</c:v>
                </c:pt>
                <c:pt idx="3010">
                  <c:v>20.9027777777777</c:v>
                </c:pt>
                <c:pt idx="3011">
                  <c:v>20.9097222222222</c:v>
                </c:pt>
                <c:pt idx="3012">
                  <c:v>20.9166666666666</c:v>
                </c:pt>
                <c:pt idx="3013">
                  <c:v>20.9236111111111</c:v>
                </c:pt>
                <c:pt idx="3014">
                  <c:v>20.9305555555555</c:v>
                </c:pt>
                <c:pt idx="3015">
                  <c:v>20.9375</c:v>
                </c:pt>
                <c:pt idx="3016">
                  <c:v>20.9444444444444</c:v>
                </c:pt>
                <c:pt idx="3017">
                  <c:v>20.9513888888888</c:v>
                </c:pt>
                <c:pt idx="3018">
                  <c:v>20.9583333333333</c:v>
                </c:pt>
                <c:pt idx="3019">
                  <c:v>20.9652777777777</c:v>
                </c:pt>
                <c:pt idx="3020">
                  <c:v>20.9722222222222</c:v>
                </c:pt>
                <c:pt idx="3021">
                  <c:v>20.9791666666666</c:v>
                </c:pt>
                <c:pt idx="3022">
                  <c:v>20.9861111111111</c:v>
                </c:pt>
                <c:pt idx="3023">
                  <c:v>20.9930555555555</c:v>
                </c:pt>
                <c:pt idx="3024">
                  <c:v>21</c:v>
                </c:pt>
                <c:pt idx="3025">
                  <c:v>21.0069444444444</c:v>
                </c:pt>
                <c:pt idx="3026">
                  <c:v>21.0138888888888</c:v>
                </c:pt>
                <c:pt idx="3027">
                  <c:v>21.0208333333333</c:v>
                </c:pt>
                <c:pt idx="3028">
                  <c:v>21.0277777777777</c:v>
                </c:pt>
                <c:pt idx="3029">
                  <c:v>21.0347222222222</c:v>
                </c:pt>
                <c:pt idx="3030">
                  <c:v>21.0416666666666</c:v>
                </c:pt>
                <c:pt idx="3031">
                  <c:v>21.0486111111111</c:v>
                </c:pt>
                <c:pt idx="3032">
                  <c:v>21.0555555555555</c:v>
                </c:pt>
                <c:pt idx="3033">
                  <c:v>21.0625</c:v>
                </c:pt>
                <c:pt idx="3034">
                  <c:v>21.0694444444444</c:v>
                </c:pt>
                <c:pt idx="3035">
                  <c:v>21.0763888888888</c:v>
                </c:pt>
                <c:pt idx="3036">
                  <c:v>21.0833333333333</c:v>
                </c:pt>
                <c:pt idx="3037">
                  <c:v>21.0902777777777</c:v>
                </c:pt>
                <c:pt idx="3038">
                  <c:v>21.0972222222222</c:v>
                </c:pt>
                <c:pt idx="3039">
                  <c:v>21.1041666666666</c:v>
                </c:pt>
                <c:pt idx="3040">
                  <c:v>21.1111111111111</c:v>
                </c:pt>
                <c:pt idx="3041">
                  <c:v>21.1180555555555</c:v>
                </c:pt>
                <c:pt idx="3042">
                  <c:v>21.125</c:v>
                </c:pt>
                <c:pt idx="3043">
                  <c:v>21.1319444444444</c:v>
                </c:pt>
                <c:pt idx="3044">
                  <c:v>21.1388888888888</c:v>
                </c:pt>
                <c:pt idx="3045">
                  <c:v>21.1458333333333</c:v>
                </c:pt>
                <c:pt idx="3046">
                  <c:v>21.1527777777777</c:v>
                </c:pt>
                <c:pt idx="3047">
                  <c:v>21.1597222222222</c:v>
                </c:pt>
                <c:pt idx="3048">
                  <c:v>21.1666666666666</c:v>
                </c:pt>
                <c:pt idx="3049">
                  <c:v>21.1736111111111</c:v>
                </c:pt>
                <c:pt idx="3050">
                  <c:v>21.1805555555555</c:v>
                </c:pt>
                <c:pt idx="3051">
                  <c:v>21.1875</c:v>
                </c:pt>
                <c:pt idx="3052">
                  <c:v>21.1944444444444</c:v>
                </c:pt>
                <c:pt idx="3053">
                  <c:v>21.2013888888888</c:v>
                </c:pt>
                <c:pt idx="3054">
                  <c:v>21.2083333333333</c:v>
                </c:pt>
                <c:pt idx="3055">
                  <c:v>21.2152777777777</c:v>
                </c:pt>
                <c:pt idx="3056">
                  <c:v>21.2222222222222</c:v>
                </c:pt>
                <c:pt idx="3057">
                  <c:v>21.2291666666666</c:v>
                </c:pt>
                <c:pt idx="3058">
                  <c:v>21.2361111111111</c:v>
                </c:pt>
                <c:pt idx="3059">
                  <c:v>21.2430555555555</c:v>
                </c:pt>
                <c:pt idx="3060">
                  <c:v>21.25</c:v>
                </c:pt>
                <c:pt idx="3061">
                  <c:v>21.2569444444444</c:v>
                </c:pt>
                <c:pt idx="3062">
                  <c:v>21.2638888888888</c:v>
                </c:pt>
                <c:pt idx="3063">
                  <c:v>21.2708333333333</c:v>
                </c:pt>
                <c:pt idx="3064">
                  <c:v>21.2777777777777</c:v>
                </c:pt>
                <c:pt idx="3065">
                  <c:v>21.2847222222222</c:v>
                </c:pt>
                <c:pt idx="3066">
                  <c:v>21.2916666666666</c:v>
                </c:pt>
                <c:pt idx="3067">
                  <c:v>21.2986111111111</c:v>
                </c:pt>
                <c:pt idx="3068">
                  <c:v>21.3055555555555</c:v>
                </c:pt>
                <c:pt idx="3069">
                  <c:v>21.3125</c:v>
                </c:pt>
                <c:pt idx="3070">
                  <c:v>21.3194444444444</c:v>
                </c:pt>
                <c:pt idx="3071">
                  <c:v>21.3263888888888</c:v>
                </c:pt>
                <c:pt idx="3072">
                  <c:v>21.3333333333333</c:v>
                </c:pt>
                <c:pt idx="3073">
                  <c:v>21.3402777777777</c:v>
                </c:pt>
                <c:pt idx="3074">
                  <c:v>21.3472222222222</c:v>
                </c:pt>
                <c:pt idx="3075">
                  <c:v>21.3541666666666</c:v>
                </c:pt>
                <c:pt idx="3076">
                  <c:v>21.3611111111111</c:v>
                </c:pt>
                <c:pt idx="3077">
                  <c:v>21.3680555555555</c:v>
                </c:pt>
                <c:pt idx="3078">
                  <c:v>21.375</c:v>
                </c:pt>
                <c:pt idx="3079">
                  <c:v>21.3819444444444</c:v>
                </c:pt>
                <c:pt idx="3080">
                  <c:v>21.3888888888888</c:v>
                </c:pt>
                <c:pt idx="3081">
                  <c:v>21.3958333333333</c:v>
                </c:pt>
                <c:pt idx="3082">
                  <c:v>21.4027777777777</c:v>
                </c:pt>
                <c:pt idx="3083">
                  <c:v>21.4097222222222</c:v>
                </c:pt>
                <c:pt idx="3084">
                  <c:v>21.4166666666666</c:v>
                </c:pt>
                <c:pt idx="3085">
                  <c:v>21.4236111111111</c:v>
                </c:pt>
                <c:pt idx="3086">
                  <c:v>21.4305555555555</c:v>
                </c:pt>
                <c:pt idx="3087">
                  <c:v>21.4375</c:v>
                </c:pt>
                <c:pt idx="3088">
                  <c:v>21.4444444444444</c:v>
                </c:pt>
                <c:pt idx="3089">
                  <c:v>21.4513888888888</c:v>
                </c:pt>
                <c:pt idx="3090">
                  <c:v>21.4583333333333</c:v>
                </c:pt>
                <c:pt idx="3091">
                  <c:v>21.4652777777777</c:v>
                </c:pt>
                <c:pt idx="3092">
                  <c:v>21.4722222222222</c:v>
                </c:pt>
                <c:pt idx="3093">
                  <c:v>21.4791666666666</c:v>
                </c:pt>
                <c:pt idx="3094">
                  <c:v>21.4861111111111</c:v>
                </c:pt>
                <c:pt idx="3095">
                  <c:v>21.4930555555555</c:v>
                </c:pt>
                <c:pt idx="3096">
                  <c:v>21.5</c:v>
                </c:pt>
                <c:pt idx="3097">
                  <c:v>21.5069444444444</c:v>
                </c:pt>
                <c:pt idx="3098">
                  <c:v>21.5138888888888</c:v>
                </c:pt>
                <c:pt idx="3099">
                  <c:v>21.5208333333333</c:v>
                </c:pt>
                <c:pt idx="3100">
                  <c:v>21.5277777777777</c:v>
                </c:pt>
                <c:pt idx="3101">
                  <c:v>21.5347222222222</c:v>
                </c:pt>
                <c:pt idx="3102">
                  <c:v>21.5416666666666</c:v>
                </c:pt>
                <c:pt idx="3103">
                  <c:v>21.5486111111111</c:v>
                </c:pt>
                <c:pt idx="3104">
                  <c:v>21.5555555555555</c:v>
                </c:pt>
                <c:pt idx="3105">
                  <c:v>21.5625</c:v>
                </c:pt>
                <c:pt idx="3106">
                  <c:v>21.5694444444444</c:v>
                </c:pt>
                <c:pt idx="3107">
                  <c:v>21.5763888888888</c:v>
                </c:pt>
                <c:pt idx="3108">
                  <c:v>21.5833333333333</c:v>
                </c:pt>
                <c:pt idx="3109">
                  <c:v>21.5902777777777</c:v>
                </c:pt>
                <c:pt idx="3110">
                  <c:v>21.5972222222222</c:v>
                </c:pt>
                <c:pt idx="3111">
                  <c:v>21.6041666666666</c:v>
                </c:pt>
                <c:pt idx="3112">
                  <c:v>21.6111111111111</c:v>
                </c:pt>
                <c:pt idx="3113">
                  <c:v>21.6180555555555</c:v>
                </c:pt>
                <c:pt idx="3114">
                  <c:v>21.625</c:v>
                </c:pt>
                <c:pt idx="3115">
                  <c:v>21.6319444444444</c:v>
                </c:pt>
                <c:pt idx="3116">
                  <c:v>21.6388888888888</c:v>
                </c:pt>
                <c:pt idx="3117">
                  <c:v>21.6458333333333</c:v>
                </c:pt>
                <c:pt idx="3118">
                  <c:v>21.6527777777777</c:v>
                </c:pt>
                <c:pt idx="3119">
                  <c:v>21.6597222222222</c:v>
                </c:pt>
                <c:pt idx="3120">
                  <c:v>21.6666666666666</c:v>
                </c:pt>
                <c:pt idx="3121">
                  <c:v>21.6736111111111</c:v>
                </c:pt>
                <c:pt idx="3122">
                  <c:v>21.6805555555555</c:v>
                </c:pt>
                <c:pt idx="3123">
                  <c:v>21.6875</c:v>
                </c:pt>
                <c:pt idx="3124">
                  <c:v>21.6944444444444</c:v>
                </c:pt>
                <c:pt idx="3125">
                  <c:v>21.7013888888888</c:v>
                </c:pt>
                <c:pt idx="3126">
                  <c:v>21.7083333333333</c:v>
                </c:pt>
                <c:pt idx="3127">
                  <c:v>21.7152777777777</c:v>
                </c:pt>
                <c:pt idx="3128">
                  <c:v>21.7222222222222</c:v>
                </c:pt>
                <c:pt idx="3129">
                  <c:v>21.7291666666666</c:v>
                </c:pt>
                <c:pt idx="3130">
                  <c:v>21.7361111111111</c:v>
                </c:pt>
                <c:pt idx="3131">
                  <c:v>21.7430555555555</c:v>
                </c:pt>
                <c:pt idx="3132">
                  <c:v>21.75</c:v>
                </c:pt>
                <c:pt idx="3133">
                  <c:v>21.7569444444444</c:v>
                </c:pt>
                <c:pt idx="3134">
                  <c:v>21.7638888888888</c:v>
                </c:pt>
                <c:pt idx="3135">
                  <c:v>21.7708333333333</c:v>
                </c:pt>
                <c:pt idx="3136">
                  <c:v>21.7777777777777</c:v>
                </c:pt>
                <c:pt idx="3137">
                  <c:v>21.7847222222222</c:v>
                </c:pt>
                <c:pt idx="3138">
                  <c:v>21.7916666666666</c:v>
                </c:pt>
                <c:pt idx="3139">
                  <c:v>21.7986111111111</c:v>
                </c:pt>
                <c:pt idx="3140">
                  <c:v>21.8055555555555</c:v>
                </c:pt>
                <c:pt idx="3141">
                  <c:v>21.8125</c:v>
                </c:pt>
                <c:pt idx="3142">
                  <c:v>21.8194444444444</c:v>
                </c:pt>
                <c:pt idx="3143">
                  <c:v>21.8263888888888</c:v>
                </c:pt>
                <c:pt idx="3144">
                  <c:v>21.8333333333333</c:v>
                </c:pt>
                <c:pt idx="3145">
                  <c:v>21.8402777777777</c:v>
                </c:pt>
                <c:pt idx="3146">
                  <c:v>21.8472222222222</c:v>
                </c:pt>
                <c:pt idx="3147">
                  <c:v>21.8541666666666</c:v>
                </c:pt>
                <c:pt idx="3148">
                  <c:v>21.8611111111111</c:v>
                </c:pt>
                <c:pt idx="3149">
                  <c:v>21.8680555555555</c:v>
                </c:pt>
                <c:pt idx="3150">
                  <c:v>21.875</c:v>
                </c:pt>
                <c:pt idx="3151">
                  <c:v>21.8819444444444</c:v>
                </c:pt>
                <c:pt idx="3152">
                  <c:v>21.8888888888888</c:v>
                </c:pt>
                <c:pt idx="3153">
                  <c:v>21.8958333333333</c:v>
                </c:pt>
                <c:pt idx="3154">
                  <c:v>21.9027777777777</c:v>
                </c:pt>
                <c:pt idx="3155">
                  <c:v>21.9097222222222</c:v>
                </c:pt>
                <c:pt idx="3156">
                  <c:v>21.9166666666666</c:v>
                </c:pt>
                <c:pt idx="3157">
                  <c:v>21.9236111111111</c:v>
                </c:pt>
                <c:pt idx="3158">
                  <c:v>21.9305555555555</c:v>
                </c:pt>
                <c:pt idx="3159">
                  <c:v>21.9375</c:v>
                </c:pt>
                <c:pt idx="3160">
                  <c:v>21.9444444444444</c:v>
                </c:pt>
                <c:pt idx="3161">
                  <c:v>21.9513888888888</c:v>
                </c:pt>
                <c:pt idx="3162">
                  <c:v>21.9583333333333</c:v>
                </c:pt>
                <c:pt idx="3163">
                  <c:v>21.9652777777777</c:v>
                </c:pt>
                <c:pt idx="3164">
                  <c:v>21.9722222222222</c:v>
                </c:pt>
                <c:pt idx="3165">
                  <c:v>21.9791666666666</c:v>
                </c:pt>
                <c:pt idx="3166">
                  <c:v>21.9861111111111</c:v>
                </c:pt>
                <c:pt idx="3167">
                  <c:v>21.9930555555555</c:v>
                </c:pt>
                <c:pt idx="3168">
                  <c:v>22</c:v>
                </c:pt>
                <c:pt idx="3169">
                  <c:v>22.0069444444444</c:v>
                </c:pt>
                <c:pt idx="3170">
                  <c:v>22.0138888888888</c:v>
                </c:pt>
                <c:pt idx="3171">
                  <c:v>22.0208333333333</c:v>
                </c:pt>
                <c:pt idx="3172">
                  <c:v>22.0277777777777</c:v>
                </c:pt>
                <c:pt idx="3173">
                  <c:v>22.0347222222222</c:v>
                </c:pt>
                <c:pt idx="3174">
                  <c:v>22.0416666666666</c:v>
                </c:pt>
                <c:pt idx="3175">
                  <c:v>22.0486111111111</c:v>
                </c:pt>
                <c:pt idx="3176">
                  <c:v>22.0555555555555</c:v>
                </c:pt>
                <c:pt idx="3177">
                  <c:v>22.0625</c:v>
                </c:pt>
                <c:pt idx="3178">
                  <c:v>22.0694444444444</c:v>
                </c:pt>
                <c:pt idx="3179">
                  <c:v>22.0763888888888</c:v>
                </c:pt>
                <c:pt idx="3180">
                  <c:v>22.0833333333333</c:v>
                </c:pt>
                <c:pt idx="3181">
                  <c:v>22.0902777777777</c:v>
                </c:pt>
                <c:pt idx="3182">
                  <c:v>22.0972222222222</c:v>
                </c:pt>
                <c:pt idx="3183">
                  <c:v>22.1041666666666</c:v>
                </c:pt>
                <c:pt idx="3184">
                  <c:v>22.1111111111111</c:v>
                </c:pt>
                <c:pt idx="3185">
                  <c:v>22.1180555555555</c:v>
                </c:pt>
                <c:pt idx="3186">
                  <c:v>22.125</c:v>
                </c:pt>
                <c:pt idx="3187">
                  <c:v>22.1319444444444</c:v>
                </c:pt>
                <c:pt idx="3188">
                  <c:v>22.1388888888888</c:v>
                </c:pt>
                <c:pt idx="3189">
                  <c:v>22.1458333333333</c:v>
                </c:pt>
                <c:pt idx="3190">
                  <c:v>22.1527777777777</c:v>
                </c:pt>
                <c:pt idx="3191">
                  <c:v>22.1597222222222</c:v>
                </c:pt>
                <c:pt idx="3192">
                  <c:v>22.1666666666666</c:v>
                </c:pt>
                <c:pt idx="3193">
                  <c:v>22.1736111111111</c:v>
                </c:pt>
                <c:pt idx="3194">
                  <c:v>22.1805555555555</c:v>
                </c:pt>
                <c:pt idx="3195">
                  <c:v>22.1875</c:v>
                </c:pt>
                <c:pt idx="3196">
                  <c:v>22.1944444444444</c:v>
                </c:pt>
                <c:pt idx="3197">
                  <c:v>22.2013888888888</c:v>
                </c:pt>
                <c:pt idx="3198">
                  <c:v>22.2083333333333</c:v>
                </c:pt>
                <c:pt idx="3199">
                  <c:v>22.2152777777777</c:v>
                </c:pt>
                <c:pt idx="3200">
                  <c:v>22.2222222222222</c:v>
                </c:pt>
                <c:pt idx="3201">
                  <c:v>22.2291666666666</c:v>
                </c:pt>
                <c:pt idx="3202">
                  <c:v>22.2361111111111</c:v>
                </c:pt>
                <c:pt idx="3203">
                  <c:v>22.2430555555555</c:v>
                </c:pt>
                <c:pt idx="3204">
                  <c:v>22.25</c:v>
                </c:pt>
                <c:pt idx="3205">
                  <c:v>22.2569444444444</c:v>
                </c:pt>
                <c:pt idx="3206">
                  <c:v>22.2638888888888</c:v>
                </c:pt>
                <c:pt idx="3207">
                  <c:v>22.2708333333333</c:v>
                </c:pt>
                <c:pt idx="3208">
                  <c:v>22.2777777777777</c:v>
                </c:pt>
                <c:pt idx="3209">
                  <c:v>22.2847222222222</c:v>
                </c:pt>
                <c:pt idx="3210">
                  <c:v>22.2916666666666</c:v>
                </c:pt>
                <c:pt idx="3211">
                  <c:v>22.2986111111111</c:v>
                </c:pt>
                <c:pt idx="3212">
                  <c:v>22.3055555555555</c:v>
                </c:pt>
                <c:pt idx="3213">
                  <c:v>22.3125</c:v>
                </c:pt>
                <c:pt idx="3214">
                  <c:v>22.3194444444444</c:v>
                </c:pt>
                <c:pt idx="3215">
                  <c:v>22.3263888888888</c:v>
                </c:pt>
                <c:pt idx="3216">
                  <c:v>22.3333333333333</c:v>
                </c:pt>
                <c:pt idx="3217">
                  <c:v>22.3402777777777</c:v>
                </c:pt>
                <c:pt idx="3218">
                  <c:v>22.3472222222222</c:v>
                </c:pt>
                <c:pt idx="3219">
                  <c:v>22.3541666666666</c:v>
                </c:pt>
                <c:pt idx="3220">
                  <c:v>22.3611111111111</c:v>
                </c:pt>
                <c:pt idx="3221">
                  <c:v>22.3680555555555</c:v>
                </c:pt>
                <c:pt idx="3222">
                  <c:v>22.375</c:v>
                </c:pt>
                <c:pt idx="3223">
                  <c:v>22.3819444444444</c:v>
                </c:pt>
                <c:pt idx="3224">
                  <c:v>22.3888888888888</c:v>
                </c:pt>
                <c:pt idx="3225">
                  <c:v>22.3958333333333</c:v>
                </c:pt>
                <c:pt idx="3226">
                  <c:v>22.4027777777777</c:v>
                </c:pt>
                <c:pt idx="3227">
                  <c:v>22.4097222222222</c:v>
                </c:pt>
                <c:pt idx="3228">
                  <c:v>22.4166666666666</c:v>
                </c:pt>
                <c:pt idx="3229">
                  <c:v>22.4236111111111</c:v>
                </c:pt>
                <c:pt idx="3230">
                  <c:v>22.4305555555555</c:v>
                </c:pt>
                <c:pt idx="3231">
                  <c:v>22.4375</c:v>
                </c:pt>
                <c:pt idx="3232">
                  <c:v>22.4444444444444</c:v>
                </c:pt>
                <c:pt idx="3233">
                  <c:v>22.4513888888888</c:v>
                </c:pt>
                <c:pt idx="3234">
                  <c:v>22.4583333333333</c:v>
                </c:pt>
                <c:pt idx="3235">
                  <c:v>22.4652777777777</c:v>
                </c:pt>
                <c:pt idx="3236">
                  <c:v>22.4722222222222</c:v>
                </c:pt>
                <c:pt idx="3237">
                  <c:v>22.4791666666666</c:v>
                </c:pt>
                <c:pt idx="3238">
                  <c:v>22.4861111111111</c:v>
                </c:pt>
                <c:pt idx="3239">
                  <c:v>22.4930555555555</c:v>
                </c:pt>
                <c:pt idx="3240">
                  <c:v>22.5</c:v>
                </c:pt>
                <c:pt idx="3241">
                  <c:v>22.5069444444444</c:v>
                </c:pt>
                <c:pt idx="3242">
                  <c:v>22.5138888888888</c:v>
                </c:pt>
                <c:pt idx="3243">
                  <c:v>22.5208333333333</c:v>
                </c:pt>
                <c:pt idx="3244">
                  <c:v>22.5277777777777</c:v>
                </c:pt>
                <c:pt idx="3245">
                  <c:v>22.5347222222222</c:v>
                </c:pt>
                <c:pt idx="3246">
                  <c:v>22.5416666666666</c:v>
                </c:pt>
                <c:pt idx="3247">
                  <c:v>22.5486111111111</c:v>
                </c:pt>
                <c:pt idx="3248">
                  <c:v>22.5555555555555</c:v>
                </c:pt>
                <c:pt idx="3249">
                  <c:v>22.5625</c:v>
                </c:pt>
                <c:pt idx="3250">
                  <c:v>22.5694444444444</c:v>
                </c:pt>
                <c:pt idx="3251">
                  <c:v>22.5763888888888</c:v>
                </c:pt>
                <c:pt idx="3252">
                  <c:v>22.5833333333333</c:v>
                </c:pt>
                <c:pt idx="3253">
                  <c:v>22.5902777777777</c:v>
                </c:pt>
                <c:pt idx="3254">
                  <c:v>22.5972222222222</c:v>
                </c:pt>
                <c:pt idx="3255">
                  <c:v>22.6041666666666</c:v>
                </c:pt>
                <c:pt idx="3256">
                  <c:v>22.6111111111111</c:v>
                </c:pt>
                <c:pt idx="3257">
                  <c:v>22.6180555555555</c:v>
                </c:pt>
                <c:pt idx="3258">
                  <c:v>22.625</c:v>
                </c:pt>
                <c:pt idx="3259">
                  <c:v>22.6319444444444</c:v>
                </c:pt>
                <c:pt idx="3260">
                  <c:v>22.6388888888888</c:v>
                </c:pt>
                <c:pt idx="3261">
                  <c:v>22.6458333333333</c:v>
                </c:pt>
                <c:pt idx="3262">
                  <c:v>22.6527777777777</c:v>
                </c:pt>
                <c:pt idx="3263">
                  <c:v>22.6597222222222</c:v>
                </c:pt>
                <c:pt idx="3264">
                  <c:v>22.6666666666666</c:v>
                </c:pt>
                <c:pt idx="3265">
                  <c:v>22.6736111111111</c:v>
                </c:pt>
                <c:pt idx="3266">
                  <c:v>22.6805555555555</c:v>
                </c:pt>
                <c:pt idx="3267">
                  <c:v>22.6875</c:v>
                </c:pt>
                <c:pt idx="3268">
                  <c:v>22.6944444444444</c:v>
                </c:pt>
                <c:pt idx="3269">
                  <c:v>22.7013888888888</c:v>
                </c:pt>
                <c:pt idx="3270">
                  <c:v>22.7083333333333</c:v>
                </c:pt>
                <c:pt idx="3271">
                  <c:v>22.7152777777777</c:v>
                </c:pt>
                <c:pt idx="3272">
                  <c:v>22.7222222222222</c:v>
                </c:pt>
                <c:pt idx="3273">
                  <c:v>22.7291666666666</c:v>
                </c:pt>
                <c:pt idx="3274">
                  <c:v>22.7361111111111</c:v>
                </c:pt>
                <c:pt idx="3275">
                  <c:v>22.7430555555555</c:v>
                </c:pt>
                <c:pt idx="3276">
                  <c:v>22.75</c:v>
                </c:pt>
                <c:pt idx="3277">
                  <c:v>22.7569444444444</c:v>
                </c:pt>
                <c:pt idx="3278">
                  <c:v>22.7638888888888</c:v>
                </c:pt>
                <c:pt idx="3279">
                  <c:v>22.7708333333333</c:v>
                </c:pt>
                <c:pt idx="3280">
                  <c:v>22.7777777777777</c:v>
                </c:pt>
                <c:pt idx="3281">
                  <c:v>22.7847222222222</c:v>
                </c:pt>
                <c:pt idx="3282">
                  <c:v>22.7916666666666</c:v>
                </c:pt>
                <c:pt idx="3283">
                  <c:v>22.7986111111111</c:v>
                </c:pt>
                <c:pt idx="3284">
                  <c:v>22.8055555555555</c:v>
                </c:pt>
                <c:pt idx="3285">
                  <c:v>22.8125</c:v>
                </c:pt>
                <c:pt idx="3286">
                  <c:v>22.8194444444444</c:v>
                </c:pt>
                <c:pt idx="3287">
                  <c:v>22.8263888888888</c:v>
                </c:pt>
                <c:pt idx="3288">
                  <c:v>22.8333333333333</c:v>
                </c:pt>
                <c:pt idx="3289">
                  <c:v>22.8402777777777</c:v>
                </c:pt>
                <c:pt idx="3290">
                  <c:v>22.8472222222222</c:v>
                </c:pt>
                <c:pt idx="3291">
                  <c:v>22.8541666666666</c:v>
                </c:pt>
                <c:pt idx="3292">
                  <c:v>22.8611111111111</c:v>
                </c:pt>
                <c:pt idx="3293">
                  <c:v>22.8680555555555</c:v>
                </c:pt>
                <c:pt idx="3294">
                  <c:v>22.875</c:v>
                </c:pt>
                <c:pt idx="3295">
                  <c:v>22.8819444444444</c:v>
                </c:pt>
                <c:pt idx="3296">
                  <c:v>22.8888888888888</c:v>
                </c:pt>
                <c:pt idx="3297">
                  <c:v>22.8958333333333</c:v>
                </c:pt>
                <c:pt idx="3298">
                  <c:v>22.9027777777777</c:v>
                </c:pt>
                <c:pt idx="3299">
                  <c:v>22.9097222222222</c:v>
                </c:pt>
                <c:pt idx="3300">
                  <c:v>22.9166666666666</c:v>
                </c:pt>
                <c:pt idx="3301">
                  <c:v>22.9236111111111</c:v>
                </c:pt>
                <c:pt idx="3302">
                  <c:v>22.9305555555555</c:v>
                </c:pt>
                <c:pt idx="3303">
                  <c:v>22.9375</c:v>
                </c:pt>
                <c:pt idx="3304">
                  <c:v>22.9444444444444</c:v>
                </c:pt>
                <c:pt idx="3305">
                  <c:v>22.9513888888888</c:v>
                </c:pt>
                <c:pt idx="3306">
                  <c:v>22.9583333333333</c:v>
                </c:pt>
                <c:pt idx="3307">
                  <c:v>22.9652777777777</c:v>
                </c:pt>
                <c:pt idx="3308">
                  <c:v>22.9722222222222</c:v>
                </c:pt>
                <c:pt idx="3309">
                  <c:v>22.9791666666666</c:v>
                </c:pt>
                <c:pt idx="3310">
                  <c:v>22.9861111111111</c:v>
                </c:pt>
                <c:pt idx="3311">
                  <c:v>22.9930555555555</c:v>
                </c:pt>
                <c:pt idx="3312">
                  <c:v>23</c:v>
                </c:pt>
                <c:pt idx="3313">
                  <c:v>23.0069444444444</c:v>
                </c:pt>
                <c:pt idx="3314">
                  <c:v>23.0138888888888</c:v>
                </c:pt>
                <c:pt idx="3315">
                  <c:v>23.0208333333333</c:v>
                </c:pt>
                <c:pt idx="3316">
                  <c:v>23.0277777777777</c:v>
                </c:pt>
                <c:pt idx="3317">
                  <c:v>23.0347222222222</c:v>
                </c:pt>
                <c:pt idx="3318">
                  <c:v>23.0416666666666</c:v>
                </c:pt>
                <c:pt idx="3319">
                  <c:v>23.0486111111111</c:v>
                </c:pt>
                <c:pt idx="3320">
                  <c:v>23.0555555555555</c:v>
                </c:pt>
                <c:pt idx="3321">
                  <c:v>23.0625</c:v>
                </c:pt>
                <c:pt idx="3322">
                  <c:v>23.0694444444444</c:v>
                </c:pt>
                <c:pt idx="3323">
                  <c:v>23.0763888888888</c:v>
                </c:pt>
                <c:pt idx="3324">
                  <c:v>23.0833333333333</c:v>
                </c:pt>
                <c:pt idx="3325">
                  <c:v>23.0902777777777</c:v>
                </c:pt>
                <c:pt idx="3326">
                  <c:v>23.0972222222222</c:v>
                </c:pt>
                <c:pt idx="3327">
                  <c:v>23.1041666666666</c:v>
                </c:pt>
                <c:pt idx="3328">
                  <c:v>23.1111111111111</c:v>
                </c:pt>
                <c:pt idx="3329">
                  <c:v>23.1180555555555</c:v>
                </c:pt>
                <c:pt idx="3330">
                  <c:v>23.125</c:v>
                </c:pt>
                <c:pt idx="3331">
                  <c:v>23.1319444444444</c:v>
                </c:pt>
                <c:pt idx="3332">
                  <c:v>23.1388888888888</c:v>
                </c:pt>
                <c:pt idx="3333">
                  <c:v>23.1458333333333</c:v>
                </c:pt>
                <c:pt idx="3334">
                  <c:v>23.1527777777777</c:v>
                </c:pt>
                <c:pt idx="3335">
                  <c:v>23.1597222222222</c:v>
                </c:pt>
                <c:pt idx="3336">
                  <c:v>23.1666666666666</c:v>
                </c:pt>
                <c:pt idx="3337">
                  <c:v>23.1736111111111</c:v>
                </c:pt>
                <c:pt idx="3338">
                  <c:v>23.1805555555555</c:v>
                </c:pt>
                <c:pt idx="3339">
                  <c:v>23.1875</c:v>
                </c:pt>
                <c:pt idx="3340">
                  <c:v>23.1944444444444</c:v>
                </c:pt>
                <c:pt idx="3341">
                  <c:v>23.2013888888888</c:v>
                </c:pt>
                <c:pt idx="3342">
                  <c:v>23.2083333333333</c:v>
                </c:pt>
                <c:pt idx="3343">
                  <c:v>23.2152777777777</c:v>
                </c:pt>
                <c:pt idx="3344">
                  <c:v>23.2222222222222</c:v>
                </c:pt>
                <c:pt idx="3345">
                  <c:v>23.2291666666666</c:v>
                </c:pt>
                <c:pt idx="3346">
                  <c:v>23.2361111111111</c:v>
                </c:pt>
                <c:pt idx="3347">
                  <c:v>23.2430555555555</c:v>
                </c:pt>
                <c:pt idx="3348">
                  <c:v>23.25</c:v>
                </c:pt>
                <c:pt idx="3349">
                  <c:v>23.2569444444444</c:v>
                </c:pt>
                <c:pt idx="3350">
                  <c:v>23.2638888888888</c:v>
                </c:pt>
                <c:pt idx="3351">
                  <c:v>23.2708333333333</c:v>
                </c:pt>
                <c:pt idx="3352">
                  <c:v>23.2777777777777</c:v>
                </c:pt>
                <c:pt idx="3353">
                  <c:v>23.2847222222222</c:v>
                </c:pt>
                <c:pt idx="3354">
                  <c:v>23.2916666666666</c:v>
                </c:pt>
                <c:pt idx="3355">
                  <c:v>23.2986111111111</c:v>
                </c:pt>
                <c:pt idx="3356">
                  <c:v>23.3055555555555</c:v>
                </c:pt>
                <c:pt idx="3357">
                  <c:v>23.3125</c:v>
                </c:pt>
                <c:pt idx="3358">
                  <c:v>23.3194444444444</c:v>
                </c:pt>
                <c:pt idx="3359">
                  <c:v>23.3263888888888</c:v>
                </c:pt>
                <c:pt idx="3360">
                  <c:v>23.3333333333333</c:v>
                </c:pt>
              </c:numCache>
            </c:numRef>
          </c:xVal>
          <c:yVal>
            <c:numRef>
              <c:f>('Enrich, Cont. mode, PBS&amp;flow(2)'!$Q$4:$Q$2603,'Enrich, Cont. mode, PBS&amp;flow(2)'!$Q$2622:$Q$3382)</c:f>
              <c:numCache>
                <c:formatCode>General</c:formatCode>
                <c:ptCount val="3361"/>
                <c:pt idx="0">
                  <c:v>0.40021200000000001</c:v>
                </c:pt>
                <c:pt idx="1">
                  <c:v>0.40018200000000004</c:v>
                </c:pt>
                <c:pt idx="2">
                  <c:v>0.39992450000000002</c:v>
                </c:pt>
                <c:pt idx="3">
                  <c:v>0.39963000000000004</c:v>
                </c:pt>
                <c:pt idx="4">
                  <c:v>0.39938400000000002</c:v>
                </c:pt>
                <c:pt idx="5">
                  <c:v>0.39919400000000005</c:v>
                </c:pt>
                <c:pt idx="6">
                  <c:v>0.39902899999999997</c:v>
                </c:pt>
                <c:pt idx="7">
                  <c:v>0.39893049999999997</c:v>
                </c:pt>
                <c:pt idx="8">
                  <c:v>0.39884750000000002</c:v>
                </c:pt>
                <c:pt idx="9">
                  <c:v>0.398787</c:v>
                </c:pt>
                <c:pt idx="10">
                  <c:v>0.39872150000000001</c:v>
                </c:pt>
                <c:pt idx="11">
                  <c:v>0.39884449999999999</c:v>
                </c:pt>
                <c:pt idx="12">
                  <c:v>0.39887649999999997</c:v>
                </c:pt>
                <c:pt idx="13">
                  <c:v>0.399036</c:v>
                </c:pt>
                <c:pt idx="14">
                  <c:v>0.39892450000000002</c:v>
                </c:pt>
                <c:pt idx="15">
                  <c:v>0.39876450000000002</c:v>
                </c:pt>
                <c:pt idx="16">
                  <c:v>0.39858749999999998</c:v>
                </c:pt>
                <c:pt idx="17">
                  <c:v>0.39830850000000001</c:v>
                </c:pt>
                <c:pt idx="18">
                  <c:v>0.39803699999999997</c:v>
                </c:pt>
                <c:pt idx="19">
                  <c:v>0.39780150000000003</c:v>
                </c:pt>
                <c:pt idx="20">
                  <c:v>0.39763550000000003</c:v>
                </c:pt>
                <c:pt idx="21">
                  <c:v>0.39746400000000004</c:v>
                </c:pt>
                <c:pt idx="22">
                  <c:v>0.39727350000000006</c:v>
                </c:pt>
                <c:pt idx="23">
                  <c:v>0.39712950000000002</c:v>
                </c:pt>
                <c:pt idx="24">
                  <c:v>0.397036</c:v>
                </c:pt>
                <c:pt idx="25">
                  <c:v>0.3970205</c:v>
                </c:pt>
                <c:pt idx="26">
                  <c:v>0.39705849999999998</c:v>
                </c:pt>
                <c:pt idx="27">
                  <c:v>0.39730949999999998</c:v>
                </c:pt>
                <c:pt idx="28">
                  <c:v>0.397644</c:v>
                </c:pt>
                <c:pt idx="29">
                  <c:v>0.39811350000000001</c:v>
                </c:pt>
                <c:pt idx="30">
                  <c:v>0.39818799999999999</c:v>
                </c:pt>
                <c:pt idx="31">
                  <c:v>0.39808149999999998</c:v>
                </c:pt>
                <c:pt idx="32">
                  <c:v>0.39784649999999999</c:v>
                </c:pt>
                <c:pt idx="33">
                  <c:v>0.39770899999999998</c:v>
                </c:pt>
                <c:pt idx="34">
                  <c:v>0.39766499999999999</c:v>
                </c:pt>
                <c:pt idx="35">
                  <c:v>0.39761200000000002</c:v>
                </c:pt>
                <c:pt idx="36">
                  <c:v>0.39756000000000002</c:v>
                </c:pt>
                <c:pt idx="37">
                  <c:v>0.397484</c:v>
                </c:pt>
                <c:pt idx="38">
                  <c:v>0.3974415</c:v>
                </c:pt>
                <c:pt idx="39">
                  <c:v>0.3973045</c:v>
                </c:pt>
                <c:pt idx="40">
                  <c:v>0.39711400000000002</c:v>
                </c:pt>
                <c:pt idx="41">
                  <c:v>0.39691399999999999</c:v>
                </c:pt>
                <c:pt idx="42">
                  <c:v>0.39676149999999999</c:v>
                </c:pt>
                <c:pt idx="43">
                  <c:v>0.39675749999999999</c:v>
                </c:pt>
                <c:pt idx="44">
                  <c:v>0.39678150000000001</c:v>
                </c:pt>
                <c:pt idx="45">
                  <c:v>0.39691799999999999</c:v>
                </c:pt>
                <c:pt idx="46">
                  <c:v>0.39699850000000003</c:v>
                </c:pt>
                <c:pt idx="47">
                  <c:v>0.3969935</c:v>
                </c:pt>
                <c:pt idx="48">
                  <c:v>0.39702300000000001</c:v>
                </c:pt>
                <c:pt idx="49">
                  <c:v>0.39701550000000002</c:v>
                </c:pt>
                <c:pt idx="50">
                  <c:v>0.39698350000000004</c:v>
                </c:pt>
                <c:pt idx="51">
                  <c:v>0.39693299999999998</c:v>
                </c:pt>
                <c:pt idx="52">
                  <c:v>0.39675850000000001</c:v>
                </c:pt>
                <c:pt idx="53">
                  <c:v>0.396617</c:v>
                </c:pt>
                <c:pt idx="54">
                  <c:v>0.39654250000000002</c:v>
                </c:pt>
                <c:pt idx="55">
                  <c:v>0.39644299999999999</c:v>
                </c:pt>
                <c:pt idx="56">
                  <c:v>0.39625700000000003</c:v>
                </c:pt>
                <c:pt idx="57">
                  <c:v>0.39598900000000004</c:v>
                </c:pt>
                <c:pt idx="58">
                  <c:v>0.39587950000000005</c:v>
                </c:pt>
                <c:pt idx="59">
                  <c:v>0.39605750000000001</c:v>
                </c:pt>
                <c:pt idx="60">
                  <c:v>0.39625750000000004</c:v>
                </c:pt>
                <c:pt idx="61">
                  <c:v>0.39629700000000001</c:v>
                </c:pt>
                <c:pt idx="62">
                  <c:v>0.39625149999999998</c:v>
                </c:pt>
                <c:pt idx="63">
                  <c:v>0.396146</c:v>
                </c:pt>
                <c:pt idx="64">
                  <c:v>0.39597250000000001</c:v>
                </c:pt>
                <c:pt idx="65">
                  <c:v>0.39583049999999997</c:v>
                </c:pt>
                <c:pt idx="66">
                  <c:v>0.39587050000000001</c:v>
                </c:pt>
                <c:pt idx="67">
                  <c:v>0.39590100000000006</c:v>
                </c:pt>
                <c:pt idx="68">
                  <c:v>0.39587900000000004</c:v>
                </c:pt>
                <c:pt idx="69">
                  <c:v>0.39590599999999998</c:v>
                </c:pt>
                <c:pt idx="70">
                  <c:v>0.396011</c:v>
                </c:pt>
                <c:pt idx="71">
                  <c:v>0.39618150000000008</c:v>
                </c:pt>
                <c:pt idx="72">
                  <c:v>0.39631900000000003</c:v>
                </c:pt>
                <c:pt idx="73">
                  <c:v>0.39635500000000001</c:v>
                </c:pt>
                <c:pt idx="74">
                  <c:v>0.39630350000000003</c:v>
                </c:pt>
                <c:pt idx="75">
                  <c:v>0.39619000000000004</c:v>
                </c:pt>
                <c:pt idx="76">
                  <c:v>0.396202</c:v>
                </c:pt>
                <c:pt idx="77">
                  <c:v>0.39634100000000005</c:v>
                </c:pt>
                <c:pt idx="78">
                  <c:v>0.39652150000000003</c:v>
                </c:pt>
                <c:pt idx="79">
                  <c:v>0.39662050000000004</c:v>
                </c:pt>
                <c:pt idx="80">
                  <c:v>0.39663650000000006</c:v>
                </c:pt>
                <c:pt idx="81">
                  <c:v>0.3965265</c:v>
                </c:pt>
                <c:pt idx="82">
                  <c:v>0.39645200000000003</c:v>
                </c:pt>
                <c:pt idx="83">
                  <c:v>0.39644049999999997</c:v>
                </c:pt>
                <c:pt idx="84">
                  <c:v>0.39652900000000002</c:v>
                </c:pt>
                <c:pt idx="85">
                  <c:v>0.39655050000000003</c:v>
                </c:pt>
                <c:pt idx="86">
                  <c:v>0.39655099999999999</c:v>
                </c:pt>
                <c:pt idx="87">
                  <c:v>0.39641250000000006</c:v>
                </c:pt>
                <c:pt idx="88">
                  <c:v>0.39628550000000001</c:v>
                </c:pt>
                <c:pt idx="89">
                  <c:v>0.39627849999999998</c:v>
                </c:pt>
                <c:pt idx="90">
                  <c:v>0.39628800000000003</c:v>
                </c:pt>
                <c:pt idx="91">
                  <c:v>0.39622199999999996</c:v>
                </c:pt>
                <c:pt idx="92">
                  <c:v>0.39609850000000002</c:v>
                </c:pt>
                <c:pt idx="93">
                  <c:v>0.39600049999999998</c:v>
                </c:pt>
                <c:pt idx="94">
                  <c:v>0.39602000000000004</c:v>
                </c:pt>
                <c:pt idx="95">
                  <c:v>0.39607000000000003</c:v>
                </c:pt>
                <c:pt idx="96">
                  <c:v>0.39610600000000001</c:v>
                </c:pt>
                <c:pt idx="97">
                  <c:v>0.39608100000000002</c:v>
                </c:pt>
                <c:pt idx="98">
                  <c:v>0.39593</c:v>
                </c:pt>
                <c:pt idx="99">
                  <c:v>0.395841</c:v>
                </c:pt>
                <c:pt idx="100">
                  <c:v>0.39591149999999997</c:v>
                </c:pt>
                <c:pt idx="101">
                  <c:v>0.39604349999999999</c:v>
                </c:pt>
                <c:pt idx="102">
                  <c:v>0.39616200000000001</c:v>
                </c:pt>
                <c:pt idx="103">
                  <c:v>0.39612999999999998</c:v>
                </c:pt>
                <c:pt idx="104">
                  <c:v>0.39600650000000004</c:v>
                </c:pt>
                <c:pt idx="105">
                  <c:v>0.39592500000000003</c:v>
                </c:pt>
                <c:pt idx="106">
                  <c:v>0.39598849999999997</c:v>
                </c:pt>
                <c:pt idx="107">
                  <c:v>0.39603300000000002</c:v>
                </c:pt>
                <c:pt idx="108">
                  <c:v>0.39602800000000005</c:v>
                </c:pt>
                <c:pt idx="109">
                  <c:v>0.39593449999999997</c:v>
                </c:pt>
                <c:pt idx="110">
                  <c:v>0.39583100000000004</c:v>
                </c:pt>
                <c:pt idx="111">
                  <c:v>0.39581699999999997</c:v>
                </c:pt>
                <c:pt idx="112">
                  <c:v>0.39585349999999997</c:v>
                </c:pt>
                <c:pt idx="113">
                  <c:v>0.39590400000000003</c:v>
                </c:pt>
                <c:pt idx="114">
                  <c:v>0.39593100000000003</c:v>
                </c:pt>
                <c:pt idx="115">
                  <c:v>0.395839</c:v>
                </c:pt>
                <c:pt idx="116">
                  <c:v>0.39574900000000002</c:v>
                </c:pt>
                <c:pt idx="117">
                  <c:v>0.395735</c:v>
                </c:pt>
                <c:pt idx="118">
                  <c:v>0.39576049999999996</c:v>
                </c:pt>
                <c:pt idx="119">
                  <c:v>0.39578800000000003</c:v>
                </c:pt>
                <c:pt idx="120">
                  <c:v>0.3957195</c:v>
                </c:pt>
                <c:pt idx="121">
                  <c:v>0.39557700000000001</c:v>
                </c:pt>
                <c:pt idx="122">
                  <c:v>0.39550350000000001</c:v>
                </c:pt>
                <c:pt idx="123">
                  <c:v>0.395563</c:v>
                </c:pt>
                <c:pt idx="124">
                  <c:v>0.39566600000000002</c:v>
                </c:pt>
                <c:pt idx="125">
                  <c:v>0.39574549999999997</c:v>
                </c:pt>
                <c:pt idx="126">
                  <c:v>0.39569200000000004</c:v>
                </c:pt>
                <c:pt idx="127">
                  <c:v>0.39560300000000004</c:v>
                </c:pt>
                <c:pt idx="128">
                  <c:v>0.39551500000000006</c:v>
                </c:pt>
                <c:pt idx="129">
                  <c:v>0.39555700000000005</c:v>
                </c:pt>
                <c:pt idx="130">
                  <c:v>0.39561800000000003</c:v>
                </c:pt>
                <c:pt idx="131">
                  <c:v>0.395644</c:v>
                </c:pt>
                <c:pt idx="132">
                  <c:v>0.39562750000000002</c:v>
                </c:pt>
                <c:pt idx="133">
                  <c:v>0.3956095</c:v>
                </c:pt>
                <c:pt idx="134">
                  <c:v>0.39566250000000003</c:v>
                </c:pt>
                <c:pt idx="135">
                  <c:v>0.39572950000000001</c:v>
                </c:pt>
                <c:pt idx="136">
                  <c:v>0.39575199999999999</c:v>
                </c:pt>
                <c:pt idx="137">
                  <c:v>0.3957405</c:v>
                </c:pt>
                <c:pt idx="138">
                  <c:v>0.39576749999999999</c:v>
                </c:pt>
                <c:pt idx="139">
                  <c:v>0.39587499999999998</c:v>
                </c:pt>
                <c:pt idx="140">
                  <c:v>0.39603300000000002</c:v>
                </c:pt>
                <c:pt idx="141">
                  <c:v>0.396152</c:v>
                </c:pt>
                <c:pt idx="142">
                  <c:v>0.39612449999999999</c:v>
                </c:pt>
                <c:pt idx="143">
                  <c:v>0.39617200000000002</c:v>
                </c:pt>
                <c:pt idx="144">
                  <c:v>0.39576149999999999</c:v>
                </c:pt>
                <c:pt idx="145">
                  <c:v>0.39520250000000001</c:v>
                </c:pt>
                <c:pt idx="146">
                  <c:v>0.39482850000000003</c:v>
                </c:pt>
                <c:pt idx="147">
                  <c:v>0.39468300000000001</c:v>
                </c:pt>
                <c:pt idx="148">
                  <c:v>0.39436300000000002</c:v>
                </c:pt>
                <c:pt idx="149">
                  <c:v>0.39387300000000003</c:v>
                </c:pt>
                <c:pt idx="150">
                  <c:v>0.39341700000000002</c:v>
                </c:pt>
                <c:pt idx="151">
                  <c:v>0.39312250000000004</c:v>
                </c:pt>
                <c:pt idx="152">
                  <c:v>0.393349</c:v>
                </c:pt>
                <c:pt idx="153">
                  <c:v>0.39340050000000004</c:v>
                </c:pt>
                <c:pt idx="154">
                  <c:v>0.39345049999999998</c:v>
                </c:pt>
                <c:pt idx="155">
                  <c:v>0.39329250000000004</c:v>
                </c:pt>
                <c:pt idx="156">
                  <c:v>0.39316200000000001</c:v>
                </c:pt>
                <c:pt idx="157">
                  <c:v>0.3932195</c:v>
                </c:pt>
                <c:pt idx="158">
                  <c:v>0.39343349999999999</c:v>
                </c:pt>
                <c:pt idx="159">
                  <c:v>0.39332600000000001</c:v>
                </c:pt>
                <c:pt idx="160">
                  <c:v>0.39318600000000004</c:v>
                </c:pt>
                <c:pt idx="161">
                  <c:v>0.393092</c:v>
                </c:pt>
                <c:pt idx="162">
                  <c:v>0.39292050000000001</c:v>
                </c:pt>
                <c:pt idx="163">
                  <c:v>0.39273049999999998</c:v>
                </c:pt>
                <c:pt idx="164">
                  <c:v>0.392625</c:v>
                </c:pt>
                <c:pt idx="165">
                  <c:v>0.39248400000000006</c:v>
                </c:pt>
                <c:pt idx="166">
                  <c:v>0.39235199999999998</c:v>
                </c:pt>
                <c:pt idx="167">
                  <c:v>0.39226850000000002</c:v>
                </c:pt>
                <c:pt idx="168">
                  <c:v>0.39229049999999999</c:v>
                </c:pt>
                <c:pt idx="169">
                  <c:v>0.39244599999999996</c:v>
                </c:pt>
                <c:pt idx="170">
                  <c:v>0.39288900000000004</c:v>
                </c:pt>
                <c:pt idx="171">
                  <c:v>0.34681200000000001</c:v>
                </c:pt>
                <c:pt idx="172">
                  <c:v>0.31365500000000002</c:v>
                </c:pt>
                <c:pt idx="173">
                  <c:v>0.31216500000000003</c:v>
                </c:pt>
                <c:pt idx="174">
                  <c:v>0.32482949999999999</c:v>
                </c:pt>
                <c:pt idx="175">
                  <c:v>0.49935000000000002</c:v>
                </c:pt>
                <c:pt idx="176">
                  <c:v>0.51076849999999996</c:v>
                </c:pt>
                <c:pt idx="177">
                  <c:v>0.51594050000000014</c:v>
                </c:pt>
                <c:pt idx="178">
                  <c:v>0.51804450000000002</c:v>
                </c:pt>
                <c:pt idx="179">
                  <c:v>0.51722950000000001</c:v>
                </c:pt>
                <c:pt idx="180">
                  <c:v>0.51549</c:v>
                </c:pt>
                <c:pt idx="181">
                  <c:v>0.51424650000000005</c:v>
                </c:pt>
                <c:pt idx="182">
                  <c:v>0.51287799999999995</c:v>
                </c:pt>
                <c:pt idx="183">
                  <c:v>0.51149700000000009</c:v>
                </c:pt>
                <c:pt idx="184">
                  <c:v>0.51024899999999995</c:v>
                </c:pt>
                <c:pt idx="185">
                  <c:v>0.50906300000000004</c:v>
                </c:pt>
                <c:pt idx="186">
                  <c:v>0.50786500000000001</c:v>
                </c:pt>
                <c:pt idx="187">
                  <c:v>0.50655099999999997</c:v>
                </c:pt>
                <c:pt idx="188">
                  <c:v>0.50516150000000004</c:v>
                </c:pt>
                <c:pt idx="189">
                  <c:v>0.50379400000000008</c:v>
                </c:pt>
                <c:pt idx="190">
                  <c:v>0.50249900000000003</c:v>
                </c:pt>
                <c:pt idx="191">
                  <c:v>0.50133650000000007</c:v>
                </c:pt>
                <c:pt idx="192">
                  <c:v>0.50028650000000008</c:v>
                </c:pt>
                <c:pt idx="193">
                  <c:v>0.49916600000000005</c:v>
                </c:pt>
                <c:pt idx="194">
                  <c:v>0.49809900000000007</c:v>
                </c:pt>
                <c:pt idx="195">
                  <c:v>0.49702549999999995</c:v>
                </c:pt>
                <c:pt idx="196">
                  <c:v>0.496062</c:v>
                </c:pt>
                <c:pt idx="197">
                  <c:v>0.49528850000000002</c:v>
                </c:pt>
                <c:pt idx="198">
                  <c:v>0.49471199999999999</c:v>
                </c:pt>
                <c:pt idx="199">
                  <c:v>0.4939615</c:v>
                </c:pt>
                <c:pt idx="200">
                  <c:v>0.49325999999999998</c:v>
                </c:pt>
                <c:pt idx="201">
                  <c:v>0.49260900000000002</c:v>
                </c:pt>
                <c:pt idx="202">
                  <c:v>0.49208200000000002</c:v>
                </c:pt>
                <c:pt idx="203">
                  <c:v>0.49177599999999999</c:v>
                </c:pt>
                <c:pt idx="204">
                  <c:v>0.49132799999999999</c:v>
                </c:pt>
                <c:pt idx="205">
                  <c:v>0.49084050000000001</c:v>
                </c:pt>
                <c:pt idx="206">
                  <c:v>0.49046650000000003</c:v>
                </c:pt>
                <c:pt idx="207">
                  <c:v>0.49017250000000001</c:v>
                </c:pt>
                <c:pt idx="208">
                  <c:v>0.48980700000000005</c:v>
                </c:pt>
                <c:pt idx="209">
                  <c:v>0.489514</c:v>
                </c:pt>
                <c:pt idx="210">
                  <c:v>0.489311</c:v>
                </c:pt>
                <c:pt idx="211">
                  <c:v>0.48898199999999997</c:v>
                </c:pt>
                <c:pt idx="212">
                  <c:v>0.48879899999999998</c:v>
                </c:pt>
                <c:pt idx="213">
                  <c:v>0.48845000000000005</c:v>
                </c:pt>
                <c:pt idx="214">
                  <c:v>0.48825699999999994</c:v>
                </c:pt>
                <c:pt idx="215">
                  <c:v>0.48822299999999996</c:v>
                </c:pt>
                <c:pt idx="216">
                  <c:v>0.48813049999999997</c:v>
                </c:pt>
                <c:pt idx="217">
                  <c:v>0.48795700000000003</c:v>
                </c:pt>
                <c:pt idx="218">
                  <c:v>0.48773850000000002</c:v>
                </c:pt>
                <c:pt idx="219">
                  <c:v>0.48753400000000002</c:v>
                </c:pt>
                <c:pt idx="220">
                  <c:v>0.48744500000000002</c:v>
                </c:pt>
                <c:pt idx="221">
                  <c:v>0.48739700000000008</c:v>
                </c:pt>
                <c:pt idx="222">
                  <c:v>0.48725799999999997</c:v>
                </c:pt>
                <c:pt idx="223">
                  <c:v>0.48707450000000002</c:v>
                </c:pt>
                <c:pt idx="224">
                  <c:v>0.48688900000000002</c:v>
                </c:pt>
                <c:pt idx="225">
                  <c:v>0.48663599999999996</c:v>
                </c:pt>
                <c:pt idx="226">
                  <c:v>0.48640949999999999</c:v>
                </c:pt>
                <c:pt idx="227">
                  <c:v>0.48629899999999998</c:v>
                </c:pt>
                <c:pt idx="228">
                  <c:v>0.4861665</c:v>
                </c:pt>
                <c:pt idx="229">
                  <c:v>0.48599750000000003</c:v>
                </c:pt>
                <c:pt idx="230">
                  <c:v>0.48576100000000005</c:v>
                </c:pt>
                <c:pt idx="231">
                  <c:v>0.48551549999999999</c:v>
                </c:pt>
                <c:pt idx="232">
                  <c:v>0.48541449999999997</c:v>
                </c:pt>
                <c:pt idx="233">
                  <c:v>0.48536350000000006</c:v>
                </c:pt>
                <c:pt idx="234">
                  <c:v>0.48519200000000001</c:v>
                </c:pt>
                <c:pt idx="235">
                  <c:v>0.4849675</c:v>
                </c:pt>
                <c:pt idx="236">
                  <c:v>0.48475900000000005</c:v>
                </c:pt>
                <c:pt idx="237">
                  <c:v>0.484649</c:v>
                </c:pt>
                <c:pt idx="238">
                  <c:v>0.4846435</c:v>
                </c:pt>
                <c:pt idx="239">
                  <c:v>0.48449550000000002</c:v>
                </c:pt>
                <c:pt idx="240">
                  <c:v>0.48429150000000004</c:v>
                </c:pt>
                <c:pt idx="241">
                  <c:v>0.48409600000000003</c:v>
                </c:pt>
                <c:pt idx="242">
                  <c:v>0.48391100000000004</c:v>
                </c:pt>
                <c:pt idx="243">
                  <c:v>0.48386950000000001</c:v>
                </c:pt>
                <c:pt idx="244">
                  <c:v>0.483844</c:v>
                </c:pt>
                <c:pt idx="245">
                  <c:v>0.48372550000000003</c:v>
                </c:pt>
                <c:pt idx="246">
                  <c:v>0.48353300000000005</c:v>
                </c:pt>
                <c:pt idx="247">
                  <c:v>0.48333500000000007</c:v>
                </c:pt>
                <c:pt idx="248">
                  <c:v>0.48318</c:v>
                </c:pt>
                <c:pt idx="249">
                  <c:v>0.48307299999999997</c:v>
                </c:pt>
                <c:pt idx="250">
                  <c:v>0.48301050000000001</c:v>
                </c:pt>
                <c:pt idx="251">
                  <c:v>0.48282900000000001</c:v>
                </c:pt>
                <c:pt idx="252">
                  <c:v>0.48259400000000002</c:v>
                </c:pt>
                <c:pt idx="253">
                  <c:v>0.48235450000000002</c:v>
                </c:pt>
                <c:pt idx="254">
                  <c:v>0.48215600000000003</c:v>
                </c:pt>
                <c:pt idx="255">
                  <c:v>0.48210799999999998</c:v>
                </c:pt>
                <c:pt idx="256">
                  <c:v>0.48203149999999995</c:v>
                </c:pt>
                <c:pt idx="257">
                  <c:v>0.48185050000000001</c:v>
                </c:pt>
                <c:pt idx="258">
                  <c:v>0.48167650000000006</c:v>
                </c:pt>
                <c:pt idx="259">
                  <c:v>0.48156850000000001</c:v>
                </c:pt>
                <c:pt idx="260">
                  <c:v>0.48145900000000003</c:v>
                </c:pt>
                <c:pt idx="261">
                  <c:v>0.48141150000000005</c:v>
                </c:pt>
                <c:pt idx="262">
                  <c:v>0.48129949999999999</c:v>
                </c:pt>
                <c:pt idx="263">
                  <c:v>0.48110750000000002</c:v>
                </c:pt>
                <c:pt idx="264">
                  <c:v>0.4809425</c:v>
                </c:pt>
                <c:pt idx="265">
                  <c:v>0.48079100000000008</c:v>
                </c:pt>
                <c:pt idx="266">
                  <c:v>0.48071150000000001</c:v>
                </c:pt>
                <c:pt idx="267">
                  <c:v>0.48064300000000004</c:v>
                </c:pt>
                <c:pt idx="268">
                  <c:v>0.48048600000000002</c:v>
                </c:pt>
                <c:pt idx="269">
                  <c:v>0.48029650000000007</c:v>
                </c:pt>
                <c:pt idx="270">
                  <c:v>0.48016750000000002</c:v>
                </c:pt>
                <c:pt idx="271">
                  <c:v>0.47995950000000004</c:v>
                </c:pt>
                <c:pt idx="272">
                  <c:v>0.47985750000000005</c:v>
                </c:pt>
                <c:pt idx="273">
                  <c:v>0.47978850000000001</c:v>
                </c:pt>
                <c:pt idx="274">
                  <c:v>0.47958699999999999</c:v>
                </c:pt>
                <c:pt idx="275">
                  <c:v>0.47941349999999999</c:v>
                </c:pt>
                <c:pt idx="276">
                  <c:v>0.47926800000000003</c:v>
                </c:pt>
                <c:pt idx="277">
                  <c:v>0.479186</c:v>
                </c:pt>
                <c:pt idx="278">
                  <c:v>0.47915100000000005</c:v>
                </c:pt>
                <c:pt idx="279">
                  <c:v>0.47912100000000002</c:v>
                </c:pt>
                <c:pt idx="280">
                  <c:v>0.47902350000000005</c:v>
                </c:pt>
                <c:pt idx="281">
                  <c:v>0.4788075</c:v>
                </c:pt>
                <c:pt idx="282">
                  <c:v>0.47869050000000007</c:v>
                </c:pt>
                <c:pt idx="283">
                  <c:v>0.47862800000000005</c:v>
                </c:pt>
                <c:pt idx="284">
                  <c:v>0.47864350000000006</c:v>
                </c:pt>
                <c:pt idx="285">
                  <c:v>0.47856900000000002</c:v>
                </c:pt>
                <c:pt idx="286">
                  <c:v>0.47850649999999995</c:v>
                </c:pt>
                <c:pt idx="287">
                  <c:v>0.47836400000000007</c:v>
                </c:pt>
                <c:pt idx="288">
                  <c:v>0.47826700000000005</c:v>
                </c:pt>
                <c:pt idx="289">
                  <c:v>0.47824800000000001</c:v>
                </c:pt>
                <c:pt idx="290">
                  <c:v>0.47825900000000005</c:v>
                </c:pt>
                <c:pt idx="291">
                  <c:v>0.478163</c:v>
                </c:pt>
                <c:pt idx="292">
                  <c:v>0.47803300000000004</c:v>
                </c:pt>
                <c:pt idx="293">
                  <c:v>0.47787299999999999</c:v>
                </c:pt>
                <c:pt idx="294">
                  <c:v>0.47779550000000004</c:v>
                </c:pt>
                <c:pt idx="295">
                  <c:v>0.47777300000000006</c:v>
                </c:pt>
                <c:pt idx="296">
                  <c:v>0.47778399999999999</c:v>
                </c:pt>
                <c:pt idx="297">
                  <c:v>0.47770200000000002</c:v>
                </c:pt>
                <c:pt idx="298">
                  <c:v>0.47756500000000002</c:v>
                </c:pt>
                <c:pt idx="299">
                  <c:v>0.47748749999999995</c:v>
                </c:pt>
                <c:pt idx="300">
                  <c:v>0.47745549999999998</c:v>
                </c:pt>
                <c:pt idx="301">
                  <c:v>0.47733400000000004</c:v>
                </c:pt>
                <c:pt idx="302">
                  <c:v>0.47710649999999999</c:v>
                </c:pt>
                <c:pt idx="303">
                  <c:v>0.476827</c:v>
                </c:pt>
                <c:pt idx="304">
                  <c:v>0.47656949999999998</c:v>
                </c:pt>
                <c:pt idx="305">
                  <c:v>0.47637000000000002</c:v>
                </c:pt>
                <c:pt idx="306">
                  <c:v>0.47633850000000005</c:v>
                </c:pt>
                <c:pt idx="307">
                  <c:v>0.47644650000000005</c:v>
                </c:pt>
                <c:pt idx="308">
                  <c:v>0.47633950000000008</c:v>
                </c:pt>
                <c:pt idx="309">
                  <c:v>0.476134</c:v>
                </c:pt>
                <c:pt idx="310">
                  <c:v>0.47597450000000002</c:v>
                </c:pt>
                <c:pt idx="311">
                  <c:v>0.475804</c:v>
                </c:pt>
                <c:pt idx="312">
                  <c:v>0.47575650000000003</c:v>
                </c:pt>
                <c:pt idx="313">
                  <c:v>0.47585050000000001</c:v>
                </c:pt>
                <c:pt idx="314">
                  <c:v>0.4758675</c:v>
                </c:pt>
                <c:pt idx="315">
                  <c:v>0.47593100000000005</c:v>
                </c:pt>
                <c:pt idx="316">
                  <c:v>0.47604949999999996</c:v>
                </c:pt>
                <c:pt idx="317">
                  <c:v>0.47598400000000002</c:v>
                </c:pt>
                <c:pt idx="318">
                  <c:v>0.47593750000000001</c:v>
                </c:pt>
                <c:pt idx="319">
                  <c:v>0.475995</c:v>
                </c:pt>
                <c:pt idx="320">
                  <c:v>0.4759235</c:v>
                </c:pt>
                <c:pt idx="321">
                  <c:v>0.47574300000000008</c:v>
                </c:pt>
                <c:pt idx="322">
                  <c:v>0.4755935</c:v>
                </c:pt>
                <c:pt idx="323">
                  <c:v>0.47549350000000007</c:v>
                </c:pt>
                <c:pt idx="324">
                  <c:v>0.47543200000000002</c:v>
                </c:pt>
                <c:pt idx="325">
                  <c:v>0.47536200000000001</c:v>
                </c:pt>
                <c:pt idx="326">
                  <c:v>0.47515850000000004</c:v>
                </c:pt>
                <c:pt idx="327">
                  <c:v>0.47485450000000007</c:v>
                </c:pt>
                <c:pt idx="328">
                  <c:v>0.47459950000000006</c:v>
                </c:pt>
                <c:pt idx="329">
                  <c:v>0.47453150000000005</c:v>
                </c:pt>
                <c:pt idx="330">
                  <c:v>0.47449150000000007</c:v>
                </c:pt>
                <c:pt idx="331">
                  <c:v>0.474493</c:v>
                </c:pt>
                <c:pt idx="332">
                  <c:v>0.47440499999999997</c:v>
                </c:pt>
                <c:pt idx="333">
                  <c:v>0.47433950000000008</c:v>
                </c:pt>
                <c:pt idx="334">
                  <c:v>0.47428949999999997</c:v>
                </c:pt>
                <c:pt idx="335">
                  <c:v>0.47426450000000003</c:v>
                </c:pt>
                <c:pt idx="336">
                  <c:v>0.47427249999999999</c:v>
                </c:pt>
                <c:pt idx="337">
                  <c:v>0.47418899999999997</c:v>
                </c:pt>
                <c:pt idx="338">
                  <c:v>0.47409600000000002</c:v>
                </c:pt>
                <c:pt idx="339">
                  <c:v>0.473995</c:v>
                </c:pt>
                <c:pt idx="340">
                  <c:v>0.47383849999999994</c:v>
                </c:pt>
                <c:pt idx="341">
                  <c:v>0.47381299999999998</c:v>
                </c:pt>
                <c:pt idx="342">
                  <c:v>0.47375200000000001</c:v>
                </c:pt>
                <c:pt idx="343">
                  <c:v>0.47367799999999999</c:v>
                </c:pt>
                <c:pt idx="344">
                  <c:v>0.47341999999999995</c:v>
                </c:pt>
                <c:pt idx="345">
                  <c:v>0.47322600000000004</c:v>
                </c:pt>
                <c:pt idx="346">
                  <c:v>0.47319600000000006</c:v>
                </c:pt>
                <c:pt idx="347">
                  <c:v>0.4732325</c:v>
                </c:pt>
                <c:pt idx="348">
                  <c:v>0.47320499999999999</c:v>
                </c:pt>
                <c:pt idx="349">
                  <c:v>0.47306349999999997</c:v>
                </c:pt>
                <c:pt idx="350">
                  <c:v>0.47295799999999999</c:v>
                </c:pt>
                <c:pt idx="351">
                  <c:v>0.47290100000000002</c:v>
                </c:pt>
                <c:pt idx="352">
                  <c:v>0.472779</c:v>
                </c:pt>
                <c:pt idx="353">
                  <c:v>0.47262599999999999</c:v>
                </c:pt>
                <c:pt idx="354">
                  <c:v>0.4724235</c:v>
                </c:pt>
                <c:pt idx="355">
                  <c:v>0.47223399999999999</c:v>
                </c:pt>
                <c:pt idx="356">
                  <c:v>0.47204949999999996</c:v>
                </c:pt>
                <c:pt idx="357">
                  <c:v>0.47189400000000004</c:v>
                </c:pt>
                <c:pt idx="358">
                  <c:v>0.47177100000000005</c:v>
                </c:pt>
                <c:pt idx="359">
                  <c:v>0.47171950000000007</c:v>
                </c:pt>
                <c:pt idx="360">
                  <c:v>0.47162850000000006</c:v>
                </c:pt>
                <c:pt idx="361">
                  <c:v>0.47150300000000001</c:v>
                </c:pt>
                <c:pt idx="362">
                  <c:v>0.47128599999999998</c:v>
                </c:pt>
                <c:pt idx="363">
                  <c:v>0.47056999999999993</c:v>
                </c:pt>
                <c:pt idx="364">
                  <c:v>0.47038200000000002</c:v>
                </c:pt>
                <c:pt idx="365">
                  <c:v>0.47027850000000004</c:v>
                </c:pt>
                <c:pt idx="366">
                  <c:v>0.47017600000000004</c:v>
                </c:pt>
                <c:pt idx="367">
                  <c:v>0.47008299999999997</c:v>
                </c:pt>
                <c:pt idx="368">
                  <c:v>0.46994799999999998</c:v>
                </c:pt>
                <c:pt idx="369">
                  <c:v>0.46977600000000003</c:v>
                </c:pt>
                <c:pt idx="370">
                  <c:v>0.46967449999999999</c:v>
                </c:pt>
                <c:pt idx="371">
                  <c:v>0.46959600000000001</c:v>
                </c:pt>
                <c:pt idx="372">
                  <c:v>0.46949400000000002</c:v>
                </c:pt>
                <c:pt idx="373">
                  <c:v>0.46935100000000002</c:v>
                </c:pt>
                <c:pt idx="374">
                  <c:v>0.46920499999999998</c:v>
                </c:pt>
                <c:pt idx="375">
                  <c:v>0.46910400000000002</c:v>
                </c:pt>
                <c:pt idx="376">
                  <c:v>0.46901400000000004</c:v>
                </c:pt>
                <c:pt idx="377">
                  <c:v>0.46890800000000005</c:v>
                </c:pt>
                <c:pt idx="378">
                  <c:v>0.46875650000000002</c:v>
                </c:pt>
                <c:pt idx="379">
                  <c:v>0.46865000000000001</c:v>
                </c:pt>
                <c:pt idx="380">
                  <c:v>0.46853250000000002</c:v>
                </c:pt>
                <c:pt idx="381">
                  <c:v>0.46841850000000002</c:v>
                </c:pt>
                <c:pt idx="382">
                  <c:v>0.46836299999999997</c:v>
                </c:pt>
                <c:pt idx="383">
                  <c:v>0.46826550000000006</c:v>
                </c:pt>
                <c:pt idx="384">
                  <c:v>0.46810449999999998</c:v>
                </c:pt>
                <c:pt idx="385">
                  <c:v>0.46794000000000002</c:v>
                </c:pt>
                <c:pt idx="386">
                  <c:v>0.46782200000000002</c:v>
                </c:pt>
                <c:pt idx="387">
                  <c:v>0.46775149999999999</c:v>
                </c:pt>
                <c:pt idx="388">
                  <c:v>0.46768799999999999</c:v>
                </c:pt>
                <c:pt idx="389">
                  <c:v>0.46758550000000004</c:v>
                </c:pt>
                <c:pt idx="390">
                  <c:v>0.46747000000000005</c:v>
                </c:pt>
                <c:pt idx="391">
                  <c:v>0.46741600000000005</c:v>
                </c:pt>
                <c:pt idx="392">
                  <c:v>0.46742</c:v>
                </c:pt>
                <c:pt idx="393">
                  <c:v>0.46732849999999998</c:v>
                </c:pt>
                <c:pt idx="394">
                  <c:v>0.46721600000000002</c:v>
                </c:pt>
                <c:pt idx="395">
                  <c:v>0.46712199999999998</c:v>
                </c:pt>
                <c:pt idx="396">
                  <c:v>0.4670685</c:v>
                </c:pt>
                <c:pt idx="397">
                  <c:v>0.46696350000000003</c:v>
                </c:pt>
                <c:pt idx="398">
                  <c:v>0.46681600000000006</c:v>
                </c:pt>
                <c:pt idx="399">
                  <c:v>0.46668650000000006</c:v>
                </c:pt>
                <c:pt idx="400">
                  <c:v>0.46658250000000001</c:v>
                </c:pt>
                <c:pt idx="401">
                  <c:v>0.46646500000000002</c:v>
                </c:pt>
                <c:pt idx="402">
                  <c:v>0.46635950000000004</c:v>
                </c:pt>
                <c:pt idx="403">
                  <c:v>0.46627350000000001</c:v>
                </c:pt>
                <c:pt idx="404">
                  <c:v>0.46620299999999998</c:v>
                </c:pt>
                <c:pt idx="405">
                  <c:v>0.46609349999999999</c:v>
                </c:pt>
                <c:pt idx="406">
                  <c:v>0.46595249999999999</c:v>
                </c:pt>
                <c:pt idx="407">
                  <c:v>0.46580650000000001</c:v>
                </c:pt>
                <c:pt idx="408">
                  <c:v>0.46571850000000004</c:v>
                </c:pt>
                <c:pt idx="409">
                  <c:v>0.4656035</c:v>
                </c:pt>
                <c:pt idx="410">
                  <c:v>0.46549950000000001</c:v>
                </c:pt>
                <c:pt idx="411">
                  <c:v>0.46540599999999999</c:v>
                </c:pt>
                <c:pt idx="412">
                  <c:v>0.46530200000000005</c:v>
                </c:pt>
                <c:pt idx="413">
                  <c:v>0.46516849999999998</c:v>
                </c:pt>
                <c:pt idx="414">
                  <c:v>0.46504600000000001</c:v>
                </c:pt>
                <c:pt idx="415">
                  <c:v>0.46492300000000003</c:v>
                </c:pt>
                <c:pt idx="416">
                  <c:v>0.4648465</c:v>
                </c:pt>
                <c:pt idx="417">
                  <c:v>0.46472150000000001</c:v>
                </c:pt>
                <c:pt idx="418">
                  <c:v>0.46461599999999997</c:v>
                </c:pt>
                <c:pt idx="419">
                  <c:v>0.46452450000000001</c:v>
                </c:pt>
                <c:pt idx="420">
                  <c:v>0.46442499999999998</c:v>
                </c:pt>
                <c:pt idx="421">
                  <c:v>0.46435699999999996</c:v>
                </c:pt>
                <c:pt idx="422">
                  <c:v>0.4643775</c:v>
                </c:pt>
                <c:pt idx="423">
                  <c:v>0.46437100000000003</c:v>
                </c:pt>
                <c:pt idx="424">
                  <c:v>0.4642695</c:v>
                </c:pt>
                <c:pt idx="425">
                  <c:v>0.46414</c:v>
                </c:pt>
                <c:pt idx="426">
                  <c:v>0.46399950000000001</c:v>
                </c:pt>
                <c:pt idx="427">
                  <c:v>0.4639335</c:v>
                </c:pt>
                <c:pt idx="428">
                  <c:v>0.46384950000000003</c:v>
                </c:pt>
                <c:pt idx="429">
                  <c:v>0.46375849999999996</c:v>
                </c:pt>
                <c:pt idx="430">
                  <c:v>0.46372700000000006</c:v>
                </c:pt>
                <c:pt idx="431">
                  <c:v>0.46357300000000001</c:v>
                </c:pt>
                <c:pt idx="432">
                  <c:v>0.46345700000000001</c:v>
                </c:pt>
                <c:pt idx="433">
                  <c:v>0.46341899999999997</c:v>
                </c:pt>
                <c:pt idx="434">
                  <c:v>0.46341949999999998</c:v>
                </c:pt>
                <c:pt idx="435">
                  <c:v>0.463337</c:v>
                </c:pt>
                <c:pt idx="436">
                  <c:v>0.46314500000000003</c:v>
                </c:pt>
                <c:pt idx="437">
                  <c:v>0.463028</c:v>
                </c:pt>
                <c:pt idx="438">
                  <c:v>0.46294799999999997</c:v>
                </c:pt>
                <c:pt idx="439">
                  <c:v>0.46277999999999997</c:v>
                </c:pt>
                <c:pt idx="440">
                  <c:v>0.46276450000000002</c:v>
                </c:pt>
                <c:pt idx="441">
                  <c:v>0.46258900000000003</c:v>
                </c:pt>
                <c:pt idx="442">
                  <c:v>0.45980950000000004</c:v>
                </c:pt>
                <c:pt idx="443">
                  <c:v>0.459428</c:v>
                </c:pt>
                <c:pt idx="444">
                  <c:v>0.45962999999999998</c:v>
                </c:pt>
                <c:pt idx="445">
                  <c:v>0.459592</c:v>
                </c:pt>
                <c:pt idx="446">
                  <c:v>0.45931050000000001</c:v>
                </c:pt>
                <c:pt idx="447">
                  <c:v>0.45904499999999998</c:v>
                </c:pt>
                <c:pt idx="448">
                  <c:v>0.45858900000000002</c:v>
                </c:pt>
                <c:pt idx="449">
                  <c:v>0.45797750000000004</c:v>
                </c:pt>
                <c:pt idx="450">
                  <c:v>0.45745400000000003</c:v>
                </c:pt>
                <c:pt idx="451">
                  <c:v>0.45703750000000004</c:v>
                </c:pt>
                <c:pt idx="452">
                  <c:v>0.45674599999999999</c:v>
                </c:pt>
                <c:pt idx="453">
                  <c:v>0.45628999999999997</c:v>
                </c:pt>
                <c:pt idx="454">
                  <c:v>0.45582950000000005</c:v>
                </c:pt>
                <c:pt idx="455">
                  <c:v>0.45551000000000003</c:v>
                </c:pt>
                <c:pt idx="456">
                  <c:v>0.45518400000000003</c:v>
                </c:pt>
                <c:pt idx="457">
                  <c:v>0.45494049999999997</c:v>
                </c:pt>
                <c:pt idx="458">
                  <c:v>0.45482849999999997</c:v>
                </c:pt>
                <c:pt idx="459">
                  <c:v>0.45452999999999999</c:v>
                </c:pt>
                <c:pt idx="460">
                  <c:v>0.45419800000000005</c:v>
                </c:pt>
                <c:pt idx="461">
                  <c:v>0.454123</c:v>
                </c:pt>
                <c:pt idx="462">
                  <c:v>0.45412550000000002</c:v>
                </c:pt>
                <c:pt idx="463">
                  <c:v>0.454156</c:v>
                </c:pt>
                <c:pt idx="464">
                  <c:v>0.45427400000000001</c:v>
                </c:pt>
                <c:pt idx="465">
                  <c:v>0.45428300000000005</c:v>
                </c:pt>
                <c:pt idx="466">
                  <c:v>0.4541965</c:v>
                </c:pt>
                <c:pt idx="467">
                  <c:v>0.45399800000000001</c:v>
                </c:pt>
                <c:pt idx="468">
                  <c:v>0.45383000000000001</c:v>
                </c:pt>
                <c:pt idx="469">
                  <c:v>0.45365800000000001</c:v>
                </c:pt>
                <c:pt idx="470">
                  <c:v>0.45354349999999999</c:v>
                </c:pt>
                <c:pt idx="471">
                  <c:v>0.45335549999999997</c:v>
                </c:pt>
                <c:pt idx="472">
                  <c:v>0.453235</c:v>
                </c:pt>
                <c:pt idx="473">
                  <c:v>0.45317450000000004</c:v>
                </c:pt>
                <c:pt idx="474">
                  <c:v>0.45313150000000002</c:v>
                </c:pt>
                <c:pt idx="475">
                  <c:v>0.45320949999999999</c:v>
                </c:pt>
                <c:pt idx="476">
                  <c:v>0.45320650000000001</c:v>
                </c:pt>
                <c:pt idx="477">
                  <c:v>0.45308700000000002</c:v>
                </c:pt>
                <c:pt idx="478">
                  <c:v>0.452851</c:v>
                </c:pt>
                <c:pt idx="479">
                  <c:v>0.4525515</c:v>
                </c:pt>
                <c:pt idx="480">
                  <c:v>0.452401</c:v>
                </c:pt>
                <c:pt idx="481">
                  <c:v>0.45255150000000005</c:v>
                </c:pt>
                <c:pt idx="482">
                  <c:v>0.45266649999999997</c:v>
                </c:pt>
                <c:pt idx="483">
                  <c:v>0.45256250000000003</c:v>
                </c:pt>
                <c:pt idx="484">
                  <c:v>0.45237700000000003</c:v>
                </c:pt>
                <c:pt idx="485">
                  <c:v>0.45223750000000001</c:v>
                </c:pt>
                <c:pt idx="486">
                  <c:v>0.45210850000000002</c:v>
                </c:pt>
                <c:pt idx="487">
                  <c:v>0.45204549999999999</c:v>
                </c:pt>
                <c:pt idx="488">
                  <c:v>0.4519455</c:v>
                </c:pt>
                <c:pt idx="489">
                  <c:v>0.45172100000000004</c:v>
                </c:pt>
                <c:pt idx="490">
                  <c:v>0.45153599999999999</c:v>
                </c:pt>
                <c:pt idx="491">
                  <c:v>0.45149849999999997</c:v>
                </c:pt>
                <c:pt idx="492">
                  <c:v>0.45160349999999999</c:v>
                </c:pt>
                <c:pt idx="493">
                  <c:v>0.45172400000000001</c:v>
                </c:pt>
                <c:pt idx="494">
                  <c:v>0.45166899999999999</c:v>
                </c:pt>
                <c:pt idx="495">
                  <c:v>0.45147300000000001</c:v>
                </c:pt>
                <c:pt idx="496">
                  <c:v>0.45126450000000001</c:v>
                </c:pt>
                <c:pt idx="497">
                  <c:v>0.45104450000000001</c:v>
                </c:pt>
                <c:pt idx="498">
                  <c:v>0.450957</c:v>
                </c:pt>
                <c:pt idx="499">
                  <c:v>0.45089650000000003</c:v>
                </c:pt>
                <c:pt idx="500">
                  <c:v>0.45075749999999998</c:v>
                </c:pt>
                <c:pt idx="501">
                  <c:v>0.45056299999999999</c:v>
                </c:pt>
                <c:pt idx="502">
                  <c:v>0.45034150000000001</c:v>
                </c:pt>
                <c:pt idx="503">
                  <c:v>0.45015899999999998</c:v>
                </c:pt>
                <c:pt idx="504">
                  <c:v>0.45002600000000004</c:v>
                </c:pt>
                <c:pt idx="505">
                  <c:v>0.44990950000000002</c:v>
                </c:pt>
                <c:pt idx="506">
                  <c:v>0.44980249999999999</c:v>
                </c:pt>
                <c:pt idx="507">
                  <c:v>0.449658</c:v>
                </c:pt>
                <c:pt idx="508">
                  <c:v>0.44948849999999996</c:v>
                </c:pt>
                <c:pt idx="509">
                  <c:v>0.44931599999999999</c:v>
                </c:pt>
                <c:pt idx="510">
                  <c:v>0.44918750000000002</c:v>
                </c:pt>
                <c:pt idx="511">
                  <c:v>0.44907549999999996</c:v>
                </c:pt>
                <c:pt idx="512">
                  <c:v>0.44892699999999996</c:v>
                </c:pt>
                <c:pt idx="513">
                  <c:v>0.44872500000000004</c:v>
                </c:pt>
                <c:pt idx="514">
                  <c:v>0.44855800000000001</c:v>
                </c:pt>
                <c:pt idx="515">
                  <c:v>0.44837500000000002</c:v>
                </c:pt>
                <c:pt idx="516">
                  <c:v>0.44826250000000001</c:v>
                </c:pt>
                <c:pt idx="517">
                  <c:v>0.44808049999999999</c:v>
                </c:pt>
                <c:pt idx="518">
                  <c:v>0.44792200000000004</c:v>
                </c:pt>
                <c:pt idx="519">
                  <c:v>0.4477855</c:v>
                </c:pt>
                <c:pt idx="520">
                  <c:v>0.44760450000000007</c:v>
                </c:pt>
                <c:pt idx="521">
                  <c:v>0.44745000000000001</c:v>
                </c:pt>
                <c:pt idx="522">
                  <c:v>0.4473625</c:v>
                </c:pt>
                <c:pt idx="523">
                  <c:v>0.44722850000000003</c:v>
                </c:pt>
                <c:pt idx="524">
                  <c:v>0.44703999999999999</c:v>
                </c:pt>
                <c:pt idx="525">
                  <c:v>0.44688</c:v>
                </c:pt>
                <c:pt idx="526">
                  <c:v>0.4467005</c:v>
                </c:pt>
                <c:pt idx="527">
                  <c:v>0.44653750000000003</c:v>
                </c:pt>
                <c:pt idx="528">
                  <c:v>0.44641700000000001</c:v>
                </c:pt>
                <c:pt idx="529">
                  <c:v>0.44622149999999999</c:v>
                </c:pt>
                <c:pt idx="530">
                  <c:v>0.44599800000000001</c:v>
                </c:pt>
                <c:pt idx="531">
                  <c:v>0.44582200000000005</c:v>
                </c:pt>
                <c:pt idx="532">
                  <c:v>0.44562650000000004</c:v>
                </c:pt>
                <c:pt idx="533">
                  <c:v>0.4454825</c:v>
                </c:pt>
                <c:pt idx="534">
                  <c:v>0.44534649999999998</c:v>
                </c:pt>
                <c:pt idx="535">
                  <c:v>0.44523100000000004</c:v>
                </c:pt>
                <c:pt idx="536">
                  <c:v>0.44501550000000001</c:v>
                </c:pt>
                <c:pt idx="537">
                  <c:v>0.44481950000000003</c:v>
                </c:pt>
                <c:pt idx="538">
                  <c:v>0.44468550000000001</c:v>
                </c:pt>
                <c:pt idx="539">
                  <c:v>0.44452600000000003</c:v>
                </c:pt>
                <c:pt idx="540">
                  <c:v>0.44437199999999999</c:v>
                </c:pt>
                <c:pt idx="541">
                  <c:v>0.44419049999999999</c:v>
                </c:pt>
                <c:pt idx="542">
                  <c:v>0.44399849999999996</c:v>
                </c:pt>
                <c:pt idx="543">
                  <c:v>0.44377250000000001</c:v>
                </c:pt>
                <c:pt idx="544">
                  <c:v>0.44359899999999997</c:v>
                </c:pt>
                <c:pt idx="545">
                  <c:v>0.44344250000000002</c:v>
                </c:pt>
                <c:pt idx="546">
                  <c:v>0.44326599999999999</c:v>
                </c:pt>
                <c:pt idx="547">
                  <c:v>0.44303500000000001</c:v>
                </c:pt>
                <c:pt idx="548">
                  <c:v>0.44282699999999997</c:v>
                </c:pt>
                <c:pt idx="549">
                  <c:v>0.44265900000000002</c:v>
                </c:pt>
                <c:pt idx="550">
                  <c:v>0.44243750000000004</c:v>
                </c:pt>
                <c:pt idx="551">
                  <c:v>0.44225099999999995</c:v>
                </c:pt>
                <c:pt idx="552">
                  <c:v>0.442052</c:v>
                </c:pt>
                <c:pt idx="553">
                  <c:v>0.44183349999999999</c:v>
                </c:pt>
                <c:pt idx="554">
                  <c:v>0.44154649999999995</c:v>
                </c:pt>
                <c:pt idx="555">
                  <c:v>0.44131450000000005</c:v>
                </c:pt>
                <c:pt idx="556">
                  <c:v>0.44112450000000003</c:v>
                </c:pt>
                <c:pt idx="557">
                  <c:v>0.440944</c:v>
                </c:pt>
                <c:pt idx="558">
                  <c:v>0.44068849999999998</c:v>
                </c:pt>
                <c:pt idx="559">
                  <c:v>0.44047449999999999</c:v>
                </c:pt>
                <c:pt idx="560">
                  <c:v>0.44026650000000001</c:v>
                </c:pt>
                <c:pt idx="561">
                  <c:v>0.44001200000000001</c:v>
                </c:pt>
                <c:pt idx="562">
                  <c:v>0.43979599999999996</c:v>
                </c:pt>
                <c:pt idx="563">
                  <c:v>0.43958550000000002</c:v>
                </c:pt>
                <c:pt idx="564">
                  <c:v>0.43938349999999998</c:v>
                </c:pt>
                <c:pt idx="565">
                  <c:v>0.439141</c:v>
                </c:pt>
                <c:pt idx="566">
                  <c:v>0.43885300000000005</c:v>
                </c:pt>
                <c:pt idx="567">
                  <c:v>0.43863099999999999</c:v>
                </c:pt>
                <c:pt idx="568">
                  <c:v>0.43838150000000004</c:v>
                </c:pt>
                <c:pt idx="569">
                  <c:v>0.43817000000000006</c:v>
                </c:pt>
                <c:pt idx="570">
                  <c:v>0.43795400000000001</c:v>
                </c:pt>
                <c:pt idx="571">
                  <c:v>0.43770700000000001</c:v>
                </c:pt>
                <c:pt idx="572">
                  <c:v>0.43738699999999997</c:v>
                </c:pt>
                <c:pt idx="573">
                  <c:v>0.43713800000000003</c:v>
                </c:pt>
                <c:pt idx="574">
                  <c:v>0.43697350000000001</c:v>
                </c:pt>
                <c:pt idx="575">
                  <c:v>0.43684049999999996</c:v>
                </c:pt>
                <c:pt idx="576">
                  <c:v>0.43667250000000002</c:v>
                </c:pt>
                <c:pt idx="577">
                  <c:v>0.43648300000000001</c:v>
                </c:pt>
                <c:pt idx="578">
                  <c:v>0.43623650000000003</c:v>
                </c:pt>
                <c:pt idx="579">
                  <c:v>0.43596800000000002</c:v>
                </c:pt>
                <c:pt idx="580">
                  <c:v>0.43572100000000002</c:v>
                </c:pt>
                <c:pt idx="581">
                  <c:v>0.43544099999999997</c:v>
                </c:pt>
                <c:pt idx="582">
                  <c:v>0.43508150000000001</c:v>
                </c:pt>
                <c:pt idx="583">
                  <c:v>0.43477500000000002</c:v>
                </c:pt>
                <c:pt idx="584">
                  <c:v>0.43436850000000005</c:v>
                </c:pt>
                <c:pt idx="585">
                  <c:v>0.433975</c:v>
                </c:pt>
                <c:pt idx="586">
                  <c:v>0.43374000000000001</c:v>
                </c:pt>
                <c:pt idx="587">
                  <c:v>0.43341700000000005</c:v>
                </c:pt>
                <c:pt idx="588">
                  <c:v>0.43302850000000004</c:v>
                </c:pt>
                <c:pt idx="589">
                  <c:v>0.43277650000000001</c:v>
                </c:pt>
                <c:pt idx="590">
                  <c:v>0.43247599999999997</c:v>
                </c:pt>
                <c:pt idx="591">
                  <c:v>0.43221100000000001</c:v>
                </c:pt>
                <c:pt idx="592">
                  <c:v>0.43197200000000002</c:v>
                </c:pt>
                <c:pt idx="593">
                  <c:v>0.431612</c:v>
                </c:pt>
                <c:pt idx="594">
                  <c:v>0.43113950000000001</c:v>
                </c:pt>
                <c:pt idx="595">
                  <c:v>0.43068649999999997</c:v>
                </c:pt>
                <c:pt idx="596">
                  <c:v>0.43024650000000003</c:v>
                </c:pt>
                <c:pt idx="597">
                  <c:v>0.42990499999999998</c:v>
                </c:pt>
                <c:pt idx="598">
                  <c:v>0.42964350000000007</c:v>
                </c:pt>
                <c:pt idx="599">
                  <c:v>0.42937350000000002</c:v>
                </c:pt>
                <c:pt idx="600">
                  <c:v>0.42897150000000001</c:v>
                </c:pt>
                <c:pt idx="601">
                  <c:v>0.42853449999999998</c:v>
                </c:pt>
                <c:pt idx="602">
                  <c:v>0.42815900000000001</c:v>
                </c:pt>
                <c:pt idx="603">
                  <c:v>0.4279135</c:v>
                </c:pt>
                <c:pt idx="604">
                  <c:v>0.42767350000000004</c:v>
                </c:pt>
                <c:pt idx="605">
                  <c:v>0.42738350000000003</c:v>
                </c:pt>
                <c:pt idx="606">
                  <c:v>0.42701850000000002</c:v>
                </c:pt>
                <c:pt idx="607">
                  <c:v>0.42659550000000002</c:v>
                </c:pt>
                <c:pt idx="608">
                  <c:v>0.42610800000000004</c:v>
                </c:pt>
                <c:pt idx="609">
                  <c:v>0.42570049999999998</c:v>
                </c:pt>
                <c:pt idx="610">
                  <c:v>0.42528250000000001</c:v>
                </c:pt>
                <c:pt idx="611">
                  <c:v>0.4248885</c:v>
                </c:pt>
                <c:pt idx="612">
                  <c:v>0.42452350000000005</c:v>
                </c:pt>
                <c:pt idx="613">
                  <c:v>0.42411100000000002</c:v>
                </c:pt>
                <c:pt idx="614">
                  <c:v>0.42358450000000003</c:v>
                </c:pt>
                <c:pt idx="615">
                  <c:v>0.42324899999999999</c:v>
                </c:pt>
                <c:pt idx="616">
                  <c:v>0.4229</c:v>
                </c:pt>
                <c:pt idx="617">
                  <c:v>0.42246649999999997</c:v>
                </c:pt>
                <c:pt idx="618">
                  <c:v>0.42199399999999998</c:v>
                </c:pt>
                <c:pt idx="619">
                  <c:v>0.42139850000000001</c:v>
                </c:pt>
                <c:pt idx="620">
                  <c:v>0.420873</c:v>
                </c:pt>
                <c:pt idx="621">
                  <c:v>0.42050999999999999</c:v>
                </c:pt>
                <c:pt idx="622">
                  <c:v>0.42009249999999998</c:v>
                </c:pt>
                <c:pt idx="623">
                  <c:v>0.41957850000000002</c:v>
                </c:pt>
                <c:pt idx="624">
                  <c:v>0.419095</c:v>
                </c:pt>
                <c:pt idx="625">
                  <c:v>0.4185295</c:v>
                </c:pt>
                <c:pt idx="626">
                  <c:v>0.41797200000000001</c:v>
                </c:pt>
                <c:pt idx="627">
                  <c:v>0.417487</c:v>
                </c:pt>
                <c:pt idx="628">
                  <c:v>0.41706949999999998</c:v>
                </c:pt>
                <c:pt idx="629">
                  <c:v>0.41661049999999999</c:v>
                </c:pt>
                <c:pt idx="630">
                  <c:v>0.41608250000000002</c:v>
                </c:pt>
                <c:pt idx="631">
                  <c:v>0.41553249999999997</c:v>
                </c:pt>
                <c:pt idx="632">
                  <c:v>0.41500150000000002</c:v>
                </c:pt>
                <c:pt idx="633">
                  <c:v>0.41451150000000003</c:v>
                </c:pt>
                <c:pt idx="634">
                  <c:v>0.41398299999999999</c:v>
                </c:pt>
                <c:pt idx="635">
                  <c:v>0.41332250000000004</c:v>
                </c:pt>
                <c:pt idx="636">
                  <c:v>0.41272949999999997</c:v>
                </c:pt>
                <c:pt idx="637">
                  <c:v>0.41223300000000002</c:v>
                </c:pt>
                <c:pt idx="638">
                  <c:v>0.41181299999999998</c:v>
                </c:pt>
                <c:pt idx="639">
                  <c:v>0.41140000000000004</c:v>
                </c:pt>
                <c:pt idx="640">
                  <c:v>0.41083499999999995</c:v>
                </c:pt>
                <c:pt idx="641">
                  <c:v>0.41028700000000007</c:v>
                </c:pt>
                <c:pt idx="642">
                  <c:v>0.4097075</c:v>
                </c:pt>
                <c:pt idx="643">
                  <c:v>0.40923850000000006</c:v>
                </c:pt>
                <c:pt idx="644">
                  <c:v>0.40885800000000005</c:v>
                </c:pt>
                <c:pt idx="645">
                  <c:v>0.40830200000000005</c:v>
                </c:pt>
                <c:pt idx="646">
                  <c:v>0.40772300000000006</c:v>
                </c:pt>
                <c:pt idx="647">
                  <c:v>0.40711350000000002</c:v>
                </c:pt>
                <c:pt idx="648">
                  <c:v>0.406524</c:v>
                </c:pt>
                <c:pt idx="649">
                  <c:v>0.40597950000000005</c:v>
                </c:pt>
                <c:pt idx="650">
                  <c:v>0.40545200000000003</c:v>
                </c:pt>
                <c:pt idx="651">
                  <c:v>0.40487950000000006</c:v>
                </c:pt>
                <c:pt idx="652">
                  <c:v>0.40429550000000003</c:v>
                </c:pt>
                <c:pt idx="653">
                  <c:v>0.40371350000000006</c:v>
                </c:pt>
                <c:pt idx="654">
                  <c:v>0.40307400000000004</c:v>
                </c:pt>
                <c:pt idx="655">
                  <c:v>0.40251499999999996</c:v>
                </c:pt>
                <c:pt idx="656">
                  <c:v>0.40197800000000006</c:v>
                </c:pt>
                <c:pt idx="657">
                  <c:v>0.40141800000000005</c:v>
                </c:pt>
                <c:pt idx="658">
                  <c:v>0.40082200000000001</c:v>
                </c:pt>
                <c:pt idx="659">
                  <c:v>0.40020299999999998</c:v>
                </c:pt>
                <c:pt idx="660">
                  <c:v>0.39959350000000005</c:v>
                </c:pt>
                <c:pt idx="661">
                  <c:v>0.3990165</c:v>
                </c:pt>
                <c:pt idx="662">
                  <c:v>0.39844750000000001</c:v>
                </c:pt>
                <c:pt idx="663">
                  <c:v>0.39783650000000004</c:v>
                </c:pt>
                <c:pt idx="664">
                  <c:v>0.39723399999999998</c:v>
                </c:pt>
                <c:pt idx="665">
                  <c:v>0.39661449999999998</c:v>
                </c:pt>
                <c:pt idx="666">
                  <c:v>0.39603300000000002</c:v>
                </c:pt>
                <c:pt idx="667">
                  <c:v>0.39548050000000001</c:v>
                </c:pt>
                <c:pt idx="668">
                  <c:v>0.3948525</c:v>
                </c:pt>
                <c:pt idx="669">
                  <c:v>0.39421850000000003</c:v>
                </c:pt>
                <c:pt idx="670">
                  <c:v>0.39362150000000001</c:v>
                </c:pt>
                <c:pt idx="671">
                  <c:v>0.393011</c:v>
                </c:pt>
                <c:pt idx="672">
                  <c:v>0.39238499999999998</c:v>
                </c:pt>
                <c:pt idx="673">
                  <c:v>0.39181650000000001</c:v>
                </c:pt>
                <c:pt idx="674">
                  <c:v>0.39118000000000003</c:v>
                </c:pt>
                <c:pt idx="675">
                  <c:v>0.39049700000000004</c:v>
                </c:pt>
                <c:pt idx="676">
                  <c:v>0.38985999999999998</c:v>
                </c:pt>
                <c:pt idx="677">
                  <c:v>0.38918600000000003</c:v>
                </c:pt>
                <c:pt idx="678">
                  <c:v>0.3885575</c:v>
                </c:pt>
                <c:pt idx="679">
                  <c:v>0.38795850000000004</c:v>
                </c:pt>
                <c:pt idx="680">
                  <c:v>0.38732050000000001</c:v>
                </c:pt>
                <c:pt idx="681">
                  <c:v>0.38663250000000005</c:v>
                </c:pt>
                <c:pt idx="682">
                  <c:v>0.38597999999999999</c:v>
                </c:pt>
                <c:pt idx="683">
                  <c:v>0.38529599999999997</c:v>
                </c:pt>
                <c:pt idx="684">
                  <c:v>0.38463650000000005</c:v>
                </c:pt>
                <c:pt idx="685">
                  <c:v>0.38397199999999998</c:v>
                </c:pt>
                <c:pt idx="686">
                  <c:v>0.38327300000000003</c:v>
                </c:pt>
                <c:pt idx="687">
                  <c:v>0.38261299999999998</c:v>
                </c:pt>
                <c:pt idx="688">
                  <c:v>0.38193600000000005</c:v>
                </c:pt>
                <c:pt idx="689">
                  <c:v>0.38125249999999999</c:v>
                </c:pt>
                <c:pt idx="690">
                  <c:v>0.38059399999999999</c:v>
                </c:pt>
                <c:pt idx="691">
                  <c:v>0.37985599999999997</c:v>
                </c:pt>
                <c:pt idx="692">
                  <c:v>0.37914249999999999</c:v>
                </c:pt>
                <c:pt idx="693">
                  <c:v>0.37843000000000004</c:v>
                </c:pt>
                <c:pt idx="694">
                  <c:v>0.37772150000000004</c:v>
                </c:pt>
                <c:pt idx="695">
                  <c:v>0.3770365</c:v>
                </c:pt>
                <c:pt idx="696">
                  <c:v>0.37635099999999999</c:v>
                </c:pt>
                <c:pt idx="697">
                  <c:v>0.37557499999999999</c:v>
                </c:pt>
                <c:pt idx="698">
                  <c:v>0.37485200000000002</c:v>
                </c:pt>
                <c:pt idx="699">
                  <c:v>0.37410949999999998</c:v>
                </c:pt>
                <c:pt idx="700">
                  <c:v>0.37338349999999998</c:v>
                </c:pt>
                <c:pt idx="701">
                  <c:v>0.37269249999999998</c:v>
                </c:pt>
                <c:pt idx="702">
                  <c:v>0.37195600000000006</c:v>
                </c:pt>
                <c:pt idx="703">
                  <c:v>0.37110650000000001</c:v>
                </c:pt>
                <c:pt idx="704">
                  <c:v>0.37032350000000003</c:v>
                </c:pt>
                <c:pt idx="705">
                  <c:v>0.36950900000000003</c:v>
                </c:pt>
                <c:pt idx="706">
                  <c:v>0.36872450000000001</c:v>
                </c:pt>
                <c:pt idx="707">
                  <c:v>0.36796600000000002</c:v>
                </c:pt>
                <c:pt idx="708">
                  <c:v>0.36714400000000003</c:v>
                </c:pt>
                <c:pt idx="709">
                  <c:v>0.36626950000000003</c:v>
                </c:pt>
                <c:pt idx="710">
                  <c:v>0.36544200000000004</c:v>
                </c:pt>
                <c:pt idx="711">
                  <c:v>0.36459150000000001</c:v>
                </c:pt>
                <c:pt idx="712">
                  <c:v>0.36369400000000002</c:v>
                </c:pt>
                <c:pt idx="713">
                  <c:v>0.36285250000000002</c:v>
                </c:pt>
                <c:pt idx="714">
                  <c:v>0.36195750000000004</c:v>
                </c:pt>
                <c:pt idx="715">
                  <c:v>0.36105399999999999</c:v>
                </c:pt>
                <c:pt idx="716">
                  <c:v>0.36012949999999999</c:v>
                </c:pt>
                <c:pt idx="717">
                  <c:v>0.35923650000000001</c:v>
                </c:pt>
                <c:pt idx="718">
                  <c:v>0.35830950000000006</c:v>
                </c:pt>
                <c:pt idx="719">
                  <c:v>0.35740800000000006</c:v>
                </c:pt>
                <c:pt idx="720">
                  <c:v>0.35638249999999999</c:v>
                </c:pt>
                <c:pt idx="721">
                  <c:v>0.35539500000000002</c:v>
                </c:pt>
                <c:pt idx="722">
                  <c:v>0.35435450000000002</c:v>
                </c:pt>
                <c:pt idx="723">
                  <c:v>0.353381</c:v>
                </c:pt>
                <c:pt idx="724">
                  <c:v>0.35234199999999999</c:v>
                </c:pt>
                <c:pt idx="725">
                  <c:v>0.35132350000000001</c:v>
                </c:pt>
                <c:pt idx="726">
                  <c:v>0.35025149999999999</c:v>
                </c:pt>
                <c:pt idx="727">
                  <c:v>0.34912799999999999</c:v>
                </c:pt>
                <c:pt idx="728">
                  <c:v>0.34805799999999998</c:v>
                </c:pt>
                <c:pt idx="729">
                  <c:v>0.34695750000000003</c:v>
                </c:pt>
                <c:pt idx="730">
                  <c:v>0.34596249999999995</c:v>
                </c:pt>
                <c:pt idx="731">
                  <c:v>0.3448155</c:v>
                </c:pt>
                <c:pt idx="732">
                  <c:v>0.34375</c:v>
                </c:pt>
                <c:pt idx="733">
                  <c:v>0.34268600000000005</c:v>
                </c:pt>
                <c:pt idx="734">
                  <c:v>0.3415705</c:v>
                </c:pt>
                <c:pt idx="735">
                  <c:v>0.34041500000000002</c:v>
                </c:pt>
                <c:pt idx="736">
                  <c:v>0.33932800000000002</c:v>
                </c:pt>
                <c:pt idx="737">
                  <c:v>0.33814649999999996</c:v>
                </c:pt>
                <c:pt idx="738">
                  <c:v>0.33693749999999995</c:v>
                </c:pt>
                <c:pt idx="739">
                  <c:v>0.3354935</c:v>
                </c:pt>
                <c:pt idx="740">
                  <c:v>0.33442700000000003</c:v>
                </c:pt>
                <c:pt idx="741">
                  <c:v>0.33340550000000002</c:v>
                </c:pt>
                <c:pt idx="742">
                  <c:v>0.33224900000000002</c:v>
                </c:pt>
                <c:pt idx="743">
                  <c:v>0.33099199999999995</c:v>
                </c:pt>
                <c:pt idx="744">
                  <c:v>0.32982749999999994</c:v>
                </c:pt>
                <c:pt idx="745">
                  <c:v>0.32846599999999992</c:v>
                </c:pt>
                <c:pt idx="746">
                  <c:v>0.32723049999999998</c:v>
                </c:pt>
                <c:pt idx="747">
                  <c:v>0.32603799999999999</c:v>
                </c:pt>
                <c:pt idx="748">
                  <c:v>0.32478750000000001</c:v>
                </c:pt>
                <c:pt idx="749">
                  <c:v>0.32344200000000001</c:v>
                </c:pt>
                <c:pt idx="750">
                  <c:v>0.32204350000000004</c:v>
                </c:pt>
                <c:pt idx="751">
                  <c:v>0.3207875</c:v>
                </c:pt>
                <c:pt idx="752">
                  <c:v>0.31951000000000002</c:v>
                </c:pt>
                <c:pt idx="753">
                  <c:v>0.31835350000000001</c:v>
                </c:pt>
                <c:pt idx="754">
                  <c:v>0.31706600000000001</c:v>
                </c:pt>
                <c:pt idx="755">
                  <c:v>0.31587399999999999</c:v>
                </c:pt>
                <c:pt idx="756">
                  <c:v>0.314614</c:v>
                </c:pt>
                <c:pt idx="757">
                  <c:v>0.31336600000000003</c:v>
                </c:pt>
                <c:pt idx="758">
                  <c:v>0.31230299999999989</c:v>
                </c:pt>
                <c:pt idx="759">
                  <c:v>0.31113150000000001</c:v>
                </c:pt>
                <c:pt idx="760">
                  <c:v>0.31004599999999993</c:v>
                </c:pt>
                <c:pt idx="761">
                  <c:v>0.30889650000000002</c:v>
                </c:pt>
                <c:pt idx="762">
                  <c:v>0.30773699999999998</c:v>
                </c:pt>
                <c:pt idx="763">
                  <c:v>0.30666150000000003</c:v>
                </c:pt>
                <c:pt idx="764">
                  <c:v>0.30568049999999997</c:v>
                </c:pt>
                <c:pt idx="765">
                  <c:v>0.30472050000000001</c:v>
                </c:pt>
                <c:pt idx="766">
                  <c:v>0.30377350000000003</c:v>
                </c:pt>
                <c:pt idx="767">
                  <c:v>0.30281949999999991</c:v>
                </c:pt>
                <c:pt idx="768">
                  <c:v>0.30197299999999999</c:v>
                </c:pt>
                <c:pt idx="769">
                  <c:v>0.30118899999999998</c:v>
                </c:pt>
                <c:pt idx="770">
                  <c:v>0.30031899999999995</c:v>
                </c:pt>
                <c:pt idx="771">
                  <c:v>0.29964299999999999</c:v>
                </c:pt>
                <c:pt idx="772">
                  <c:v>0.29886050000000003</c:v>
                </c:pt>
                <c:pt idx="773">
                  <c:v>0.29804849999999994</c:v>
                </c:pt>
                <c:pt idx="774">
                  <c:v>0.29745199999999999</c:v>
                </c:pt>
                <c:pt idx="775">
                  <c:v>0.29686699999999999</c:v>
                </c:pt>
                <c:pt idx="776">
                  <c:v>0.29619200000000001</c:v>
                </c:pt>
                <c:pt idx="777">
                  <c:v>0.29572099999999996</c:v>
                </c:pt>
                <c:pt idx="778">
                  <c:v>0.29522400000000004</c:v>
                </c:pt>
                <c:pt idx="779">
                  <c:v>0.29453600000000002</c:v>
                </c:pt>
                <c:pt idx="780">
                  <c:v>0.29366200000000003</c:v>
                </c:pt>
                <c:pt idx="781">
                  <c:v>0.29303650000000003</c:v>
                </c:pt>
                <c:pt idx="782">
                  <c:v>0.29234150000000003</c:v>
                </c:pt>
                <c:pt idx="783">
                  <c:v>0.2917865</c:v>
                </c:pt>
                <c:pt idx="784">
                  <c:v>0.29129449999999996</c:v>
                </c:pt>
                <c:pt idx="785">
                  <c:v>0.29071600000000003</c:v>
                </c:pt>
                <c:pt idx="786">
                  <c:v>0.29022950000000003</c:v>
                </c:pt>
                <c:pt idx="787">
                  <c:v>0.28974299999999997</c:v>
                </c:pt>
                <c:pt idx="788">
                  <c:v>0.28939900000000002</c:v>
                </c:pt>
                <c:pt idx="789">
                  <c:v>0.2889215</c:v>
                </c:pt>
                <c:pt idx="790">
                  <c:v>0.2881995</c:v>
                </c:pt>
                <c:pt idx="791">
                  <c:v>0.28782050000000003</c:v>
                </c:pt>
                <c:pt idx="792">
                  <c:v>0.28732250000000004</c:v>
                </c:pt>
                <c:pt idx="793">
                  <c:v>0.28686600000000001</c:v>
                </c:pt>
                <c:pt idx="794">
                  <c:v>0.28638149999999996</c:v>
                </c:pt>
                <c:pt idx="795">
                  <c:v>0.2857865</c:v>
                </c:pt>
                <c:pt idx="796">
                  <c:v>0.28545049999999994</c:v>
                </c:pt>
                <c:pt idx="797">
                  <c:v>0.28515749999999995</c:v>
                </c:pt>
                <c:pt idx="798">
                  <c:v>0.28488599999999997</c:v>
                </c:pt>
                <c:pt idx="799">
                  <c:v>0.28463049999999995</c:v>
                </c:pt>
                <c:pt idx="800">
                  <c:v>0.28423349999999997</c:v>
                </c:pt>
                <c:pt idx="801">
                  <c:v>0.28350749999999997</c:v>
                </c:pt>
                <c:pt idx="802">
                  <c:v>0.28330050000000001</c:v>
                </c:pt>
                <c:pt idx="803">
                  <c:v>0.28289600000000004</c:v>
                </c:pt>
                <c:pt idx="804">
                  <c:v>0.282775</c:v>
                </c:pt>
                <c:pt idx="805">
                  <c:v>0.28282849999999998</c:v>
                </c:pt>
                <c:pt idx="806">
                  <c:v>0.28272150000000001</c:v>
                </c:pt>
                <c:pt idx="807">
                  <c:v>0.28256100000000001</c:v>
                </c:pt>
                <c:pt idx="808">
                  <c:v>0.28237800000000002</c:v>
                </c:pt>
                <c:pt idx="809">
                  <c:v>0.28222399999999997</c:v>
                </c:pt>
                <c:pt idx="810">
                  <c:v>0.28268000000000004</c:v>
                </c:pt>
                <c:pt idx="811">
                  <c:v>0.28289350000000002</c:v>
                </c:pt>
                <c:pt idx="812">
                  <c:v>0.28307500000000002</c:v>
                </c:pt>
                <c:pt idx="813">
                  <c:v>0.283522</c:v>
                </c:pt>
                <c:pt idx="814">
                  <c:v>0.28360849999999993</c:v>
                </c:pt>
                <c:pt idx="815">
                  <c:v>0.28397900000000004</c:v>
                </c:pt>
                <c:pt idx="816">
                  <c:v>0.2845125</c:v>
                </c:pt>
                <c:pt idx="817">
                  <c:v>0.28493400000000002</c:v>
                </c:pt>
                <c:pt idx="818">
                  <c:v>0.28539800000000004</c:v>
                </c:pt>
                <c:pt idx="819">
                  <c:v>0.285692</c:v>
                </c:pt>
                <c:pt idx="820">
                  <c:v>0.28622249999999999</c:v>
                </c:pt>
                <c:pt idx="821">
                  <c:v>0.28688849999999999</c:v>
                </c:pt>
                <c:pt idx="822">
                  <c:v>0.28778949999999998</c:v>
                </c:pt>
                <c:pt idx="823">
                  <c:v>0.28797299999999998</c:v>
                </c:pt>
                <c:pt idx="824">
                  <c:v>0.28862549999999998</c:v>
                </c:pt>
                <c:pt idx="825">
                  <c:v>0.28919699999999993</c:v>
                </c:pt>
                <c:pt idx="826">
                  <c:v>0.28987450000000003</c:v>
                </c:pt>
                <c:pt idx="827">
                  <c:v>0.29038349999999996</c:v>
                </c:pt>
                <c:pt idx="828">
                  <c:v>0.29115649999999998</c:v>
                </c:pt>
                <c:pt idx="829">
                  <c:v>0.29161750000000003</c:v>
                </c:pt>
                <c:pt idx="830">
                  <c:v>0.2920565</c:v>
                </c:pt>
                <c:pt idx="831">
                  <c:v>0.29253850000000003</c:v>
                </c:pt>
                <c:pt idx="832">
                  <c:v>0.29313549999999999</c:v>
                </c:pt>
                <c:pt idx="833">
                  <c:v>0.2940565</c:v>
                </c:pt>
                <c:pt idx="834">
                  <c:v>0.29464499999999999</c:v>
                </c:pt>
                <c:pt idx="835">
                  <c:v>0.29501850000000002</c:v>
                </c:pt>
                <c:pt idx="836">
                  <c:v>0.29552650000000003</c:v>
                </c:pt>
                <c:pt idx="837">
                  <c:v>0.29637750000000002</c:v>
                </c:pt>
                <c:pt idx="838">
                  <c:v>0.29695650000000001</c:v>
                </c:pt>
                <c:pt idx="839">
                  <c:v>0.2977785</c:v>
                </c:pt>
                <c:pt idx="840">
                  <c:v>0.298433</c:v>
                </c:pt>
                <c:pt idx="841">
                  <c:v>0.29916750000000003</c:v>
                </c:pt>
                <c:pt idx="842">
                  <c:v>0.29994750000000003</c:v>
                </c:pt>
                <c:pt idx="843">
                  <c:v>0.3007435</c:v>
                </c:pt>
                <c:pt idx="844">
                  <c:v>0.3014715</c:v>
                </c:pt>
                <c:pt idx="845">
                  <c:v>0.30211450000000001</c:v>
                </c:pt>
                <c:pt idx="846">
                  <c:v>0.30280499999999999</c:v>
                </c:pt>
                <c:pt idx="847">
                  <c:v>0.30332650000000005</c:v>
                </c:pt>
                <c:pt idx="848">
                  <c:v>0.304066</c:v>
                </c:pt>
                <c:pt idx="849">
                  <c:v>0.30472850000000001</c:v>
                </c:pt>
                <c:pt idx="850">
                  <c:v>0.30563050000000003</c:v>
                </c:pt>
                <c:pt idx="851">
                  <c:v>0.3064615</c:v>
                </c:pt>
                <c:pt idx="852">
                  <c:v>0.30705650000000001</c:v>
                </c:pt>
                <c:pt idx="853">
                  <c:v>0.307728</c:v>
                </c:pt>
                <c:pt idx="854">
                  <c:v>0.30840650000000003</c:v>
                </c:pt>
                <c:pt idx="855">
                  <c:v>0.30942650000000005</c:v>
                </c:pt>
                <c:pt idx="856">
                  <c:v>0.31032550000000003</c:v>
                </c:pt>
                <c:pt idx="857">
                  <c:v>0.311305</c:v>
                </c:pt>
                <c:pt idx="858">
                  <c:v>0.31202450000000004</c:v>
                </c:pt>
                <c:pt idx="859">
                  <c:v>0.312971</c:v>
                </c:pt>
                <c:pt idx="860">
                  <c:v>0.31387500000000002</c:v>
                </c:pt>
                <c:pt idx="861">
                  <c:v>0.31500700000000004</c:v>
                </c:pt>
                <c:pt idx="862">
                  <c:v>0.31607499999999999</c:v>
                </c:pt>
                <c:pt idx="863">
                  <c:v>0.31654000000000004</c:v>
                </c:pt>
                <c:pt idx="864">
                  <c:v>0.31718250000000003</c:v>
                </c:pt>
                <c:pt idx="865">
                  <c:v>0.31781799999999999</c:v>
                </c:pt>
                <c:pt idx="866">
                  <c:v>0.31909750000000003</c:v>
                </c:pt>
                <c:pt idx="867">
                  <c:v>0.320303</c:v>
                </c:pt>
                <c:pt idx="868">
                  <c:v>0.32134300000000005</c:v>
                </c:pt>
                <c:pt idx="869">
                  <c:v>0.32253900000000002</c:v>
                </c:pt>
                <c:pt idx="870">
                  <c:v>0.32312600000000002</c:v>
                </c:pt>
                <c:pt idx="871">
                  <c:v>0.32386750000000003</c:v>
                </c:pt>
                <c:pt idx="872">
                  <c:v>0.3247815</c:v>
                </c:pt>
                <c:pt idx="873">
                  <c:v>0.32614050000000006</c:v>
                </c:pt>
                <c:pt idx="874">
                  <c:v>0.32708749999999998</c:v>
                </c:pt>
                <c:pt idx="875">
                  <c:v>0.32795850000000004</c:v>
                </c:pt>
                <c:pt idx="876">
                  <c:v>0.32872899999999999</c:v>
                </c:pt>
                <c:pt idx="877">
                  <c:v>0.32929750000000002</c:v>
                </c:pt>
                <c:pt idx="878">
                  <c:v>0.33060349999999999</c:v>
                </c:pt>
                <c:pt idx="879">
                  <c:v>0.33208499999999996</c:v>
                </c:pt>
                <c:pt idx="880">
                  <c:v>0.33271600000000001</c:v>
                </c:pt>
                <c:pt idx="881">
                  <c:v>0.33324950000000003</c:v>
                </c:pt>
                <c:pt idx="882">
                  <c:v>0.334318</c:v>
                </c:pt>
                <c:pt idx="883">
                  <c:v>0.33541299999999996</c:v>
                </c:pt>
                <c:pt idx="884">
                  <c:v>0.33653650000000002</c:v>
                </c:pt>
                <c:pt idx="885">
                  <c:v>0.33779599999999999</c:v>
                </c:pt>
                <c:pt idx="886">
                  <c:v>0.33849250000000003</c:v>
                </c:pt>
                <c:pt idx="887">
                  <c:v>0.33944400000000002</c:v>
                </c:pt>
                <c:pt idx="888">
                  <c:v>0.34064850000000002</c:v>
                </c:pt>
                <c:pt idx="889">
                  <c:v>0.34180100000000002</c:v>
                </c:pt>
                <c:pt idx="890">
                  <c:v>0.34296599999999999</c:v>
                </c:pt>
                <c:pt idx="891">
                  <c:v>0.34391399999999994</c:v>
                </c:pt>
                <c:pt idx="892">
                  <c:v>0.34475849999999997</c:v>
                </c:pt>
                <c:pt idx="893">
                  <c:v>0.34574000000000005</c:v>
                </c:pt>
                <c:pt idx="894">
                  <c:v>0.34669</c:v>
                </c:pt>
                <c:pt idx="895">
                  <c:v>0.34794599999999998</c:v>
                </c:pt>
                <c:pt idx="896">
                  <c:v>0.34935450000000001</c:v>
                </c:pt>
                <c:pt idx="897">
                  <c:v>0.35023899999999997</c:v>
                </c:pt>
                <c:pt idx="898">
                  <c:v>0.35072300000000001</c:v>
                </c:pt>
                <c:pt idx="899">
                  <c:v>0.35167750000000003</c:v>
                </c:pt>
                <c:pt idx="900">
                  <c:v>0.35308800000000007</c:v>
                </c:pt>
                <c:pt idx="901">
                  <c:v>0.35473699999999997</c:v>
                </c:pt>
                <c:pt idx="902">
                  <c:v>0.35585849999999997</c:v>
                </c:pt>
                <c:pt idx="903">
                  <c:v>0.35668749999999994</c:v>
                </c:pt>
                <c:pt idx="904">
                  <c:v>0.35727549999999997</c:v>
                </c:pt>
                <c:pt idx="905">
                  <c:v>0.35818650000000002</c:v>
                </c:pt>
                <c:pt idx="906">
                  <c:v>0.35924500000000004</c:v>
                </c:pt>
                <c:pt idx="907">
                  <c:v>0.36039949999999998</c:v>
                </c:pt>
                <c:pt idx="908">
                  <c:v>0.36122449999999995</c:v>
                </c:pt>
                <c:pt idx="909">
                  <c:v>0.36188049999999999</c:v>
                </c:pt>
                <c:pt idx="910">
                  <c:v>0.36269749999999989</c:v>
                </c:pt>
                <c:pt idx="911">
                  <c:v>0.36350300000000002</c:v>
                </c:pt>
                <c:pt idx="912">
                  <c:v>0.36428349999999998</c:v>
                </c:pt>
                <c:pt idx="913">
                  <c:v>0.3652765</c:v>
                </c:pt>
                <c:pt idx="914">
                  <c:v>0.36606700000000003</c:v>
                </c:pt>
                <c:pt idx="915">
                  <c:v>0.36680599999999997</c:v>
                </c:pt>
                <c:pt idx="916">
                  <c:v>0.367622</c:v>
                </c:pt>
                <c:pt idx="917">
                  <c:v>0.36839949999999999</c:v>
                </c:pt>
                <c:pt idx="918">
                  <c:v>0.36959249999999999</c:v>
                </c:pt>
                <c:pt idx="919">
                  <c:v>0.370527</c:v>
                </c:pt>
                <c:pt idx="920">
                  <c:v>0.37076949999999997</c:v>
                </c:pt>
                <c:pt idx="921">
                  <c:v>0.37145450000000002</c:v>
                </c:pt>
                <c:pt idx="922">
                  <c:v>0.37230599999999997</c:v>
                </c:pt>
                <c:pt idx="923">
                  <c:v>0.37321499999999996</c:v>
                </c:pt>
                <c:pt idx="924">
                  <c:v>0.37422300000000003</c:v>
                </c:pt>
                <c:pt idx="925">
                  <c:v>0.37511349999999999</c:v>
                </c:pt>
                <c:pt idx="926">
                  <c:v>0.37575200000000003</c:v>
                </c:pt>
                <c:pt idx="927">
                  <c:v>0.37644450000000002</c:v>
                </c:pt>
                <c:pt idx="928">
                  <c:v>0.37736950000000002</c:v>
                </c:pt>
                <c:pt idx="929">
                  <c:v>0.37824500000000005</c:v>
                </c:pt>
                <c:pt idx="930">
                  <c:v>0.37928399999999995</c:v>
                </c:pt>
                <c:pt idx="931">
                  <c:v>0.3801485</c:v>
                </c:pt>
                <c:pt idx="932">
                  <c:v>0.38077899999999998</c:v>
                </c:pt>
                <c:pt idx="933">
                  <c:v>0.38147600000000004</c:v>
                </c:pt>
                <c:pt idx="934">
                  <c:v>0.3824555</c:v>
                </c:pt>
                <c:pt idx="935">
                  <c:v>0.38329800000000003</c:v>
                </c:pt>
                <c:pt idx="936">
                  <c:v>0.38414000000000004</c:v>
                </c:pt>
                <c:pt idx="937">
                  <c:v>0.38507150000000001</c:v>
                </c:pt>
                <c:pt idx="938">
                  <c:v>0.38587250000000001</c:v>
                </c:pt>
                <c:pt idx="939">
                  <c:v>0.38644849999999997</c:v>
                </c:pt>
                <c:pt idx="940">
                  <c:v>0.38726050000000001</c:v>
                </c:pt>
                <c:pt idx="941">
                  <c:v>0.38824550000000002</c:v>
                </c:pt>
                <c:pt idx="942">
                  <c:v>0.38913550000000002</c:v>
                </c:pt>
                <c:pt idx="943">
                  <c:v>0.38973849999999999</c:v>
                </c:pt>
                <c:pt idx="944">
                  <c:v>0.39041899999999996</c:v>
                </c:pt>
                <c:pt idx="945">
                  <c:v>0.39144800000000002</c:v>
                </c:pt>
                <c:pt idx="946">
                  <c:v>0.39233850000000003</c:v>
                </c:pt>
                <c:pt idx="947">
                  <c:v>0.39319749999999998</c:v>
                </c:pt>
                <c:pt idx="948">
                  <c:v>0.39395350000000007</c:v>
                </c:pt>
                <c:pt idx="949">
                  <c:v>0.39454650000000002</c:v>
                </c:pt>
                <c:pt idx="950">
                  <c:v>0.39525250000000001</c:v>
                </c:pt>
                <c:pt idx="951">
                  <c:v>0.39597800000000005</c:v>
                </c:pt>
                <c:pt idx="952">
                  <c:v>0.39696949999999998</c:v>
                </c:pt>
                <c:pt idx="953">
                  <c:v>0.39784549999999996</c:v>
                </c:pt>
                <c:pt idx="954">
                  <c:v>0.39866400000000002</c:v>
                </c:pt>
                <c:pt idx="955">
                  <c:v>0.39936199999999999</c:v>
                </c:pt>
                <c:pt idx="956">
                  <c:v>0.39998900000000004</c:v>
                </c:pt>
                <c:pt idx="957">
                  <c:v>0.4008815</c:v>
                </c:pt>
                <c:pt idx="958">
                  <c:v>0.401814</c:v>
                </c:pt>
                <c:pt idx="959">
                  <c:v>0.40262750000000003</c:v>
                </c:pt>
                <c:pt idx="960">
                  <c:v>0.40327600000000002</c:v>
                </c:pt>
                <c:pt idx="961">
                  <c:v>0.40404499999999999</c:v>
                </c:pt>
                <c:pt idx="962">
                  <c:v>0.40478500000000006</c:v>
                </c:pt>
                <c:pt idx="963">
                  <c:v>0.40573049999999999</c:v>
                </c:pt>
                <c:pt idx="964">
                  <c:v>0.40675499999999998</c:v>
                </c:pt>
                <c:pt idx="965">
                  <c:v>0.40732900000000005</c:v>
                </c:pt>
                <c:pt idx="966">
                  <c:v>0.4080935</c:v>
                </c:pt>
                <c:pt idx="967">
                  <c:v>0.4087575</c:v>
                </c:pt>
                <c:pt idx="968">
                  <c:v>0.40932800000000003</c:v>
                </c:pt>
                <c:pt idx="969">
                  <c:v>0.41014600000000001</c:v>
                </c:pt>
                <c:pt idx="970">
                  <c:v>0.41102050000000001</c:v>
                </c:pt>
                <c:pt idx="971">
                  <c:v>0.41159600000000002</c:v>
                </c:pt>
                <c:pt idx="972">
                  <c:v>0.41220999999999997</c:v>
                </c:pt>
                <c:pt idx="973">
                  <c:v>0.41299849999999999</c:v>
                </c:pt>
                <c:pt idx="974">
                  <c:v>0.41373400000000005</c:v>
                </c:pt>
                <c:pt idx="975">
                  <c:v>0.41462100000000002</c:v>
                </c:pt>
                <c:pt idx="976">
                  <c:v>0.41528299999999996</c:v>
                </c:pt>
                <c:pt idx="977">
                  <c:v>0.41573850000000001</c:v>
                </c:pt>
                <c:pt idx="978">
                  <c:v>0.416296</c:v>
                </c:pt>
                <c:pt idx="979">
                  <c:v>0.41696350000000004</c:v>
                </c:pt>
                <c:pt idx="980">
                  <c:v>0.41776900000000006</c:v>
                </c:pt>
                <c:pt idx="981">
                  <c:v>0.41863400000000006</c:v>
                </c:pt>
                <c:pt idx="982">
                  <c:v>0.41925299999999999</c:v>
                </c:pt>
                <c:pt idx="983">
                  <c:v>0.41968800000000001</c:v>
                </c:pt>
                <c:pt idx="984">
                  <c:v>0.42019100000000004</c:v>
                </c:pt>
                <c:pt idx="985">
                  <c:v>0.42081750000000001</c:v>
                </c:pt>
                <c:pt idx="986">
                  <c:v>0.421541</c:v>
                </c:pt>
                <c:pt idx="987">
                  <c:v>0.42228100000000002</c:v>
                </c:pt>
                <c:pt idx="988">
                  <c:v>0.42280899999999999</c:v>
                </c:pt>
                <c:pt idx="989">
                  <c:v>0.423294</c:v>
                </c:pt>
                <c:pt idx="990">
                  <c:v>0.42372750000000003</c:v>
                </c:pt>
                <c:pt idx="991">
                  <c:v>0.42436200000000002</c:v>
                </c:pt>
                <c:pt idx="992">
                  <c:v>0.42514750000000001</c:v>
                </c:pt>
                <c:pt idx="993">
                  <c:v>0.42586599999999997</c:v>
                </c:pt>
                <c:pt idx="994">
                  <c:v>0.42637750000000002</c:v>
                </c:pt>
                <c:pt idx="995">
                  <c:v>0.42689100000000002</c:v>
                </c:pt>
                <c:pt idx="996">
                  <c:v>0.42742049999999998</c:v>
                </c:pt>
                <c:pt idx="997">
                  <c:v>0.42798200000000003</c:v>
                </c:pt>
                <c:pt idx="998">
                  <c:v>0.42861949999999999</c:v>
                </c:pt>
                <c:pt idx="999">
                  <c:v>0.42909399999999998</c:v>
                </c:pt>
                <c:pt idx="1000">
                  <c:v>0.42946200000000001</c:v>
                </c:pt>
                <c:pt idx="1001">
                  <c:v>0.42994250000000001</c:v>
                </c:pt>
                <c:pt idx="1002">
                  <c:v>0.430481</c:v>
                </c:pt>
                <c:pt idx="1003">
                  <c:v>0.43126299999999995</c:v>
                </c:pt>
                <c:pt idx="1004">
                  <c:v>0.43203250000000004</c:v>
                </c:pt>
                <c:pt idx="1005">
                  <c:v>0.432392</c:v>
                </c:pt>
                <c:pt idx="1006">
                  <c:v>0.43280799999999997</c:v>
                </c:pt>
                <c:pt idx="1007">
                  <c:v>0.433224</c:v>
                </c:pt>
                <c:pt idx="1008">
                  <c:v>0.43426500000000001</c:v>
                </c:pt>
                <c:pt idx="1009">
                  <c:v>0.43615949999999998</c:v>
                </c:pt>
                <c:pt idx="1010">
                  <c:v>0.43618449999999998</c:v>
                </c:pt>
                <c:pt idx="1011">
                  <c:v>0.4362645</c:v>
                </c:pt>
                <c:pt idx="1012">
                  <c:v>0.43618450000000003</c:v>
                </c:pt>
                <c:pt idx="1013">
                  <c:v>0.43648100000000001</c:v>
                </c:pt>
                <c:pt idx="1014">
                  <c:v>0.43708950000000002</c:v>
                </c:pt>
                <c:pt idx="1015">
                  <c:v>0.44007100000000005</c:v>
                </c:pt>
                <c:pt idx="1016">
                  <c:v>0.4375945</c:v>
                </c:pt>
                <c:pt idx="1017">
                  <c:v>0.44196750000000001</c:v>
                </c:pt>
                <c:pt idx="1018">
                  <c:v>0.45332650000000002</c:v>
                </c:pt>
                <c:pt idx="1019">
                  <c:v>0.42432349999999996</c:v>
                </c:pt>
                <c:pt idx="1020">
                  <c:v>0.37130050000000003</c:v>
                </c:pt>
                <c:pt idx="1021">
                  <c:v>0.343727</c:v>
                </c:pt>
                <c:pt idx="1022">
                  <c:v>0.32719200000000004</c:v>
                </c:pt>
                <c:pt idx="1023">
                  <c:v>0.31591750000000002</c:v>
                </c:pt>
                <c:pt idx="1024">
                  <c:v>0.30675950000000002</c:v>
                </c:pt>
                <c:pt idx="1025">
                  <c:v>0.29827999999999999</c:v>
                </c:pt>
                <c:pt idx="1026">
                  <c:v>0.29090050000000001</c:v>
                </c:pt>
                <c:pt idx="1027">
                  <c:v>0.28307249999999995</c:v>
                </c:pt>
                <c:pt idx="1028">
                  <c:v>0.27534200000000003</c:v>
                </c:pt>
                <c:pt idx="1029">
                  <c:v>0.26857099999999995</c:v>
                </c:pt>
                <c:pt idx="1030">
                  <c:v>0.26209699999999997</c:v>
                </c:pt>
                <c:pt idx="1031">
                  <c:v>0.25481649999999995</c:v>
                </c:pt>
                <c:pt idx="1032">
                  <c:v>0.24789250000000007</c:v>
                </c:pt>
                <c:pt idx="1033">
                  <c:v>0.2421295</c:v>
                </c:pt>
                <c:pt idx="1034">
                  <c:v>0.23575799999999997</c:v>
                </c:pt>
                <c:pt idx="1035">
                  <c:v>0.22927249999999999</c:v>
                </c:pt>
                <c:pt idx="1036">
                  <c:v>0.22321550000000001</c:v>
                </c:pt>
                <c:pt idx="1037">
                  <c:v>0.21663250000000001</c:v>
                </c:pt>
                <c:pt idx="1038">
                  <c:v>0.20940150000000002</c:v>
                </c:pt>
                <c:pt idx="1039">
                  <c:v>0.204209</c:v>
                </c:pt>
                <c:pt idx="1040">
                  <c:v>0.19791549999999999</c:v>
                </c:pt>
                <c:pt idx="1041">
                  <c:v>0.192024</c:v>
                </c:pt>
                <c:pt idx="1042">
                  <c:v>0.18509050000000002</c:v>
                </c:pt>
                <c:pt idx="1043">
                  <c:v>0.17848800000000001</c:v>
                </c:pt>
                <c:pt idx="1044">
                  <c:v>0.17150350000000003</c:v>
                </c:pt>
                <c:pt idx="1045">
                  <c:v>0.165157</c:v>
                </c:pt>
                <c:pt idx="1046">
                  <c:v>0.15798600000000007</c:v>
                </c:pt>
                <c:pt idx="1047">
                  <c:v>0.15092950000000002</c:v>
                </c:pt>
                <c:pt idx="1048">
                  <c:v>0.14417250000000001</c:v>
                </c:pt>
                <c:pt idx="1049">
                  <c:v>0.13758999999999999</c:v>
                </c:pt>
                <c:pt idx="1050">
                  <c:v>0.13150450000000002</c:v>
                </c:pt>
                <c:pt idx="1051">
                  <c:v>0.12539850000000002</c:v>
                </c:pt>
                <c:pt idx="1052">
                  <c:v>0.11923850000000003</c:v>
                </c:pt>
                <c:pt idx="1053">
                  <c:v>0.11230100000000003</c:v>
                </c:pt>
                <c:pt idx="1054">
                  <c:v>0.10715450000000003</c:v>
                </c:pt>
                <c:pt idx="1055">
                  <c:v>0.10093050000000001</c:v>
                </c:pt>
                <c:pt idx="1056">
                  <c:v>9.4874500000000028E-2</c:v>
                </c:pt>
                <c:pt idx="1057">
                  <c:v>8.9799000000000018E-2</c:v>
                </c:pt>
                <c:pt idx="1058">
                  <c:v>8.5704000000000016E-2</c:v>
                </c:pt>
                <c:pt idx="1059">
                  <c:v>7.9955500000000013E-2</c:v>
                </c:pt>
                <c:pt idx="1060">
                  <c:v>7.5402500000000011E-2</c:v>
                </c:pt>
                <c:pt idx="1061">
                  <c:v>7.1759500000000004E-2</c:v>
                </c:pt>
                <c:pt idx="1062">
                  <c:v>6.6788999999999987E-2</c:v>
                </c:pt>
                <c:pt idx="1063">
                  <c:v>6.2515500000000002E-2</c:v>
                </c:pt>
                <c:pt idx="1064">
                  <c:v>5.8634500000000006E-2</c:v>
                </c:pt>
                <c:pt idx="1065">
                  <c:v>5.4695500000000008E-2</c:v>
                </c:pt>
                <c:pt idx="1066">
                  <c:v>5.1065500000000014E-2</c:v>
                </c:pt>
                <c:pt idx="1067">
                  <c:v>4.6238000000000001E-2</c:v>
                </c:pt>
                <c:pt idx="1068">
                  <c:v>4.237550000000001E-2</c:v>
                </c:pt>
                <c:pt idx="1069">
                  <c:v>3.8332500000000019E-2</c:v>
                </c:pt>
                <c:pt idx="1070">
                  <c:v>3.4151999999999988E-2</c:v>
                </c:pt>
                <c:pt idx="1071">
                  <c:v>3.006100000000006E-2</c:v>
                </c:pt>
                <c:pt idx="1072">
                  <c:v>2.6425500000000018E-2</c:v>
                </c:pt>
                <c:pt idx="1073">
                  <c:v>2.2307500000000008E-2</c:v>
                </c:pt>
                <c:pt idx="1074">
                  <c:v>1.8911000000000011E-2</c:v>
                </c:pt>
                <c:pt idx="1075">
                  <c:v>1.6374500000000014E-2</c:v>
                </c:pt>
                <c:pt idx="1076">
                  <c:v>1.3179500000000038E-2</c:v>
                </c:pt>
                <c:pt idx="1077">
                  <c:v>1.0956000000000021E-2</c:v>
                </c:pt>
                <c:pt idx="1078">
                  <c:v>8.5270000000000068E-3</c:v>
                </c:pt>
                <c:pt idx="1079">
                  <c:v>6.6950000000000065E-3</c:v>
                </c:pt>
                <c:pt idx="1080">
                  <c:v>5.3735000000000033E-3</c:v>
                </c:pt>
                <c:pt idx="1081">
                  <c:v>4.0090000000000126E-3</c:v>
                </c:pt>
                <c:pt idx="1082">
                  <c:v>2.5219999999999965E-3</c:v>
                </c:pt>
                <c:pt idx="1083">
                  <c:v>8.5750000000003879E-4</c:v>
                </c:pt>
                <c:pt idx="1084">
                  <c:v>-6.6649999999998655E-4</c:v>
                </c:pt>
                <c:pt idx="1085">
                  <c:v>-1.8505000000000049E-3</c:v>
                </c:pt>
                <c:pt idx="1086">
                  <c:v>-3.3720000000000139E-3</c:v>
                </c:pt>
                <c:pt idx="1087">
                  <c:v>-4.1374999999999884E-3</c:v>
                </c:pt>
                <c:pt idx="1088">
                  <c:v>-5.43349999999998E-3</c:v>
                </c:pt>
                <c:pt idx="1089">
                  <c:v>-6.1960000000000071E-3</c:v>
                </c:pt>
                <c:pt idx="1090">
                  <c:v>-7.3539999999999717E-3</c:v>
                </c:pt>
                <c:pt idx="1091">
                  <c:v>-8.4279999999999911E-3</c:v>
                </c:pt>
                <c:pt idx="1092">
                  <c:v>-1.0178500000000007E-2</c:v>
                </c:pt>
                <c:pt idx="1093">
                  <c:v>-1.0841499999999976E-2</c:v>
                </c:pt>
                <c:pt idx="1094">
                  <c:v>-1.2557999999999986E-2</c:v>
                </c:pt>
                <c:pt idx="1095">
                  <c:v>-1.3443499999999969E-2</c:v>
                </c:pt>
                <c:pt idx="1096">
                  <c:v>-1.4714499999999964E-2</c:v>
                </c:pt>
                <c:pt idx="1097">
                  <c:v>-1.5710499999999988E-2</c:v>
                </c:pt>
                <c:pt idx="1098">
                  <c:v>-1.6649499999999984E-2</c:v>
                </c:pt>
                <c:pt idx="1099">
                  <c:v>-1.8269000000000007E-2</c:v>
                </c:pt>
                <c:pt idx="1100">
                  <c:v>-1.8799499999999969E-2</c:v>
                </c:pt>
                <c:pt idx="1101">
                  <c:v>-2.0063499999999984E-2</c:v>
                </c:pt>
                <c:pt idx="1102">
                  <c:v>-2.158850000000001E-2</c:v>
                </c:pt>
                <c:pt idx="1103">
                  <c:v>-2.3272499999999974E-2</c:v>
                </c:pt>
                <c:pt idx="1104">
                  <c:v>-2.4930000000000008E-2</c:v>
                </c:pt>
                <c:pt idx="1105">
                  <c:v>-2.6440999999999965E-2</c:v>
                </c:pt>
                <c:pt idx="1106">
                  <c:v>-2.757699999999999E-2</c:v>
                </c:pt>
                <c:pt idx="1107">
                  <c:v>-2.950750000000002E-2</c:v>
                </c:pt>
                <c:pt idx="1108">
                  <c:v>-3.0450500000000019E-2</c:v>
                </c:pt>
                <c:pt idx="1109">
                  <c:v>-3.1476999999999977E-2</c:v>
                </c:pt>
                <c:pt idx="1110">
                  <c:v>-3.2077499999999981E-2</c:v>
                </c:pt>
                <c:pt idx="1111">
                  <c:v>-3.2816999999999985E-2</c:v>
                </c:pt>
                <c:pt idx="1112">
                  <c:v>-3.3253499999999991E-2</c:v>
                </c:pt>
                <c:pt idx="1113">
                  <c:v>-3.3911999999999998E-2</c:v>
                </c:pt>
                <c:pt idx="1114">
                  <c:v>-3.3709499999999976E-2</c:v>
                </c:pt>
                <c:pt idx="1115">
                  <c:v>-3.4685999999999995E-2</c:v>
                </c:pt>
                <c:pt idx="1116">
                  <c:v>-3.4847500000000003E-2</c:v>
                </c:pt>
                <c:pt idx="1117">
                  <c:v>-3.5066999999999987E-2</c:v>
                </c:pt>
                <c:pt idx="1118">
                  <c:v>-3.5433500000000007E-2</c:v>
                </c:pt>
                <c:pt idx="1119">
                  <c:v>-3.5350999999999994E-2</c:v>
                </c:pt>
                <c:pt idx="1120">
                  <c:v>-3.5681499999999977E-2</c:v>
                </c:pt>
                <c:pt idx="1121">
                  <c:v>-3.5700999999999955E-2</c:v>
                </c:pt>
                <c:pt idx="1122">
                  <c:v>-3.5650999999999988E-2</c:v>
                </c:pt>
                <c:pt idx="1123">
                  <c:v>-3.6120999999999986E-2</c:v>
                </c:pt>
                <c:pt idx="1124">
                  <c:v>-3.6143999999999982E-2</c:v>
                </c:pt>
                <c:pt idx="1125">
                  <c:v>-3.7201999999999985E-2</c:v>
                </c:pt>
                <c:pt idx="1126">
                  <c:v>-3.7672000000000011E-2</c:v>
                </c:pt>
                <c:pt idx="1127">
                  <c:v>-3.7871499999999975E-2</c:v>
                </c:pt>
                <c:pt idx="1128">
                  <c:v>-3.8082499999999964E-2</c:v>
                </c:pt>
                <c:pt idx="1129">
                  <c:v>-3.8503999999999983E-2</c:v>
                </c:pt>
                <c:pt idx="1130">
                  <c:v>-3.8732500000000003E-2</c:v>
                </c:pt>
                <c:pt idx="1131">
                  <c:v>-3.8950000000000012E-2</c:v>
                </c:pt>
                <c:pt idx="1132">
                  <c:v>-3.8974499999999995E-2</c:v>
                </c:pt>
                <c:pt idx="1133">
                  <c:v>-3.9528999999999981E-2</c:v>
                </c:pt>
                <c:pt idx="1134">
                  <c:v>-3.9761499999999977E-2</c:v>
                </c:pt>
                <c:pt idx="1135">
                  <c:v>-4.009749999999998E-2</c:v>
                </c:pt>
                <c:pt idx="1136">
                  <c:v>-4.0560999999999986E-2</c:v>
                </c:pt>
                <c:pt idx="1137">
                  <c:v>-4.0603499999999987E-2</c:v>
                </c:pt>
                <c:pt idx="1138">
                  <c:v>-4.1020500000000015E-2</c:v>
                </c:pt>
                <c:pt idx="1139">
                  <c:v>-4.0967499999999962E-2</c:v>
                </c:pt>
                <c:pt idx="1140">
                  <c:v>-4.1993499999999989E-2</c:v>
                </c:pt>
                <c:pt idx="1141">
                  <c:v>-4.2165499999999995E-2</c:v>
                </c:pt>
                <c:pt idx="1142">
                  <c:v>-4.2362499999999997E-2</c:v>
                </c:pt>
                <c:pt idx="1143">
                  <c:v>-4.2939999999999978E-2</c:v>
                </c:pt>
                <c:pt idx="1144">
                  <c:v>-4.4016499999999958E-2</c:v>
                </c:pt>
                <c:pt idx="1145">
                  <c:v>-4.4840999999999992E-2</c:v>
                </c:pt>
                <c:pt idx="1146">
                  <c:v>-4.554649999999999E-2</c:v>
                </c:pt>
                <c:pt idx="1147">
                  <c:v>-4.6469500000000025E-2</c:v>
                </c:pt>
                <c:pt idx="1148">
                  <c:v>-4.792349999999998E-2</c:v>
                </c:pt>
                <c:pt idx="1149">
                  <c:v>-4.9168999999999963E-2</c:v>
                </c:pt>
                <c:pt idx="1150">
                  <c:v>-5.0714499999999996E-2</c:v>
                </c:pt>
                <c:pt idx="1151">
                  <c:v>-5.2214499999999997E-2</c:v>
                </c:pt>
                <c:pt idx="1152">
                  <c:v>-5.4133500000000001E-2</c:v>
                </c:pt>
                <c:pt idx="1153">
                  <c:v>-5.5756000000000028E-2</c:v>
                </c:pt>
                <c:pt idx="1154">
                  <c:v>-5.6263000000000007E-2</c:v>
                </c:pt>
                <c:pt idx="1155">
                  <c:v>-5.7255E-2</c:v>
                </c:pt>
                <c:pt idx="1156">
                  <c:v>-5.912349999999994E-2</c:v>
                </c:pt>
                <c:pt idx="1157">
                  <c:v>-5.915999999999999E-2</c:v>
                </c:pt>
                <c:pt idx="1158">
                  <c:v>-5.9877499999999972E-2</c:v>
                </c:pt>
                <c:pt idx="1159">
                  <c:v>-6.0009999999999952E-2</c:v>
                </c:pt>
                <c:pt idx="1160">
                  <c:v>-6.0751999999999973E-2</c:v>
                </c:pt>
                <c:pt idx="1161">
                  <c:v>-6.0543999999999987E-2</c:v>
                </c:pt>
                <c:pt idx="1162">
                  <c:v>-6.0992999999999964E-2</c:v>
                </c:pt>
                <c:pt idx="1163">
                  <c:v>-6.0933499999999974E-2</c:v>
                </c:pt>
                <c:pt idx="1164">
                  <c:v>-6.1033999999999977E-2</c:v>
                </c:pt>
                <c:pt idx="1165">
                  <c:v>-6.120749999999997E-2</c:v>
                </c:pt>
                <c:pt idx="1166">
                  <c:v>-6.1084499999999986E-2</c:v>
                </c:pt>
                <c:pt idx="1167">
                  <c:v>-6.1091499999999965E-2</c:v>
                </c:pt>
                <c:pt idx="1168">
                  <c:v>-6.131700000000001E-2</c:v>
                </c:pt>
                <c:pt idx="1169">
                  <c:v>-6.1404499999999973E-2</c:v>
                </c:pt>
                <c:pt idx="1170">
                  <c:v>-6.1771499999999979E-2</c:v>
                </c:pt>
                <c:pt idx="1171">
                  <c:v>-6.1440499999999898E-2</c:v>
                </c:pt>
                <c:pt idx="1172">
                  <c:v>-6.1508499999999966E-2</c:v>
                </c:pt>
                <c:pt idx="1173">
                  <c:v>-6.133050000000001E-2</c:v>
                </c:pt>
                <c:pt idx="1174">
                  <c:v>-6.1084500000000042E-2</c:v>
                </c:pt>
                <c:pt idx="1175">
                  <c:v>-6.1340999999999979E-2</c:v>
                </c:pt>
                <c:pt idx="1176">
                  <c:v>-6.1132000000000075E-2</c:v>
                </c:pt>
                <c:pt idx="1177">
                  <c:v>-6.0980000000000034E-2</c:v>
                </c:pt>
                <c:pt idx="1178">
                  <c:v>-6.1082499999999984E-2</c:v>
                </c:pt>
                <c:pt idx="1179">
                  <c:v>-6.1366999999999949E-2</c:v>
                </c:pt>
                <c:pt idx="1180">
                  <c:v>-6.1877999999999989E-2</c:v>
                </c:pt>
                <c:pt idx="1181">
                  <c:v>-6.1675499999999994E-2</c:v>
                </c:pt>
                <c:pt idx="1182">
                  <c:v>-6.1830000000000052E-2</c:v>
                </c:pt>
                <c:pt idx="1183">
                  <c:v>-6.1957499999999943E-2</c:v>
                </c:pt>
                <c:pt idx="1184">
                  <c:v>-6.1576999999999993E-2</c:v>
                </c:pt>
                <c:pt idx="1185">
                  <c:v>-6.1950000000000061E-2</c:v>
                </c:pt>
                <c:pt idx="1186">
                  <c:v>-6.2176500000000023E-2</c:v>
                </c:pt>
                <c:pt idx="1187">
                  <c:v>-6.1689499999999953E-2</c:v>
                </c:pt>
                <c:pt idx="1188">
                  <c:v>-6.1927500000000024E-2</c:v>
                </c:pt>
                <c:pt idx="1189">
                  <c:v>-6.1781999999999948E-2</c:v>
                </c:pt>
                <c:pt idx="1190">
                  <c:v>-6.1731499999999995E-2</c:v>
                </c:pt>
                <c:pt idx="1191">
                  <c:v>-6.1471499999999957E-2</c:v>
                </c:pt>
                <c:pt idx="1192">
                  <c:v>-6.0769000000000017E-2</c:v>
                </c:pt>
                <c:pt idx="1193">
                  <c:v>-6.0603000000000018E-2</c:v>
                </c:pt>
                <c:pt idx="1194">
                  <c:v>-6.0576999999999992E-2</c:v>
                </c:pt>
                <c:pt idx="1195">
                  <c:v>-6.0819999999999985E-2</c:v>
                </c:pt>
                <c:pt idx="1196">
                  <c:v>-6.0608999999999968E-2</c:v>
                </c:pt>
                <c:pt idx="1197">
                  <c:v>-6.0795500000000002E-2</c:v>
                </c:pt>
                <c:pt idx="1198">
                  <c:v>-6.0841999999999952E-2</c:v>
                </c:pt>
                <c:pt idx="1199">
                  <c:v>-6.0255000000000003E-2</c:v>
                </c:pt>
                <c:pt idx="1200">
                  <c:v>-5.9939499999999979E-2</c:v>
                </c:pt>
                <c:pt idx="1201">
                  <c:v>-5.9986499999999943E-2</c:v>
                </c:pt>
                <c:pt idx="1202">
                  <c:v>-6.0055999999999998E-2</c:v>
                </c:pt>
                <c:pt idx="1203">
                  <c:v>-5.9634499999999979E-2</c:v>
                </c:pt>
                <c:pt idx="1204">
                  <c:v>-5.9707499999999969E-2</c:v>
                </c:pt>
                <c:pt idx="1205">
                  <c:v>-5.9197E-2</c:v>
                </c:pt>
                <c:pt idx="1206">
                  <c:v>-5.9251499999999957E-2</c:v>
                </c:pt>
                <c:pt idx="1207">
                  <c:v>-5.8946999999999972E-2</c:v>
                </c:pt>
                <c:pt idx="1208">
                  <c:v>-5.8764999999999956E-2</c:v>
                </c:pt>
                <c:pt idx="1209">
                  <c:v>-5.8643500000000015E-2</c:v>
                </c:pt>
                <c:pt idx="1210">
                  <c:v>-5.8031500000000014E-2</c:v>
                </c:pt>
                <c:pt idx="1211">
                  <c:v>-5.811350000000004E-2</c:v>
                </c:pt>
                <c:pt idx="1212">
                  <c:v>-5.8169999999999944E-2</c:v>
                </c:pt>
                <c:pt idx="1213">
                  <c:v>-5.7557499999999984E-2</c:v>
                </c:pt>
                <c:pt idx="1214">
                  <c:v>-5.7215999999999989E-2</c:v>
                </c:pt>
                <c:pt idx="1215">
                  <c:v>-5.7006999999999974E-2</c:v>
                </c:pt>
                <c:pt idx="1216">
                  <c:v>-5.688399999999999E-2</c:v>
                </c:pt>
                <c:pt idx="1217">
                  <c:v>-5.6650499999999993E-2</c:v>
                </c:pt>
                <c:pt idx="1218">
                  <c:v>-5.6596499999999994E-2</c:v>
                </c:pt>
                <c:pt idx="1219">
                  <c:v>-5.5647000000000002E-2</c:v>
                </c:pt>
                <c:pt idx="1220">
                  <c:v>-5.573399999999995E-2</c:v>
                </c:pt>
                <c:pt idx="1221">
                  <c:v>-5.4969499999999949E-2</c:v>
                </c:pt>
                <c:pt idx="1222">
                  <c:v>-5.4391999999999996E-2</c:v>
                </c:pt>
                <c:pt idx="1223">
                  <c:v>-5.3635999999999961E-2</c:v>
                </c:pt>
                <c:pt idx="1224">
                  <c:v>-5.2594999999999947E-2</c:v>
                </c:pt>
                <c:pt idx="1225">
                  <c:v>-5.1776500000000003E-2</c:v>
                </c:pt>
                <c:pt idx="1226">
                  <c:v>-5.0546499999999994E-2</c:v>
                </c:pt>
                <c:pt idx="1227">
                  <c:v>-4.9440499999999971E-2</c:v>
                </c:pt>
                <c:pt idx="1228">
                  <c:v>-4.7425999999999996E-2</c:v>
                </c:pt>
                <c:pt idx="1229">
                  <c:v>-4.616899999999996E-2</c:v>
                </c:pt>
                <c:pt idx="1230">
                  <c:v>-4.3844500000000008E-2</c:v>
                </c:pt>
                <c:pt idx="1231">
                  <c:v>-4.055299999999995E-2</c:v>
                </c:pt>
                <c:pt idx="1232">
                  <c:v>-3.7141999999999981E-2</c:v>
                </c:pt>
                <c:pt idx="1233">
                  <c:v>-3.2740999999999965E-2</c:v>
                </c:pt>
                <c:pt idx="1234">
                  <c:v>-1.7502499999999976E-2</c:v>
                </c:pt>
                <c:pt idx="1235">
                  <c:v>1.9877000000000034E-2</c:v>
                </c:pt>
                <c:pt idx="1236">
                  <c:v>2.3957000000000034E-2</c:v>
                </c:pt>
                <c:pt idx="1237">
                  <c:v>2.6065499999999936E-2</c:v>
                </c:pt>
                <c:pt idx="1238">
                  <c:v>2.7404000000000012E-2</c:v>
                </c:pt>
                <c:pt idx="1239">
                  <c:v>2.9482499999999995E-2</c:v>
                </c:pt>
                <c:pt idx="1240">
                  <c:v>3.1407499999999949E-2</c:v>
                </c:pt>
                <c:pt idx="1241">
                  <c:v>3.2385500000000012E-2</c:v>
                </c:pt>
                <c:pt idx="1242">
                  <c:v>3.3723500000000017E-2</c:v>
                </c:pt>
                <c:pt idx="1243">
                  <c:v>3.4591499999999942E-2</c:v>
                </c:pt>
                <c:pt idx="1244">
                  <c:v>3.516749999999999E-2</c:v>
                </c:pt>
                <c:pt idx="1245">
                  <c:v>3.5841000000000012E-2</c:v>
                </c:pt>
                <c:pt idx="1246">
                  <c:v>3.6377500000000007E-2</c:v>
                </c:pt>
                <c:pt idx="1247">
                  <c:v>3.7384000000000001E-2</c:v>
                </c:pt>
                <c:pt idx="1248">
                  <c:v>3.8209000000000021E-2</c:v>
                </c:pt>
                <c:pt idx="1249">
                  <c:v>3.8750499999999993E-2</c:v>
                </c:pt>
                <c:pt idx="1250">
                  <c:v>3.9369000000000043E-2</c:v>
                </c:pt>
                <c:pt idx="1251">
                  <c:v>4.0085499999999996E-2</c:v>
                </c:pt>
                <c:pt idx="1252">
                  <c:v>4.040249999999998E-2</c:v>
                </c:pt>
                <c:pt idx="1253">
                  <c:v>4.1651500000000008E-2</c:v>
                </c:pt>
                <c:pt idx="1254">
                  <c:v>4.3057500000000026E-2</c:v>
                </c:pt>
                <c:pt idx="1255">
                  <c:v>4.4208500000000039E-2</c:v>
                </c:pt>
                <c:pt idx="1256">
                  <c:v>4.4970499999999997E-2</c:v>
                </c:pt>
                <c:pt idx="1257">
                  <c:v>4.5927000000000023E-2</c:v>
                </c:pt>
                <c:pt idx="1258">
                  <c:v>4.6178000000000025E-2</c:v>
                </c:pt>
                <c:pt idx="1259">
                  <c:v>4.7188500000000022E-2</c:v>
                </c:pt>
                <c:pt idx="1260">
                  <c:v>4.8614000000000018E-2</c:v>
                </c:pt>
                <c:pt idx="1261">
                  <c:v>4.8564999999999997E-2</c:v>
                </c:pt>
                <c:pt idx="1262">
                  <c:v>4.9423000000000022E-2</c:v>
                </c:pt>
                <c:pt idx="1263">
                  <c:v>5.0518500000000022E-2</c:v>
                </c:pt>
                <c:pt idx="1264">
                  <c:v>5.2597499999999991E-2</c:v>
                </c:pt>
                <c:pt idx="1265">
                  <c:v>5.4133000000000014E-2</c:v>
                </c:pt>
                <c:pt idx="1266">
                  <c:v>5.7077500000000003E-2</c:v>
                </c:pt>
                <c:pt idx="1267">
                  <c:v>5.9658500000000003E-2</c:v>
                </c:pt>
                <c:pt idx="1268">
                  <c:v>6.3580000000000025E-2</c:v>
                </c:pt>
                <c:pt idx="1269">
                  <c:v>6.8460500000000007E-2</c:v>
                </c:pt>
                <c:pt idx="1270">
                  <c:v>7.3191000000000006E-2</c:v>
                </c:pt>
                <c:pt idx="1271">
                  <c:v>8.1406500000000007E-2</c:v>
                </c:pt>
                <c:pt idx="1272">
                  <c:v>0.10769550000000003</c:v>
                </c:pt>
                <c:pt idx="1273">
                  <c:v>0.12516199999999994</c:v>
                </c:pt>
                <c:pt idx="1274">
                  <c:v>0.13096850000000002</c:v>
                </c:pt>
                <c:pt idx="1275">
                  <c:v>0.13436700000000001</c:v>
                </c:pt>
                <c:pt idx="1276">
                  <c:v>0.13854900000000003</c:v>
                </c:pt>
                <c:pt idx="1277">
                  <c:v>0.1419115</c:v>
                </c:pt>
                <c:pt idx="1278">
                  <c:v>0.14404400000000006</c:v>
                </c:pt>
                <c:pt idx="1279">
                  <c:v>0.14585400000000001</c:v>
                </c:pt>
                <c:pt idx="1280">
                  <c:v>0.14714800000000006</c:v>
                </c:pt>
                <c:pt idx="1281">
                  <c:v>0.14890300000000001</c:v>
                </c:pt>
                <c:pt idx="1282">
                  <c:v>0.15006350000000002</c:v>
                </c:pt>
                <c:pt idx="1283">
                  <c:v>0.1514905</c:v>
                </c:pt>
                <c:pt idx="1284">
                  <c:v>0.15237499999999995</c:v>
                </c:pt>
                <c:pt idx="1285">
                  <c:v>0.15295400000000001</c:v>
                </c:pt>
                <c:pt idx="1286">
                  <c:v>0.15368150000000003</c:v>
                </c:pt>
                <c:pt idx="1287">
                  <c:v>0.154867</c:v>
                </c:pt>
                <c:pt idx="1288">
                  <c:v>0.15597</c:v>
                </c:pt>
                <c:pt idx="1289">
                  <c:v>0.156697</c:v>
                </c:pt>
                <c:pt idx="1290">
                  <c:v>0.157805</c:v>
                </c:pt>
                <c:pt idx="1291">
                  <c:v>0.15857750000000001</c:v>
                </c:pt>
                <c:pt idx="1292">
                  <c:v>0.15956400000000007</c:v>
                </c:pt>
                <c:pt idx="1293">
                  <c:v>0.16059050000000002</c:v>
                </c:pt>
                <c:pt idx="1294">
                  <c:v>0.16197600000000006</c:v>
                </c:pt>
                <c:pt idx="1295">
                  <c:v>0.16327350000000002</c:v>
                </c:pt>
                <c:pt idx="1296">
                  <c:v>0.16497200000000001</c:v>
                </c:pt>
                <c:pt idx="1297">
                  <c:v>0.16780500000000001</c:v>
                </c:pt>
                <c:pt idx="1298">
                  <c:v>0.16235000000000002</c:v>
                </c:pt>
                <c:pt idx="1299">
                  <c:v>0.15187950000000003</c:v>
                </c:pt>
                <c:pt idx="1300">
                  <c:v>0.14004350000000002</c:v>
                </c:pt>
                <c:pt idx="1301">
                  <c:v>9.4157000000000005E-2</c:v>
                </c:pt>
                <c:pt idx="1302">
                  <c:v>7.4459000000000025E-2</c:v>
                </c:pt>
                <c:pt idx="1303">
                  <c:v>6.2847000000000014E-2</c:v>
                </c:pt>
                <c:pt idx="1304">
                  <c:v>4.2721000000000009E-2</c:v>
                </c:pt>
                <c:pt idx="1305">
                  <c:v>2.712500000000001E-2</c:v>
                </c:pt>
                <c:pt idx="1306">
                  <c:v>1.3359499999999969E-2</c:v>
                </c:pt>
                <c:pt idx="1307">
                  <c:v>1.6815000000000302E-3</c:v>
                </c:pt>
                <c:pt idx="1308">
                  <c:v>-1.6909999999999981E-3</c:v>
                </c:pt>
                <c:pt idx="1309">
                  <c:v>-3.2979999999999954E-3</c:v>
                </c:pt>
                <c:pt idx="1310">
                  <c:v>-5.2689999999999959E-3</c:v>
                </c:pt>
                <c:pt idx="1311">
                  <c:v>-7.5260000000000049E-3</c:v>
                </c:pt>
                <c:pt idx="1312">
                  <c:v>-9.2555000000000276E-3</c:v>
                </c:pt>
                <c:pt idx="1313">
                  <c:v>-1.052800000000001E-2</c:v>
                </c:pt>
                <c:pt idx="1314">
                  <c:v>-1.1392999999999986E-2</c:v>
                </c:pt>
                <c:pt idx="1315">
                  <c:v>-1.3223499999999999E-2</c:v>
                </c:pt>
                <c:pt idx="1316">
                  <c:v>-1.5447999999999962E-2</c:v>
                </c:pt>
                <c:pt idx="1317">
                  <c:v>-1.6928500000000041E-2</c:v>
                </c:pt>
                <c:pt idx="1318">
                  <c:v>-1.7824499999999993E-2</c:v>
                </c:pt>
                <c:pt idx="1319">
                  <c:v>-1.8769000000000008E-2</c:v>
                </c:pt>
                <c:pt idx="1320">
                  <c:v>-2.1406000000000008E-2</c:v>
                </c:pt>
                <c:pt idx="1321">
                  <c:v>-2.3142499999999983E-2</c:v>
                </c:pt>
                <c:pt idx="1322">
                  <c:v>-2.4555999999999967E-2</c:v>
                </c:pt>
                <c:pt idx="1323">
                  <c:v>-2.6401499999999994E-2</c:v>
                </c:pt>
                <c:pt idx="1324">
                  <c:v>-2.9638499999999984E-2</c:v>
                </c:pt>
                <c:pt idx="1325">
                  <c:v>-3.2505999999999979E-2</c:v>
                </c:pt>
                <c:pt idx="1326">
                  <c:v>-3.5277000000000003E-2</c:v>
                </c:pt>
                <c:pt idx="1327">
                  <c:v>-3.73E-2</c:v>
                </c:pt>
                <c:pt idx="1328">
                  <c:v>-4.0257499999999974E-2</c:v>
                </c:pt>
                <c:pt idx="1329">
                  <c:v>-4.6095999999999998E-2</c:v>
                </c:pt>
                <c:pt idx="1330">
                  <c:v>-5.2394999999999969E-2</c:v>
                </c:pt>
                <c:pt idx="1331">
                  <c:v>-5.7255499999999959E-2</c:v>
                </c:pt>
                <c:pt idx="1332">
                  <c:v>-5.9550999999999965E-2</c:v>
                </c:pt>
                <c:pt idx="1333">
                  <c:v>-6.312249999999997E-2</c:v>
                </c:pt>
                <c:pt idx="1334">
                  <c:v>-6.5429499999999974E-2</c:v>
                </c:pt>
                <c:pt idx="1335">
                  <c:v>-6.7109499999999989E-2</c:v>
                </c:pt>
                <c:pt idx="1336">
                  <c:v>-6.6352500000000036E-2</c:v>
                </c:pt>
                <c:pt idx="1337">
                  <c:v>-6.8449499999999996E-2</c:v>
                </c:pt>
                <c:pt idx="1338">
                  <c:v>-6.9157500000000038E-2</c:v>
                </c:pt>
                <c:pt idx="1339">
                  <c:v>-7.0366999999999957E-2</c:v>
                </c:pt>
                <c:pt idx="1340">
                  <c:v>-7.1109499999999937E-2</c:v>
                </c:pt>
                <c:pt idx="1341">
                  <c:v>-7.0523999999999976E-2</c:v>
                </c:pt>
                <c:pt idx="1342">
                  <c:v>-7.1023999999999976E-2</c:v>
                </c:pt>
                <c:pt idx="1343">
                  <c:v>-7.2542999999999969E-2</c:v>
                </c:pt>
                <c:pt idx="1344">
                  <c:v>-7.3281999999999958E-2</c:v>
                </c:pt>
                <c:pt idx="1345">
                  <c:v>-7.3859000000000008E-2</c:v>
                </c:pt>
                <c:pt idx="1346">
                  <c:v>-7.3512499999999981E-2</c:v>
                </c:pt>
                <c:pt idx="1347">
                  <c:v>-7.464949999999998E-2</c:v>
                </c:pt>
                <c:pt idx="1348">
                  <c:v>-7.5370500000000007E-2</c:v>
                </c:pt>
                <c:pt idx="1349">
                  <c:v>-7.6334500000000027E-2</c:v>
                </c:pt>
                <c:pt idx="1350">
                  <c:v>-7.5295000000000001E-2</c:v>
                </c:pt>
                <c:pt idx="1351">
                  <c:v>-7.4772999999999978E-2</c:v>
                </c:pt>
                <c:pt idx="1352">
                  <c:v>-7.6174500000000034E-2</c:v>
                </c:pt>
                <c:pt idx="1353">
                  <c:v>-7.6813999999999938E-2</c:v>
                </c:pt>
                <c:pt idx="1354">
                  <c:v>-7.6929499999999928E-2</c:v>
                </c:pt>
                <c:pt idx="1355">
                  <c:v>-7.6041000000000025E-2</c:v>
                </c:pt>
                <c:pt idx="1356">
                  <c:v>-7.6338499999999976E-2</c:v>
                </c:pt>
                <c:pt idx="1357">
                  <c:v>-7.7526499999999998E-2</c:v>
                </c:pt>
                <c:pt idx="1358">
                  <c:v>-7.8544499999999962E-2</c:v>
                </c:pt>
                <c:pt idx="1359">
                  <c:v>-7.8546500000000019E-2</c:v>
                </c:pt>
                <c:pt idx="1360">
                  <c:v>-7.8338499999999978E-2</c:v>
                </c:pt>
                <c:pt idx="1361">
                  <c:v>-7.9032000000000047E-2</c:v>
                </c:pt>
                <c:pt idx="1362">
                  <c:v>-7.9946499999999976E-2</c:v>
                </c:pt>
                <c:pt idx="1363">
                  <c:v>-7.9903500000000016E-2</c:v>
                </c:pt>
                <c:pt idx="1364">
                  <c:v>-7.8751999999999989E-2</c:v>
                </c:pt>
                <c:pt idx="1365">
                  <c:v>-7.8786999999999996E-2</c:v>
                </c:pt>
                <c:pt idx="1366">
                  <c:v>-7.9524999999999957E-2</c:v>
                </c:pt>
                <c:pt idx="1367">
                  <c:v>-7.9754999999999965E-2</c:v>
                </c:pt>
                <c:pt idx="1368">
                  <c:v>-7.9921500000000034E-2</c:v>
                </c:pt>
                <c:pt idx="1369">
                  <c:v>-7.960250000000002E-2</c:v>
                </c:pt>
                <c:pt idx="1370">
                  <c:v>-8.0283500000000008E-2</c:v>
                </c:pt>
                <c:pt idx="1371">
                  <c:v>-8.0818999999999974E-2</c:v>
                </c:pt>
                <c:pt idx="1372">
                  <c:v>-8.0777000000000043E-2</c:v>
                </c:pt>
                <c:pt idx="1373">
                  <c:v>-8.0687499999999968E-2</c:v>
                </c:pt>
                <c:pt idx="1374">
                  <c:v>-8.0650499999999958E-2</c:v>
                </c:pt>
                <c:pt idx="1375">
                  <c:v>-8.1349499999999964E-2</c:v>
                </c:pt>
                <c:pt idx="1376">
                  <c:v>-8.1899499999999958E-2</c:v>
                </c:pt>
                <c:pt idx="1377">
                  <c:v>-8.2125999999999977E-2</c:v>
                </c:pt>
                <c:pt idx="1378">
                  <c:v>-8.1376999999999922E-2</c:v>
                </c:pt>
                <c:pt idx="1379">
                  <c:v>-8.2145499999999982E-2</c:v>
                </c:pt>
                <c:pt idx="1380">
                  <c:v>-8.2741999999999927E-2</c:v>
                </c:pt>
                <c:pt idx="1381">
                  <c:v>-8.2708500000000018E-2</c:v>
                </c:pt>
                <c:pt idx="1382">
                  <c:v>-8.1828000000000012E-2</c:v>
                </c:pt>
                <c:pt idx="1383">
                  <c:v>-8.2505999999999968E-2</c:v>
                </c:pt>
                <c:pt idx="1384">
                  <c:v>-8.3289999999999975E-2</c:v>
                </c:pt>
                <c:pt idx="1385">
                  <c:v>-8.3535999999999999E-2</c:v>
                </c:pt>
                <c:pt idx="1386">
                  <c:v>-8.2867499999999983E-2</c:v>
                </c:pt>
                <c:pt idx="1387">
                  <c:v>-8.2801500000000028E-2</c:v>
                </c:pt>
                <c:pt idx="1388">
                  <c:v>-8.3784499999999984E-2</c:v>
                </c:pt>
                <c:pt idx="1389">
                  <c:v>-8.2874999999999976E-2</c:v>
                </c:pt>
                <c:pt idx="1390">
                  <c:v>-8.3309499999999981E-2</c:v>
                </c:pt>
                <c:pt idx="1391">
                  <c:v>-8.1759499999999985E-2</c:v>
                </c:pt>
                <c:pt idx="1392">
                  <c:v>-8.2104499999999969E-2</c:v>
                </c:pt>
                <c:pt idx="1393">
                  <c:v>-8.3410499999999943E-2</c:v>
                </c:pt>
                <c:pt idx="1394">
                  <c:v>-8.3749999999999991E-2</c:v>
                </c:pt>
                <c:pt idx="1395">
                  <c:v>-8.3447999999999967E-2</c:v>
                </c:pt>
                <c:pt idx="1396">
                  <c:v>-8.3581499999999975E-2</c:v>
                </c:pt>
                <c:pt idx="1397">
                  <c:v>-8.4143000000000023E-2</c:v>
                </c:pt>
                <c:pt idx="1398">
                  <c:v>-8.4784499999999985E-2</c:v>
                </c:pt>
                <c:pt idx="1399">
                  <c:v>-8.4513500000000019E-2</c:v>
                </c:pt>
                <c:pt idx="1400">
                  <c:v>-8.3512999999999948E-2</c:v>
                </c:pt>
                <c:pt idx="1401">
                  <c:v>-8.3946000000000021E-2</c:v>
                </c:pt>
                <c:pt idx="1402">
                  <c:v>-8.4760000000000002E-2</c:v>
                </c:pt>
                <c:pt idx="1403">
                  <c:v>-8.43835E-2</c:v>
                </c:pt>
                <c:pt idx="1404">
                  <c:v>-8.3405499999999966E-2</c:v>
                </c:pt>
                <c:pt idx="1405">
                  <c:v>-8.2889999999999964E-2</c:v>
                </c:pt>
                <c:pt idx="1406">
                  <c:v>-8.3500499999999978E-2</c:v>
                </c:pt>
                <c:pt idx="1407">
                  <c:v>-8.2848499999999992E-2</c:v>
                </c:pt>
                <c:pt idx="1408">
                  <c:v>-8.2387999999999961E-2</c:v>
                </c:pt>
                <c:pt idx="1409">
                  <c:v>-8.4003500000000009E-2</c:v>
                </c:pt>
                <c:pt idx="1410">
                  <c:v>-8.5335500000000009E-2</c:v>
                </c:pt>
                <c:pt idx="1411">
                  <c:v>-8.6004000000000025E-2</c:v>
                </c:pt>
                <c:pt idx="1412">
                  <c:v>-8.6203499999999988E-2</c:v>
                </c:pt>
                <c:pt idx="1413">
                  <c:v>-8.4972499999999951E-2</c:v>
                </c:pt>
                <c:pt idx="1414">
                  <c:v>-8.5912000000000044E-2</c:v>
                </c:pt>
                <c:pt idx="1415">
                  <c:v>-8.6280999999999997E-2</c:v>
                </c:pt>
                <c:pt idx="1416">
                  <c:v>-8.6349000000000009E-2</c:v>
                </c:pt>
                <c:pt idx="1417">
                  <c:v>-8.5216999999999987E-2</c:v>
                </c:pt>
                <c:pt idx="1418">
                  <c:v>-8.4523000000000015E-2</c:v>
                </c:pt>
                <c:pt idx="1419">
                  <c:v>-8.4017500000000023E-2</c:v>
                </c:pt>
                <c:pt idx="1420">
                  <c:v>-8.5177499999999962E-2</c:v>
                </c:pt>
                <c:pt idx="1421">
                  <c:v>-8.3541500000000046E-2</c:v>
                </c:pt>
                <c:pt idx="1422">
                  <c:v>-8.4904999999999953E-2</c:v>
                </c:pt>
                <c:pt idx="1423">
                  <c:v>-8.6329500000000059E-2</c:v>
                </c:pt>
                <c:pt idx="1424">
                  <c:v>-8.721000000000001E-2</c:v>
                </c:pt>
                <c:pt idx="1425">
                  <c:v>-8.788250000000003E-2</c:v>
                </c:pt>
                <c:pt idx="1426">
                  <c:v>-8.6776499999999979E-2</c:v>
                </c:pt>
                <c:pt idx="1427">
                  <c:v>-8.5936000000000012E-2</c:v>
                </c:pt>
                <c:pt idx="1428">
                  <c:v>-8.579449999999994E-2</c:v>
                </c:pt>
                <c:pt idx="1429">
                  <c:v>-8.5125499999999965E-2</c:v>
                </c:pt>
                <c:pt idx="1430">
                  <c:v>-8.6471499999999979E-2</c:v>
                </c:pt>
                <c:pt idx="1431">
                  <c:v>-8.7462499999999943E-2</c:v>
                </c:pt>
                <c:pt idx="1432">
                  <c:v>-8.6682499999999996E-2</c:v>
                </c:pt>
                <c:pt idx="1433">
                  <c:v>-8.6792499999999995E-2</c:v>
                </c:pt>
                <c:pt idx="1434">
                  <c:v>-8.7534999999999974E-2</c:v>
                </c:pt>
                <c:pt idx="1435">
                  <c:v>-8.8673999999999975E-2</c:v>
                </c:pt>
                <c:pt idx="1436">
                  <c:v>-8.8560500000000042E-2</c:v>
                </c:pt>
                <c:pt idx="1437">
                  <c:v>-8.8305000000000078E-2</c:v>
                </c:pt>
                <c:pt idx="1438">
                  <c:v>-8.9553499999999953E-2</c:v>
                </c:pt>
                <c:pt idx="1439">
                  <c:v>-8.981100000000003E-2</c:v>
                </c:pt>
                <c:pt idx="1440">
                  <c:v>-8.8422500000000015E-2</c:v>
                </c:pt>
                <c:pt idx="1441">
                  <c:v>-8.9104500000000031E-2</c:v>
                </c:pt>
                <c:pt idx="1442">
                  <c:v>-9.0402999999999956E-2</c:v>
                </c:pt>
                <c:pt idx="1443">
                  <c:v>-9.2148999999999981E-2</c:v>
                </c:pt>
                <c:pt idx="1444">
                  <c:v>-9.1457999999999984E-2</c:v>
                </c:pt>
                <c:pt idx="1445">
                  <c:v>-9.0800999999999965E-2</c:v>
                </c:pt>
                <c:pt idx="1446">
                  <c:v>-9.069149999999998E-2</c:v>
                </c:pt>
                <c:pt idx="1447">
                  <c:v>-9.1501999999999972E-2</c:v>
                </c:pt>
                <c:pt idx="1448">
                  <c:v>-9.1411499999999979E-2</c:v>
                </c:pt>
                <c:pt idx="1449">
                  <c:v>-9.0847999999999929E-2</c:v>
                </c:pt>
                <c:pt idx="1450">
                  <c:v>-9.0738500000000055E-2</c:v>
                </c:pt>
                <c:pt idx="1451">
                  <c:v>-9.1065000000000007E-2</c:v>
                </c:pt>
                <c:pt idx="1452">
                  <c:v>-9.2278499999999986E-2</c:v>
                </c:pt>
                <c:pt idx="1453">
                  <c:v>-9.1967999999999939E-2</c:v>
                </c:pt>
                <c:pt idx="1454">
                  <c:v>-9.2081499999999983E-2</c:v>
                </c:pt>
                <c:pt idx="1455">
                  <c:v>-9.2023999999999995E-2</c:v>
                </c:pt>
                <c:pt idx="1456">
                  <c:v>-9.1868000000000005E-2</c:v>
                </c:pt>
                <c:pt idx="1457">
                  <c:v>-9.24315E-2</c:v>
                </c:pt>
                <c:pt idx="1458">
                  <c:v>-9.2915000000000025E-2</c:v>
                </c:pt>
                <c:pt idx="1459">
                  <c:v>-9.3125000000000013E-2</c:v>
                </c:pt>
                <c:pt idx="1460">
                  <c:v>-9.3019499999999977E-2</c:v>
                </c:pt>
                <c:pt idx="1461">
                  <c:v>-9.3081000000000025E-2</c:v>
                </c:pt>
                <c:pt idx="1462">
                  <c:v>-9.2920500000000017E-2</c:v>
                </c:pt>
                <c:pt idx="1463">
                  <c:v>-9.3245499999999981E-2</c:v>
                </c:pt>
                <c:pt idx="1464">
                  <c:v>-9.3685499999999977E-2</c:v>
                </c:pt>
                <c:pt idx="1465">
                  <c:v>-9.3770499999999979E-2</c:v>
                </c:pt>
                <c:pt idx="1466">
                  <c:v>-9.3578500000000009E-2</c:v>
                </c:pt>
                <c:pt idx="1467">
                  <c:v>-9.3164999999999998E-2</c:v>
                </c:pt>
                <c:pt idx="1468">
                  <c:v>-9.2409999999999937E-2</c:v>
                </c:pt>
                <c:pt idx="1469">
                  <c:v>-9.2397500000000021E-2</c:v>
                </c:pt>
                <c:pt idx="1470">
                  <c:v>-9.2630999999999963E-2</c:v>
                </c:pt>
                <c:pt idx="1471">
                  <c:v>-9.5070000000000043E-2</c:v>
                </c:pt>
                <c:pt idx="1472">
                  <c:v>-9.5497500000000013E-2</c:v>
                </c:pt>
                <c:pt idx="1473">
                  <c:v>-9.6017999999999992E-2</c:v>
                </c:pt>
                <c:pt idx="1474">
                  <c:v>-9.577399999999997E-2</c:v>
                </c:pt>
                <c:pt idx="1475">
                  <c:v>-9.5758999999999983E-2</c:v>
                </c:pt>
                <c:pt idx="1476">
                  <c:v>-9.5976499999999965E-2</c:v>
                </c:pt>
                <c:pt idx="1477">
                  <c:v>-9.6106000000000025E-2</c:v>
                </c:pt>
                <c:pt idx="1478">
                  <c:v>-9.6935500000000063E-2</c:v>
                </c:pt>
                <c:pt idx="1479">
                  <c:v>-9.7325500000000009E-2</c:v>
                </c:pt>
                <c:pt idx="1480">
                  <c:v>-9.7162499999999929E-2</c:v>
                </c:pt>
                <c:pt idx="1481">
                  <c:v>-9.6839999999999982E-2</c:v>
                </c:pt>
                <c:pt idx="1482">
                  <c:v>-9.6847499999999975E-2</c:v>
                </c:pt>
                <c:pt idx="1483">
                  <c:v>-9.7153500000000004E-2</c:v>
                </c:pt>
                <c:pt idx="1484">
                  <c:v>-9.709000000000001E-2</c:v>
                </c:pt>
                <c:pt idx="1485">
                  <c:v>-9.7138999999999975E-2</c:v>
                </c:pt>
                <c:pt idx="1486">
                  <c:v>-9.7098000000000018E-2</c:v>
                </c:pt>
                <c:pt idx="1487">
                  <c:v>-9.7129999999999994E-2</c:v>
                </c:pt>
                <c:pt idx="1488">
                  <c:v>-9.7262500000000029E-2</c:v>
                </c:pt>
                <c:pt idx="1489">
                  <c:v>-9.7623499999999974E-2</c:v>
                </c:pt>
                <c:pt idx="1490">
                  <c:v>-9.8577999999999943E-2</c:v>
                </c:pt>
                <c:pt idx="1491">
                  <c:v>-9.8360500000000017E-2</c:v>
                </c:pt>
                <c:pt idx="1492">
                  <c:v>-9.826950000000001E-2</c:v>
                </c:pt>
                <c:pt idx="1493">
                  <c:v>-9.8139499999999991E-2</c:v>
                </c:pt>
                <c:pt idx="1494">
                  <c:v>-9.8423499999999997E-2</c:v>
                </c:pt>
                <c:pt idx="1495">
                  <c:v>-9.8574500000000065E-2</c:v>
                </c:pt>
                <c:pt idx="1496">
                  <c:v>-9.8723499999999964E-2</c:v>
                </c:pt>
                <c:pt idx="1497">
                  <c:v>-9.9346500000000004E-2</c:v>
                </c:pt>
                <c:pt idx="1498">
                  <c:v>-9.9496499999999932E-2</c:v>
                </c:pt>
                <c:pt idx="1499">
                  <c:v>-9.9679999999999991E-2</c:v>
                </c:pt>
                <c:pt idx="1500">
                  <c:v>-9.974050000000001E-2</c:v>
                </c:pt>
                <c:pt idx="1501">
                  <c:v>-0.10044700000000001</c:v>
                </c:pt>
                <c:pt idx="1502">
                  <c:v>-0.10036150000000005</c:v>
                </c:pt>
                <c:pt idx="1503">
                  <c:v>-0.10061950000000003</c:v>
                </c:pt>
                <c:pt idx="1504">
                  <c:v>-9.9989500000000009E-2</c:v>
                </c:pt>
                <c:pt idx="1505">
                  <c:v>-0.10022049999999999</c:v>
                </c:pt>
                <c:pt idx="1506">
                  <c:v>-9.9886499999999989E-2</c:v>
                </c:pt>
                <c:pt idx="1507">
                  <c:v>-9.9933999999999967E-2</c:v>
                </c:pt>
                <c:pt idx="1508">
                  <c:v>-0.10028999999999993</c:v>
                </c:pt>
                <c:pt idx="1509">
                  <c:v>-0.10057049999999995</c:v>
                </c:pt>
                <c:pt idx="1510">
                  <c:v>-9.987249999999992E-2</c:v>
                </c:pt>
                <c:pt idx="1511">
                  <c:v>-0.10010049999999998</c:v>
                </c:pt>
                <c:pt idx="1512">
                  <c:v>-0.10011950000000003</c:v>
                </c:pt>
                <c:pt idx="1513">
                  <c:v>-0.10004799999999997</c:v>
                </c:pt>
                <c:pt idx="1514">
                  <c:v>-0.10003399999999996</c:v>
                </c:pt>
                <c:pt idx="1515">
                  <c:v>-0.10010649999999999</c:v>
                </c:pt>
                <c:pt idx="1516">
                  <c:v>-0.10039150000000002</c:v>
                </c:pt>
                <c:pt idx="1517">
                  <c:v>-0.1002305</c:v>
                </c:pt>
                <c:pt idx="1518">
                  <c:v>-0.10021449999999998</c:v>
                </c:pt>
                <c:pt idx="1519">
                  <c:v>-0.10049249999999998</c:v>
                </c:pt>
                <c:pt idx="1520">
                  <c:v>-0.10067849999999995</c:v>
                </c:pt>
                <c:pt idx="1521">
                  <c:v>-0.10068049999999995</c:v>
                </c:pt>
                <c:pt idx="1522">
                  <c:v>-0.10025300000000004</c:v>
                </c:pt>
                <c:pt idx="1523">
                  <c:v>-0.10047450000000002</c:v>
                </c:pt>
                <c:pt idx="1524">
                  <c:v>-0.10024949999999999</c:v>
                </c:pt>
                <c:pt idx="1525">
                  <c:v>-0.10044399999999992</c:v>
                </c:pt>
                <c:pt idx="1526">
                  <c:v>-0.10032150000000001</c:v>
                </c:pt>
                <c:pt idx="1527">
                  <c:v>-0.10052300000000003</c:v>
                </c:pt>
                <c:pt idx="1528">
                  <c:v>-0.10037849999999998</c:v>
                </c:pt>
                <c:pt idx="1529">
                  <c:v>-0.10038400000000003</c:v>
                </c:pt>
                <c:pt idx="1530">
                  <c:v>-0.10045299999999996</c:v>
                </c:pt>
                <c:pt idx="1531">
                  <c:v>-0.10062199999999999</c:v>
                </c:pt>
                <c:pt idx="1532">
                  <c:v>-0.10050349999999997</c:v>
                </c:pt>
                <c:pt idx="1533">
                  <c:v>-0.10083599999999998</c:v>
                </c:pt>
                <c:pt idx="1534">
                  <c:v>-0.10073849999999995</c:v>
                </c:pt>
                <c:pt idx="1535">
                  <c:v>-0.10065499999999994</c:v>
                </c:pt>
                <c:pt idx="1536">
                  <c:v>-0.10084199999999999</c:v>
                </c:pt>
                <c:pt idx="1537">
                  <c:v>-0.101105</c:v>
                </c:pt>
                <c:pt idx="1538">
                  <c:v>-0.10084300000000002</c:v>
                </c:pt>
                <c:pt idx="1539">
                  <c:v>-0.10067849999999995</c:v>
                </c:pt>
                <c:pt idx="1540">
                  <c:v>-0.10060049999999998</c:v>
                </c:pt>
                <c:pt idx="1541">
                  <c:v>-0.10107149999999998</c:v>
                </c:pt>
                <c:pt idx="1542">
                  <c:v>-0.10119549999999999</c:v>
                </c:pt>
                <c:pt idx="1543">
                  <c:v>-0.10126400000000002</c:v>
                </c:pt>
                <c:pt idx="1544">
                  <c:v>-0.10120649999999998</c:v>
                </c:pt>
                <c:pt idx="1545">
                  <c:v>-0.10123099999999996</c:v>
                </c:pt>
                <c:pt idx="1546">
                  <c:v>-0.10126750000000001</c:v>
                </c:pt>
                <c:pt idx="1547">
                  <c:v>-0.10173949999999998</c:v>
                </c:pt>
                <c:pt idx="1548">
                  <c:v>-0.10181549999999995</c:v>
                </c:pt>
                <c:pt idx="1549">
                  <c:v>-0.10154499999999994</c:v>
                </c:pt>
                <c:pt idx="1550">
                  <c:v>-0.10165350000000001</c:v>
                </c:pt>
                <c:pt idx="1551">
                  <c:v>-0.10182899999999995</c:v>
                </c:pt>
                <c:pt idx="1552">
                  <c:v>-0.10180299999999998</c:v>
                </c:pt>
                <c:pt idx="1553">
                  <c:v>-0.10159749999999995</c:v>
                </c:pt>
                <c:pt idx="1554">
                  <c:v>-0.10200799999999999</c:v>
                </c:pt>
                <c:pt idx="1555">
                  <c:v>-0.10174849999999996</c:v>
                </c:pt>
                <c:pt idx="1556">
                  <c:v>-0.10187199999999996</c:v>
                </c:pt>
                <c:pt idx="1557">
                  <c:v>-0.10186049999999996</c:v>
                </c:pt>
                <c:pt idx="1558">
                  <c:v>-0.10187499999999999</c:v>
                </c:pt>
                <c:pt idx="1559">
                  <c:v>-0.10163099999999997</c:v>
                </c:pt>
                <c:pt idx="1560">
                  <c:v>-0.10187649999999998</c:v>
                </c:pt>
                <c:pt idx="1561">
                  <c:v>-0.1022015</c:v>
                </c:pt>
                <c:pt idx="1562">
                  <c:v>-0.10204449999999998</c:v>
                </c:pt>
                <c:pt idx="1563">
                  <c:v>-0.10184799999999999</c:v>
                </c:pt>
                <c:pt idx="1564">
                  <c:v>-0.10235249999999996</c:v>
                </c:pt>
                <c:pt idx="1565">
                  <c:v>-0.10233550000000002</c:v>
                </c:pt>
                <c:pt idx="1566">
                  <c:v>-0.10237449999999998</c:v>
                </c:pt>
                <c:pt idx="1567">
                  <c:v>-0.1024755</c:v>
                </c:pt>
                <c:pt idx="1568">
                  <c:v>-0.10257099999999997</c:v>
                </c:pt>
                <c:pt idx="1569">
                  <c:v>-0.10261999999999999</c:v>
                </c:pt>
                <c:pt idx="1570">
                  <c:v>-0.10255300000000001</c:v>
                </c:pt>
                <c:pt idx="1571">
                  <c:v>-0.10299549999999996</c:v>
                </c:pt>
                <c:pt idx="1572">
                  <c:v>-0.10262399999999999</c:v>
                </c:pt>
                <c:pt idx="1573">
                  <c:v>-0.102908</c:v>
                </c:pt>
                <c:pt idx="1574">
                  <c:v>-0.10248299999999999</c:v>
                </c:pt>
                <c:pt idx="1575">
                  <c:v>-0.10262199999999999</c:v>
                </c:pt>
                <c:pt idx="1576">
                  <c:v>-0.10295549999999998</c:v>
                </c:pt>
                <c:pt idx="1577">
                  <c:v>-0.10326299999999994</c:v>
                </c:pt>
                <c:pt idx="1578">
                  <c:v>-0.10327599999999992</c:v>
                </c:pt>
                <c:pt idx="1579">
                  <c:v>-0.10335300000000003</c:v>
                </c:pt>
                <c:pt idx="1580">
                  <c:v>-0.10366349999999996</c:v>
                </c:pt>
                <c:pt idx="1581">
                  <c:v>-0.10361649999999994</c:v>
                </c:pt>
                <c:pt idx="1582">
                  <c:v>-0.10346649999999996</c:v>
                </c:pt>
                <c:pt idx="1583">
                  <c:v>-0.10355449999999999</c:v>
                </c:pt>
                <c:pt idx="1584">
                  <c:v>-0.10380799999999996</c:v>
                </c:pt>
                <c:pt idx="1585">
                  <c:v>-0.10362099999999996</c:v>
                </c:pt>
                <c:pt idx="1586">
                  <c:v>-0.10415649999999999</c:v>
                </c:pt>
                <c:pt idx="1587">
                  <c:v>-0.10439949999999998</c:v>
                </c:pt>
                <c:pt idx="1588">
                  <c:v>-0.10473099999999996</c:v>
                </c:pt>
                <c:pt idx="1589">
                  <c:v>-0.10473300000000002</c:v>
                </c:pt>
                <c:pt idx="1590">
                  <c:v>-0.10519550000000005</c:v>
                </c:pt>
                <c:pt idx="1591">
                  <c:v>-0.10555399999999998</c:v>
                </c:pt>
                <c:pt idx="1592">
                  <c:v>-0.10549250000000004</c:v>
                </c:pt>
                <c:pt idx="1593">
                  <c:v>-0.105709</c:v>
                </c:pt>
                <c:pt idx="1594">
                  <c:v>-0.10567899999999997</c:v>
                </c:pt>
                <c:pt idx="1595">
                  <c:v>-0.1056145</c:v>
                </c:pt>
                <c:pt idx="1596">
                  <c:v>-0.10600949999999998</c:v>
                </c:pt>
                <c:pt idx="1597">
                  <c:v>-0.10614400000000002</c:v>
                </c:pt>
                <c:pt idx="1598">
                  <c:v>-0.10620949999999996</c:v>
                </c:pt>
                <c:pt idx="1599">
                  <c:v>-0.10627599999999993</c:v>
                </c:pt>
                <c:pt idx="1600">
                  <c:v>-0.10647000000000001</c:v>
                </c:pt>
                <c:pt idx="1601">
                  <c:v>-0.10631449999999998</c:v>
                </c:pt>
                <c:pt idx="1602">
                  <c:v>-0.10644449999999994</c:v>
                </c:pt>
                <c:pt idx="1603">
                  <c:v>-0.10680299999999998</c:v>
                </c:pt>
                <c:pt idx="1604">
                  <c:v>-0.10689350000000003</c:v>
                </c:pt>
                <c:pt idx="1605">
                  <c:v>-0.10696049999999996</c:v>
                </c:pt>
                <c:pt idx="1606">
                  <c:v>-0.10709450000000004</c:v>
                </c:pt>
                <c:pt idx="1607">
                  <c:v>-0.10697600000000002</c:v>
                </c:pt>
                <c:pt idx="1608">
                  <c:v>-0.10724900000000004</c:v>
                </c:pt>
                <c:pt idx="1609">
                  <c:v>-0.10732450000000004</c:v>
                </c:pt>
                <c:pt idx="1610">
                  <c:v>-0.1073059999999999</c:v>
                </c:pt>
                <c:pt idx="1611">
                  <c:v>-0.10725449999999997</c:v>
                </c:pt>
                <c:pt idx="1612">
                  <c:v>-0.10733849999999995</c:v>
                </c:pt>
                <c:pt idx="1613">
                  <c:v>-0.10728300000000002</c:v>
                </c:pt>
                <c:pt idx="1614">
                  <c:v>-0.1071915</c:v>
                </c:pt>
                <c:pt idx="1615">
                  <c:v>-0.10740349999999999</c:v>
                </c:pt>
                <c:pt idx="1616">
                  <c:v>-0.10730499999999993</c:v>
                </c:pt>
                <c:pt idx="1617">
                  <c:v>-0.10739899999999997</c:v>
                </c:pt>
                <c:pt idx="1618">
                  <c:v>-0.10789599999999999</c:v>
                </c:pt>
                <c:pt idx="1619">
                  <c:v>-0.10779299999999997</c:v>
                </c:pt>
                <c:pt idx="1620">
                  <c:v>-0.10765249999999998</c:v>
                </c:pt>
                <c:pt idx="1621">
                  <c:v>-0.10766700000000001</c:v>
                </c:pt>
                <c:pt idx="1622">
                  <c:v>-0.1079425</c:v>
                </c:pt>
                <c:pt idx="1623">
                  <c:v>-0.10784050000000001</c:v>
                </c:pt>
                <c:pt idx="1624">
                  <c:v>-0.10808899999999994</c:v>
                </c:pt>
                <c:pt idx="1625">
                  <c:v>-0.10813850000000003</c:v>
                </c:pt>
                <c:pt idx="1626">
                  <c:v>-0.10823749999999999</c:v>
                </c:pt>
                <c:pt idx="1627">
                  <c:v>-0.10832399999999992</c:v>
                </c:pt>
                <c:pt idx="1628">
                  <c:v>-0.10770550000000001</c:v>
                </c:pt>
                <c:pt idx="1629">
                  <c:v>-0.10739300000000002</c:v>
                </c:pt>
                <c:pt idx="1630">
                  <c:v>-0.10752549999999994</c:v>
                </c:pt>
                <c:pt idx="1631">
                  <c:v>-0.10763149999999994</c:v>
                </c:pt>
                <c:pt idx="1632">
                  <c:v>-0.1079425</c:v>
                </c:pt>
                <c:pt idx="1633">
                  <c:v>-0.10804849999999999</c:v>
                </c:pt>
                <c:pt idx="1634">
                  <c:v>-0.10799999999999998</c:v>
                </c:pt>
                <c:pt idx="1635">
                  <c:v>-0.10789299999999996</c:v>
                </c:pt>
                <c:pt idx="1636">
                  <c:v>-0.10805799999999999</c:v>
                </c:pt>
                <c:pt idx="1637">
                  <c:v>-0.10814400000000002</c:v>
                </c:pt>
                <c:pt idx="1638">
                  <c:v>-0.10836850000000003</c:v>
                </c:pt>
                <c:pt idx="1639">
                  <c:v>-0.10851300000000003</c:v>
                </c:pt>
                <c:pt idx="1640">
                  <c:v>-0.10888750000000003</c:v>
                </c:pt>
                <c:pt idx="1641">
                  <c:v>-0.10896549999999999</c:v>
                </c:pt>
                <c:pt idx="1642">
                  <c:v>-0.10907449999999996</c:v>
                </c:pt>
                <c:pt idx="1643">
                  <c:v>-0.10901549999999999</c:v>
                </c:pt>
                <c:pt idx="1644">
                  <c:v>-0.10912199999999994</c:v>
                </c:pt>
                <c:pt idx="1645">
                  <c:v>-0.10935349999999999</c:v>
                </c:pt>
                <c:pt idx="1646">
                  <c:v>-0.10949950000000003</c:v>
                </c:pt>
                <c:pt idx="1647">
                  <c:v>-0.10956399999999994</c:v>
                </c:pt>
                <c:pt idx="1648">
                  <c:v>-0.10942200000000002</c:v>
                </c:pt>
                <c:pt idx="1649">
                  <c:v>-0.10975099999999999</c:v>
                </c:pt>
                <c:pt idx="1650">
                  <c:v>-0.10971499999999995</c:v>
                </c:pt>
                <c:pt idx="1651">
                  <c:v>-0.1099735</c:v>
                </c:pt>
                <c:pt idx="1652">
                  <c:v>-0.10994749999999998</c:v>
                </c:pt>
                <c:pt idx="1653">
                  <c:v>-0.11040549999999993</c:v>
                </c:pt>
                <c:pt idx="1654">
                  <c:v>-0.11012649999999996</c:v>
                </c:pt>
                <c:pt idx="1655">
                  <c:v>-0.11022000000000004</c:v>
                </c:pt>
                <c:pt idx="1656">
                  <c:v>-0.11027750000000003</c:v>
                </c:pt>
                <c:pt idx="1657">
                  <c:v>-0.110288</c:v>
                </c:pt>
                <c:pt idx="1658">
                  <c:v>-0.11024599999999996</c:v>
                </c:pt>
                <c:pt idx="1659">
                  <c:v>-0.11011800000000005</c:v>
                </c:pt>
                <c:pt idx="1660">
                  <c:v>-0.11005150000000002</c:v>
                </c:pt>
                <c:pt idx="1661">
                  <c:v>-0.11022500000000002</c:v>
                </c:pt>
                <c:pt idx="1662">
                  <c:v>-0.11036299999999993</c:v>
                </c:pt>
                <c:pt idx="1663">
                  <c:v>-0.11028349999999998</c:v>
                </c:pt>
                <c:pt idx="1664">
                  <c:v>-0.110178</c:v>
                </c:pt>
                <c:pt idx="1665">
                  <c:v>-0.11041700000000004</c:v>
                </c:pt>
                <c:pt idx="1666">
                  <c:v>-0.11049900000000001</c:v>
                </c:pt>
                <c:pt idx="1667">
                  <c:v>-0.11039149999999998</c:v>
                </c:pt>
                <c:pt idx="1668">
                  <c:v>-0.11060549999999997</c:v>
                </c:pt>
                <c:pt idx="1669">
                  <c:v>-0.11057699999999998</c:v>
                </c:pt>
                <c:pt idx="1670">
                  <c:v>-0.11051300000000003</c:v>
                </c:pt>
                <c:pt idx="1671">
                  <c:v>-0.11076099999999994</c:v>
                </c:pt>
                <c:pt idx="1672">
                  <c:v>-0.1103635</c:v>
                </c:pt>
                <c:pt idx="1673">
                  <c:v>-0.11072850000000006</c:v>
                </c:pt>
                <c:pt idx="1674">
                  <c:v>-0.11064449999999998</c:v>
                </c:pt>
                <c:pt idx="1675">
                  <c:v>-0.11067549999999998</c:v>
                </c:pt>
                <c:pt idx="1676">
                  <c:v>-0.11047750000000001</c:v>
                </c:pt>
                <c:pt idx="1677">
                  <c:v>-0.11061749999999998</c:v>
                </c:pt>
                <c:pt idx="1678">
                  <c:v>-0.11064099999999993</c:v>
                </c:pt>
                <c:pt idx="1679">
                  <c:v>-0.111039</c:v>
                </c:pt>
                <c:pt idx="1680">
                  <c:v>-0.11074850000000003</c:v>
                </c:pt>
                <c:pt idx="1681">
                  <c:v>-0.11057949999999994</c:v>
                </c:pt>
                <c:pt idx="1682">
                  <c:v>-0.11053750000000001</c:v>
                </c:pt>
                <c:pt idx="1683">
                  <c:v>-0.11066949999999998</c:v>
                </c:pt>
                <c:pt idx="1684">
                  <c:v>-0.11093949999999997</c:v>
                </c:pt>
                <c:pt idx="1685">
                  <c:v>-0.11087249999999998</c:v>
                </c:pt>
                <c:pt idx="1686">
                  <c:v>-0.11061649999999995</c:v>
                </c:pt>
                <c:pt idx="1687">
                  <c:v>-0.11083999999999994</c:v>
                </c:pt>
                <c:pt idx="1688">
                  <c:v>-0.11065250000000004</c:v>
                </c:pt>
                <c:pt idx="1689">
                  <c:v>-0.11042849999999999</c:v>
                </c:pt>
                <c:pt idx="1690">
                  <c:v>-0.11087300000000005</c:v>
                </c:pt>
                <c:pt idx="1691">
                  <c:v>-0.11079199999999995</c:v>
                </c:pt>
                <c:pt idx="1692">
                  <c:v>-0.11076099999999994</c:v>
                </c:pt>
                <c:pt idx="1693">
                  <c:v>-0.11049749999999997</c:v>
                </c:pt>
                <c:pt idx="1694">
                  <c:v>-0.11098000000000002</c:v>
                </c:pt>
                <c:pt idx="1695">
                  <c:v>-0.11110149999999996</c:v>
                </c:pt>
                <c:pt idx="1696">
                  <c:v>-0.11099199999999992</c:v>
                </c:pt>
                <c:pt idx="1697">
                  <c:v>-0.11050399999999999</c:v>
                </c:pt>
                <c:pt idx="1698">
                  <c:v>-0.11058999999999997</c:v>
                </c:pt>
                <c:pt idx="1699">
                  <c:v>-0.11093799999999998</c:v>
                </c:pt>
                <c:pt idx="1700">
                  <c:v>-0.1108885</c:v>
                </c:pt>
                <c:pt idx="1701">
                  <c:v>-0.11059950000000002</c:v>
                </c:pt>
                <c:pt idx="1702">
                  <c:v>-0.11053299999999999</c:v>
                </c:pt>
                <c:pt idx="1703">
                  <c:v>-0.11054049999999999</c:v>
                </c:pt>
                <c:pt idx="1704">
                  <c:v>-0.11055799999999999</c:v>
                </c:pt>
                <c:pt idx="1705">
                  <c:v>-0.110572</c:v>
                </c:pt>
                <c:pt idx="1706">
                  <c:v>-0.11043749999999997</c:v>
                </c:pt>
                <c:pt idx="1707">
                  <c:v>-0.11051349999999999</c:v>
                </c:pt>
                <c:pt idx="1708">
                  <c:v>-0.11047099999999999</c:v>
                </c:pt>
                <c:pt idx="1709">
                  <c:v>-0.11064350000000001</c:v>
                </c:pt>
                <c:pt idx="1710">
                  <c:v>-0.11075000000000002</c:v>
                </c:pt>
                <c:pt idx="1711">
                  <c:v>-0.11039750000000004</c:v>
                </c:pt>
                <c:pt idx="1712">
                  <c:v>-0.11045799999999995</c:v>
                </c:pt>
                <c:pt idx="1713">
                  <c:v>-0.11083299999999996</c:v>
                </c:pt>
                <c:pt idx="1714">
                  <c:v>-0.11053399999999997</c:v>
                </c:pt>
                <c:pt idx="1715">
                  <c:v>-0.1106685</c:v>
                </c:pt>
                <c:pt idx="1716">
                  <c:v>-0.11058249999999997</c:v>
                </c:pt>
                <c:pt idx="1717">
                  <c:v>-0.11077700000000001</c:v>
                </c:pt>
                <c:pt idx="1718">
                  <c:v>-0.11058499999999999</c:v>
                </c:pt>
                <c:pt idx="1719">
                  <c:v>-0.11034299999999997</c:v>
                </c:pt>
                <c:pt idx="1720">
                  <c:v>-0.10987400000000003</c:v>
                </c:pt>
                <c:pt idx="1721">
                  <c:v>-0.10940200000000005</c:v>
                </c:pt>
                <c:pt idx="1722">
                  <c:v>-0.10887999999999998</c:v>
                </c:pt>
                <c:pt idx="1723">
                  <c:v>-0.10838249999999999</c:v>
                </c:pt>
                <c:pt idx="1724">
                  <c:v>-0.10814499999999999</c:v>
                </c:pt>
                <c:pt idx="1725">
                  <c:v>-0.10785099999999997</c:v>
                </c:pt>
                <c:pt idx="1726">
                  <c:v>-0.107873</c:v>
                </c:pt>
                <c:pt idx="1727">
                  <c:v>-0.10759649999999998</c:v>
                </c:pt>
                <c:pt idx="1728">
                  <c:v>-0.10770999999999997</c:v>
                </c:pt>
                <c:pt idx="1729">
                  <c:v>-0.10768099999999997</c:v>
                </c:pt>
                <c:pt idx="1730">
                  <c:v>-0.10747849999999998</c:v>
                </c:pt>
                <c:pt idx="1731">
                  <c:v>-0.1079445</c:v>
                </c:pt>
                <c:pt idx="1732">
                  <c:v>-0.10786749999999995</c:v>
                </c:pt>
                <c:pt idx="1733">
                  <c:v>-0.10817849999999996</c:v>
                </c:pt>
                <c:pt idx="1734">
                  <c:v>-0.10827399999999998</c:v>
                </c:pt>
                <c:pt idx="1735">
                  <c:v>-0.10815499999999995</c:v>
                </c:pt>
                <c:pt idx="1736">
                  <c:v>-0.10827149999999991</c:v>
                </c:pt>
                <c:pt idx="1737">
                  <c:v>-0.10828599999999999</c:v>
                </c:pt>
                <c:pt idx="1738">
                  <c:v>-0.10835</c:v>
                </c:pt>
                <c:pt idx="1739">
                  <c:v>-0.10825199999999996</c:v>
                </c:pt>
                <c:pt idx="1740">
                  <c:v>-0.10816700000000001</c:v>
                </c:pt>
                <c:pt idx="1741">
                  <c:v>-0.108431</c:v>
                </c:pt>
                <c:pt idx="1742">
                  <c:v>-0.108124</c:v>
                </c:pt>
                <c:pt idx="1743">
                  <c:v>-0.10823699999999997</c:v>
                </c:pt>
                <c:pt idx="1744">
                  <c:v>-0.10839799999999994</c:v>
                </c:pt>
                <c:pt idx="1745">
                  <c:v>-0.10853099999999993</c:v>
                </c:pt>
                <c:pt idx="1746">
                  <c:v>-0.10835699999999998</c:v>
                </c:pt>
                <c:pt idx="1747">
                  <c:v>-0.10830799999999996</c:v>
                </c:pt>
                <c:pt idx="1748">
                  <c:v>-0.10831899999999994</c:v>
                </c:pt>
                <c:pt idx="1749">
                  <c:v>-0.10813449999999997</c:v>
                </c:pt>
                <c:pt idx="1750">
                  <c:v>-0.10827550000000002</c:v>
                </c:pt>
                <c:pt idx="1751">
                  <c:v>-0.10825000000000001</c:v>
                </c:pt>
                <c:pt idx="1752">
                  <c:v>-0.108518</c:v>
                </c:pt>
                <c:pt idx="1753">
                  <c:v>-0.1082185</c:v>
                </c:pt>
                <c:pt idx="1754">
                  <c:v>-0.10800599999999999</c:v>
                </c:pt>
                <c:pt idx="1755">
                  <c:v>-0.10828199999999999</c:v>
                </c:pt>
                <c:pt idx="1756">
                  <c:v>-0.10840999999999995</c:v>
                </c:pt>
                <c:pt idx="1757">
                  <c:v>-0.10839599999999999</c:v>
                </c:pt>
                <c:pt idx="1758">
                  <c:v>-0.10820949999999996</c:v>
                </c:pt>
                <c:pt idx="1759">
                  <c:v>-0.10808500000000004</c:v>
                </c:pt>
                <c:pt idx="1760">
                  <c:v>-0.10809550000000001</c:v>
                </c:pt>
                <c:pt idx="1761">
                  <c:v>-0.1080045</c:v>
                </c:pt>
                <c:pt idx="1762">
                  <c:v>-0.10845299999999997</c:v>
                </c:pt>
                <c:pt idx="1763">
                  <c:v>-0.10870949999999996</c:v>
                </c:pt>
                <c:pt idx="1764">
                  <c:v>-0.10882349999999996</c:v>
                </c:pt>
                <c:pt idx="1765">
                  <c:v>-0.10848000000000002</c:v>
                </c:pt>
                <c:pt idx="1766">
                  <c:v>-0.10893749999999996</c:v>
                </c:pt>
                <c:pt idx="1767">
                  <c:v>-0.10847499999999999</c:v>
                </c:pt>
                <c:pt idx="1768">
                  <c:v>-0.10851200000000005</c:v>
                </c:pt>
                <c:pt idx="1769">
                  <c:v>-0.10872300000000001</c:v>
                </c:pt>
                <c:pt idx="1770">
                  <c:v>-0.10884149999999998</c:v>
                </c:pt>
                <c:pt idx="1771">
                  <c:v>-0.10858099999999998</c:v>
                </c:pt>
                <c:pt idx="1772">
                  <c:v>-0.10857699999999998</c:v>
                </c:pt>
                <c:pt idx="1773">
                  <c:v>-0.10879299999999992</c:v>
                </c:pt>
                <c:pt idx="1774">
                  <c:v>-0.1084445</c:v>
                </c:pt>
                <c:pt idx="1775">
                  <c:v>-0.10872199999999999</c:v>
                </c:pt>
                <c:pt idx="1776">
                  <c:v>-0.108566</c:v>
                </c:pt>
                <c:pt idx="1777">
                  <c:v>-0.10855150000000002</c:v>
                </c:pt>
                <c:pt idx="1778">
                  <c:v>-0.10867399999999999</c:v>
                </c:pt>
                <c:pt idx="1779">
                  <c:v>-0.108595</c:v>
                </c:pt>
                <c:pt idx="1780">
                  <c:v>-0.10838499999999995</c:v>
                </c:pt>
                <c:pt idx="1781">
                  <c:v>-0.10842100000000005</c:v>
                </c:pt>
                <c:pt idx="1782">
                  <c:v>-0.10855799999999999</c:v>
                </c:pt>
                <c:pt idx="1783">
                  <c:v>-0.10847849999999998</c:v>
                </c:pt>
                <c:pt idx="1784">
                  <c:v>-0.10859599999999997</c:v>
                </c:pt>
                <c:pt idx="1785">
                  <c:v>-0.10849749999999997</c:v>
                </c:pt>
                <c:pt idx="1786">
                  <c:v>-0.10828499999999996</c:v>
                </c:pt>
                <c:pt idx="1787">
                  <c:v>-0.10862649999999996</c:v>
                </c:pt>
                <c:pt idx="1788">
                  <c:v>-0.10854949999999997</c:v>
                </c:pt>
                <c:pt idx="1789">
                  <c:v>-0.10844499999999996</c:v>
                </c:pt>
                <c:pt idx="1790">
                  <c:v>-0.10845100000000002</c:v>
                </c:pt>
                <c:pt idx="1791">
                  <c:v>-0.108489</c:v>
                </c:pt>
                <c:pt idx="1792">
                  <c:v>-0.10849649999999994</c:v>
                </c:pt>
                <c:pt idx="1793">
                  <c:v>-0.10865399999999997</c:v>
                </c:pt>
                <c:pt idx="1794">
                  <c:v>-0.10866599999999998</c:v>
                </c:pt>
                <c:pt idx="1795">
                  <c:v>-0.10823050000000001</c:v>
                </c:pt>
                <c:pt idx="1796">
                  <c:v>-0.10844749999999997</c:v>
                </c:pt>
                <c:pt idx="1797">
                  <c:v>-0.10842450000000003</c:v>
                </c:pt>
                <c:pt idx="1798">
                  <c:v>-0.10839149999999997</c:v>
                </c:pt>
                <c:pt idx="1799">
                  <c:v>-0.10843799999999998</c:v>
                </c:pt>
                <c:pt idx="1800">
                  <c:v>-0.10841299999999998</c:v>
                </c:pt>
                <c:pt idx="1801">
                  <c:v>-0.10822149999999997</c:v>
                </c:pt>
                <c:pt idx="1802">
                  <c:v>-0.1081975</c:v>
                </c:pt>
                <c:pt idx="1803">
                  <c:v>-0.10806299999999996</c:v>
                </c:pt>
                <c:pt idx="1804">
                  <c:v>-0.10821249999999999</c:v>
                </c:pt>
                <c:pt idx="1805">
                  <c:v>-0.10811249999999994</c:v>
                </c:pt>
                <c:pt idx="1806">
                  <c:v>-0.10818799999999995</c:v>
                </c:pt>
                <c:pt idx="1807">
                  <c:v>-0.10835249999999996</c:v>
                </c:pt>
                <c:pt idx="1808">
                  <c:v>-0.10832649999999999</c:v>
                </c:pt>
                <c:pt idx="1809">
                  <c:v>-0.10854849999999999</c:v>
                </c:pt>
                <c:pt idx="1810">
                  <c:v>-0.10829749999999999</c:v>
                </c:pt>
                <c:pt idx="1811">
                  <c:v>-0.10845399999999999</c:v>
                </c:pt>
                <c:pt idx="1812">
                  <c:v>-0.10855449999999994</c:v>
                </c:pt>
                <c:pt idx="1813">
                  <c:v>-0.10818549999999999</c:v>
                </c:pt>
                <c:pt idx="1814">
                  <c:v>-0.10843700000000001</c:v>
                </c:pt>
                <c:pt idx="1815">
                  <c:v>-0.10829299999999997</c:v>
                </c:pt>
                <c:pt idx="1816">
                  <c:v>-0.10839699999999997</c:v>
                </c:pt>
                <c:pt idx="1817">
                  <c:v>-0.10802200000000001</c:v>
                </c:pt>
                <c:pt idx="1818">
                  <c:v>-0.10818649999999996</c:v>
                </c:pt>
                <c:pt idx="1819">
                  <c:v>-0.10804049999999998</c:v>
                </c:pt>
                <c:pt idx="1820">
                  <c:v>-0.10818799999999995</c:v>
                </c:pt>
                <c:pt idx="1821">
                  <c:v>-0.10814749999999995</c:v>
                </c:pt>
                <c:pt idx="1822">
                  <c:v>-0.10806150000000003</c:v>
                </c:pt>
                <c:pt idx="1823">
                  <c:v>-0.10845749999999998</c:v>
                </c:pt>
                <c:pt idx="1824">
                  <c:v>-0.10841449999999997</c:v>
                </c:pt>
                <c:pt idx="1825">
                  <c:v>-0.10836499999999999</c:v>
                </c:pt>
                <c:pt idx="1826">
                  <c:v>-0.1086975</c:v>
                </c:pt>
                <c:pt idx="1827">
                  <c:v>-0.10833599999999999</c:v>
                </c:pt>
                <c:pt idx="1828">
                  <c:v>-0.10856550000000004</c:v>
                </c:pt>
                <c:pt idx="1829">
                  <c:v>-0.10864400000000002</c:v>
                </c:pt>
                <c:pt idx="1830">
                  <c:v>-0.108213</c:v>
                </c:pt>
                <c:pt idx="1831">
                  <c:v>-0.10844900000000002</c:v>
                </c:pt>
                <c:pt idx="1832">
                  <c:v>-0.10854049999999998</c:v>
                </c:pt>
                <c:pt idx="1833">
                  <c:v>-0.10848750000000001</c:v>
                </c:pt>
                <c:pt idx="1834">
                  <c:v>-0.1083115</c:v>
                </c:pt>
                <c:pt idx="1835">
                  <c:v>-0.10825449999999998</c:v>
                </c:pt>
                <c:pt idx="1836">
                  <c:v>-0.10830049999999997</c:v>
                </c:pt>
                <c:pt idx="1837">
                  <c:v>-0.10826949999999996</c:v>
                </c:pt>
                <c:pt idx="1838">
                  <c:v>-0.10799049999999999</c:v>
                </c:pt>
                <c:pt idx="1839">
                  <c:v>-0.10821399999999998</c:v>
                </c:pt>
                <c:pt idx="1840">
                  <c:v>-0.10807600000000001</c:v>
                </c:pt>
                <c:pt idx="1841">
                  <c:v>-0.10805349999999997</c:v>
                </c:pt>
                <c:pt idx="1842">
                  <c:v>-0.10821599999999998</c:v>
                </c:pt>
                <c:pt idx="1843">
                  <c:v>-0.10794399999999998</c:v>
                </c:pt>
                <c:pt idx="1844">
                  <c:v>-0.108211</c:v>
                </c:pt>
                <c:pt idx="1845">
                  <c:v>-0.10805100000000001</c:v>
                </c:pt>
                <c:pt idx="1846">
                  <c:v>-0.10836599999999996</c:v>
                </c:pt>
                <c:pt idx="1847">
                  <c:v>-0.10837400000000003</c:v>
                </c:pt>
                <c:pt idx="1848">
                  <c:v>-0.10814649999999998</c:v>
                </c:pt>
                <c:pt idx="1849">
                  <c:v>-0.10819400000000001</c:v>
                </c:pt>
                <c:pt idx="1850">
                  <c:v>-0.10822950000000003</c:v>
                </c:pt>
                <c:pt idx="1851">
                  <c:v>-0.10819050000000002</c:v>
                </c:pt>
                <c:pt idx="1852">
                  <c:v>-0.10826649999999993</c:v>
                </c:pt>
                <c:pt idx="1853">
                  <c:v>-0.10850199999999999</c:v>
                </c:pt>
                <c:pt idx="1854">
                  <c:v>-0.10797849999999998</c:v>
                </c:pt>
                <c:pt idx="1855">
                  <c:v>-0.10827499999999995</c:v>
                </c:pt>
                <c:pt idx="1856">
                  <c:v>-0.10800699999999996</c:v>
                </c:pt>
                <c:pt idx="1857">
                  <c:v>-0.1085045</c:v>
                </c:pt>
                <c:pt idx="1858">
                  <c:v>-0.10834199999999999</c:v>
                </c:pt>
                <c:pt idx="1859">
                  <c:v>-0.108047</c:v>
                </c:pt>
                <c:pt idx="1860">
                  <c:v>-0.10822599999999999</c:v>
                </c:pt>
                <c:pt idx="1861">
                  <c:v>-0.10828899999999997</c:v>
                </c:pt>
                <c:pt idx="1862">
                  <c:v>-0.10844949999999998</c:v>
                </c:pt>
                <c:pt idx="1863">
                  <c:v>-0.10833849999999995</c:v>
                </c:pt>
                <c:pt idx="1864">
                  <c:v>-0.10835399999999995</c:v>
                </c:pt>
                <c:pt idx="1865">
                  <c:v>-0.108346</c:v>
                </c:pt>
                <c:pt idx="1866">
                  <c:v>-0.10843349999999996</c:v>
                </c:pt>
                <c:pt idx="1867">
                  <c:v>-0.10857249999999996</c:v>
                </c:pt>
                <c:pt idx="1868">
                  <c:v>-0.10841249999999997</c:v>
                </c:pt>
                <c:pt idx="1869">
                  <c:v>-0.10850499999999996</c:v>
                </c:pt>
                <c:pt idx="1870">
                  <c:v>-0.10805950000000003</c:v>
                </c:pt>
                <c:pt idx="1871">
                  <c:v>-0.10843249999999999</c:v>
                </c:pt>
                <c:pt idx="1872">
                  <c:v>-0.10847249999999997</c:v>
                </c:pt>
                <c:pt idx="1873">
                  <c:v>-0.10829899999999998</c:v>
                </c:pt>
                <c:pt idx="1874">
                  <c:v>-0.10864800000000002</c:v>
                </c:pt>
                <c:pt idx="1875">
                  <c:v>-0.10863600000000001</c:v>
                </c:pt>
                <c:pt idx="1876">
                  <c:v>-0.10858749999999995</c:v>
                </c:pt>
                <c:pt idx="1877">
                  <c:v>-0.10860900000000001</c:v>
                </c:pt>
                <c:pt idx="1878">
                  <c:v>-0.10862349999999998</c:v>
                </c:pt>
                <c:pt idx="1879">
                  <c:v>-0.10890999999999995</c:v>
                </c:pt>
                <c:pt idx="1880">
                  <c:v>-0.10908600000000002</c:v>
                </c:pt>
                <c:pt idx="1881">
                  <c:v>-0.10923450000000001</c:v>
                </c:pt>
                <c:pt idx="1882">
                  <c:v>-0.10880250000000002</c:v>
                </c:pt>
                <c:pt idx="1883">
                  <c:v>-0.10911149999999997</c:v>
                </c:pt>
                <c:pt idx="1884">
                  <c:v>-0.10921199999999998</c:v>
                </c:pt>
                <c:pt idx="1885">
                  <c:v>-0.10930299999999998</c:v>
                </c:pt>
                <c:pt idx="1886">
                  <c:v>-0.10927999999999999</c:v>
                </c:pt>
                <c:pt idx="1887">
                  <c:v>-0.10938100000000001</c:v>
                </c:pt>
                <c:pt idx="1888">
                  <c:v>-0.10967149999999998</c:v>
                </c:pt>
                <c:pt idx="1889">
                  <c:v>-0.10949300000000001</c:v>
                </c:pt>
                <c:pt idx="1890">
                  <c:v>-0.109541</c:v>
                </c:pt>
                <c:pt idx="1891">
                  <c:v>-0.10984649999999996</c:v>
                </c:pt>
                <c:pt idx="1892">
                  <c:v>-0.10970449999999998</c:v>
                </c:pt>
                <c:pt idx="1893">
                  <c:v>-0.10987649999999993</c:v>
                </c:pt>
                <c:pt idx="1894">
                  <c:v>-0.10970299999999994</c:v>
                </c:pt>
                <c:pt idx="1895">
                  <c:v>-0.10990649999999996</c:v>
                </c:pt>
                <c:pt idx="1896">
                  <c:v>-0.10986950000000001</c:v>
                </c:pt>
                <c:pt idx="1897">
                  <c:v>-0.11008649999999998</c:v>
                </c:pt>
                <c:pt idx="1898">
                  <c:v>-0.11001850000000002</c:v>
                </c:pt>
                <c:pt idx="1899">
                  <c:v>-0.11002549999999994</c:v>
                </c:pt>
                <c:pt idx="1900">
                  <c:v>-0.110018</c:v>
                </c:pt>
                <c:pt idx="1901">
                  <c:v>-0.10981849999999999</c:v>
                </c:pt>
                <c:pt idx="1902">
                  <c:v>-0.11010500000000001</c:v>
                </c:pt>
                <c:pt idx="1903">
                  <c:v>-0.11040849999999997</c:v>
                </c:pt>
                <c:pt idx="1904">
                  <c:v>-0.11012649999999996</c:v>
                </c:pt>
                <c:pt idx="1905">
                  <c:v>-0.11039149999999998</c:v>
                </c:pt>
                <c:pt idx="1906">
                  <c:v>-0.11051300000000003</c:v>
                </c:pt>
                <c:pt idx="1907">
                  <c:v>-0.11037649999999993</c:v>
                </c:pt>
                <c:pt idx="1908">
                  <c:v>-0.11042349999999995</c:v>
                </c:pt>
                <c:pt idx="1909">
                  <c:v>-0.11057650000000002</c:v>
                </c:pt>
                <c:pt idx="1910">
                  <c:v>-0.11099049999999999</c:v>
                </c:pt>
                <c:pt idx="1911">
                  <c:v>-0.11087449999999999</c:v>
                </c:pt>
                <c:pt idx="1912">
                  <c:v>-0.11071949999999997</c:v>
                </c:pt>
                <c:pt idx="1913">
                  <c:v>-0.11100399999999999</c:v>
                </c:pt>
                <c:pt idx="1914">
                  <c:v>-0.11106499999999997</c:v>
                </c:pt>
                <c:pt idx="1915">
                  <c:v>-0.11078899999999997</c:v>
                </c:pt>
                <c:pt idx="1916">
                  <c:v>-0.11100350000000003</c:v>
                </c:pt>
                <c:pt idx="1917">
                  <c:v>-0.11106050000000006</c:v>
                </c:pt>
                <c:pt idx="1918">
                  <c:v>-0.11118600000000001</c:v>
                </c:pt>
                <c:pt idx="1919">
                  <c:v>-0.11134899999999998</c:v>
                </c:pt>
                <c:pt idx="1920">
                  <c:v>-0.11139149999999998</c:v>
                </c:pt>
                <c:pt idx="1921">
                  <c:v>-0.11144900000000002</c:v>
                </c:pt>
                <c:pt idx="1922">
                  <c:v>-0.1114675</c:v>
                </c:pt>
                <c:pt idx="1923">
                  <c:v>-0.11176149999999996</c:v>
                </c:pt>
                <c:pt idx="1924">
                  <c:v>-0.1123015</c:v>
                </c:pt>
                <c:pt idx="1925">
                  <c:v>-0.11213600000000001</c:v>
                </c:pt>
                <c:pt idx="1926">
                  <c:v>-0.11230599999999996</c:v>
                </c:pt>
                <c:pt idx="1927">
                  <c:v>-0.1121184999999999</c:v>
                </c:pt>
                <c:pt idx="1928">
                  <c:v>-0.11229999999999996</c:v>
                </c:pt>
                <c:pt idx="1929">
                  <c:v>-0.11212599999999995</c:v>
                </c:pt>
                <c:pt idx="1930">
                  <c:v>-0.11235249999999997</c:v>
                </c:pt>
                <c:pt idx="1931">
                  <c:v>-0.11240200000000006</c:v>
                </c:pt>
                <c:pt idx="1932">
                  <c:v>-0.11230699999999999</c:v>
                </c:pt>
                <c:pt idx="1933">
                  <c:v>-0.11251249999999996</c:v>
                </c:pt>
                <c:pt idx="1934">
                  <c:v>-0.11231100000000005</c:v>
                </c:pt>
                <c:pt idx="1935">
                  <c:v>-0.11234100000000002</c:v>
                </c:pt>
                <c:pt idx="1936">
                  <c:v>-0.11220649999999999</c:v>
                </c:pt>
                <c:pt idx="1937">
                  <c:v>-0.11234349999999999</c:v>
                </c:pt>
                <c:pt idx="1938">
                  <c:v>-0.11218650000000002</c:v>
                </c:pt>
                <c:pt idx="1939">
                  <c:v>-0.11224400000000001</c:v>
                </c:pt>
                <c:pt idx="1940">
                  <c:v>-0.11204200000000003</c:v>
                </c:pt>
                <c:pt idx="1941">
                  <c:v>-0.112263</c:v>
                </c:pt>
                <c:pt idx="1942">
                  <c:v>-0.11237199999999997</c:v>
                </c:pt>
                <c:pt idx="1943">
                  <c:v>-0.11219000000000001</c:v>
                </c:pt>
                <c:pt idx="1944">
                  <c:v>-0.11233599999999999</c:v>
                </c:pt>
                <c:pt idx="1945">
                  <c:v>-0.11234149999999998</c:v>
                </c:pt>
                <c:pt idx="1946">
                  <c:v>-0.11195599999999994</c:v>
                </c:pt>
                <c:pt idx="1947">
                  <c:v>-0.11192000000000002</c:v>
                </c:pt>
                <c:pt idx="1948">
                  <c:v>-0.1120545</c:v>
                </c:pt>
                <c:pt idx="1949">
                  <c:v>-0.11181950000000002</c:v>
                </c:pt>
                <c:pt idx="1950">
                  <c:v>-0.11205899999999996</c:v>
                </c:pt>
                <c:pt idx="1951">
                  <c:v>-0.111952</c:v>
                </c:pt>
                <c:pt idx="1952">
                  <c:v>-0.11139499999999997</c:v>
                </c:pt>
                <c:pt idx="1953">
                  <c:v>-0.11166100000000007</c:v>
                </c:pt>
                <c:pt idx="1954">
                  <c:v>-0.11167249999999995</c:v>
                </c:pt>
                <c:pt idx="1955">
                  <c:v>-0.11183299999999996</c:v>
                </c:pt>
                <c:pt idx="1956">
                  <c:v>-0.11173050000000001</c:v>
                </c:pt>
                <c:pt idx="1957">
                  <c:v>-0.1120215</c:v>
                </c:pt>
                <c:pt idx="1958">
                  <c:v>-0.1115585</c:v>
                </c:pt>
                <c:pt idx="1959">
                  <c:v>-0.11138549999999997</c:v>
                </c:pt>
                <c:pt idx="1960">
                  <c:v>-0.11112549999999999</c:v>
                </c:pt>
                <c:pt idx="1961">
                  <c:v>-0.11148699999999995</c:v>
                </c:pt>
                <c:pt idx="1962">
                  <c:v>-0.11156349999999998</c:v>
                </c:pt>
                <c:pt idx="1963">
                  <c:v>-0.11159699999999995</c:v>
                </c:pt>
                <c:pt idx="1964">
                  <c:v>-0.11146849999999997</c:v>
                </c:pt>
                <c:pt idx="1965">
                  <c:v>-0.11193550000000002</c:v>
                </c:pt>
                <c:pt idx="1966">
                  <c:v>-0.11170649999999999</c:v>
                </c:pt>
                <c:pt idx="1967">
                  <c:v>-0.11185099999999998</c:v>
                </c:pt>
                <c:pt idx="1968">
                  <c:v>-0.11206299999999997</c:v>
                </c:pt>
                <c:pt idx="1969">
                  <c:v>-0.11206699999999997</c:v>
                </c:pt>
                <c:pt idx="1970">
                  <c:v>-0.11184299999999997</c:v>
                </c:pt>
                <c:pt idx="1971">
                  <c:v>-0.111952</c:v>
                </c:pt>
                <c:pt idx="1972">
                  <c:v>-0.11193699999999995</c:v>
                </c:pt>
                <c:pt idx="1973">
                  <c:v>-0.11168150000000004</c:v>
                </c:pt>
                <c:pt idx="1974">
                  <c:v>-0.11191050000000002</c:v>
                </c:pt>
                <c:pt idx="1975">
                  <c:v>-0.11183799999999994</c:v>
                </c:pt>
                <c:pt idx="1976">
                  <c:v>-0.11214849999999998</c:v>
                </c:pt>
                <c:pt idx="1977">
                  <c:v>-0.11231500000000005</c:v>
                </c:pt>
                <c:pt idx="1978">
                  <c:v>-0.11199999999999999</c:v>
                </c:pt>
                <c:pt idx="1979">
                  <c:v>-0.11212599999999995</c:v>
                </c:pt>
                <c:pt idx="1980">
                  <c:v>-0.11187300000000006</c:v>
                </c:pt>
                <c:pt idx="1981">
                  <c:v>-0.11191050000000002</c:v>
                </c:pt>
                <c:pt idx="1982">
                  <c:v>-0.11192849999999999</c:v>
                </c:pt>
                <c:pt idx="1983">
                  <c:v>-0.11204000000000003</c:v>
                </c:pt>
                <c:pt idx="1984">
                  <c:v>-0.11194199999999999</c:v>
                </c:pt>
                <c:pt idx="1985">
                  <c:v>-0.11224450000000002</c:v>
                </c:pt>
                <c:pt idx="1986">
                  <c:v>-0.11240200000000006</c:v>
                </c:pt>
                <c:pt idx="1987">
                  <c:v>-0.11225149999999995</c:v>
                </c:pt>
                <c:pt idx="1988">
                  <c:v>-0.11226200000000003</c:v>
                </c:pt>
                <c:pt idx="1989">
                  <c:v>-0.11248449999999999</c:v>
                </c:pt>
                <c:pt idx="1990">
                  <c:v>-0.11265700000000001</c:v>
                </c:pt>
                <c:pt idx="1991">
                  <c:v>-0.11256299999999997</c:v>
                </c:pt>
                <c:pt idx="1992">
                  <c:v>-0.11277199999999993</c:v>
                </c:pt>
                <c:pt idx="1993">
                  <c:v>-0.11288800000000004</c:v>
                </c:pt>
                <c:pt idx="1994">
                  <c:v>-0.11280100000000004</c:v>
                </c:pt>
                <c:pt idx="1995">
                  <c:v>-0.112618</c:v>
                </c:pt>
                <c:pt idx="1996">
                  <c:v>-0.11275649999999993</c:v>
                </c:pt>
                <c:pt idx="1997">
                  <c:v>-0.11265449999999999</c:v>
                </c:pt>
                <c:pt idx="1998">
                  <c:v>-0.11244550000000003</c:v>
                </c:pt>
                <c:pt idx="1999">
                  <c:v>-0.11265799999999998</c:v>
                </c:pt>
                <c:pt idx="2000">
                  <c:v>-0.11274350000000005</c:v>
                </c:pt>
                <c:pt idx="2001">
                  <c:v>-0.11305799999999999</c:v>
                </c:pt>
                <c:pt idx="2002">
                  <c:v>-0.11312850000000002</c:v>
                </c:pt>
                <c:pt idx="2003">
                  <c:v>-0.11291099999999998</c:v>
                </c:pt>
                <c:pt idx="2004">
                  <c:v>-0.11285050000000002</c:v>
                </c:pt>
                <c:pt idx="2005">
                  <c:v>-0.112904</c:v>
                </c:pt>
                <c:pt idx="2006">
                  <c:v>-0.1129445</c:v>
                </c:pt>
                <c:pt idx="2007">
                  <c:v>-0.11317499999999997</c:v>
                </c:pt>
                <c:pt idx="2008">
                  <c:v>-0.112759</c:v>
                </c:pt>
                <c:pt idx="2009">
                  <c:v>-0.11318399999999995</c:v>
                </c:pt>
                <c:pt idx="2010">
                  <c:v>-0.11276249999999999</c:v>
                </c:pt>
                <c:pt idx="2011">
                  <c:v>-0.11279800000000001</c:v>
                </c:pt>
                <c:pt idx="2012">
                  <c:v>-0.11280699999999999</c:v>
                </c:pt>
                <c:pt idx="2013">
                  <c:v>-0.11260950000000003</c:v>
                </c:pt>
                <c:pt idx="2014">
                  <c:v>-0.11277300000000001</c:v>
                </c:pt>
                <c:pt idx="2015">
                  <c:v>-0.113431</c:v>
                </c:pt>
                <c:pt idx="2016">
                  <c:v>-0.11331150000000001</c:v>
                </c:pt>
                <c:pt idx="2017">
                  <c:v>-0.11334849999999996</c:v>
                </c:pt>
                <c:pt idx="2018">
                  <c:v>-0.11358400000000002</c:v>
                </c:pt>
                <c:pt idx="2019">
                  <c:v>-0.11373499999999998</c:v>
                </c:pt>
                <c:pt idx="2020">
                  <c:v>-0.11343849999999994</c:v>
                </c:pt>
                <c:pt idx="2021">
                  <c:v>-0.11167199999999999</c:v>
                </c:pt>
                <c:pt idx="2022">
                  <c:v>-0.10987350000000001</c:v>
                </c:pt>
                <c:pt idx="2023">
                  <c:v>-0.11025499999999999</c:v>
                </c:pt>
                <c:pt idx="2024">
                  <c:v>-0.11000099999999996</c:v>
                </c:pt>
                <c:pt idx="2025">
                  <c:v>-0.11000900000000002</c:v>
                </c:pt>
                <c:pt idx="2026">
                  <c:v>-0.10946600000000001</c:v>
                </c:pt>
                <c:pt idx="2027">
                  <c:v>-0.10978200000000005</c:v>
                </c:pt>
                <c:pt idx="2028">
                  <c:v>-0.11097950000000001</c:v>
                </c:pt>
                <c:pt idx="2029">
                  <c:v>-0.1109425</c:v>
                </c:pt>
                <c:pt idx="2030">
                  <c:v>-0.11080200000000001</c:v>
                </c:pt>
                <c:pt idx="2031">
                  <c:v>-0.11069299999999999</c:v>
                </c:pt>
                <c:pt idx="2032">
                  <c:v>-0.11076399999999997</c:v>
                </c:pt>
                <c:pt idx="2033">
                  <c:v>-0.11094949999999998</c:v>
                </c:pt>
                <c:pt idx="2034">
                  <c:v>-0.11092750000000001</c:v>
                </c:pt>
                <c:pt idx="2035">
                  <c:v>-0.11081150000000001</c:v>
                </c:pt>
                <c:pt idx="2036">
                  <c:v>-0.11081050000000003</c:v>
                </c:pt>
                <c:pt idx="2037">
                  <c:v>-0.11049349999999997</c:v>
                </c:pt>
                <c:pt idx="2038">
                  <c:v>-0.11022950000000004</c:v>
                </c:pt>
                <c:pt idx="2039">
                  <c:v>-0.11070249999999998</c:v>
                </c:pt>
                <c:pt idx="2040">
                  <c:v>-0.11079050000000001</c:v>
                </c:pt>
                <c:pt idx="2041">
                  <c:v>-0.1116875</c:v>
                </c:pt>
                <c:pt idx="2042">
                  <c:v>-0.11159000000000002</c:v>
                </c:pt>
                <c:pt idx="2043">
                  <c:v>-0.1120855</c:v>
                </c:pt>
                <c:pt idx="2044">
                  <c:v>-0.11221949999999997</c:v>
                </c:pt>
                <c:pt idx="2045">
                  <c:v>-0.11251249999999996</c:v>
                </c:pt>
                <c:pt idx="2046">
                  <c:v>-0.11257600000000001</c:v>
                </c:pt>
                <c:pt idx="2047">
                  <c:v>-0.11254449999999999</c:v>
                </c:pt>
                <c:pt idx="2048">
                  <c:v>-0.11249749999999997</c:v>
                </c:pt>
                <c:pt idx="2049">
                  <c:v>-0.11238399999999998</c:v>
                </c:pt>
                <c:pt idx="2050">
                  <c:v>-0.1122995</c:v>
                </c:pt>
                <c:pt idx="2051">
                  <c:v>-0.11260799999999999</c:v>
                </c:pt>
                <c:pt idx="2052">
                  <c:v>-0.11236349999999995</c:v>
                </c:pt>
                <c:pt idx="2053">
                  <c:v>-0.11288399999999998</c:v>
                </c:pt>
                <c:pt idx="2054">
                  <c:v>-0.11279449999999996</c:v>
                </c:pt>
                <c:pt idx="2055">
                  <c:v>-0.1124945</c:v>
                </c:pt>
                <c:pt idx="2056">
                  <c:v>-0.11189349999999998</c:v>
                </c:pt>
                <c:pt idx="2057">
                  <c:v>-0.111481</c:v>
                </c:pt>
                <c:pt idx="2058">
                  <c:v>-0.11153650000000004</c:v>
                </c:pt>
                <c:pt idx="2059">
                  <c:v>-0.11175199999999996</c:v>
                </c:pt>
                <c:pt idx="2060">
                  <c:v>-0.11209350000000001</c:v>
                </c:pt>
                <c:pt idx="2061">
                  <c:v>-0.11312599999999995</c:v>
                </c:pt>
                <c:pt idx="2062">
                  <c:v>-0.11327549999999997</c:v>
                </c:pt>
                <c:pt idx="2063">
                  <c:v>-0.11352249999999997</c:v>
                </c:pt>
                <c:pt idx="2064">
                  <c:v>-0.11301549999999999</c:v>
                </c:pt>
                <c:pt idx="2065">
                  <c:v>-0.11254399999999998</c:v>
                </c:pt>
                <c:pt idx="2066">
                  <c:v>-0.11352999999999996</c:v>
                </c:pt>
                <c:pt idx="2067">
                  <c:v>-0.11423</c:v>
                </c:pt>
                <c:pt idx="2068">
                  <c:v>-0.11363549999999994</c:v>
                </c:pt>
                <c:pt idx="2069">
                  <c:v>-0.11322850000000001</c:v>
                </c:pt>
                <c:pt idx="2070">
                  <c:v>-0.11280249999999997</c:v>
                </c:pt>
                <c:pt idx="2071">
                  <c:v>-0.11258849999999998</c:v>
                </c:pt>
                <c:pt idx="2072">
                  <c:v>-0.11281999999999998</c:v>
                </c:pt>
                <c:pt idx="2073">
                  <c:v>-0.11311699999999997</c:v>
                </c:pt>
                <c:pt idx="2074">
                  <c:v>-0.11319100000000004</c:v>
                </c:pt>
                <c:pt idx="2075">
                  <c:v>-0.11270849999999993</c:v>
                </c:pt>
                <c:pt idx="2076">
                  <c:v>-0.11292049999999992</c:v>
                </c:pt>
                <c:pt idx="2077">
                  <c:v>-0.11284649999999996</c:v>
                </c:pt>
                <c:pt idx="2078">
                  <c:v>-0.11284149999999998</c:v>
                </c:pt>
                <c:pt idx="2079">
                  <c:v>-0.11299549999999997</c:v>
                </c:pt>
                <c:pt idx="2080">
                  <c:v>-0.112952</c:v>
                </c:pt>
                <c:pt idx="2081">
                  <c:v>-0.1129925</c:v>
                </c:pt>
                <c:pt idx="2082">
                  <c:v>-0.11290200000000006</c:v>
                </c:pt>
                <c:pt idx="2083">
                  <c:v>-0.11290149999999999</c:v>
                </c:pt>
                <c:pt idx="2084">
                  <c:v>-0.11269050000000003</c:v>
                </c:pt>
                <c:pt idx="2085">
                  <c:v>-0.11282449999999994</c:v>
                </c:pt>
                <c:pt idx="2086">
                  <c:v>-0.11319799999999997</c:v>
                </c:pt>
                <c:pt idx="2087">
                  <c:v>-0.11295550000000004</c:v>
                </c:pt>
                <c:pt idx="2088">
                  <c:v>-0.11296249999999997</c:v>
                </c:pt>
                <c:pt idx="2089">
                  <c:v>-0.11306399999999994</c:v>
                </c:pt>
                <c:pt idx="2090">
                  <c:v>-0.11307100000000003</c:v>
                </c:pt>
                <c:pt idx="2091">
                  <c:v>-0.11318600000000001</c:v>
                </c:pt>
                <c:pt idx="2092">
                  <c:v>-0.113259</c:v>
                </c:pt>
                <c:pt idx="2093">
                  <c:v>-0.11292949999999996</c:v>
                </c:pt>
                <c:pt idx="2094">
                  <c:v>-0.11303749999999996</c:v>
                </c:pt>
                <c:pt idx="2095">
                  <c:v>-0.11303800000000003</c:v>
                </c:pt>
                <c:pt idx="2096">
                  <c:v>-0.11245950000000005</c:v>
                </c:pt>
                <c:pt idx="2097">
                  <c:v>-0.11215350000000002</c:v>
                </c:pt>
                <c:pt idx="2098">
                  <c:v>-0.11199500000000001</c:v>
                </c:pt>
                <c:pt idx="2099">
                  <c:v>-0.11233850000000001</c:v>
                </c:pt>
                <c:pt idx="2100">
                  <c:v>-0.11255500000000002</c:v>
                </c:pt>
                <c:pt idx="2101">
                  <c:v>-0.11217450000000001</c:v>
                </c:pt>
                <c:pt idx="2102">
                  <c:v>-0.11242799999999997</c:v>
                </c:pt>
                <c:pt idx="2103">
                  <c:v>-0.11221900000000001</c:v>
                </c:pt>
                <c:pt idx="2104">
                  <c:v>-0.112259</c:v>
                </c:pt>
                <c:pt idx="2105">
                  <c:v>-0.11227399999999998</c:v>
                </c:pt>
                <c:pt idx="2106">
                  <c:v>-0.112238</c:v>
                </c:pt>
                <c:pt idx="2107">
                  <c:v>-0.11246499999999998</c:v>
                </c:pt>
                <c:pt idx="2108">
                  <c:v>-0.11252949999999995</c:v>
                </c:pt>
                <c:pt idx="2109">
                  <c:v>-0.11275099999999999</c:v>
                </c:pt>
                <c:pt idx="2110">
                  <c:v>-0.11266750000000003</c:v>
                </c:pt>
                <c:pt idx="2111">
                  <c:v>-0.11283599999999999</c:v>
                </c:pt>
                <c:pt idx="2112">
                  <c:v>-0.11263850000000003</c:v>
                </c:pt>
                <c:pt idx="2113">
                  <c:v>-0.112645</c:v>
                </c:pt>
                <c:pt idx="2114">
                  <c:v>-0.11235900000000004</c:v>
                </c:pt>
                <c:pt idx="2115">
                  <c:v>-0.11240250000000002</c:v>
                </c:pt>
                <c:pt idx="2116">
                  <c:v>-0.11241800000000002</c:v>
                </c:pt>
                <c:pt idx="2117">
                  <c:v>-0.11267499999999997</c:v>
                </c:pt>
                <c:pt idx="2118">
                  <c:v>-0.11283149999999997</c:v>
                </c:pt>
                <c:pt idx="2119">
                  <c:v>-0.11266349999999997</c:v>
                </c:pt>
                <c:pt idx="2120">
                  <c:v>-0.11272549999999998</c:v>
                </c:pt>
                <c:pt idx="2121">
                  <c:v>-0.11273250000000001</c:v>
                </c:pt>
                <c:pt idx="2122">
                  <c:v>-0.11259799999999998</c:v>
                </c:pt>
                <c:pt idx="2123">
                  <c:v>-0.11267849999999996</c:v>
                </c:pt>
                <c:pt idx="2124">
                  <c:v>-0.11276600000000003</c:v>
                </c:pt>
                <c:pt idx="2125">
                  <c:v>-0.11267650000000001</c:v>
                </c:pt>
                <c:pt idx="2126">
                  <c:v>-0.11270349999999996</c:v>
                </c:pt>
                <c:pt idx="2127">
                  <c:v>-0.11279299999999998</c:v>
                </c:pt>
                <c:pt idx="2128">
                  <c:v>-0.112647</c:v>
                </c:pt>
                <c:pt idx="2129">
                  <c:v>-0.11295299999999997</c:v>
                </c:pt>
                <c:pt idx="2130">
                  <c:v>-0.11296500000000004</c:v>
                </c:pt>
                <c:pt idx="2131">
                  <c:v>-0.11300050000000006</c:v>
                </c:pt>
                <c:pt idx="2132">
                  <c:v>-0.1128265</c:v>
                </c:pt>
                <c:pt idx="2133">
                  <c:v>-0.11313750000000006</c:v>
                </c:pt>
                <c:pt idx="2134">
                  <c:v>-0.11325850000000004</c:v>
                </c:pt>
                <c:pt idx="2135">
                  <c:v>-0.11335499999999998</c:v>
                </c:pt>
                <c:pt idx="2136">
                  <c:v>-0.11352799999999996</c:v>
                </c:pt>
                <c:pt idx="2137">
                  <c:v>-0.11330100000000004</c:v>
                </c:pt>
                <c:pt idx="2138">
                  <c:v>-0.11331549999999996</c:v>
                </c:pt>
                <c:pt idx="2139">
                  <c:v>-0.11342049999999992</c:v>
                </c:pt>
                <c:pt idx="2140">
                  <c:v>-0.11368299999999998</c:v>
                </c:pt>
                <c:pt idx="2141">
                  <c:v>-0.11355199999999999</c:v>
                </c:pt>
                <c:pt idx="2142">
                  <c:v>-0.113315</c:v>
                </c:pt>
                <c:pt idx="2143">
                  <c:v>-0.11395550000000004</c:v>
                </c:pt>
                <c:pt idx="2144">
                  <c:v>-0.11328499999999997</c:v>
                </c:pt>
                <c:pt idx="2145">
                  <c:v>-0.11283949999999998</c:v>
                </c:pt>
                <c:pt idx="2146">
                  <c:v>-0.11282849999999994</c:v>
                </c:pt>
                <c:pt idx="2147">
                  <c:v>-0.11303599999999991</c:v>
                </c:pt>
                <c:pt idx="2148">
                  <c:v>-0.11352449999999997</c:v>
                </c:pt>
                <c:pt idx="2149">
                  <c:v>-0.11380499999999999</c:v>
                </c:pt>
                <c:pt idx="2150">
                  <c:v>-0.11370349999999996</c:v>
                </c:pt>
                <c:pt idx="2151">
                  <c:v>-0.113707</c:v>
                </c:pt>
                <c:pt idx="2152">
                  <c:v>-0.11357799999999996</c:v>
                </c:pt>
                <c:pt idx="2153">
                  <c:v>-0.11407349999999999</c:v>
                </c:pt>
                <c:pt idx="2154">
                  <c:v>-0.114562</c:v>
                </c:pt>
                <c:pt idx="2155">
                  <c:v>-0.11447299999999994</c:v>
                </c:pt>
                <c:pt idx="2156">
                  <c:v>-0.11465099999999995</c:v>
                </c:pt>
                <c:pt idx="2157">
                  <c:v>-0.11514199999999997</c:v>
                </c:pt>
                <c:pt idx="2158">
                  <c:v>-0.11555400000000005</c:v>
                </c:pt>
                <c:pt idx="2159">
                  <c:v>-0.11556299999999997</c:v>
                </c:pt>
                <c:pt idx="2160">
                  <c:v>-0.11553350000000001</c:v>
                </c:pt>
                <c:pt idx="2161">
                  <c:v>-0.11547550000000001</c:v>
                </c:pt>
                <c:pt idx="2162">
                  <c:v>-0.11553049999999992</c:v>
                </c:pt>
                <c:pt idx="2163">
                  <c:v>-0.11513400000000001</c:v>
                </c:pt>
                <c:pt idx="2164">
                  <c:v>-0.11518349999999999</c:v>
                </c:pt>
                <c:pt idx="2165">
                  <c:v>-0.11557000000000001</c:v>
                </c:pt>
                <c:pt idx="2166">
                  <c:v>-0.11569950000000001</c:v>
                </c:pt>
                <c:pt idx="2167">
                  <c:v>-0.11562</c:v>
                </c:pt>
                <c:pt idx="2168">
                  <c:v>-0.11937900000000001</c:v>
                </c:pt>
                <c:pt idx="2169">
                  <c:v>-0.22737049999999998</c:v>
                </c:pt>
                <c:pt idx="2170">
                  <c:v>-0.25435799999999997</c:v>
                </c:pt>
                <c:pt idx="2171">
                  <c:v>-0.24389999999999995</c:v>
                </c:pt>
                <c:pt idx="2172">
                  <c:v>-0.18677300000000002</c:v>
                </c:pt>
                <c:pt idx="2173">
                  <c:v>-0.16680999999999996</c:v>
                </c:pt>
                <c:pt idx="2174">
                  <c:v>-0.10829549999999999</c:v>
                </c:pt>
                <c:pt idx="2175">
                  <c:v>-0.11052049999999997</c:v>
                </c:pt>
                <c:pt idx="2176">
                  <c:v>-0.10929899999999998</c:v>
                </c:pt>
                <c:pt idx="2177">
                  <c:v>-0.10844399999999993</c:v>
                </c:pt>
                <c:pt idx="2178">
                  <c:v>-0.10668499999999997</c:v>
                </c:pt>
                <c:pt idx="2179">
                  <c:v>-0.10540149999999998</c:v>
                </c:pt>
                <c:pt idx="2180">
                  <c:v>-0.10388649999999994</c:v>
                </c:pt>
                <c:pt idx="2181">
                  <c:v>-0.102802</c:v>
                </c:pt>
                <c:pt idx="2182">
                  <c:v>-0.10170849999999992</c:v>
                </c:pt>
                <c:pt idx="2183">
                  <c:v>-0.10079900000000003</c:v>
                </c:pt>
                <c:pt idx="2184">
                  <c:v>-9.9218499999999987E-2</c:v>
                </c:pt>
                <c:pt idx="2185">
                  <c:v>-9.8321999999999965E-2</c:v>
                </c:pt>
                <c:pt idx="2186">
                  <c:v>-9.8017999999999939E-2</c:v>
                </c:pt>
                <c:pt idx="2187">
                  <c:v>-9.6198999999999979E-2</c:v>
                </c:pt>
                <c:pt idx="2188">
                  <c:v>-9.5373000000000041E-2</c:v>
                </c:pt>
                <c:pt idx="2189">
                  <c:v>-9.4368000000000007E-2</c:v>
                </c:pt>
                <c:pt idx="2190">
                  <c:v>-9.2581499999999983E-2</c:v>
                </c:pt>
                <c:pt idx="2191">
                  <c:v>-9.2171000000000058E-2</c:v>
                </c:pt>
                <c:pt idx="2192">
                  <c:v>-8.8554999999999995E-2</c:v>
                </c:pt>
                <c:pt idx="2193">
                  <c:v>-8.288899999999999E-2</c:v>
                </c:pt>
                <c:pt idx="2194">
                  <c:v>-7.9216499999999967E-2</c:v>
                </c:pt>
                <c:pt idx="2195">
                  <c:v>-7.5989499999999988E-2</c:v>
                </c:pt>
                <c:pt idx="2196">
                  <c:v>-7.2821000000000025E-2</c:v>
                </c:pt>
                <c:pt idx="2197">
                  <c:v>-7.0644499999999999E-2</c:v>
                </c:pt>
                <c:pt idx="2198">
                  <c:v>-6.8514499999999978E-2</c:v>
                </c:pt>
                <c:pt idx="2199">
                  <c:v>-6.5020499999999981E-2</c:v>
                </c:pt>
                <c:pt idx="2200">
                  <c:v>-6.2477500000000019E-2</c:v>
                </c:pt>
                <c:pt idx="2201">
                  <c:v>-6.0125499999999998E-2</c:v>
                </c:pt>
                <c:pt idx="2202">
                  <c:v>-5.9424000000000032E-2</c:v>
                </c:pt>
                <c:pt idx="2203">
                  <c:v>-5.3180999999999978E-2</c:v>
                </c:pt>
                <c:pt idx="2204">
                  <c:v>-4.907499999999998E-2</c:v>
                </c:pt>
                <c:pt idx="2205">
                  <c:v>-4.4784999999999991E-2</c:v>
                </c:pt>
                <c:pt idx="2206">
                  <c:v>-4.0321499999999955E-2</c:v>
                </c:pt>
                <c:pt idx="2207">
                  <c:v>-3.660250000000001E-2</c:v>
                </c:pt>
                <c:pt idx="2208">
                  <c:v>-4.8287500000000011E-2</c:v>
                </c:pt>
                <c:pt idx="2209">
                  <c:v>-4.1719999999999979E-2</c:v>
                </c:pt>
                <c:pt idx="2210">
                  <c:v>-3.9519499999999985E-2</c:v>
                </c:pt>
                <c:pt idx="2211">
                  <c:v>-3.6198500000000022E-2</c:v>
                </c:pt>
                <c:pt idx="2212">
                  <c:v>-3.3312999999999982E-2</c:v>
                </c:pt>
                <c:pt idx="2213">
                  <c:v>-3.0685499999999977E-2</c:v>
                </c:pt>
                <c:pt idx="2214">
                  <c:v>-2.6988499999999971E-2</c:v>
                </c:pt>
                <c:pt idx="2215">
                  <c:v>-2.3361500000000035E-2</c:v>
                </c:pt>
                <c:pt idx="2216">
                  <c:v>-1.9839999999999997E-2</c:v>
                </c:pt>
                <c:pt idx="2217">
                  <c:v>-1.5815999999999969E-2</c:v>
                </c:pt>
                <c:pt idx="2218">
                  <c:v>-1.1799499999999991E-2</c:v>
                </c:pt>
                <c:pt idx="2219">
                  <c:v>-7.3339999999999794E-3</c:v>
                </c:pt>
                <c:pt idx="2220">
                  <c:v>-1.2549999999997286E-4</c:v>
                </c:pt>
                <c:pt idx="2221">
                  <c:v>1.5014000000000027E-2</c:v>
                </c:pt>
                <c:pt idx="2222">
                  <c:v>2.7559500000000015E-2</c:v>
                </c:pt>
                <c:pt idx="2223">
                  <c:v>3.3324999999999994E-2</c:v>
                </c:pt>
                <c:pt idx="2224">
                  <c:v>4.0696499999999969E-2</c:v>
                </c:pt>
                <c:pt idx="2225">
                  <c:v>5.5197000000000024E-2</c:v>
                </c:pt>
                <c:pt idx="2226">
                  <c:v>8.4269000000000011E-2</c:v>
                </c:pt>
                <c:pt idx="2227">
                  <c:v>9.2321500000000029E-2</c:v>
                </c:pt>
                <c:pt idx="2228">
                  <c:v>9.8799000000000012E-2</c:v>
                </c:pt>
                <c:pt idx="2229">
                  <c:v>0.10493500000000001</c:v>
                </c:pt>
                <c:pt idx="2230">
                  <c:v>0.11001500000000002</c:v>
                </c:pt>
                <c:pt idx="2231">
                  <c:v>0.11528450000000003</c:v>
                </c:pt>
                <c:pt idx="2232">
                  <c:v>0.12135650000000002</c:v>
                </c:pt>
                <c:pt idx="2233">
                  <c:v>0.12570400000000001</c:v>
                </c:pt>
                <c:pt idx="2234">
                  <c:v>0.12726950000000004</c:v>
                </c:pt>
                <c:pt idx="2235">
                  <c:v>0.12759300000000001</c:v>
                </c:pt>
                <c:pt idx="2236">
                  <c:v>0.1275675</c:v>
                </c:pt>
                <c:pt idx="2237">
                  <c:v>0.1277585</c:v>
                </c:pt>
                <c:pt idx="2238">
                  <c:v>0.12830750000000002</c:v>
                </c:pt>
                <c:pt idx="2239">
                  <c:v>0.1286215</c:v>
                </c:pt>
                <c:pt idx="2240">
                  <c:v>0.12918850000000001</c:v>
                </c:pt>
                <c:pt idx="2241">
                  <c:v>0.13011650000000002</c:v>
                </c:pt>
                <c:pt idx="2242">
                  <c:v>0.13067450000000003</c:v>
                </c:pt>
                <c:pt idx="2243">
                  <c:v>0.13130700000000001</c:v>
                </c:pt>
                <c:pt idx="2244">
                  <c:v>0.1319265</c:v>
                </c:pt>
                <c:pt idx="2245">
                  <c:v>0.13293350000000004</c:v>
                </c:pt>
                <c:pt idx="2246">
                  <c:v>0.13398350000000003</c:v>
                </c:pt>
                <c:pt idx="2247">
                  <c:v>0.135351</c:v>
                </c:pt>
                <c:pt idx="2248">
                  <c:v>0.13649300000000003</c:v>
                </c:pt>
                <c:pt idx="2249">
                  <c:v>0.13759850000000001</c:v>
                </c:pt>
                <c:pt idx="2250">
                  <c:v>0.13844900000000002</c:v>
                </c:pt>
                <c:pt idx="2251">
                  <c:v>0.13911600000000002</c:v>
                </c:pt>
                <c:pt idx="2252">
                  <c:v>0.13963100000000001</c:v>
                </c:pt>
                <c:pt idx="2253">
                  <c:v>0.14027800000000001</c:v>
                </c:pt>
                <c:pt idx="2254">
                  <c:v>0.14135399999999995</c:v>
                </c:pt>
                <c:pt idx="2255">
                  <c:v>0.14229250000000002</c:v>
                </c:pt>
                <c:pt idx="2256">
                  <c:v>0.14355450000000003</c:v>
                </c:pt>
                <c:pt idx="2257">
                  <c:v>0.14467000000000002</c:v>
                </c:pt>
                <c:pt idx="2258">
                  <c:v>0.14587250000000002</c:v>
                </c:pt>
                <c:pt idx="2259">
                  <c:v>0.14701900000000001</c:v>
                </c:pt>
                <c:pt idx="2260">
                  <c:v>0.14768049999999999</c:v>
                </c:pt>
                <c:pt idx="2261">
                  <c:v>0.1475765</c:v>
                </c:pt>
                <c:pt idx="2262">
                  <c:v>0.14758150000000003</c:v>
                </c:pt>
                <c:pt idx="2263">
                  <c:v>0.14742350000000007</c:v>
                </c:pt>
                <c:pt idx="2264">
                  <c:v>0.14763549999999998</c:v>
                </c:pt>
                <c:pt idx="2265">
                  <c:v>0.14840200000000001</c:v>
                </c:pt>
                <c:pt idx="2266">
                  <c:v>0.14940049999999996</c:v>
                </c:pt>
                <c:pt idx="2267">
                  <c:v>0.15034450000000005</c:v>
                </c:pt>
                <c:pt idx="2268">
                  <c:v>0.15136500000000003</c:v>
                </c:pt>
                <c:pt idx="2269">
                  <c:v>0.15206900000000001</c:v>
                </c:pt>
                <c:pt idx="2270">
                  <c:v>0.15303850000000002</c:v>
                </c:pt>
                <c:pt idx="2271">
                  <c:v>0.15405250000000001</c:v>
                </c:pt>
                <c:pt idx="2272">
                  <c:v>0.15490200000000001</c:v>
                </c:pt>
                <c:pt idx="2273">
                  <c:v>0.15549250000000001</c:v>
                </c:pt>
                <c:pt idx="2274">
                  <c:v>0.15573200000000001</c:v>
                </c:pt>
                <c:pt idx="2275">
                  <c:v>0.15661250000000002</c:v>
                </c:pt>
                <c:pt idx="2276">
                  <c:v>0.15768500000000002</c:v>
                </c:pt>
                <c:pt idx="2277">
                  <c:v>0.15874299999999991</c:v>
                </c:pt>
                <c:pt idx="2278">
                  <c:v>0.15975649999999997</c:v>
                </c:pt>
                <c:pt idx="2279">
                  <c:v>0.16073700000000002</c:v>
                </c:pt>
                <c:pt idx="2280">
                  <c:v>0.16187499999999996</c:v>
                </c:pt>
                <c:pt idx="2281">
                  <c:v>0.16293850000000001</c:v>
                </c:pt>
                <c:pt idx="2282">
                  <c:v>0.163802</c:v>
                </c:pt>
                <c:pt idx="2283">
                  <c:v>0.16470949999999995</c:v>
                </c:pt>
                <c:pt idx="2284">
                  <c:v>0.165435</c:v>
                </c:pt>
                <c:pt idx="2285">
                  <c:v>0.16595500000000002</c:v>
                </c:pt>
                <c:pt idx="2286">
                  <c:v>0.16625200000000007</c:v>
                </c:pt>
                <c:pt idx="2287">
                  <c:v>0.16681050000000003</c:v>
                </c:pt>
                <c:pt idx="2288">
                  <c:v>0.16716750000000005</c:v>
                </c:pt>
                <c:pt idx="2289">
                  <c:v>0.16767950000000001</c:v>
                </c:pt>
                <c:pt idx="2290">
                  <c:v>0.16803500000000007</c:v>
                </c:pt>
                <c:pt idx="2291">
                  <c:v>0.16821550000000002</c:v>
                </c:pt>
                <c:pt idx="2292">
                  <c:v>0.16855000000000001</c:v>
                </c:pt>
                <c:pt idx="2293">
                  <c:v>0.16909650000000001</c:v>
                </c:pt>
                <c:pt idx="2294">
                  <c:v>0.16993550000000002</c:v>
                </c:pt>
                <c:pt idx="2295">
                  <c:v>0.1704465</c:v>
                </c:pt>
                <c:pt idx="2296">
                  <c:v>0.17074700000000001</c:v>
                </c:pt>
                <c:pt idx="2297">
                  <c:v>0.1708035</c:v>
                </c:pt>
                <c:pt idx="2298">
                  <c:v>0.171099</c:v>
                </c:pt>
                <c:pt idx="2299">
                  <c:v>0.17134449999999996</c:v>
                </c:pt>
                <c:pt idx="2300">
                  <c:v>0.17199350000000002</c:v>
                </c:pt>
                <c:pt idx="2301">
                  <c:v>0.1725565</c:v>
                </c:pt>
                <c:pt idx="2302">
                  <c:v>0.1731105</c:v>
                </c:pt>
                <c:pt idx="2303">
                  <c:v>0.17439249999999995</c:v>
                </c:pt>
                <c:pt idx="2304">
                  <c:v>0.17505100000000001</c:v>
                </c:pt>
                <c:pt idx="2305">
                  <c:v>0.17529400000000001</c:v>
                </c:pt>
                <c:pt idx="2306">
                  <c:v>0.17585150000000002</c:v>
                </c:pt>
                <c:pt idx="2307">
                  <c:v>0.176066</c:v>
                </c:pt>
                <c:pt idx="2308">
                  <c:v>0.17663600000000002</c:v>
                </c:pt>
                <c:pt idx="2309">
                  <c:v>0.17702950000000001</c:v>
                </c:pt>
                <c:pt idx="2310">
                  <c:v>0.17747549999999995</c:v>
                </c:pt>
                <c:pt idx="2311">
                  <c:v>0.17795900000000001</c:v>
                </c:pt>
                <c:pt idx="2312">
                  <c:v>0.1783865</c:v>
                </c:pt>
                <c:pt idx="2313">
                  <c:v>0.17853099999999997</c:v>
                </c:pt>
                <c:pt idx="2314">
                  <c:v>0.17911550000000001</c:v>
                </c:pt>
                <c:pt idx="2315">
                  <c:v>0.17936150000000001</c:v>
                </c:pt>
                <c:pt idx="2316">
                  <c:v>0.1795805</c:v>
                </c:pt>
                <c:pt idx="2317">
                  <c:v>0.17980699999999997</c:v>
                </c:pt>
                <c:pt idx="2318">
                  <c:v>0.179732</c:v>
                </c:pt>
                <c:pt idx="2319">
                  <c:v>0.1799665</c:v>
                </c:pt>
                <c:pt idx="2320">
                  <c:v>0.180122</c:v>
                </c:pt>
                <c:pt idx="2321">
                  <c:v>0.18033450000000001</c:v>
                </c:pt>
                <c:pt idx="2322">
                  <c:v>0.18036750000000001</c:v>
                </c:pt>
                <c:pt idx="2323">
                  <c:v>0.18046450000000003</c:v>
                </c:pt>
                <c:pt idx="2324">
                  <c:v>0.180451</c:v>
                </c:pt>
                <c:pt idx="2325">
                  <c:v>0.18050900000000003</c:v>
                </c:pt>
                <c:pt idx="2326">
                  <c:v>0.18092550000000002</c:v>
                </c:pt>
                <c:pt idx="2327">
                  <c:v>0.18134700000000001</c:v>
                </c:pt>
                <c:pt idx="2328">
                  <c:v>0.18182400000000001</c:v>
                </c:pt>
                <c:pt idx="2329">
                  <c:v>0.18188649999999995</c:v>
                </c:pt>
                <c:pt idx="2330">
                  <c:v>0.18236150000000001</c:v>
                </c:pt>
                <c:pt idx="2331">
                  <c:v>0.18287200000000001</c:v>
                </c:pt>
                <c:pt idx="2332">
                  <c:v>0.18330200000000002</c:v>
                </c:pt>
                <c:pt idx="2333">
                  <c:v>0.1837685</c:v>
                </c:pt>
                <c:pt idx="2334">
                  <c:v>0.18361150000000001</c:v>
                </c:pt>
                <c:pt idx="2335">
                  <c:v>0.18304700000000002</c:v>
                </c:pt>
                <c:pt idx="2336">
                  <c:v>0.18405350000000001</c:v>
                </c:pt>
                <c:pt idx="2337">
                  <c:v>0.18469350000000001</c:v>
                </c:pt>
                <c:pt idx="2338">
                  <c:v>0.18442050000000001</c:v>
                </c:pt>
                <c:pt idx="2339">
                  <c:v>0.1844865</c:v>
                </c:pt>
                <c:pt idx="2340">
                  <c:v>0.184006</c:v>
                </c:pt>
                <c:pt idx="2341">
                  <c:v>0.18374100000000007</c:v>
                </c:pt>
                <c:pt idx="2342">
                  <c:v>0.18385800000000002</c:v>
                </c:pt>
                <c:pt idx="2343">
                  <c:v>0.183642</c:v>
                </c:pt>
                <c:pt idx="2344">
                  <c:v>0.18313000000000001</c:v>
                </c:pt>
                <c:pt idx="2345">
                  <c:v>0.18251350000000002</c:v>
                </c:pt>
                <c:pt idx="2346">
                  <c:v>0.182481</c:v>
                </c:pt>
                <c:pt idx="2347">
                  <c:v>0.18278950000000002</c:v>
                </c:pt>
                <c:pt idx="2348">
                  <c:v>0.18325200000000005</c:v>
                </c:pt>
                <c:pt idx="2349">
                  <c:v>0.18383000000000002</c:v>
                </c:pt>
                <c:pt idx="2350">
                  <c:v>0.18430250000000001</c:v>
                </c:pt>
                <c:pt idx="2351">
                  <c:v>0.1838795</c:v>
                </c:pt>
                <c:pt idx="2352">
                  <c:v>0.18512050000000002</c:v>
                </c:pt>
                <c:pt idx="2353">
                  <c:v>0.18555350000000001</c:v>
                </c:pt>
                <c:pt idx="2354">
                  <c:v>0.18563750000000001</c:v>
                </c:pt>
                <c:pt idx="2355">
                  <c:v>0.18577100000000002</c:v>
                </c:pt>
                <c:pt idx="2356">
                  <c:v>0.18575350000000002</c:v>
                </c:pt>
                <c:pt idx="2357">
                  <c:v>0.18581600000000001</c:v>
                </c:pt>
                <c:pt idx="2358">
                  <c:v>0.18591299999999999</c:v>
                </c:pt>
                <c:pt idx="2359">
                  <c:v>0.18616850000000001</c:v>
                </c:pt>
                <c:pt idx="2360">
                  <c:v>0.18628350000000007</c:v>
                </c:pt>
                <c:pt idx="2361">
                  <c:v>0.18581400000000001</c:v>
                </c:pt>
                <c:pt idx="2362">
                  <c:v>0.185026</c:v>
                </c:pt>
                <c:pt idx="2363">
                  <c:v>0.18441650000000007</c:v>
                </c:pt>
                <c:pt idx="2364">
                  <c:v>0.18377450000000001</c:v>
                </c:pt>
                <c:pt idx="2365">
                  <c:v>0.18313150000000006</c:v>
                </c:pt>
                <c:pt idx="2366">
                  <c:v>0.18259700000000001</c:v>
                </c:pt>
                <c:pt idx="2367">
                  <c:v>0.18186650000000001</c:v>
                </c:pt>
                <c:pt idx="2368">
                  <c:v>0.18139000000000002</c:v>
                </c:pt>
                <c:pt idx="2369">
                  <c:v>0.18116550000000001</c:v>
                </c:pt>
                <c:pt idx="2370">
                  <c:v>0.18099200000000001</c:v>
                </c:pt>
                <c:pt idx="2371">
                  <c:v>0.18079500000000001</c:v>
                </c:pt>
                <c:pt idx="2372">
                  <c:v>0.18055750000000007</c:v>
                </c:pt>
                <c:pt idx="2373">
                  <c:v>0.1801365</c:v>
                </c:pt>
                <c:pt idx="2374">
                  <c:v>0.17961350000000001</c:v>
                </c:pt>
                <c:pt idx="2375">
                  <c:v>0.17901850000000002</c:v>
                </c:pt>
                <c:pt idx="2376">
                  <c:v>0.1786045</c:v>
                </c:pt>
                <c:pt idx="2377">
                  <c:v>0.17829400000000001</c:v>
                </c:pt>
                <c:pt idx="2378">
                  <c:v>0.17783000000000002</c:v>
                </c:pt>
                <c:pt idx="2379">
                  <c:v>0.17763950000000001</c:v>
                </c:pt>
                <c:pt idx="2380">
                  <c:v>0.17736500000000002</c:v>
                </c:pt>
                <c:pt idx="2381">
                  <c:v>0.177201</c:v>
                </c:pt>
                <c:pt idx="2382">
                  <c:v>0.17695750000000002</c:v>
                </c:pt>
                <c:pt idx="2383">
                  <c:v>0.17672100000000002</c:v>
                </c:pt>
                <c:pt idx="2384">
                  <c:v>0.17649050000000005</c:v>
                </c:pt>
                <c:pt idx="2385">
                  <c:v>0.17658600000000002</c:v>
                </c:pt>
                <c:pt idx="2386">
                  <c:v>0.1767455</c:v>
                </c:pt>
                <c:pt idx="2387">
                  <c:v>0.177009</c:v>
                </c:pt>
                <c:pt idx="2388">
                  <c:v>0.1772185</c:v>
                </c:pt>
                <c:pt idx="2389">
                  <c:v>0.17722100000000002</c:v>
                </c:pt>
                <c:pt idx="2390">
                  <c:v>0.17725450000000001</c:v>
                </c:pt>
                <c:pt idx="2391">
                  <c:v>0.1771105</c:v>
                </c:pt>
                <c:pt idx="2392">
                  <c:v>0.17691400000000002</c:v>
                </c:pt>
                <c:pt idx="2393">
                  <c:v>0.17682</c:v>
                </c:pt>
                <c:pt idx="2394">
                  <c:v>0.17651850000000002</c:v>
                </c:pt>
                <c:pt idx="2395">
                  <c:v>0.17615750000000002</c:v>
                </c:pt>
                <c:pt idx="2396">
                  <c:v>0.176038</c:v>
                </c:pt>
                <c:pt idx="2397">
                  <c:v>0.17590050000000002</c:v>
                </c:pt>
                <c:pt idx="2398">
                  <c:v>0.1758615</c:v>
                </c:pt>
                <c:pt idx="2399">
                  <c:v>0.175676</c:v>
                </c:pt>
                <c:pt idx="2400">
                  <c:v>0.17560150000000002</c:v>
                </c:pt>
                <c:pt idx="2401">
                  <c:v>0.17536600000000008</c:v>
                </c:pt>
                <c:pt idx="2402">
                  <c:v>0.17536850000000001</c:v>
                </c:pt>
                <c:pt idx="2403">
                  <c:v>0.17513900000000002</c:v>
                </c:pt>
                <c:pt idx="2404">
                  <c:v>0.17479650000000002</c:v>
                </c:pt>
                <c:pt idx="2405">
                  <c:v>0.17442300000000002</c:v>
                </c:pt>
                <c:pt idx="2406">
                  <c:v>0.17430300000000001</c:v>
                </c:pt>
                <c:pt idx="2407">
                  <c:v>0.174262</c:v>
                </c:pt>
                <c:pt idx="2408">
                  <c:v>0.17414600000000002</c:v>
                </c:pt>
                <c:pt idx="2409">
                  <c:v>0.1741085</c:v>
                </c:pt>
                <c:pt idx="2410">
                  <c:v>0.17392300000000002</c:v>
                </c:pt>
                <c:pt idx="2411">
                  <c:v>0.173625</c:v>
                </c:pt>
                <c:pt idx="2412">
                  <c:v>0.173434</c:v>
                </c:pt>
                <c:pt idx="2413">
                  <c:v>0.17330600000000002</c:v>
                </c:pt>
                <c:pt idx="2414">
                  <c:v>0.17330350000000005</c:v>
                </c:pt>
                <c:pt idx="2415">
                  <c:v>0.17325450000000006</c:v>
                </c:pt>
                <c:pt idx="2416">
                  <c:v>0.17304949999999999</c:v>
                </c:pt>
                <c:pt idx="2417">
                  <c:v>0.17307450000000008</c:v>
                </c:pt>
                <c:pt idx="2418">
                  <c:v>0.17323050000000001</c:v>
                </c:pt>
                <c:pt idx="2419">
                  <c:v>0.1731945</c:v>
                </c:pt>
                <c:pt idx="2420">
                  <c:v>0.17316700000000007</c:v>
                </c:pt>
                <c:pt idx="2421">
                  <c:v>0.17295300000000002</c:v>
                </c:pt>
                <c:pt idx="2422">
                  <c:v>0.172703</c:v>
                </c:pt>
                <c:pt idx="2423">
                  <c:v>0.17289599999999999</c:v>
                </c:pt>
                <c:pt idx="2424">
                  <c:v>0.17297500000000007</c:v>
                </c:pt>
                <c:pt idx="2425">
                  <c:v>0.1732215</c:v>
                </c:pt>
                <c:pt idx="2426">
                  <c:v>0.17352700000000001</c:v>
                </c:pt>
                <c:pt idx="2427">
                  <c:v>0.17367450000000001</c:v>
                </c:pt>
                <c:pt idx="2428">
                  <c:v>0.17384000000000005</c:v>
                </c:pt>
                <c:pt idx="2429">
                  <c:v>0.17415750000000002</c:v>
                </c:pt>
                <c:pt idx="2430">
                  <c:v>0.174342</c:v>
                </c:pt>
                <c:pt idx="2431">
                  <c:v>0.17461500000000002</c:v>
                </c:pt>
                <c:pt idx="2432">
                  <c:v>0.17432300000000001</c:v>
                </c:pt>
                <c:pt idx="2433">
                  <c:v>0.173875</c:v>
                </c:pt>
                <c:pt idx="2434">
                  <c:v>0.17351350000000001</c:v>
                </c:pt>
                <c:pt idx="2435">
                  <c:v>0.17328350000000001</c:v>
                </c:pt>
                <c:pt idx="2436">
                  <c:v>0.173069</c:v>
                </c:pt>
                <c:pt idx="2437">
                  <c:v>0.17292350000000006</c:v>
                </c:pt>
                <c:pt idx="2438">
                  <c:v>0.17276000000000005</c:v>
                </c:pt>
                <c:pt idx="2439">
                  <c:v>0.1726</c:v>
                </c:pt>
                <c:pt idx="2440">
                  <c:v>0.17248750000000007</c:v>
                </c:pt>
                <c:pt idx="2441">
                  <c:v>0.172598</c:v>
                </c:pt>
                <c:pt idx="2442">
                  <c:v>0.1729</c:v>
                </c:pt>
                <c:pt idx="2443">
                  <c:v>0.17289599999999999</c:v>
                </c:pt>
                <c:pt idx="2444">
                  <c:v>0.172703</c:v>
                </c:pt>
                <c:pt idx="2445">
                  <c:v>0.17263750000000005</c:v>
                </c:pt>
                <c:pt idx="2446">
                  <c:v>0.17264400000000008</c:v>
                </c:pt>
                <c:pt idx="2447">
                  <c:v>0.1728005</c:v>
                </c:pt>
                <c:pt idx="2448">
                  <c:v>0.17281000000000002</c:v>
                </c:pt>
                <c:pt idx="2449">
                  <c:v>0.17279949999999999</c:v>
                </c:pt>
                <c:pt idx="2450">
                  <c:v>0.136494</c:v>
                </c:pt>
                <c:pt idx="2451">
                  <c:v>0.17832900000000002</c:v>
                </c:pt>
                <c:pt idx="2452">
                  <c:v>0.17576350000000002</c:v>
                </c:pt>
                <c:pt idx="2453">
                  <c:v>0.1749995</c:v>
                </c:pt>
                <c:pt idx="2454">
                  <c:v>0.17460850000000003</c:v>
                </c:pt>
                <c:pt idx="2455">
                  <c:v>0.16313650000000002</c:v>
                </c:pt>
                <c:pt idx="2456">
                  <c:v>0.17277700000000007</c:v>
                </c:pt>
                <c:pt idx="2457">
                  <c:v>0.17351650000000002</c:v>
                </c:pt>
                <c:pt idx="2458">
                  <c:v>0.17318750000000002</c:v>
                </c:pt>
                <c:pt idx="2459">
                  <c:v>0.17287700000000006</c:v>
                </c:pt>
                <c:pt idx="2460">
                  <c:v>0.17307450000000002</c:v>
                </c:pt>
                <c:pt idx="2461">
                  <c:v>0.17267700000000002</c:v>
                </c:pt>
                <c:pt idx="2462">
                  <c:v>0.17204800000000001</c:v>
                </c:pt>
                <c:pt idx="2463">
                  <c:v>0.171962</c:v>
                </c:pt>
                <c:pt idx="2464">
                  <c:v>0.17186750000000006</c:v>
                </c:pt>
                <c:pt idx="2465">
                  <c:v>0.171983</c:v>
                </c:pt>
                <c:pt idx="2466">
                  <c:v>0.171708</c:v>
                </c:pt>
                <c:pt idx="2467">
                  <c:v>0.17165000000000002</c:v>
                </c:pt>
                <c:pt idx="2468">
                  <c:v>0.17143650000000007</c:v>
                </c:pt>
                <c:pt idx="2469">
                  <c:v>0.17098500000000005</c:v>
                </c:pt>
                <c:pt idx="2470">
                  <c:v>0.17062050000000001</c:v>
                </c:pt>
                <c:pt idx="2471">
                  <c:v>0.17007050000000001</c:v>
                </c:pt>
                <c:pt idx="2472">
                  <c:v>0.16929550000000002</c:v>
                </c:pt>
                <c:pt idx="2473">
                  <c:v>0.16886150000000003</c:v>
                </c:pt>
                <c:pt idx="2474">
                  <c:v>0.16840350000000001</c:v>
                </c:pt>
                <c:pt idx="2475">
                  <c:v>0.1678615</c:v>
                </c:pt>
                <c:pt idx="2476">
                  <c:v>0.16797399999999996</c:v>
                </c:pt>
                <c:pt idx="2477">
                  <c:v>0.16762250000000001</c:v>
                </c:pt>
                <c:pt idx="2478">
                  <c:v>0.16765000000000002</c:v>
                </c:pt>
                <c:pt idx="2479">
                  <c:v>0.16798450000000001</c:v>
                </c:pt>
                <c:pt idx="2480">
                  <c:v>0.16829300000000003</c:v>
                </c:pt>
                <c:pt idx="2481">
                  <c:v>0.16836200000000001</c:v>
                </c:pt>
                <c:pt idx="2482">
                  <c:v>0.16842250000000003</c:v>
                </c:pt>
                <c:pt idx="2483">
                  <c:v>0.16833500000000001</c:v>
                </c:pt>
                <c:pt idx="2484">
                  <c:v>0.16817650000000001</c:v>
                </c:pt>
                <c:pt idx="2485">
                  <c:v>0.16814600000000002</c:v>
                </c:pt>
                <c:pt idx="2486">
                  <c:v>0.16880800000000001</c:v>
                </c:pt>
                <c:pt idx="2487">
                  <c:v>0.16834100000000002</c:v>
                </c:pt>
                <c:pt idx="2488">
                  <c:v>0.1676385</c:v>
                </c:pt>
                <c:pt idx="2489">
                  <c:v>0.16695100000000002</c:v>
                </c:pt>
                <c:pt idx="2490">
                  <c:v>0.16678550000000003</c:v>
                </c:pt>
                <c:pt idx="2491">
                  <c:v>0.16683349999999997</c:v>
                </c:pt>
                <c:pt idx="2492">
                  <c:v>0.16695649999999995</c:v>
                </c:pt>
                <c:pt idx="2493">
                  <c:v>0.16700849999999995</c:v>
                </c:pt>
                <c:pt idx="2494">
                  <c:v>0.1667265</c:v>
                </c:pt>
                <c:pt idx="2495">
                  <c:v>0.16654099999999999</c:v>
                </c:pt>
                <c:pt idx="2496">
                  <c:v>0.16593050000000001</c:v>
                </c:pt>
                <c:pt idx="2497">
                  <c:v>0.1657855</c:v>
                </c:pt>
                <c:pt idx="2498">
                  <c:v>0.16601500000000002</c:v>
                </c:pt>
                <c:pt idx="2499">
                  <c:v>0.16575300000000001</c:v>
                </c:pt>
                <c:pt idx="2500">
                  <c:v>0.16554350000000001</c:v>
                </c:pt>
                <c:pt idx="2501">
                  <c:v>0.16541350000000002</c:v>
                </c:pt>
                <c:pt idx="2502">
                  <c:v>0.16560350000000001</c:v>
                </c:pt>
                <c:pt idx="2503">
                  <c:v>0.16575250000000002</c:v>
                </c:pt>
                <c:pt idx="2504">
                  <c:v>0.16597600000000001</c:v>
                </c:pt>
                <c:pt idx="2505">
                  <c:v>0.16590500000000002</c:v>
                </c:pt>
                <c:pt idx="2506">
                  <c:v>0.16592899999999999</c:v>
                </c:pt>
                <c:pt idx="2507">
                  <c:v>0.16591150000000002</c:v>
                </c:pt>
                <c:pt idx="2508">
                  <c:v>0.16622299999999995</c:v>
                </c:pt>
                <c:pt idx="2509">
                  <c:v>0.16622500000000001</c:v>
                </c:pt>
                <c:pt idx="2510">
                  <c:v>0.16628200000000001</c:v>
                </c:pt>
                <c:pt idx="2511">
                  <c:v>0.16624599999999995</c:v>
                </c:pt>
                <c:pt idx="2512">
                  <c:v>0.16633800000000001</c:v>
                </c:pt>
                <c:pt idx="2513">
                  <c:v>0.16639500000000002</c:v>
                </c:pt>
                <c:pt idx="2514">
                  <c:v>0.16645799999999997</c:v>
                </c:pt>
                <c:pt idx="2515">
                  <c:v>0.16628350000000003</c:v>
                </c:pt>
                <c:pt idx="2516">
                  <c:v>0.16554649999999996</c:v>
                </c:pt>
                <c:pt idx="2517">
                  <c:v>0.16515350000000001</c:v>
                </c:pt>
                <c:pt idx="2518">
                  <c:v>0.16481750000000001</c:v>
                </c:pt>
                <c:pt idx="2519">
                  <c:v>0.16469099999999995</c:v>
                </c:pt>
                <c:pt idx="2520">
                  <c:v>0.16479950000000002</c:v>
                </c:pt>
                <c:pt idx="2521">
                  <c:v>0.16450600000000001</c:v>
                </c:pt>
                <c:pt idx="2522">
                  <c:v>0.16402700000000001</c:v>
                </c:pt>
                <c:pt idx="2523">
                  <c:v>0.16366600000000001</c:v>
                </c:pt>
                <c:pt idx="2524">
                  <c:v>0.1632605</c:v>
                </c:pt>
                <c:pt idx="2525">
                  <c:v>0.1629275</c:v>
                </c:pt>
                <c:pt idx="2526">
                  <c:v>0.16279850000000001</c:v>
                </c:pt>
                <c:pt idx="2527">
                  <c:v>0.16254200000000002</c:v>
                </c:pt>
                <c:pt idx="2528">
                  <c:v>0.1625615</c:v>
                </c:pt>
                <c:pt idx="2529">
                  <c:v>0.16252299999999997</c:v>
                </c:pt>
                <c:pt idx="2530">
                  <c:v>0.16224550000000001</c:v>
                </c:pt>
                <c:pt idx="2531">
                  <c:v>0.16203899999999999</c:v>
                </c:pt>
                <c:pt idx="2532">
                  <c:v>0.16173900000000002</c:v>
                </c:pt>
                <c:pt idx="2533">
                  <c:v>0.161546</c:v>
                </c:pt>
                <c:pt idx="2534">
                  <c:v>0.161441</c:v>
                </c:pt>
                <c:pt idx="2535">
                  <c:v>0.16126750000000001</c:v>
                </c:pt>
                <c:pt idx="2536">
                  <c:v>0.16118350000000006</c:v>
                </c:pt>
                <c:pt idx="2537">
                  <c:v>0.16088550000000001</c:v>
                </c:pt>
                <c:pt idx="2538">
                  <c:v>0.16071050000000001</c:v>
                </c:pt>
                <c:pt idx="2539">
                  <c:v>0.16037850000000001</c:v>
                </c:pt>
                <c:pt idx="2540">
                  <c:v>0.16036549999999999</c:v>
                </c:pt>
                <c:pt idx="2541">
                  <c:v>0.16050000000000006</c:v>
                </c:pt>
                <c:pt idx="2542">
                  <c:v>0.16084600000000002</c:v>
                </c:pt>
                <c:pt idx="2543">
                  <c:v>0.1607885</c:v>
                </c:pt>
                <c:pt idx="2544">
                  <c:v>0.16085750000000001</c:v>
                </c:pt>
                <c:pt idx="2545">
                  <c:v>0.16082400000000002</c:v>
                </c:pt>
                <c:pt idx="2546">
                  <c:v>0.160834</c:v>
                </c:pt>
                <c:pt idx="2547">
                  <c:v>0.16059050000000002</c:v>
                </c:pt>
                <c:pt idx="2548">
                  <c:v>0.16028800000000007</c:v>
                </c:pt>
                <c:pt idx="2549">
                  <c:v>0.15997850000000002</c:v>
                </c:pt>
                <c:pt idx="2550">
                  <c:v>0.15950050000000002</c:v>
                </c:pt>
                <c:pt idx="2551">
                  <c:v>0.15900600000000001</c:v>
                </c:pt>
                <c:pt idx="2552">
                  <c:v>0.15894450000000002</c:v>
                </c:pt>
                <c:pt idx="2553">
                  <c:v>0.15893300000000002</c:v>
                </c:pt>
                <c:pt idx="2554">
                  <c:v>0.15868250000000006</c:v>
                </c:pt>
                <c:pt idx="2555">
                  <c:v>0.15828600000000001</c:v>
                </c:pt>
                <c:pt idx="2556">
                  <c:v>0.158276</c:v>
                </c:pt>
                <c:pt idx="2557">
                  <c:v>0.15826100000000001</c:v>
                </c:pt>
                <c:pt idx="2558">
                  <c:v>0.15840100000000001</c:v>
                </c:pt>
                <c:pt idx="2559">
                  <c:v>0.1582665</c:v>
                </c:pt>
                <c:pt idx="2560">
                  <c:v>0.1582875</c:v>
                </c:pt>
                <c:pt idx="2561">
                  <c:v>0.1584005</c:v>
                </c:pt>
                <c:pt idx="2562">
                  <c:v>0.15831300000000001</c:v>
                </c:pt>
                <c:pt idx="2563">
                  <c:v>0.15827000000000002</c:v>
                </c:pt>
                <c:pt idx="2564">
                  <c:v>0.1582055</c:v>
                </c:pt>
                <c:pt idx="2565">
                  <c:v>0.15781100000000003</c:v>
                </c:pt>
                <c:pt idx="2566">
                  <c:v>0.157253</c:v>
                </c:pt>
                <c:pt idx="2567">
                  <c:v>0.15701500000000002</c:v>
                </c:pt>
                <c:pt idx="2568">
                  <c:v>0.15699450000000001</c:v>
                </c:pt>
                <c:pt idx="2569">
                  <c:v>0.15699050000000001</c:v>
                </c:pt>
                <c:pt idx="2570">
                  <c:v>0.15683450000000002</c:v>
                </c:pt>
                <c:pt idx="2571">
                  <c:v>0.15645350000000002</c:v>
                </c:pt>
                <c:pt idx="2572">
                  <c:v>0.15606400000000001</c:v>
                </c:pt>
                <c:pt idx="2573">
                  <c:v>0.15629000000000001</c:v>
                </c:pt>
                <c:pt idx="2574">
                  <c:v>0.15646350000000001</c:v>
                </c:pt>
                <c:pt idx="2575">
                  <c:v>0.15646400000000002</c:v>
                </c:pt>
                <c:pt idx="2576">
                  <c:v>0.15629950000000001</c:v>
                </c:pt>
                <c:pt idx="2577">
                  <c:v>0.15625850000000002</c:v>
                </c:pt>
                <c:pt idx="2578">
                  <c:v>0.15634649999999994</c:v>
                </c:pt>
                <c:pt idx="2579">
                  <c:v>0.15645300000000001</c:v>
                </c:pt>
                <c:pt idx="2580">
                  <c:v>0.15637399999999996</c:v>
                </c:pt>
                <c:pt idx="2581">
                  <c:v>0.1564025</c:v>
                </c:pt>
                <c:pt idx="2582">
                  <c:v>0.1561285</c:v>
                </c:pt>
                <c:pt idx="2583">
                  <c:v>0.1560125</c:v>
                </c:pt>
                <c:pt idx="2584">
                  <c:v>0.15594250000000001</c:v>
                </c:pt>
                <c:pt idx="2585">
                  <c:v>0.1560425</c:v>
                </c:pt>
                <c:pt idx="2586">
                  <c:v>0.15603850000000002</c:v>
                </c:pt>
                <c:pt idx="2587">
                  <c:v>0.15617200000000001</c:v>
                </c:pt>
                <c:pt idx="2588">
                  <c:v>0.15588100000000002</c:v>
                </c:pt>
                <c:pt idx="2589">
                  <c:v>0.15574250000000001</c:v>
                </c:pt>
                <c:pt idx="2590">
                  <c:v>0.15591000000000002</c:v>
                </c:pt>
                <c:pt idx="2591">
                  <c:v>0.15601950000000001</c:v>
                </c:pt>
                <c:pt idx="2592">
                  <c:v>0.15604799999999996</c:v>
                </c:pt>
                <c:pt idx="2593">
                  <c:v>0.15600700000000001</c:v>
                </c:pt>
                <c:pt idx="2594">
                  <c:v>0.15580100000000002</c:v>
                </c:pt>
                <c:pt idx="2595">
                  <c:v>0.15560100000000002</c:v>
                </c:pt>
                <c:pt idx="2596">
                  <c:v>0.1547095</c:v>
                </c:pt>
                <c:pt idx="2597">
                  <c:v>0.15472200000000003</c:v>
                </c:pt>
                <c:pt idx="2598">
                  <c:v>0.154611</c:v>
                </c:pt>
                <c:pt idx="2599">
                  <c:v>0.15471600000000002</c:v>
                </c:pt>
                <c:pt idx="2600">
                  <c:v>0.15602577064563289</c:v>
                </c:pt>
                <c:pt idx="2601">
                  <c:v>0.15697785292217728</c:v>
                </c:pt>
                <c:pt idx="2602">
                  <c:v>0.15674903756842215</c:v>
                </c:pt>
                <c:pt idx="2603">
                  <c:v>0.1562966669839867</c:v>
                </c:pt>
                <c:pt idx="2604">
                  <c:v>0.15574435406112944</c:v>
                </c:pt>
                <c:pt idx="2605">
                  <c:v>0.1550999889844627</c:v>
                </c:pt>
                <c:pt idx="2606">
                  <c:v>0.15447666440009522</c:v>
                </c:pt>
                <c:pt idx="2607">
                  <c:v>0.15388490055417675</c:v>
                </c:pt>
                <c:pt idx="2608">
                  <c:v>0.15318793424676164</c:v>
                </c:pt>
                <c:pt idx="2609">
                  <c:v>0.15266718206235341</c:v>
                </c:pt>
                <c:pt idx="2610">
                  <c:v>0.15209645870873426</c:v>
                </c:pt>
                <c:pt idx="2611">
                  <c:v>0.15150206480127834</c:v>
                </c:pt>
                <c:pt idx="2612">
                  <c:v>0.15089189052459798</c:v>
                </c:pt>
                <c:pt idx="2613">
                  <c:v>0.15055524264780881</c:v>
                </c:pt>
                <c:pt idx="2614">
                  <c:v>0.1503185371094414</c:v>
                </c:pt>
                <c:pt idx="2615">
                  <c:v>0.15015284323258424</c:v>
                </c:pt>
                <c:pt idx="2616">
                  <c:v>0.15000555978648897</c:v>
                </c:pt>
                <c:pt idx="2617">
                  <c:v>0.14995295855574067</c:v>
                </c:pt>
                <c:pt idx="2618">
                  <c:v>0.14974781375582227</c:v>
                </c:pt>
                <c:pt idx="2619">
                  <c:v>0.14958738000203992</c:v>
                </c:pt>
                <c:pt idx="2620">
                  <c:v>0.14969258246353656</c:v>
                </c:pt>
                <c:pt idx="2621">
                  <c:v>0.15048686104783598</c:v>
                </c:pt>
                <c:pt idx="2622">
                  <c:v>0.15104969421684292</c:v>
                </c:pt>
                <c:pt idx="2623">
                  <c:v>0.15110755557066605</c:v>
                </c:pt>
                <c:pt idx="2624">
                  <c:v>0.15077090769387685</c:v>
                </c:pt>
                <c:pt idx="2625">
                  <c:v>0.15044741012477478</c:v>
                </c:pt>
                <c:pt idx="2626">
                  <c:v>0.15033694754020333</c:v>
                </c:pt>
                <c:pt idx="2627">
                  <c:v>0.15094975187842111</c:v>
                </c:pt>
                <c:pt idx="2628">
                  <c:v>0.15142579301669332</c:v>
                </c:pt>
                <c:pt idx="2629">
                  <c:v>0.15168090898582259</c:v>
                </c:pt>
                <c:pt idx="2630">
                  <c:v>0.15178348138578179</c:v>
                </c:pt>
                <c:pt idx="2631">
                  <c:v>0.15184923292421718</c:v>
                </c:pt>
                <c:pt idx="2632">
                  <c:v>0.15196495563186346</c:v>
                </c:pt>
                <c:pt idx="2633">
                  <c:v>0.15224111209329211</c:v>
                </c:pt>
                <c:pt idx="2634">
                  <c:v>0.15245677713936015</c:v>
                </c:pt>
                <c:pt idx="2635">
                  <c:v>0.15250937837010844</c:v>
                </c:pt>
                <c:pt idx="2636">
                  <c:v>0.15224637221636694</c:v>
                </c:pt>
                <c:pt idx="2637">
                  <c:v>0.1516782789242852</c:v>
                </c:pt>
                <c:pt idx="2638">
                  <c:v>0.15144420344745524</c:v>
                </c:pt>
                <c:pt idx="2639">
                  <c:v>0.15127061938598579</c:v>
                </c:pt>
                <c:pt idx="2640">
                  <c:v>0.15148102430897903</c:v>
                </c:pt>
                <c:pt idx="2641">
                  <c:v>0.15206489797028525</c:v>
                </c:pt>
                <c:pt idx="2642">
                  <c:v>0.15240417590861186</c:v>
                </c:pt>
                <c:pt idx="2643">
                  <c:v>0.15244362683167309</c:v>
                </c:pt>
                <c:pt idx="2644">
                  <c:v>0.15235683480093837</c:v>
                </c:pt>
                <c:pt idx="2645">
                  <c:v>0.1523962857239996</c:v>
                </c:pt>
                <c:pt idx="2646">
                  <c:v>0.1525672397239316</c:v>
                </c:pt>
                <c:pt idx="2647">
                  <c:v>0.15279342501614934</c:v>
                </c:pt>
                <c:pt idx="2648">
                  <c:v>0.15284602624689764</c:v>
                </c:pt>
                <c:pt idx="2649">
                  <c:v>0.15313796307755073</c:v>
                </c:pt>
                <c:pt idx="2650">
                  <c:v>0.15330891707748276</c:v>
                </c:pt>
                <c:pt idx="2651">
                  <c:v>0.15332469744670724</c:v>
                </c:pt>
                <c:pt idx="2652">
                  <c:v>0.15332732750824468</c:v>
                </c:pt>
                <c:pt idx="2653">
                  <c:v>0.15310903240063919</c:v>
                </c:pt>
                <c:pt idx="2654">
                  <c:v>0.15280394526229873</c:v>
                </c:pt>
                <c:pt idx="2655">
                  <c:v>0.15269874280080237</c:v>
                </c:pt>
                <c:pt idx="2656">
                  <c:v>0.15260669064699284</c:v>
                </c:pt>
                <c:pt idx="2657">
                  <c:v>0.15222796178560502</c:v>
                </c:pt>
                <c:pt idx="2658">
                  <c:v>0.15160989732431238</c:v>
                </c:pt>
                <c:pt idx="2659">
                  <c:v>0.1508840003399857</c:v>
                </c:pt>
                <c:pt idx="2660">
                  <c:v>0.15031590704790398</c:v>
                </c:pt>
                <c:pt idx="2661">
                  <c:v>0.14996873892496515</c:v>
                </c:pt>
                <c:pt idx="2662">
                  <c:v>0.14969521252507398</c:v>
                </c:pt>
                <c:pt idx="2663">
                  <c:v>0.14927703274062493</c:v>
                </c:pt>
                <c:pt idx="2664">
                  <c:v>0.14879573147927788</c:v>
                </c:pt>
                <c:pt idx="2665">
                  <c:v>0.14844856335633905</c:v>
                </c:pt>
                <c:pt idx="2666">
                  <c:v>0.14808298480263832</c:v>
                </c:pt>
                <c:pt idx="2667">
                  <c:v>0.14777000747968588</c:v>
                </c:pt>
                <c:pt idx="2668">
                  <c:v>0.14745966021827084</c:v>
                </c:pt>
                <c:pt idx="2669">
                  <c:v>0.14714142277224357</c:v>
                </c:pt>
                <c:pt idx="2670">
                  <c:v>0.14694416815693742</c:v>
                </c:pt>
                <c:pt idx="2671">
                  <c:v>0.14688630680311426</c:v>
                </c:pt>
                <c:pt idx="2672">
                  <c:v>0.14674165341855644</c:v>
                </c:pt>
                <c:pt idx="2673">
                  <c:v>0.14656280923401216</c:v>
                </c:pt>
                <c:pt idx="2674">
                  <c:v>0.14640500554176727</c:v>
                </c:pt>
                <c:pt idx="2675">
                  <c:v>0.14618145031108695</c:v>
                </c:pt>
                <c:pt idx="2676">
                  <c:v>0.14592633434195765</c:v>
                </c:pt>
                <c:pt idx="2677">
                  <c:v>0.14566332818821612</c:v>
                </c:pt>
                <c:pt idx="2678">
                  <c:v>0.1454739637575222</c:v>
                </c:pt>
                <c:pt idx="2679">
                  <c:v>0.1454397729575358</c:v>
                </c:pt>
                <c:pt idx="2680">
                  <c:v>0.14540032203447456</c:v>
                </c:pt>
                <c:pt idx="2681">
                  <c:v>0.14544240301907321</c:v>
                </c:pt>
                <c:pt idx="2682">
                  <c:v>0.14558179628055623</c:v>
                </c:pt>
                <c:pt idx="2683">
                  <c:v>0.14559494658824332</c:v>
                </c:pt>
                <c:pt idx="2684">
                  <c:v>0.14532142018835209</c:v>
                </c:pt>
                <c:pt idx="2685">
                  <c:v>0.14505841403461056</c:v>
                </c:pt>
                <c:pt idx="2686">
                  <c:v>0.14490324040390307</c:v>
                </c:pt>
                <c:pt idx="2687">
                  <c:v>0.1447612170808826</c:v>
                </c:pt>
                <c:pt idx="2688">
                  <c:v>0.14480329806548126</c:v>
                </c:pt>
                <c:pt idx="2689">
                  <c:v>0.14461130357324994</c:v>
                </c:pt>
                <c:pt idx="2690">
                  <c:v>0.14433777717335874</c:v>
                </c:pt>
                <c:pt idx="2691">
                  <c:v>0.14421153421956279</c:v>
                </c:pt>
                <c:pt idx="2692">
                  <c:v>0.14430095631183493</c:v>
                </c:pt>
                <c:pt idx="2693">
                  <c:v>0.14436407778873289</c:v>
                </c:pt>
                <c:pt idx="2694">
                  <c:v>0.14438248821949479</c:v>
                </c:pt>
                <c:pt idx="2695">
                  <c:v>0.14439037840410707</c:v>
                </c:pt>
                <c:pt idx="2696">
                  <c:v>0.1444035287117941</c:v>
                </c:pt>
                <c:pt idx="2697">
                  <c:v>0.14432199680413424</c:v>
                </c:pt>
                <c:pt idx="2698">
                  <c:v>0.14422994465032468</c:v>
                </c:pt>
                <c:pt idx="2699">
                  <c:v>0.14415367286573966</c:v>
                </c:pt>
                <c:pt idx="2700">
                  <c:v>0.1440616207119301</c:v>
                </c:pt>
                <c:pt idx="2701">
                  <c:v>0.14390907714276002</c:v>
                </c:pt>
                <c:pt idx="2702">
                  <c:v>0.14375916363512736</c:v>
                </c:pt>
                <c:pt idx="2703">
                  <c:v>0.14362503049671915</c:v>
                </c:pt>
                <c:pt idx="2704">
                  <c:v>0.14346722680447421</c:v>
                </c:pt>
                <c:pt idx="2705">
                  <c:v>0.14326471206609323</c:v>
                </c:pt>
                <c:pt idx="2706">
                  <c:v>0.1431042783123109</c:v>
                </c:pt>
                <c:pt idx="2707">
                  <c:v>0.14297803535851494</c:v>
                </c:pt>
                <c:pt idx="2708">
                  <c:v>0.14284390222010676</c:v>
                </c:pt>
                <c:pt idx="2709">
                  <c:v>0.14275448012783465</c:v>
                </c:pt>
                <c:pt idx="2710">
                  <c:v>0.142712399143236</c:v>
                </c:pt>
                <c:pt idx="2711">
                  <c:v>0.14277289055859654</c:v>
                </c:pt>
                <c:pt idx="2712">
                  <c:v>0.14281234148165778</c:v>
                </c:pt>
                <c:pt idx="2713">
                  <c:v>0.14273343963553531</c:v>
                </c:pt>
                <c:pt idx="2714">
                  <c:v>0.14276237031244687</c:v>
                </c:pt>
                <c:pt idx="2715">
                  <c:v>0.14280971142012036</c:v>
                </c:pt>
                <c:pt idx="2716">
                  <c:v>0.14280445129704555</c:v>
                </c:pt>
                <c:pt idx="2717">
                  <c:v>0.1427807807432088</c:v>
                </c:pt>
                <c:pt idx="2718">
                  <c:v>0.14269135865093668</c:v>
                </c:pt>
                <c:pt idx="2719">
                  <c:v>0.14252040465100466</c:v>
                </c:pt>
                <c:pt idx="2720">
                  <c:v>0.14238627151259647</c:v>
                </c:pt>
                <c:pt idx="2721">
                  <c:v>0.1422731788664876</c:v>
                </c:pt>
                <c:pt idx="2722">
                  <c:v>0.14219427702036516</c:v>
                </c:pt>
                <c:pt idx="2723">
                  <c:v>0.14209959480501819</c:v>
                </c:pt>
                <c:pt idx="2724">
                  <c:v>0.14206277394349437</c:v>
                </c:pt>
                <c:pt idx="2725">
                  <c:v>0.14206540400503179</c:v>
                </c:pt>
                <c:pt idx="2726">
                  <c:v>0.14214430585115426</c:v>
                </c:pt>
                <c:pt idx="2727">
                  <c:v>0.14209433468194338</c:v>
                </c:pt>
                <c:pt idx="2728">
                  <c:v>0.14203910338965764</c:v>
                </c:pt>
                <c:pt idx="2729">
                  <c:v>0.14198650215890934</c:v>
                </c:pt>
                <c:pt idx="2730">
                  <c:v>0.14191023037432429</c:v>
                </c:pt>
                <c:pt idx="2731">
                  <c:v>0.14186814938972564</c:v>
                </c:pt>
                <c:pt idx="2732">
                  <c:v>0.14183658865127666</c:v>
                </c:pt>
                <c:pt idx="2733">
                  <c:v>0.14178398742052836</c:v>
                </c:pt>
                <c:pt idx="2734">
                  <c:v>0.14183132852820185</c:v>
                </c:pt>
                <c:pt idx="2735">
                  <c:v>0.14174716655900454</c:v>
                </c:pt>
                <c:pt idx="2736">
                  <c:v>0.14163144385135826</c:v>
                </c:pt>
                <c:pt idx="2737">
                  <c:v>0.1415841027436848</c:v>
                </c:pt>
                <c:pt idx="2738">
                  <c:v>0.14148942052833782</c:v>
                </c:pt>
                <c:pt idx="2739">
                  <c:v>0.14144470948220175</c:v>
                </c:pt>
                <c:pt idx="2740">
                  <c:v>0.14148416040526299</c:v>
                </c:pt>
                <c:pt idx="2741">
                  <c:v>0.14154465182062351</c:v>
                </c:pt>
                <c:pt idx="2742">
                  <c:v>0.14154202175908612</c:v>
                </c:pt>
                <c:pt idx="2743">
                  <c:v>0.14152361132832422</c:v>
                </c:pt>
                <c:pt idx="2744">
                  <c:v>0.14144470948220175</c:v>
                </c:pt>
                <c:pt idx="2745">
                  <c:v>0.14129216591303168</c:v>
                </c:pt>
                <c:pt idx="2746">
                  <c:v>0.14107650086696361</c:v>
                </c:pt>
                <c:pt idx="2747">
                  <c:v>0.14081875483629688</c:v>
                </c:pt>
                <c:pt idx="2748">
                  <c:v>0.14060308979022881</c:v>
                </c:pt>
                <c:pt idx="2749">
                  <c:v>0.1405136676979567</c:v>
                </c:pt>
                <c:pt idx="2750">
                  <c:v>0.1404452860979839</c:v>
                </c:pt>
                <c:pt idx="2751">
                  <c:v>0.14036901431339885</c:v>
                </c:pt>
                <c:pt idx="2752">
                  <c:v>0.14033219345187503</c:v>
                </c:pt>
                <c:pt idx="2753">
                  <c:v>0.14031641308265053</c:v>
                </c:pt>
                <c:pt idx="2754">
                  <c:v>0.14026381185190223</c:v>
                </c:pt>
                <c:pt idx="2755">
                  <c:v>0.14020069037500429</c:v>
                </c:pt>
                <c:pt idx="2756">
                  <c:v>0.14019017012885462</c:v>
                </c:pt>
                <c:pt idx="2757">
                  <c:v>0.14021384068269133</c:v>
                </c:pt>
                <c:pt idx="2758">
                  <c:v>0.14018491000577976</c:v>
                </c:pt>
                <c:pt idx="2759">
                  <c:v>0.14009022779043281</c:v>
                </c:pt>
                <c:pt idx="2760">
                  <c:v>0.14002184619046001</c:v>
                </c:pt>
                <c:pt idx="2761">
                  <c:v>0.14000343575969812</c:v>
                </c:pt>
                <c:pt idx="2762">
                  <c:v>0.13995609465202463</c:v>
                </c:pt>
                <c:pt idx="2763">
                  <c:v>0.1398482621289906</c:v>
                </c:pt>
                <c:pt idx="2764">
                  <c:v>0.13970623880597016</c:v>
                </c:pt>
                <c:pt idx="2765">
                  <c:v>0.13951687437527624</c:v>
                </c:pt>
                <c:pt idx="2766">
                  <c:v>0.13936170074456872</c:v>
                </c:pt>
                <c:pt idx="2767">
                  <c:v>0.13916181606772518</c:v>
                </c:pt>
                <c:pt idx="2768">
                  <c:v>0.13883568843708566</c:v>
                </c:pt>
                <c:pt idx="2769">
                  <c:v>0.13846747982184748</c:v>
                </c:pt>
                <c:pt idx="2770">
                  <c:v>0.13814135219120799</c:v>
                </c:pt>
                <c:pt idx="2771">
                  <c:v>0.13779944419134399</c:v>
                </c:pt>
                <c:pt idx="2772">
                  <c:v>0.13742334539149359</c:v>
                </c:pt>
                <c:pt idx="2773">
                  <c:v>0.13704198646856833</c:v>
                </c:pt>
                <c:pt idx="2774">
                  <c:v>0.13670533859177914</c:v>
                </c:pt>
                <c:pt idx="2775">
                  <c:v>0.1364791532995614</c:v>
                </c:pt>
                <c:pt idx="2776">
                  <c:v>0.13622403733043212</c:v>
                </c:pt>
                <c:pt idx="2777">
                  <c:v>0.13595051093054095</c:v>
                </c:pt>
                <c:pt idx="2778">
                  <c:v>0.13571906551524837</c:v>
                </c:pt>
                <c:pt idx="2779">
                  <c:v>0.135419238499983</c:v>
                </c:pt>
                <c:pt idx="2780">
                  <c:v>0.13535874708462245</c:v>
                </c:pt>
                <c:pt idx="2781">
                  <c:v>0.13528247530003742</c:v>
                </c:pt>
                <c:pt idx="2782">
                  <c:v>0.13510100105395575</c:v>
                </c:pt>
                <c:pt idx="2783">
                  <c:v>0.13486692557712579</c:v>
                </c:pt>
                <c:pt idx="2784">
                  <c:v>0.13464337034644547</c:v>
                </c:pt>
                <c:pt idx="2785">
                  <c:v>0.13458550899262234</c:v>
                </c:pt>
                <c:pt idx="2786">
                  <c:v>0.13458287893108489</c:v>
                </c:pt>
                <c:pt idx="2787">
                  <c:v>0.13452764763879918</c:v>
                </c:pt>
                <c:pt idx="2788">
                  <c:v>0.13438562431577875</c:v>
                </c:pt>
                <c:pt idx="2789">
                  <c:v>0.13428831203889438</c:v>
                </c:pt>
                <c:pt idx="2790">
                  <c:v>0.13424623105429573</c:v>
                </c:pt>
                <c:pt idx="2791">
                  <c:v>0.1341199881004998</c:v>
                </c:pt>
                <c:pt idx="2792">
                  <c:v>0.13386750219290791</c:v>
                </c:pt>
                <c:pt idx="2793">
                  <c:v>0.13354926474688064</c:v>
                </c:pt>
                <c:pt idx="2794">
                  <c:v>0.13321524693162889</c:v>
                </c:pt>
                <c:pt idx="2795">
                  <c:v>0.13310741440859483</c:v>
                </c:pt>
                <c:pt idx="2796">
                  <c:v>0.13299432176248599</c:v>
                </c:pt>
                <c:pt idx="2797">
                  <c:v>0.13288648923945193</c:v>
                </c:pt>
                <c:pt idx="2798">
                  <c:v>0.1327418358548941</c:v>
                </c:pt>
                <c:pt idx="2799">
                  <c:v>0.13246041927039065</c:v>
                </c:pt>
                <c:pt idx="2800">
                  <c:v>0.13213692170128855</c:v>
                </c:pt>
                <c:pt idx="2801">
                  <c:v>0.13197648794750622</c:v>
                </c:pt>
                <c:pt idx="2802">
                  <c:v>0.13199226831673072</c:v>
                </c:pt>
                <c:pt idx="2803">
                  <c:v>0.13205275973209124</c:v>
                </c:pt>
                <c:pt idx="2804">
                  <c:v>0.13188180573215927</c:v>
                </c:pt>
                <c:pt idx="2805">
                  <c:v>0.13166351062455378</c:v>
                </c:pt>
                <c:pt idx="2806">
                  <c:v>0.13149518668615917</c:v>
                </c:pt>
                <c:pt idx="2807">
                  <c:v>0.13150307687077142</c:v>
                </c:pt>
                <c:pt idx="2808">
                  <c:v>0.13154252779383266</c:v>
                </c:pt>
                <c:pt idx="2809">
                  <c:v>0.13157934865535648</c:v>
                </c:pt>
                <c:pt idx="2810">
                  <c:v>0.13150570693230887</c:v>
                </c:pt>
                <c:pt idx="2811">
                  <c:v>0.13137946397851294</c:v>
                </c:pt>
                <c:pt idx="2812">
                  <c:v>0.13138735416312514</c:v>
                </c:pt>
                <c:pt idx="2813">
                  <c:v>0.13153200754768302</c:v>
                </c:pt>
                <c:pt idx="2814">
                  <c:v>0.13186339530139735</c:v>
                </c:pt>
                <c:pt idx="2815">
                  <c:v>0.13218689287049945</c:v>
                </c:pt>
                <c:pt idx="2816">
                  <c:v>0.13225264440893481</c:v>
                </c:pt>
                <c:pt idx="2817">
                  <c:v>0.13206591003977833</c:v>
                </c:pt>
                <c:pt idx="2818">
                  <c:v>0.13180816400911163</c:v>
                </c:pt>
                <c:pt idx="2819">
                  <c:v>0.13170296154761502</c:v>
                </c:pt>
                <c:pt idx="2820">
                  <c:v>0.1317503026552885</c:v>
                </c:pt>
                <c:pt idx="2821">
                  <c:v>0.13189758610138375</c:v>
                </c:pt>
                <c:pt idx="2822">
                  <c:v>0.13196596770135655</c:v>
                </c:pt>
                <c:pt idx="2823">
                  <c:v>0.13188969591677149</c:v>
                </c:pt>
                <c:pt idx="2824">
                  <c:v>0.1318186842552613</c:v>
                </c:pt>
                <c:pt idx="2825">
                  <c:v>0.1317687130860504</c:v>
                </c:pt>
                <c:pt idx="2826">
                  <c:v>0.1316319498861048</c:v>
                </c:pt>
                <c:pt idx="2827">
                  <c:v>0.13156619834766939</c:v>
                </c:pt>
                <c:pt idx="2828">
                  <c:v>0.13162142963995513</c:v>
                </c:pt>
                <c:pt idx="2829">
                  <c:v>0.13162405970149255</c:v>
                </c:pt>
                <c:pt idx="2830">
                  <c:v>0.13172137197837691</c:v>
                </c:pt>
                <c:pt idx="2831">
                  <c:v>0.13181605419372389</c:v>
                </c:pt>
                <c:pt idx="2832">
                  <c:v>0.13178186339373749</c:v>
                </c:pt>
                <c:pt idx="2833">
                  <c:v>0.13176345296297556</c:v>
                </c:pt>
                <c:pt idx="2834">
                  <c:v>0.13166088056301636</c:v>
                </c:pt>
                <c:pt idx="2835">
                  <c:v>0.13163984007071705</c:v>
                </c:pt>
                <c:pt idx="2836">
                  <c:v>0.13165299037840414</c:v>
                </c:pt>
                <c:pt idx="2837">
                  <c:v>0.13154252779383269</c:v>
                </c:pt>
                <c:pt idx="2838">
                  <c:v>0.13144258545541088</c:v>
                </c:pt>
                <c:pt idx="2839">
                  <c:v>0.13138735416312514</c:v>
                </c:pt>
                <c:pt idx="2840">
                  <c:v>0.13133475293237684</c:v>
                </c:pt>
                <c:pt idx="2841">
                  <c:v>0.13136631367082585</c:v>
                </c:pt>
                <c:pt idx="2842">
                  <c:v>0.13138209404005033</c:v>
                </c:pt>
                <c:pt idx="2843">
                  <c:v>0.13138735416312514</c:v>
                </c:pt>
                <c:pt idx="2844">
                  <c:v>0.13133738299391426</c:v>
                </c:pt>
                <c:pt idx="2845">
                  <c:v>0.13140839465542448</c:v>
                </c:pt>
                <c:pt idx="2846">
                  <c:v>0.13157671859381906</c:v>
                </c:pt>
                <c:pt idx="2847">
                  <c:v>0.13161353945534288</c:v>
                </c:pt>
                <c:pt idx="2848">
                  <c:v>0.13152148730153335</c:v>
                </c:pt>
                <c:pt idx="2849">
                  <c:v>0.13138998422466258</c:v>
                </c:pt>
                <c:pt idx="2850">
                  <c:v>0.13130056213239044</c:v>
                </c:pt>
                <c:pt idx="2851">
                  <c:v>0.13131371244007756</c:v>
                </c:pt>
                <c:pt idx="2852">
                  <c:v>0.13126637133240404</c:v>
                </c:pt>
                <c:pt idx="2853">
                  <c:v>0.13112960813245844</c:v>
                </c:pt>
                <c:pt idx="2854">
                  <c:v>0.13096654431713867</c:v>
                </c:pt>
                <c:pt idx="2855">
                  <c:v>0.13088238234794139</c:v>
                </c:pt>
                <c:pt idx="2856">
                  <c:v>0.13085871179410466</c:v>
                </c:pt>
                <c:pt idx="2857">
                  <c:v>0.13078770013259447</c:v>
                </c:pt>
                <c:pt idx="2858">
                  <c:v>0.13070879828647197</c:v>
                </c:pt>
                <c:pt idx="2859">
                  <c:v>0.13059044551728827</c:v>
                </c:pt>
                <c:pt idx="2860">
                  <c:v>0.13051154367116585</c:v>
                </c:pt>
                <c:pt idx="2861">
                  <c:v>0.13041160133274404</c:v>
                </c:pt>
                <c:pt idx="2862">
                  <c:v>0.13029324856356037</c:v>
                </c:pt>
                <c:pt idx="2863">
                  <c:v>0.13025642770203652</c:v>
                </c:pt>
                <c:pt idx="2864">
                  <c:v>0.13025642770203652</c:v>
                </c:pt>
                <c:pt idx="2865">
                  <c:v>0.13024590745588685</c:v>
                </c:pt>
                <c:pt idx="2866">
                  <c:v>0.13029324856356034</c:v>
                </c:pt>
                <c:pt idx="2867">
                  <c:v>0.13031428905585968</c:v>
                </c:pt>
                <c:pt idx="2868">
                  <c:v>0.1304247516404311</c:v>
                </c:pt>
                <c:pt idx="2869">
                  <c:v>0.13039319090198212</c:v>
                </c:pt>
                <c:pt idx="2870">
                  <c:v>0.13029061850202292</c:v>
                </c:pt>
                <c:pt idx="2871">
                  <c:v>0.13023275714819979</c:v>
                </c:pt>
                <c:pt idx="2872">
                  <c:v>0.13009862400979161</c:v>
                </c:pt>
                <c:pt idx="2873">
                  <c:v>0.13002761234828139</c:v>
                </c:pt>
                <c:pt idx="2874">
                  <c:v>0.13005128290211809</c:v>
                </c:pt>
                <c:pt idx="2875">
                  <c:v>0.12996712093292084</c:v>
                </c:pt>
                <c:pt idx="2876">
                  <c:v>0.12993819025600928</c:v>
                </c:pt>
                <c:pt idx="2877">
                  <c:v>0.12995134056369634</c:v>
                </c:pt>
                <c:pt idx="2878">
                  <c:v>0.12994082031754667</c:v>
                </c:pt>
                <c:pt idx="2879">
                  <c:v>0.12985928840988681</c:v>
                </c:pt>
                <c:pt idx="2880">
                  <c:v>0.12975145588685277</c:v>
                </c:pt>
                <c:pt idx="2881">
                  <c:v>0.12966729391765547</c:v>
                </c:pt>
                <c:pt idx="2882">
                  <c:v>0.12966729391765547</c:v>
                </c:pt>
                <c:pt idx="2883">
                  <c:v>0.12964888348689355</c:v>
                </c:pt>
                <c:pt idx="2884">
                  <c:v>0.1297067448407167</c:v>
                </c:pt>
                <c:pt idx="2885">
                  <c:v>0.1297409356407031</c:v>
                </c:pt>
                <c:pt idx="2886">
                  <c:v>0.12966466385611808</c:v>
                </c:pt>
                <c:pt idx="2887">
                  <c:v>0.12964362336381874</c:v>
                </c:pt>
                <c:pt idx="2888">
                  <c:v>0.12974619576377794</c:v>
                </c:pt>
                <c:pt idx="2889">
                  <c:v>0.1298724387175739</c:v>
                </c:pt>
                <c:pt idx="2890">
                  <c:v>0.12988558902526096</c:v>
                </c:pt>
                <c:pt idx="2891">
                  <c:v>0.12994871050215895</c:v>
                </c:pt>
                <c:pt idx="2892">
                  <c:v>0.13011177431747867</c:v>
                </c:pt>
                <c:pt idx="2893">
                  <c:v>0.13022486696358754</c:v>
                </c:pt>
                <c:pt idx="2894">
                  <c:v>0.13035373997892091</c:v>
                </c:pt>
                <c:pt idx="2895">
                  <c:v>0.13053784428654</c:v>
                </c:pt>
                <c:pt idx="2896">
                  <c:v>0.13062463631727469</c:v>
                </c:pt>
                <c:pt idx="2897">
                  <c:v>0.13063252650188695</c:v>
                </c:pt>
                <c:pt idx="2898">
                  <c:v>0.13064567680957404</c:v>
                </c:pt>
                <c:pt idx="2899">
                  <c:v>0.1307324688403087</c:v>
                </c:pt>
                <c:pt idx="2900">
                  <c:v>0.13090868296331556</c:v>
                </c:pt>
                <c:pt idx="2901">
                  <c:v>0.13097180444021353</c:v>
                </c:pt>
                <c:pt idx="2902">
                  <c:v>0.13097443450175095</c:v>
                </c:pt>
                <c:pt idx="2903">
                  <c:v>0.13095076394791419</c:v>
                </c:pt>
                <c:pt idx="2904">
                  <c:v>0.13085082160949243</c:v>
                </c:pt>
                <c:pt idx="2905">
                  <c:v>0.13087186210179175</c:v>
                </c:pt>
                <c:pt idx="2906">
                  <c:v>0.13085608173256724</c:v>
                </c:pt>
                <c:pt idx="2907">
                  <c:v>0.13076928970183255</c:v>
                </c:pt>
                <c:pt idx="2908">
                  <c:v>0.13074824920953321</c:v>
                </c:pt>
                <c:pt idx="2909">
                  <c:v>0.13078770013259441</c:v>
                </c:pt>
                <c:pt idx="2910">
                  <c:v>0.13083767130180535</c:v>
                </c:pt>
                <c:pt idx="2911">
                  <c:v>0.13086397191717949</c:v>
                </c:pt>
                <c:pt idx="2912">
                  <c:v>0.13087712222486658</c:v>
                </c:pt>
                <c:pt idx="2913">
                  <c:v>0.13089553265562845</c:v>
                </c:pt>
                <c:pt idx="2914">
                  <c:v>0.13092709339407746</c:v>
                </c:pt>
                <c:pt idx="2915">
                  <c:v>0.13093235351715229</c:v>
                </c:pt>
                <c:pt idx="2916">
                  <c:v>0.13089290259409106</c:v>
                </c:pt>
                <c:pt idx="2917">
                  <c:v>0.13075087927107062</c:v>
                </c:pt>
                <c:pt idx="2918">
                  <c:v>0.1305957056403631</c:v>
                </c:pt>
                <c:pt idx="2919">
                  <c:v>0.13048524305579165</c:v>
                </c:pt>
                <c:pt idx="2920">
                  <c:v>0.1304247516404311</c:v>
                </c:pt>
                <c:pt idx="2921">
                  <c:v>0.13039582096351957</c:v>
                </c:pt>
                <c:pt idx="2922">
                  <c:v>0.13033532954815899</c:v>
                </c:pt>
                <c:pt idx="2923">
                  <c:v>0.13011440437901609</c:v>
                </c:pt>
                <c:pt idx="2924">
                  <c:v>0.12994345037908409</c:v>
                </c:pt>
                <c:pt idx="2925">
                  <c:v>0.1298382479175875</c:v>
                </c:pt>
                <c:pt idx="2926">
                  <c:v>0.12973567551762824</c:v>
                </c:pt>
                <c:pt idx="2927">
                  <c:v>0.12964099330228129</c:v>
                </c:pt>
                <c:pt idx="2928">
                  <c:v>0.12944899881005001</c:v>
                </c:pt>
                <c:pt idx="2929">
                  <c:v>0.12927541474858059</c:v>
                </c:pt>
                <c:pt idx="2930">
                  <c:v>0.12920440308707037</c:v>
                </c:pt>
                <c:pt idx="2931">
                  <c:v>0.12914917179478463</c:v>
                </c:pt>
                <c:pt idx="2932">
                  <c:v>0.12915443191785947</c:v>
                </c:pt>
                <c:pt idx="2933">
                  <c:v>0.12916758222554653</c:v>
                </c:pt>
                <c:pt idx="2934">
                  <c:v>0.12922018345629485</c:v>
                </c:pt>
                <c:pt idx="2935">
                  <c:v>0.12929382517934246</c:v>
                </c:pt>
                <c:pt idx="2936">
                  <c:v>0.1293990276408391</c:v>
                </c:pt>
                <c:pt idx="2937">
                  <c:v>0.12939113745622685</c:v>
                </c:pt>
                <c:pt idx="2938">
                  <c:v>0.12926489450243089</c:v>
                </c:pt>
                <c:pt idx="2939">
                  <c:v>0.12911498099479823</c:v>
                </c:pt>
                <c:pt idx="2940">
                  <c:v>0.12896506748716555</c:v>
                </c:pt>
                <c:pt idx="2941">
                  <c:v>0.12882830428721995</c:v>
                </c:pt>
                <c:pt idx="2942">
                  <c:v>0.12875992268724715</c:v>
                </c:pt>
                <c:pt idx="2943">
                  <c:v>0.12869417114881176</c:v>
                </c:pt>
                <c:pt idx="2944">
                  <c:v>0.12861263924115188</c:v>
                </c:pt>
                <c:pt idx="2945">
                  <c:v>0.12843642511814504</c:v>
                </c:pt>
                <c:pt idx="2946">
                  <c:v>0.12813396804134228</c:v>
                </c:pt>
                <c:pt idx="2947">
                  <c:v>0.12784992139530141</c:v>
                </c:pt>
                <c:pt idx="2948">
                  <c:v>0.12758428518002246</c:v>
                </c:pt>
                <c:pt idx="2949">
                  <c:v>0.12744752198007686</c:v>
                </c:pt>
                <c:pt idx="2950">
                  <c:v>0.12730812871859384</c:v>
                </c:pt>
                <c:pt idx="2951">
                  <c:v>0.12713980478019923</c:v>
                </c:pt>
                <c:pt idx="2952">
                  <c:v>0.12694518022643048</c:v>
                </c:pt>
                <c:pt idx="2953">
                  <c:v>0.12666376364192705</c:v>
                </c:pt>
                <c:pt idx="2954">
                  <c:v>0.12661642253425356</c:v>
                </c:pt>
                <c:pt idx="2955">
                  <c:v>0.12648228939584538</c:v>
                </c:pt>
                <c:pt idx="2956">
                  <c:v>0.12622454336517869</c:v>
                </c:pt>
                <c:pt idx="2957">
                  <c:v>0.12606673967293375</c:v>
                </c:pt>
                <c:pt idx="2958">
                  <c:v>0.12590104579607658</c:v>
                </c:pt>
                <c:pt idx="2959">
                  <c:v>0.12580373351919219</c:v>
                </c:pt>
                <c:pt idx="2960">
                  <c:v>0.12574324210383164</c:v>
                </c:pt>
                <c:pt idx="2961">
                  <c:v>0.12565118995002211</c:v>
                </c:pt>
                <c:pt idx="2962">
                  <c:v>0.12552231693468877</c:v>
                </c:pt>
                <c:pt idx="2963">
                  <c:v>0.12546182551932822</c:v>
                </c:pt>
                <c:pt idx="2964">
                  <c:v>0.1254591954577908</c:v>
                </c:pt>
                <c:pt idx="2965">
                  <c:v>0.12551968687315135</c:v>
                </c:pt>
                <c:pt idx="2966">
                  <c:v>0.12552757705776357</c:v>
                </c:pt>
                <c:pt idx="2967">
                  <c:v>0.12548549607316495</c:v>
                </c:pt>
                <c:pt idx="2968">
                  <c:v>0.12539607398089281</c:v>
                </c:pt>
                <c:pt idx="2969">
                  <c:v>0.12522248991942339</c:v>
                </c:pt>
                <c:pt idx="2970">
                  <c:v>0.12508309665794037</c:v>
                </c:pt>
                <c:pt idx="2971">
                  <c:v>0.12495685370414443</c:v>
                </c:pt>
                <c:pt idx="2972">
                  <c:v>0.12480431013497434</c:v>
                </c:pt>
                <c:pt idx="2973">
                  <c:v>0.12465176656580426</c:v>
                </c:pt>
                <c:pt idx="2974">
                  <c:v>0.12451763342739608</c:v>
                </c:pt>
                <c:pt idx="2975">
                  <c:v>0.12440191071974979</c:v>
                </c:pt>
                <c:pt idx="2976">
                  <c:v>0.12432826899670216</c:v>
                </c:pt>
                <c:pt idx="2977">
                  <c:v>0.12413890456600826</c:v>
                </c:pt>
                <c:pt idx="2978">
                  <c:v>0.12393901988916467</c:v>
                </c:pt>
                <c:pt idx="2979">
                  <c:v>0.12374965545847075</c:v>
                </c:pt>
                <c:pt idx="2980">
                  <c:v>0.1235892217046884</c:v>
                </c:pt>
                <c:pt idx="2981">
                  <c:v>0.12355766096623942</c:v>
                </c:pt>
                <c:pt idx="2982">
                  <c:v>0.12354451065855233</c:v>
                </c:pt>
                <c:pt idx="2983">
                  <c:v>0.12357081127392651</c:v>
                </c:pt>
                <c:pt idx="2984">
                  <c:v>0.12363130268928707</c:v>
                </c:pt>
                <c:pt idx="2985">
                  <c:v>0.1236891640431102</c:v>
                </c:pt>
                <c:pt idx="2986">
                  <c:v>0.12372861496617142</c:v>
                </c:pt>
                <c:pt idx="2987">
                  <c:v>0.12371020453540951</c:v>
                </c:pt>
                <c:pt idx="2988">
                  <c:v>0.12368390392003537</c:v>
                </c:pt>
                <c:pt idx="2989">
                  <c:v>0.12365760330466123</c:v>
                </c:pt>
                <c:pt idx="2990">
                  <c:v>0.12362867262774965</c:v>
                </c:pt>
                <c:pt idx="2991">
                  <c:v>0.12353925053547751</c:v>
                </c:pt>
                <c:pt idx="2992">
                  <c:v>0.12361026219698773</c:v>
                </c:pt>
                <c:pt idx="2993">
                  <c:v>0.1235997419508381</c:v>
                </c:pt>
                <c:pt idx="2994">
                  <c:v>0.12347349899704213</c:v>
                </c:pt>
                <c:pt idx="2995">
                  <c:v>0.12331306524325977</c:v>
                </c:pt>
                <c:pt idx="2996">
                  <c:v>0.1232289032740625</c:v>
                </c:pt>
                <c:pt idx="2997">
                  <c:v>0.12316315173562711</c:v>
                </c:pt>
                <c:pt idx="2998">
                  <c:v>0.12302112841260669</c:v>
                </c:pt>
                <c:pt idx="2999">
                  <c:v>0.12288436521266108</c:v>
                </c:pt>
                <c:pt idx="3000">
                  <c:v>0.12281861367422568</c:v>
                </c:pt>
                <c:pt idx="3001">
                  <c:v>0.12278705293577673</c:v>
                </c:pt>
                <c:pt idx="3002">
                  <c:v>0.12273445170502839</c:v>
                </c:pt>
                <c:pt idx="3003">
                  <c:v>0.12262398912045697</c:v>
                </c:pt>
                <c:pt idx="3004">
                  <c:v>0.12261346887430728</c:v>
                </c:pt>
                <c:pt idx="3005">
                  <c:v>0.12263713942814404</c:v>
                </c:pt>
                <c:pt idx="3006">
                  <c:v>0.12256875782817124</c:v>
                </c:pt>
                <c:pt idx="3007">
                  <c:v>0.1224477749974501</c:v>
                </c:pt>
                <c:pt idx="3008">
                  <c:v>0.12237939339747733</c:v>
                </c:pt>
                <c:pt idx="3009">
                  <c:v>0.12225578050521878</c:v>
                </c:pt>
                <c:pt idx="3010">
                  <c:v>0.12210849705912354</c:v>
                </c:pt>
                <c:pt idx="3011">
                  <c:v>0.12193754305919152</c:v>
                </c:pt>
                <c:pt idx="3012">
                  <c:v>0.12176658905925952</c:v>
                </c:pt>
                <c:pt idx="3013">
                  <c:v>0.12165086635161323</c:v>
                </c:pt>
                <c:pt idx="3014">
                  <c:v>0.12148254241321862</c:v>
                </c:pt>
                <c:pt idx="3015">
                  <c:v>0.12130632829021182</c:v>
                </c:pt>
                <c:pt idx="3016">
                  <c:v>0.12128265773637509</c:v>
                </c:pt>
                <c:pt idx="3017">
                  <c:v>0.12129054792098731</c:v>
                </c:pt>
                <c:pt idx="3018">
                  <c:v>0.12126950742868803</c:v>
                </c:pt>
                <c:pt idx="3019">
                  <c:v>0.12131421847482408</c:v>
                </c:pt>
                <c:pt idx="3020">
                  <c:v>0.1213352589671234</c:v>
                </c:pt>
                <c:pt idx="3021">
                  <c:v>0.12132736878251114</c:v>
                </c:pt>
                <c:pt idx="3022">
                  <c:v>0.12130895835174924</c:v>
                </c:pt>
                <c:pt idx="3023">
                  <c:v>0.12124846693638869</c:v>
                </c:pt>
                <c:pt idx="3024">
                  <c:v>0.1212353166287016</c:v>
                </c:pt>
                <c:pt idx="3025">
                  <c:v>0.12129580804406216</c:v>
                </c:pt>
                <c:pt idx="3026">
                  <c:v>0.12147728229014382</c:v>
                </c:pt>
                <c:pt idx="3027">
                  <c:v>0.12195858355149085</c:v>
                </c:pt>
                <c:pt idx="3028">
                  <c:v>0.12248459585897392</c:v>
                </c:pt>
                <c:pt idx="3029">
                  <c:v>0.12285017441267468</c:v>
                </c:pt>
                <c:pt idx="3030">
                  <c:v>0.12305268915105567</c:v>
                </c:pt>
                <c:pt idx="3032">
                  <c:v>0.12323679345867475</c:v>
                </c:pt>
                <c:pt idx="3033">
                  <c:v>0.12327098425866115</c:v>
                </c:pt>
                <c:pt idx="3034">
                  <c:v>0.12369442416618504</c:v>
                </c:pt>
                <c:pt idx="3035">
                  <c:v>0.12415205487369531</c:v>
                </c:pt>
                <c:pt idx="3036">
                  <c:v>0.12448607268894707</c:v>
                </c:pt>
                <c:pt idx="3037">
                  <c:v>0.12469121748886547</c:v>
                </c:pt>
                <c:pt idx="3038">
                  <c:v>0.12473855859653896</c:v>
                </c:pt>
                <c:pt idx="3039">
                  <c:v>0.12477800951960019</c:v>
                </c:pt>
                <c:pt idx="3040">
                  <c:v>0.12489636228878388</c:v>
                </c:pt>
                <c:pt idx="3041">
                  <c:v>0.12492529296569545</c:v>
                </c:pt>
                <c:pt idx="3042">
                  <c:v>0.12484639111957296</c:v>
                </c:pt>
                <c:pt idx="3043">
                  <c:v>0.12469121748886547</c:v>
                </c:pt>
                <c:pt idx="3044">
                  <c:v>0.12460179539659336</c:v>
                </c:pt>
                <c:pt idx="3045">
                  <c:v>0.12473592853500155</c:v>
                </c:pt>
                <c:pt idx="3046">
                  <c:v>0.12477800951960019</c:v>
                </c:pt>
                <c:pt idx="3047">
                  <c:v>0.12478589970421243</c:v>
                </c:pt>
                <c:pt idx="3048">
                  <c:v>0.12477011933498794</c:v>
                </c:pt>
                <c:pt idx="3049">
                  <c:v>0.1246280960119675</c:v>
                </c:pt>
                <c:pt idx="3050">
                  <c:v>0.12444662176588586</c:v>
                </c:pt>
                <c:pt idx="3051">
                  <c:v>0.1243887604120627</c:v>
                </c:pt>
                <c:pt idx="3052">
                  <c:v>0.1243545696120763</c:v>
                </c:pt>
                <c:pt idx="3053">
                  <c:v>0.12436245979668856</c:v>
                </c:pt>
                <c:pt idx="3054">
                  <c:v>0.1244229512120491</c:v>
                </c:pt>
                <c:pt idx="3055">
                  <c:v>0.12454130398123281</c:v>
                </c:pt>
                <c:pt idx="3056">
                  <c:v>0.12474644878115121</c:v>
                </c:pt>
                <c:pt idx="3057">
                  <c:v>0.12488321198109682</c:v>
                </c:pt>
                <c:pt idx="3058">
                  <c:v>0.12498052425798117</c:v>
                </c:pt>
                <c:pt idx="3059">
                  <c:v>0.12503049542719208</c:v>
                </c:pt>
                <c:pt idx="3060">
                  <c:v>0.12506205616564106</c:v>
                </c:pt>
                <c:pt idx="3061">
                  <c:v>0.12512780770407644</c:v>
                </c:pt>
                <c:pt idx="3062">
                  <c:v>0.12517251875021249</c:v>
                </c:pt>
                <c:pt idx="3063">
                  <c:v>0.12509624696562743</c:v>
                </c:pt>
                <c:pt idx="3064">
                  <c:v>0.12507783653486554</c:v>
                </c:pt>
                <c:pt idx="3065">
                  <c:v>0.12508046659640296</c:v>
                </c:pt>
                <c:pt idx="3066">
                  <c:v>0.12511202733485194</c:v>
                </c:pt>
                <c:pt idx="3067">
                  <c:v>0.12511465739638933</c:v>
                </c:pt>
                <c:pt idx="3068">
                  <c:v>0.12495948376568186</c:v>
                </c:pt>
                <c:pt idx="3069">
                  <c:v>0.12474907884268864</c:v>
                </c:pt>
                <c:pt idx="3070">
                  <c:v>0.12469647761194033</c:v>
                </c:pt>
                <c:pt idx="3071">
                  <c:v>0.12469121748886547</c:v>
                </c:pt>
                <c:pt idx="3072">
                  <c:v>0.12473592853500155</c:v>
                </c:pt>
                <c:pt idx="3073">
                  <c:v>0.12471488804270221</c:v>
                </c:pt>
                <c:pt idx="3074">
                  <c:v>0.12469910767347772</c:v>
                </c:pt>
                <c:pt idx="3075">
                  <c:v>0.12507783653486554</c:v>
                </c:pt>
                <c:pt idx="3076">
                  <c:v>0.12584844456532826</c:v>
                </c:pt>
                <c:pt idx="3077">
                  <c:v>0.12679000659572301</c:v>
                </c:pt>
                <c:pt idx="3078">
                  <c:v>0.12765792690307007</c:v>
                </c:pt>
                <c:pt idx="3079">
                  <c:v>0.12852321714887976</c:v>
                </c:pt>
                <c:pt idx="3080">
                  <c:v>0.12934116628701597</c:v>
                </c:pt>
                <c:pt idx="3081">
                  <c:v>0.12941480801006358</c:v>
                </c:pt>
                <c:pt idx="3082">
                  <c:v>0.1292806748716554</c:v>
                </c:pt>
                <c:pt idx="3083">
                  <c:v>0.12897821779485261</c:v>
                </c:pt>
                <c:pt idx="3084">
                  <c:v>0.12877044293339682</c:v>
                </c:pt>
                <c:pt idx="3085">
                  <c:v>0.12857581837962806</c:v>
                </c:pt>
                <c:pt idx="3086">
                  <c:v>0.12828388154897494</c:v>
                </c:pt>
                <c:pt idx="3087">
                  <c:v>0.1279130428721994</c:v>
                </c:pt>
                <c:pt idx="3088">
                  <c:v>0.12741596124162788</c:v>
                </c:pt>
                <c:pt idx="3089">
                  <c:v>0.12689783911875702</c:v>
                </c:pt>
                <c:pt idx="3090">
                  <c:v>0.12641653785740997</c:v>
                </c:pt>
                <c:pt idx="3091">
                  <c:v>0.12589052554992691</c:v>
                </c:pt>
                <c:pt idx="3092">
                  <c:v>0.12532769238092001</c:v>
                </c:pt>
                <c:pt idx="3093">
                  <c:v>0.12478852976574983</c:v>
                </c:pt>
                <c:pt idx="3094">
                  <c:v>0.12428092788902866</c:v>
                </c:pt>
                <c:pt idx="3095">
                  <c:v>0.12386274810457963</c:v>
                </c:pt>
                <c:pt idx="3096">
                  <c:v>0.1234840192431918</c:v>
                </c:pt>
                <c:pt idx="3097">
                  <c:v>0.12307109958181758</c:v>
                </c:pt>
                <c:pt idx="3098">
                  <c:v>0.12267922041274268</c:v>
                </c:pt>
                <c:pt idx="3099">
                  <c:v>0.12225841056675621</c:v>
                </c:pt>
                <c:pt idx="3100">
                  <c:v>0.12184812096691941</c:v>
                </c:pt>
                <c:pt idx="3101">
                  <c:v>0.12150358290551797</c:v>
                </c:pt>
                <c:pt idx="3102">
                  <c:v>0.12119060558256554</c:v>
                </c:pt>
                <c:pt idx="3103">
                  <c:v>0.12083291721347703</c:v>
                </c:pt>
                <c:pt idx="3104">
                  <c:v>0.12045944847516406</c:v>
                </c:pt>
                <c:pt idx="3105">
                  <c:v>0.12013858096759937</c:v>
                </c:pt>
                <c:pt idx="3106">
                  <c:v>0.11984401407540884</c:v>
                </c:pt>
                <c:pt idx="3107">
                  <c:v>0.11955207724475572</c:v>
                </c:pt>
                <c:pt idx="3108">
                  <c:v>0.11928644102947679</c:v>
                </c:pt>
                <c:pt idx="3109">
                  <c:v>0.11892612259885085</c:v>
                </c:pt>
                <c:pt idx="3110">
                  <c:v>0.1185395035528508</c:v>
                </c:pt>
                <c:pt idx="3111">
                  <c:v>0.11825545690680991</c:v>
                </c:pt>
                <c:pt idx="3112">
                  <c:v>0.11805294216842895</c:v>
                </c:pt>
                <c:pt idx="3113">
                  <c:v>0.11787409798388468</c:v>
                </c:pt>
                <c:pt idx="3114">
                  <c:v>0.11764265256859213</c:v>
                </c:pt>
                <c:pt idx="3115">
                  <c:v>0.11739016666100024</c:v>
                </c:pt>
                <c:pt idx="3116">
                  <c:v>0.11713505069187095</c:v>
                </c:pt>
                <c:pt idx="3117">
                  <c:v>0.1168851948458165</c:v>
                </c:pt>
                <c:pt idx="3118">
                  <c:v>0.11655380709210214</c:v>
                </c:pt>
                <c:pt idx="3119">
                  <c:v>0.11620926903070072</c:v>
                </c:pt>
                <c:pt idx="3120">
                  <c:v>0.11591733220004759</c:v>
                </c:pt>
                <c:pt idx="3121">
                  <c:v>0.11575426838472785</c:v>
                </c:pt>
                <c:pt idx="3122">
                  <c:v>0.11566221623091832</c:v>
                </c:pt>
                <c:pt idx="3123">
                  <c:v>0.11563065549246933</c:v>
                </c:pt>
                <c:pt idx="3124">
                  <c:v>0.11558594444633327</c:v>
                </c:pt>
                <c:pt idx="3125">
                  <c:v>0.11549652235406115</c:v>
                </c:pt>
                <c:pt idx="3126">
                  <c:v>0.1153702794002652</c:v>
                </c:pt>
                <c:pt idx="3127">
                  <c:v>0.11525718675415632</c:v>
                </c:pt>
                <c:pt idx="3128">
                  <c:v>0.1151309438003604</c:v>
                </c:pt>
                <c:pt idx="3129">
                  <c:v>0.11501259103117668</c:v>
                </c:pt>
                <c:pt idx="3130">
                  <c:v>0.11486004746200659</c:v>
                </c:pt>
                <c:pt idx="3131">
                  <c:v>0.11468383333899979</c:v>
                </c:pt>
                <c:pt idx="3132">
                  <c:v>0.11451550940060519</c:v>
                </c:pt>
                <c:pt idx="3133">
                  <c:v>0.11434981552374801</c:v>
                </c:pt>
                <c:pt idx="3134">
                  <c:v>0.11415256090844185</c:v>
                </c:pt>
                <c:pt idx="3135">
                  <c:v>0.11393426580083638</c:v>
                </c:pt>
                <c:pt idx="3136">
                  <c:v>0.1137001903240064</c:v>
                </c:pt>
                <c:pt idx="3137">
                  <c:v>0.11346874490871384</c:v>
                </c:pt>
                <c:pt idx="3138">
                  <c:v>0.11331357127800633</c:v>
                </c:pt>
                <c:pt idx="3139">
                  <c:v>0.11321625900112195</c:v>
                </c:pt>
                <c:pt idx="3140">
                  <c:v>0.11311631666270018</c:v>
                </c:pt>
                <c:pt idx="3141">
                  <c:v>0.11297955346275457</c:v>
                </c:pt>
                <c:pt idx="3142">
                  <c:v>0.11286383075510829</c:v>
                </c:pt>
                <c:pt idx="3143">
                  <c:v>0.11271654730901302</c:v>
                </c:pt>
                <c:pt idx="3144">
                  <c:v>0.11256926386291777</c:v>
                </c:pt>
                <c:pt idx="3145">
                  <c:v>0.11243513072450959</c:v>
                </c:pt>
                <c:pt idx="3146">
                  <c:v>0.11231151783225105</c:v>
                </c:pt>
                <c:pt idx="3147">
                  <c:v>0.11221157549382928</c:v>
                </c:pt>
                <c:pt idx="3148">
                  <c:v>0.11208796260157075</c:v>
                </c:pt>
                <c:pt idx="3149">
                  <c:v>0.11195382946316255</c:v>
                </c:pt>
                <c:pt idx="3150">
                  <c:v>0.11181706626321695</c:v>
                </c:pt>
                <c:pt idx="3151">
                  <c:v>0.11165137238635978</c:v>
                </c:pt>
                <c:pt idx="3152">
                  <c:v>0.11146726807874069</c:v>
                </c:pt>
                <c:pt idx="3153">
                  <c:v>0.11134102512494477</c:v>
                </c:pt>
                <c:pt idx="3154">
                  <c:v>0.11124371284806041</c:v>
                </c:pt>
                <c:pt idx="3155">
                  <c:v>0.11112273001733927</c:v>
                </c:pt>
                <c:pt idx="3156">
                  <c:v>0.11096492632509436</c:v>
                </c:pt>
                <c:pt idx="3157">
                  <c:v>0.11083342324822357</c:v>
                </c:pt>
                <c:pt idx="3158">
                  <c:v>0.11068876986366574</c:v>
                </c:pt>
                <c:pt idx="3159">
                  <c:v>0.11045206432529833</c:v>
                </c:pt>
                <c:pt idx="3160">
                  <c:v>0.11022061891000579</c:v>
                </c:pt>
                <c:pt idx="3161">
                  <c:v>0.1100181041716248</c:v>
                </c:pt>
                <c:pt idx="3162">
                  <c:v>0.1097761385101826</c:v>
                </c:pt>
                <c:pt idx="3163">
                  <c:v>0.10956573358718935</c:v>
                </c:pt>
                <c:pt idx="3164">
                  <c:v>0.10949735198721655</c:v>
                </c:pt>
                <c:pt idx="3165">
                  <c:v>0.10951050229490362</c:v>
                </c:pt>
                <c:pt idx="3166">
                  <c:v>0.10965515567946146</c:v>
                </c:pt>
                <c:pt idx="3167">
                  <c:v>0.11008122564852278</c:v>
                </c:pt>
                <c:pt idx="3168">
                  <c:v>0.11079660238669975</c:v>
                </c:pt>
                <c:pt idx="3169">
                  <c:v>0.11193278897086326</c:v>
                </c:pt>
                <c:pt idx="3170">
                  <c:v>0.11341614367796553</c:v>
                </c:pt>
                <c:pt idx="3171">
                  <c:v>0.1148574174004692</c:v>
                </c:pt>
                <c:pt idx="3172">
                  <c:v>0.11603831503076872</c:v>
                </c:pt>
                <c:pt idx="3173">
                  <c:v>0.11706403903036075</c:v>
                </c:pt>
                <c:pt idx="3174">
                  <c:v>0.11827649739910925</c:v>
                </c:pt>
                <c:pt idx="3175">
                  <c:v>0.11958889810627957</c:v>
                </c:pt>
                <c:pt idx="3176">
                  <c:v>0.12064355278278313</c:v>
                </c:pt>
                <c:pt idx="3177">
                  <c:v>0.12144046142862</c:v>
                </c:pt>
                <c:pt idx="3178">
                  <c:v>0.12220317927447048</c:v>
                </c:pt>
                <c:pt idx="3179">
                  <c:v>0.12286332472036177</c:v>
                </c:pt>
                <c:pt idx="3180">
                  <c:v>0.12323416339713733</c:v>
                </c:pt>
                <c:pt idx="3181">
                  <c:v>0.12363656281236189</c:v>
                </c:pt>
                <c:pt idx="3182">
                  <c:v>0.12393375976608983</c:v>
                </c:pt>
                <c:pt idx="3183">
                  <c:v>0.12382066711998098</c:v>
                </c:pt>
                <c:pt idx="3184">
                  <c:v>0.12367864379696053</c:v>
                </c:pt>
                <c:pt idx="3185">
                  <c:v>0.12344456832013058</c:v>
                </c:pt>
                <c:pt idx="3186">
                  <c:v>0.12331306524325977</c:v>
                </c:pt>
                <c:pt idx="3187">
                  <c:v>0.12312896093564071</c:v>
                </c:pt>
                <c:pt idx="3188">
                  <c:v>0.1228528044742121</c:v>
                </c:pt>
                <c:pt idx="3189">
                  <c:v>0.12291592595111006</c:v>
                </c:pt>
                <c:pt idx="3190">
                  <c:v>0.1229553768741713</c:v>
                </c:pt>
                <c:pt idx="3191">
                  <c:v>0.12279494312038897</c:v>
                </c:pt>
                <c:pt idx="3192">
                  <c:v>0.12274497195117806</c:v>
                </c:pt>
                <c:pt idx="3193">
                  <c:v>0.12287647502804883</c:v>
                </c:pt>
                <c:pt idx="3194">
                  <c:v>0.12311844068949106</c:v>
                </c:pt>
                <c:pt idx="3195">
                  <c:v>0.12371020453540953</c:v>
                </c:pt>
                <c:pt idx="3196">
                  <c:v>0.12448870275048449</c:v>
                </c:pt>
                <c:pt idx="3197">
                  <c:v>0.12506994635025331</c:v>
                </c:pt>
                <c:pt idx="3198">
                  <c:v>0.12536977336551866</c:v>
                </c:pt>
                <c:pt idx="3199">
                  <c:v>0.12560384884234863</c:v>
                </c:pt>
                <c:pt idx="3200">
                  <c:v>0.12600098813449837</c:v>
                </c:pt>
                <c:pt idx="3201">
                  <c:v>0.12627714459592698</c:v>
                </c:pt>
                <c:pt idx="3202">
                  <c:v>0.12621139305749163</c:v>
                </c:pt>
                <c:pt idx="3203">
                  <c:v>0.12579058321150513</c:v>
                </c:pt>
                <c:pt idx="3204">
                  <c:v>0.1251067672117771</c:v>
                </c:pt>
                <c:pt idx="3205">
                  <c:v>0.12459127515044369</c:v>
                </c:pt>
                <c:pt idx="3206">
                  <c:v>0.12427303770441642</c:v>
                </c:pt>
                <c:pt idx="3207">
                  <c:v>0.12405474259681096</c:v>
                </c:pt>
                <c:pt idx="3208">
                  <c:v>0.12395217019685173</c:v>
                </c:pt>
                <c:pt idx="3209">
                  <c:v>0.12374965545847075</c:v>
                </c:pt>
                <c:pt idx="3210">
                  <c:v>0.12337355665862036</c:v>
                </c:pt>
                <c:pt idx="3211">
                  <c:v>0.12310529038180398</c:v>
                </c:pt>
                <c:pt idx="3212">
                  <c:v>0.12313685112025297</c:v>
                </c:pt>
                <c:pt idx="3213">
                  <c:v>0.12325783395097407</c:v>
                </c:pt>
                <c:pt idx="3214">
                  <c:v>0.12316841185870196</c:v>
                </c:pt>
                <c:pt idx="3215">
                  <c:v>0.12345508856628024</c:v>
                </c:pt>
                <c:pt idx="3216">
                  <c:v>0.12430459844286541</c:v>
                </c:pt>
                <c:pt idx="3217">
                  <c:v>0.12489373222724647</c:v>
                </c:pt>
                <c:pt idx="3218">
                  <c:v>0.12517251875021249</c:v>
                </c:pt>
                <c:pt idx="3219">
                  <c:v>0.124814830381124</c:v>
                </c:pt>
                <c:pt idx="3220">
                  <c:v>0.12419150579675656</c:v>
                </c:pt>
                <c:pt idx="3221">
                  <c:v>0.12479641995036209</c:v>
                </c:pt>
                <c:pt idx="3222">
                  <c:v>0.12588263536531466</c:v>
                </c:pt>
                <c:pt idx="3223">
                  <c:v>0.1261772022575052</c:v>
                </c:pt>
                <c:pt idx="3224">
                  <c:v>0.12540133410396764</c:v>
                </c:pt>
                <c:pt idx="3225">
                  <c:v>0.1246938475504029</c:v>
                </c:pt>
                <c:pt idx="3226">
                  <c:v>0.12412838431985856</c:v>
                </c:pt>
                <c:pt idx="3227">
                  <c:v>0.12362341250467482</c:v>
                </c:pt>
                <c:pt idx="3228">
                  <c:v>0.12324205358174957</c:v>
                </c:pt>
                <c:pt idx="3229">
                  <c:v>0.12293170632033455</c:v>
                </c:pt>
                <c:pt idx="3230">
                  <c:v>0.12262924924353179</c:v>
                </c:pt>
                <c:pt idx="3231">
                  <c:v>0.12232153204365419</c:v>
                </c:pt>
                <c:pt idx="3232">
                  <c:v>0.12201644490531399</c:v>
                </c:pt>
                <c:pt idx="3233">
                  <c:v>0.12165349641315067</c:v>
                </c:pt>
                <c:pt idx="3234">
                  <c:v>0.12135366939788531</c:v>
                </c:pt>
                <c:pt idx="3235">
                  <c:v>0.12109066324414373</c:v>
                </c:pt>
                <c:pt idx="3236">
                  <c:v>0.12085395770577635</c:v>
                </c:pt>
                <c:pt idx="3237">
                  <c:v>0.1206567030904702</c:v>
                </c:pt>
                <c:pt idx="3238">
                  <c:v>0.12041999755210282</c:v>
                </c:pt>
                <c:pt idx="3239">
                  <c:v>0.12011491041376263</c:v>
                </c:pt>
                <c:pt idx="3240">
                  <c:v>0.11983349382925916</c:v>
                </c:pt>
                <c:pt idx="3241">
                  <c:v>0.11961256866011628</c:v>
                </c:pt>
                <c:pt idx="3242">
                  <c:v>0.11933378213715023</c:v>
                </c:pt>
                <c:pt idx="3243">
                  <c:v>0.11899187413728624</c:v>
                </c:pt>
                <c:pt idx="3244">
                  <c:v>0.11861840539897325</c:v>
                </c:pt>
                <c:pt idx="3245">
                  <c:v>0.11821337592221129</c:v>
                </c:pt>
                <c:pt idx="3246">
                  <c:v>0.11780308632237448</c:v>
                </c:pt>
                <c:pt idx="3247">
                  <c:v>0.11745328813789821</c:v>
                </c:pt>
                <c:pt idx="3248">
                  <c:v>0.11717187155339477</c:v>
                </c:pt>
                <c:pt idx="3249">
                  <c:v>0.11688782490735392</c:v>
                </c:pt>
                <c:pt idx="3250">
                  <c:v>0.1166327089382246</c:v>
                </c:pt>
                <c:pt idx="3251">
                  <c:v>0.11636707272294565</c:v>
                </c:pt>
                <c:pt idx="3252">
                  <c:v>0.11612247699996603</c:v>
                </c:pt>
                <c:pt idx="3253">
                  <c:v>0.11582001992316326</c:v>
                </c:pt>
                <c:pt idx="3254">
                  <c:v>0.11554386346173463</c:v>
                </c:pt>
                <c:pt idx="3255">
                  <c:v>0.11525718675415632</c:v>
                </c:pt>
                <c:pt idx="3256">
                  <c:v>0.11497840023119031</c:v>
                </c:pt>
                <c:pt idx="3257">
                  <c:v>0.1146706830313127</c:v>
                </c:pt>
                <c:pt idx="3258">
                  <c:v>0.1143629658314351</c:v>
                </c:pt>
                <c:pt idx="3259">
                  <c:v>0.11413152041614252</c:v>
                </c:pt>
                <c:pt idx="3260">
                  <c:v>0.11390270506238737</c:v>
                </c:pt>
                <c:pt idx="3261">
                  <c:v>0.11364758909325809</c:v>
                </c:pt>
                <c:pt idx="3262">
                  <c:v>0.11341088355489071</c:v>
                </c:pt>
                <c:pt idx="3263">
                  <c:v>0.11318995838574779</c:v>
                </c:pt>
                <c:pt idx="3264">
                  <c:v>0.11292432217046885</c:v>
                </c:pt>
                <c:pt idx="3265">
                  <c:v>0.11270076693978855</c:v>
                </c:pt>
                <c:pt idx="3266">
                  <c:v>0.11253507306293137</c:v>
                </c:pt>
                <c:pt idx="3267">
                  <c:v>0.11235359881684971</c:v>
                </c:pt>
                <c:pt idx="3268">
                  <c:v>0.11215108407846872</c:v>
                </c:pt>
                <c:pt idx="3269">
                  <c:v>0.11190648835548909</c:v>
                </c:pt>
                <c:pt idx="3270">
                  <c:v>0.11171449386325774</c:v>
                </c:pt>
                <c:pt idx="3271">
                  <c:v>0.11149093863257745</c:v>
                </c:pt>
                <c:pt idx="3272">
                  <c:v>0.11132524475572027</c:v>
                </c:pt>
                <c:pt idx="3273">
                  <c:v>0.11115166069425085</c:v>
                </c:pt>
                <c:pt idx="3274">
                  <c:v>0.111007007309693</c:v>
                </c:pt>
                <c:pt idx="3275">
                  <c:v>0.11084920361744807</c:v>
                </c:pt>
                <c:pt idx="3276">
                  <c:v>0.11065457906367934</c:v>
                </c:pt>
                <c:pt idx="3277">
                  <c:v>0.11047310481759767</c:v>
                </c:pt>
                <c:pt idx="3278">
                  <c:v>0.11030215081766567</c:v>
                </c:pt>
                <c:pt idx="3279">
                  <c:v>0.11014434712542075</c:v>
                </c:pt>
                <c:pt idx="3280">
                  <c:v>0.11001021398701256</c:v>
                </c:pt>
                <c:pt idx="3281">
                  <c:v>0.1098129593717064</c:v>
                </c:pt>
                <c:pt idx="3282">
                  <c:v>0.10964726549484921</c:v>
                </c:pt>
                <c:pt idx="3283">
                  <c:v>0.10951050229490362</c:v>
                </c:pt>
                <c:pt idx="3284">
                  <c:v>0.10942634032570632</c:v>
                </c:pt>
                <c:pt idx="3285">
                  <c:v>0.10932639798728457</c:v>
                </c:pt>
                <c:pt idx="3286">
                  <c:v>0.10917648447965186</c:v>
                </c:pt>
                <c:pt idx="3287">
                  <c:v>0.10903709121816885</c:v>
                </c:pt>
                <c:pt idx="3288">
                  <c:v>0.10888454764899874</c:v>
                </c:pt>
                <c:pt idx="3289">
                  <c:v>0.10874515438751574</c:v>
                </c:pt>
                <c:pt idx="3290">
                  <c:v>0.10862417155679463</c:v>
                </c:pt>
                <c:pt idx="3291">
                  <c:v>0.10851896909529801</c:v>
                </c:pt>
                <c:pt idx="3292">
                  <c:v>0.10836905558766534</c:v>
                </c:pt>
                <c:pt idx="3293">
                  <c:v>0.10819810158773333</c:v>
                </c:pt>
                <c:pt idx="3294">
                  <c:v>0.10802714758780131</c:v>
                </c:pt>
                <c:pt idx="3295">
                  <c:v>0.10795350586475368</c:v>
                </c:pt>
                <c:pt idx="3296">
                  <c:v>0.10787197395709383</c:v>
                </c:pt>
                <c:pt idx="3297">
                  <c:v>0.10775099112637271</c:v>
                </c:pt>
                <c:pt idx="3298">
                  <c:v>0.10761159786488969</c:v>
                </c:pt>
                <c:pt idx="3299">
                  <c:v>0.10750639540339306</c:v>
                </c:pt>
                <c:pt idx="3300">
                  <c:v>0.10745116411110732</c:v>
                </c:pt>
                <c:pt idx="3301">
                  <c:v>0.1073591119572978</c:v>
                </c:pt>
                <c:pt idx="3302">
                  <c:v>0.10722497881888962</c:v>
                </c:pt>
                <c:pt idx="3303">
                  <c:v>0.10708821561894401</c:v>
                </c:pt>
                <c:pt idx="3304">
                  <c:v>0.10699879352667188</c:v>
                </c:pt>
                <c:pt idx="3305">
                  <c:v>0.10692515180362426</c:v>
                </c:pt>
                <c:pt idx="3306">
                  <c:v>0.10688833094210043</c:v>
                </c:pt>
                <c:pt idx="3307">
                  <c:v>0.10688833094210046</c:v>
                </c:pt>
                <c:pt idx="3308">
                  <c:v>0.1068962211267127</c:v>
                </c:pt>
                <c:pt idx="3309">
                  <c:v>0.10734596164961072</c:v>
                </c:pt>
                <c:pt idx="3310">
                  <c:v>0.10810604943392378</c:v>
                </c:pt>
                <c:pt idx="3311">
                  <c:v>0.10924223601808727</c:v>
                </c:pt>
                <c:pt idx="3312">
                  <c:v>0.11026269989460444</c:v>
                </c:pt>
                <c:pt idx="3313">
                  <c:v>0.11100963737123042</c:v>
                </c:pt>
                <c:pt idx="3314">
                  <c:v>0.11154353986332576</c:v>
                </c:pt>
                <c:pt idx="3315">
                  <c:v>0.11178024540169315</c:v>
                </c:pt>
                <c:pt idx="3316">
                  <c:v>0.11178024540169314</c:v>
                </c:pt>
                <c:pt idx="3317">
                  <c:v>0.11177498527861832</c:v>
                </c:pt>
                <c:pt idx="3318">
                  <c:v>0.11188544786318977</c:v>
                </c:pt>
                <c:pt idx="3319">
                  <c:v>0.11194593927855032</c:v>
                </c:pt>
                <c:pt idx="3320">
                  <c:v>0.11195382946316255</c:v>
                </c:pt>
                <c:pt idx="3321">
                  <c:v>0.11186440737089043</c:v>
                </c:pt>
                <c:pt idx="3322">
                  <c:v>0.11173816441709448</c:v>
                </c:pt>
                <c:pt idx="3323">
                  <c:v>0.11165663250943461</c:v>
                </c:pt>
                <c:pt idx="3324">
                  <c:v>0.11158825090946181</c:v>
                </c:pt>
                <c:pt idx="3325">
                  <c:v>0.11156721041716247</c:v>
                </c:pt>
                <c:pt idx="3326">
                  <c:v>0.11160140121714889</c:v>
                </c:pt>
                <c:pt idx="3327">
                  <c:v>0.11164874232482239</c:v>
                </c:pt>
                <c:pt idx="3328">
                  <c:v>0.11165137238635978</c:v>
                </c:pt>
                <c:pt idx="3329">
                  <c:v>0.11169608343249585</c:v>
                </c:pt>
                <c:pt idx="3330">
                  <c:v>0.11172501410940744</c:v>
                </c:pt>
                <c:pt idx="3331">
                  <c:v>0.11169345337095844</c:v>
                </c:pt>
                <c:pt idx="3332">
                  <c:v>0.11161718158637336</c:v>
                </c:pt>
                <c:pt idx="3333">
                  <c:v>0.11159088097099921</c:v>
                </c:pt>
                <c:pt idx="3334">
                  <c:v>0.11157773066331214</c:v>
                </c:pt>
                <c:pt idx="3335">
                  <c:v>0.11152249937102643</c:v>
                </c:pt>
                <c:pt idx="3336">
                  <c:v>0.11152512943256385</c:v>
                </c:pt>
                <c:pt idx="3337">
                  <c:v>0.11154616992486319</c:v>
                </c:pt>
                <c:pt idx="3338">
                  <c:v>0.11173027423248225</c:v>
                </c:pt>
                <c:pt idx="3339">
                  <c:v>0.11199591044776119</c:v>
                </c:pt>
                <c:pt idx="3340">
                  <c:v>0.11213530370924424</c:v>
                </c:pt>
                <c:pt idx="3341">
                  <c:v>0.1121694945092306</c:v>
                </c:pt>
                <c:pt idx="3342">
                  <c:v>0.11221420555536668</c:v>
                </c:pt>
                <c:pt idx="3343">
                  <c:v>0.1123667491245368</c:v>
                </c:pt>
                <c:pt idx="3344">
                  <c:v>0.11272706755516269</c:v>
                </c:pt>
                <c:pt idx="3345">
                  <c:v>0.11361076823173427</c:v>
                </c:pt>
                <c:pt idx="3346">
                  <c:v>0.11403420813925813</c:v>
                </c:pt>
                <c:pt idx="3347">
                  <c:v>0.11399475721619692</c:v>
                </c:pt>
                <c:pt idx="3348">
                  <c:v>0.11361339829327169</c:v>
                </c:pt>
                <c:pt idx="3349">
                  <c:v>0.11335302220106756</c:v>
                </c:pt>
                <c:pt idx="3350">
                  <c:v>0.11312683690884984</c:v>
                </c:pt>
                <c:pt idx="3351">
                  <c:v>0.11292958229354368</c:v>
                </c:pt>
                <c:pt idx="3352">
                  <c:v>0.11310579641655051</c:v>
                </c:pt>
                <c:pt idx="3353">
                  <c:v>0.11331620133954376</c:v>
                </c:pt>
                <c:pt idx="3354">
                  <c:v>0.11297429333967973</c:v>
                </c:pt>
                <c:pt idx="3355">
                  <c:v>0.11309264610886344</c:v>
                </c:pt>
                <c:pt idx="3356">
                  <c:v>0.11295325284738045</c:v>
                </c:pt>
                <c:pt idx="3357">
                  <c:v>0.11277440866283617</c:v>
                </c:pt>
                <c:pt idx="3358">
                  <c:v>0.11261134484751641</c:v>
                </c:pt>
                <c:pt idx="3359">
                  <c:v>0.11253770312446877</c:v>
                </c:pt>
                <c:pt idx="3360">
                  <c:v>0.11256137367830553</c:v>
                </c:pt>
              </c:numCache>
            </c:numRef>
          </c:yVal>
          <c:smooth val="1"/>
          <c:extLst>
            <c:ext xmlns:c16="http://schemas.microsoft.com/office/drawing/2014/chart" uri="{C3380CC4-5D6E-409C-BE32-E72D297353CC}">
              <c16:uniqueId val="{00000002-9DD0-AD4A-9BB6-3F7B4C338364}"/>
            </c:ext>
          </c:extLst>
        </c:ser>
        <c:ser>
          <c:idx val="4"/>
          <c:order val="4"/>
          <c:tx>
            <c:strRef>
              <c:f>'Enrich, Cont. mode, PBS&amp;flow(2)'!$AA$3</c:f>
              <c:strCache>
                <c:ptCount val="1"/>
                <c:pt idx="0">
                  <c:v>Arrow 1</c:v>
                </c:pt>
              </c:strCache>
            </c:strRef>
          </c:tx>
          <c:spPr>
            <a:ln w="19050" cap="rnd">
              <a:solidFill>
                <a:srgbClr val="FF0000"/>
              </a:solidFill>
              <a:round/>
              <a:headEnd type="arrow"/>
            </a:ln>
            <a:effectLst/>
          </c:spPr>
          <c:marker>
            <c:symbol val="none"/>
          </c:marker>
          <c:xVal>
            <c:numRef>
              <c:f>'Enrich, Cont. mode, PBS&amp;flow(2)'!$AA$4:$AA$5</c:f>
              <c:numCache>
                <c:formatCode>General</c:formatCode>
                <c:ptCount val="2"/>
                <c:pt idx="0">
                  <c:v>0.1</c:v>
                </c:pt>
                <c:pt idx="1">
                  <c:v>0.1</c:v>
                </c:pt>
              </c:numCache>
            </c:numRef>
          </c:xVal>
          <c:yVal>
            <c:numRef>
              <c:f>'Enrich, Cont. mode, PBS&amp;flow(2)'!$AB$4:$AB$5</c:f>
              <c:numCache>
                <c:formatCode>General</c:formatCode>
                <c:ptCount val="2"/>
                <c:pt idx="0">
                  <c:v>0.45</c:v>
                </c:pt>
                <c:pt idx="1">
                  <c:v>0.65</c:v>
                </c:pt>
              </c:numCache>
            </c:numRef>
          </c:yVal>
          <c:smooth val="1"/>
          <c:extLst>
            <c:ext xmlns:c16="http://schemas.microsoft.com/office/drawing/2014/chart" uri="{C3380CC4-5D6E-409C-BE32-E72D297353CC}">
              <c16:uniqueId val="{00000003-9DD0-AD4A-9BB6-3F7B4C338364}"/>
            </c:ext>
          </c:extLst>
        </c:ser>
        <c:ser>
          <c:idx val="5"/>
          <c:order val="5"/>
          <c:tx>
            <c:strRef>
              <c:f>'Enrich, Cont. mode, PBS&amp;flow(2)'!$AC$3</c:f>
              <c:strCache>
                <c:ptCount val="1"/>
                <c:pt idx="0">
                  <c:v>Arrow 2</c:v>
                </c:pt>
              </c:strCache>
            </c:strRef>
          </c:tx>
          <c:spPr>
            <a:ln w="19050" cap="rnd">
              <a:solidFill>
                <a:srgbClr val="FF0000"/>
              </a:solidFill>
              <a:round/>
              <a:headEnd type="arrow"/>
              <a:tailEnd type="none"/>
            </a:ln>
            <a:effectLst/>
          </c:spPr>
          <c:marker>
            <c:symbol val="none"/>
          </c:marker>
          <c:xVal>
            <c:numRef>
              <c:f>'Enrich, Cont. mode, PBS&amp;flow(2)'!$AC$4:$AC$5</c:f>
              <c:numCache>
                <c:formatCode>General</c:formatCode>
                <c:ptCount val="2"/>
                <c:pt idx="0">
                  <c:v>7</c:v>
                </c:pt>
                <c:pt idx="1">
                  <c:v>7</c:v>
                </c:pt>
              </c:numCache>
            </c:numRef>
          </c:xVal>
          <c:yVal>
            <c:numRef>
              <c:f>'Enrich, Cont. mode, PBS&amp;flow(2)'!$AD$4:$AD$5</c:f>
              <c:numCache>
                <c:formatCode>General</c:formatCode>
                <c:ptCount val="2"/>
                <c:pt idx="0">
                  <c:v>0.5</c:v>
                </c:pt>
                <c:pt idx="1">
                  <c:v>0.7</c:v>
                </c:pt>
              </c:numCache>
            </c:numRef>
          </c:yVal>
          <c:smooth val="1"/>
          <c:extLst>
            <c:ext xmlns:c16="http://schemas.microsoft.com/office/drawing/2014/chart" uri="{C3380CC4-5D6E-409C-BE32-E72D297353CC}">
              <c16:uniqueId val="{00000004-9DD0-AD4A-9BB6-3F7B4C338364}"/>
            </c:ext>
          </c:extLst>
        </c:ser>
        <c:ser>
          <c:idx val="6"/>
          <c:order val="6"/>
          <c:tx>
            <c:strRef>
              <c:f>'Enrich, Cont. mode, PBS&amp;flow(2)'!$AE$3</c:f>
              <c:strCache>
                <c:ptCount val="1"/>
                <c:pt idx="0">
                  <c:v>Arrow 3</c:v>
                </c:pt>
              </c:strCache>
            </c:strRef>
          </c:tx>
          <c:spPr>
            <a:ln w="19050" cap="rnd">
              <a:solidFill>
                <a:srgbClr val="FF0000"/>
              </a:solidFill>
              <a:round/>
              <a:headEnd type="arrow"/>
            </a:ln>
            <a:effectLst/>
          </c:spPr>
          <c:marker>
            <c:symbol val="none"/>
          </c:marker>
          <c:xVal>
            <c:numRef>
              <c:f>'Enrich, Cont. mode, PBS&amp;flow(2)'!$AE$4:$AE$5</c:f>
              <c:numCache>
                <c:formatCode>General</c:formatCode>
                <c:ptCount val="2"/>
                <c:pt idx="0">
                  <c:v>9</c:v>
                </c:pt>
                <c:pt idx="1">
                  <c:v>9</c:v>
                </c:pt>
              </c:numCache>
            </c:numRef>
          </c:xVal>
          <c:yVal>
            <c:numRef>
              <c:f>'Enrich, Cont. mode, PBS&amp;flow(2)'!$AF$4:$AF$5</c:f>
              <c:numCache>
                <c:formatCode>General</c:formatCode>
                <c:ptCount val="2"/>
                <c:pt idx="0">
                  <c:v>0.2</c:v>
                </c:pt>
                <c:pt idx="1">
                  <c:v>0.4</c:v>
                </c:pt>
              </c:numCache>
            </c:numRef>
          </c:yVal>
          <c:smooth val="1"/>
          <c:extLst>
            <c:ext xmlns:c16="http://schemas.microsoft.com/office/drawing/2014/chart" uri="{C3380CC4-5D6E-409C-BE32-E72D297353CC}">
              <c16:uniqueId val="{00000005-9DD0-AD4A-9BB6-3F7B4C338364}"/>
            </c:ext>
          </c:extLst>
        </c:ser>
        <c:ser>
          <c:idx val="7"/>
          <c:order val="7"/>
          <c:tx>
            <c:strRef>
              <c:f>'Enrich, Cont. mode, PBS&amp;flow(2)'!$AG$3</c:f>
              <c:strCache>
                <c:ptCount val="1"/>
                <c:pt idx="0">
                  <c:v>Arrow 4</c:v>
                </c:pt>
              </c:strCache>
            </c:strRef>
          </c:tx>
          <c:spPr>
            <a:ln w="19050" cap="rnd">
              <a:solidFill>
                <a:srgbClr val="FF0000"/>
              </a:solidFill>
              <a:round/>
              <a:headEnd type="arrow"/>
            </a:ln>
            <a:effectLst/>
          </c:spPr>
          <c:marker>
            <c:symbol val="none"/>
          </c:marker>
          <c:xVal>
            <c:numRef>
              <c:f>'Enrich, Cont. mode, PBS&amp;flow(2)'!$AG$4:$AG$5</c:f>
              <c:numCache>
                <c:formatCode>General</c:formatCode>
                <c:ptCount val="2"/>
                <c:pt idx="0">
                  <c:v>15</c:v>
                </c:pt>
                <c:pt idx="1">
                  <c:v>15</c:v>
                </c:pt>
              </c:numCache>
            </c:numRef>
          </c:xVal>
          <c:yVal>
            <c:numRef>
              <c:f>'Enrich, Cont. mode, PBS&amp;flow(2)'!$AH$4:$AH$5</c:f>
              <c:numCache>
                <c:formatCode>General</c:formatCode>
                <c:ptCount val="2"/>
                <c:pt idx="0">
                  <c:v>0.5</c:v>
                </c:pt>
                <c:pt idx="1">
                  <c:v>0.7</c:v>
                </c:pt>
              </c:numCache>
            </c:numRef>
          </c:yVal>
          <c:smooth val="1"/>
          <c:extLst>
            <c:ext xmlns:c16="http://schemas.microsoft.com/office/drawing/2014/chart" uri="{C3380CC4-5D6E-409C-BE32-E72D297353CC}">
              <c16:uniqueId val="{00000006-9DD0-AD4A-9BB6-3F7B4C338364}"/>
            </c:ext>
          </c:extLst>
        </c:ser>
        <c:ser>
          <c:idx val="8"/>
          <c:order val="8"/>
          <c:tx>
            <c:strRef>
              <c:f>'Enrich, Cont. mode, PBS&amp;flow(2)'!$AI$3</c:f>
              <c:strCache>
                <c:ptCount val="1"/>
                <c:pt idx="0">
                  <c:v>Arrow 5</c:v>
                </c:pt>
              </c:strCache>
            </c:strRef>
          </c:tx>
          <c:spPr>
            <a:ln w="19050" cap="rnd">
              <a:solidFill>
                <a:srgbClr val="5B9BD5"/>
              </a:solidFill>
              <a:round/>
              <a:headEnd type="arrow"/>
            </a:ln>
            <a:effectLst/>
          </c:spPr>
          <c:marker>
            <c:symbol val="none"/>
          </c:marker>
          <c:xVal>
            <c:numRef>
              <c:f>'Enrich, Cont. mode, PBS&amp;flow(2)'!$AI$4:$AI$5</c:f>
              <c:numCache>
                <c:formatCode>General</c:formatCode>
                <c:ptCount val="2"/>
                <c:pt idx="0">
                  <c:v>17.046399999999998</c:v>
                </c:pt>
                <c:pt idx="1">
                  <c:v>17.046399999999998</c:v>
                </c:pt>
              </c:numCache>
            </c:numRef>
          </c:xVal>
          <c:yVal>
            <c:numRef>
              <c:f>'Enrich, Cont. mode, PBS&amp;flow(2)'!$AJ$4:$AJ$5</c:f>
              <c:numCache>
                <c:formatCode>General</c:formatCode>
                <c:ptCount val="2"/>
                <c:pt idx="0">
                  <c:v>0.2</c:v>
                </c:pt>
                <c:pt idx="1">
                  <c:v>0.30000000000000004</c:v>
                </c:pt>
              </c:numCache>
            </c:numRef>
          </c:yVal>
          <c:smooth val="1"/>
          <c:extLst>
            <c:ext xmlns:c16="http://schemas.microsoft.com/office/drawing/2014/chart" uri="{C3380CC4-5D6E-409C-BE32-E72D297353CC}">
              <c16:uniqueId val="{00000007-9DD0-AD4A-9BB6-3F7B4C338364}"/>
            </c:ext>
          </c:extLst>
        </c:ser>
        <c:ser>
          <c:idx val="9"/>
          <c:order val="9"/>
          <c:tx>
            <c:strRef>
              <c:f>'Enrich, Cont. mode, PBS&amp;flow(2)'!$AK$3</c:f>
              <c:strCache>
                <c:ptCount val="1"/>
                <c:pt idx="0">
                  <c:v>Arrow 6</c:v>
                </c:pt>
              </c:strCache>
            </c:strRef>
          </c:tx>
          <c:spPr>
            <a:ln w="19050" cap="rnd">
              <a:solidFill>
                <a:srgbClr val="5B9BD5"/>
              </a:solidFill>
              <a:round/>
              <a:headEnd type="arrow"/>
            </a:ln>
            <a:effectLst/>
          </c:spPr>
          <c:marker>
            <c:symbol val="none"/>
          </c:marker>
          <c:xVal>
            <c:numRef>
              <c:f>'Enrich, Cont. mode, PBS&amp;flow(2)'!$AK$4:$AK$5</c:f>
              <c:numCache>
                <c:formatCode>General</c:formatCode>
                <c:ptCount val="2"/>
                <c:pt idx="0">
                  <c:v>18.019200000000001</c:v>
                </c:pt>
                <c:pt idx="1">
                  <c:v>18.019200000000001</c:v>
                </c:pt>
              </c:numCache>
            </c:numRef>
          </c:xVal>
          <c:yVal>
            <c:numRef>
              <c:f>'Enrich, Cont. mode, PBS&amp;flow(2)'!$AL$4:$AL$5</c:f>
              <c:numCache>
                <c:formatCode>General</c:formatCode>
                <c:ptCount val="2"/>
                <c:pt idx="0">
                  <c:v>0.2</c:v>
                </c:pt>
                <c:pt idx="1">
                  <c:v>0.30000000000000004</c:v>
                </c:pt>
              </c:numCache>
            </c:numRef>
          </c:yVal>
          <c:smooth val="1"/>
          <c:extLst>
            <c:ext xmlns:c16="http://schemas.microsoft.com/office/drawing/2014/chart" uri="{C3380CC4-5D6E-409C-BE32-E72D297353CC}">
              <c16:uniqueId val="{00000008-9DD0-AD4A-9BB6-3F7B4C338364}"/>
            </c:ext>
          </c:extLst>
        </c:ser>
        <c:ser>
          <c:idx val="10"/>
          <c:order val="10"/>
          <c:tx>
            <c:strRef>
              <c:f>'Enrich, Cont. mode, PBS&amp;flow(2)'!$AM$3</c:f>
              <c:strCache>
                <c:ptCount val="1"/>
                <c:pt idx="0">
                  <c:v>Arrow 7</c:v>
                </c:pt>
              </c:strCache>
            </c:strRef>
          </c:tx>
          <c:spPr>
            <a:ln w="19050" cap="rnd">
              <a:solidFill>
                <a:srgbClr val="5B9BD5"/>
              </a:solidFill>
              <a:round/>
              <a:headEnd type="arrow"/>
            </a:ln>
            <a:effectLst/>
          </c:spPr>
          <c:marker>
            <c:symbol val="none"/>
          </c:marker>
          <c:xVal>
            <c:numRef>
              <c:f>'Enrich, Cont. mode, PBS&amp;flow(2)'!$AM$4:$AM$5</c:f>
              <c:numCache>
                <c:formatCode>General</c:formatCode>
                <c:ptCount val="2"/>
                <c:pt idx="0">
                  <c:v>18.398399999999999</c:v>
                </c:pt>
                <c:pt idx="1">
                  <c:v>18.398399999999999</c:v>
                </c:pt>
              </c:numCache>
            </c:numRef>
          </c:xVal>
          <c:yVal>
            <c:numRef>
              <c:f>'Enrich, Cont. mode, PBS&amp;flow(2)'!$AN$4:$AN$5</c:f>
              <c:numCache>
                <c:formatCode>General</c:formatCode>
                <c:ptCount val="2"/>
                <c:pt idx="0">
                  <c:v>0.2</c:v>
                </c:pt>
                <c:pt idx="1">
                  <c:v>0.30000000000000004</c:v>
                </c:pt>
              </c:numCache>
            </c:numRef>
          </c:yVal>
          <c:smooth val="1"/>
          <c:extLst>
            <c:ext xmlns:c16="http://schemas.microsoft.com/office/drawing/2014/chart" uri="{C3380CC4-5D6E-409C-BE32-E72D297353CC}">
              <c16:uniqueId val="{00000009-9DD0-AD4A-9BB6-3F7B4C338364}"/>
            </c:ext>
          </c:extLst>
        </c:ser>
        <c:ser>
          <c:idx val="11"/>
          <c:order val="11"/>
          <c:tx>
            <c:strRef>
              <c:f>'Enrich, Cont. mode, PBS&amp;flow(2)'!$AO$3</c:f>
              <c:strCache>
                <c:ptCount val="1"/>
                <c:pt idx="0">
                  <c:v>Arrow 8</c:v>
                </c:pt>
              </c:strCache>
            </c:strRef>
          </c:tx>
          <c:spPr>
            <a:ln w="19050" cap="rnd">
              <a:solidFill>
                <a:srgbClr val="5B9BD5"/>
              </a:solidFill>
              <a:round/>
              <a:headEnd type="arrow"/>
            </a:ln>
            <a:effectLst/>
          </c:spPr>
          <c:marker>
            <c:symbol val="none"/>
          </c:marker>
          <c:xVal>
            <c:numRef>
              <c:f>'Enrich, Cont. mode, PBS&amp;flow(2)'!$AO$4:$AO$5</c:f>
              <c:numCache>
                <c:formatCode>General</c:formatCode>
                <c:ptCount val="2"/>
                <c:pt idx="0">
                  <c:v>21.398399999999999</c:v>
                </c:pt>
                <c:pt idx="1">
                  <c:v>21.398399999999999</c:v>
                </c:pt>
              </c:numCache>
            </c:numRef>
          </c:xVal>
          <c:yVal>
            <c:numRef>
              <c:f>'Enrich, Cont. mode, PBS&amp;flow(2)'!$AP$4:$AP$5</c:f>
              <c:numCache>
                <c:formatCode>General</c:formatCode>
                <c:ptCount val="2"/>
                <c:pt idx="0">
                  <c:v>0.2</c:v>
                </c:pt>
                <c:pt idx="1">
                  <c:v>0.30000000000000004</c:v>
                </c:pt>
              </c:numCache>
            </c:numRef>
          </c:yVal>
          <c:smooth val="1"/>
          <c:extLst>
            <c:ext xmlns:c16="http://schemas.microsoft.com/office/drawing/2014/chart" uri="{C3380CC4-5D6E-409C-BE32-E72D297353CC}">
              <c16:uniqueId val="{0000000A-9DD0-AD4A-9BB6-3F7B4C338364}"/>
            </c:ext>
          </c:extLst>
        </c:ser>
        <c:ser>
          <c:idx val="12"/>
          <c:order val="12"/>
          <c:tx>
            <c:strRef>
              <c:f>'Enrich, Cont. mode, PBS&amp;flow(2)'!$AQ$3</c:f>
              <c:strCache>
                <c:ptCount val="1"/>
                <c:pt idx="0">
                  <c:v>Arrow 9</c:v>
                </c:pt>
              </c:strCache>
            </c:strRef>
          </c:tx>
          <c:spPr>
            <a:ln w="19050" cap="rnd">
              <a:solidFill>
                <a:srgbClr val="5B9BD5"/>
              </a:solidFill>
              <a:round/>
              <a:headEnd type="arrow"/>
              <a:tailEnd type="none"/>
            </a:ln>
            <a:effectLst/>
          </c:spPr>
          <c:marker>
            <c:symbol val="none"/>
          </c:marker>
          <c:xVal>
            <c:numRef>
              <c:f>'Enrich, Cont. mode, PBS&amp;flow(2)'!$AQ$4:$AQ$5</c:f>
              <c:numCache>
                <c:formatCode>General</c:formatCode>
                <c:ptCount val="2"/>
                <c:pt idx="0">
                  <c:v>22.027200000000001</c:v>
                </c:pt>
                <c:pt idx="1">
                  <c:v>22.027200000000001</c:v>
                </c:pt>
              </c:numCache>
            </c:numRef>
          </c:xVal>
          <c:yVal>
            <c:numRef>
              <c:f>'Enrich, Cont. mode, PBS&amp;flow(2)'!$AR$4:$AR$5</c:f>
              <c:numCache>
                <c:formatCode>General</c:formatCode>
                <c:ptCount val="2"/>
                <c:pt idx="0">
                  <c:v>0.2</c:v>
                </c:pt>
                <c:pt idx="1">
                  <c:v>0.30000000000000004</c:v>
                </c:pt>
              </c:numCache>
            </c:numRef>
          </c:yVal>
          <c:smooth val="1"/>
          <c:extLst>
            <c:ext xmlns:c16="http://schemas.microsoft.com/office/drawing/2014/chart" uri="{C3380CC4-5D6E-409C-BE32-E72D297353CC}">
              <c16:uniqueId val="{0000000B-9DD0-AD4A-9BB6-3F7B4C338364}"/>
            </c:ext>
          </c:extLst>
        </c:ser>
        <c:ser>
          <c:idx val="13"/>
          <c:order val="13"/>
          <c:tx>
            <c:strRef>
              <c:f>'Enrich, Cont. mode, PBS&amp;flow(2)'!$AS$3</c:f>
              <c:strCache>
                <c:ptCount val="1"/>
                <c:pt idx="0">
                  <c:v>Arrow 10</c:v>
                </c:pt>
              </c:strCache>
            </c:strRef>
          </c:tx>
          <c:spPr>
            <a:ln w="19050" cap="rnd">
              <a:solidFill>
                <a:srgbClr val="5B9BD5"/>
              </a:solidFill>
              <a:round/>
              <a:headEnd type="arrow"/>
              <a:tailEnd type="none"/>
            </a:ln>
            <a:effectLst/>
          </c:spPr>
          <c:marker>
            <c:symbol val="none"/>
          </c:marker>
          <c:xVal>
            <c:numRef>
              <c:f>'Enrich, Cont. mode, PBS&amp;flow(2)'!$AS$4:$AS$5</c:f>
              <c:numCache>
                <c:formatCode>General</c:formatCode>
                <c:ptCount val="2"/>
                <c:pt idx="0">
                  <c:v>23.027200000000001</c:v>
                </c:pt>
                <c:pt idx="1">
                  <c:v>23.027200000000001</c:v>
                </c:pt>
              </c:numCache>
            </c:numRef>
          </c:xVal>
          <c:yVal>
            <c:numRef>
              <c:f>'Enrich, Cont. mode, PBS&amp;flow(2)'!$AT$4:$AT$5</c:f>
              <c:numCache>
                <c:formatCode>General</c:formatCode>
                <c:ptCount val="2"/>
                <c:pt idx="0">
                  <c:v>0.2</c:v>
                </c:pt>
                <c:pt idx="1">
                  <c:v>0.30000000000000004</c:v>
                </c:pt>
              </c:numCache>
            </c:numRef>
          </c:yVal>
          <c:smooth val="1"/>
          <c:extLst>
            <c:ext xmlns:c16="http://schemas.microsoft.com/office/drawing/2014/chart" uri="{C3380CC4-5D6E-409C-BE32-E72D297353CC}">
              <c16:uniqueId val="{0000000C-9DD0-AD4A-9BB6-3F7B4C338364}"/>
            </c:ext>
          </c:extLst>
        </c:ser>
        <c:dLbls>
          <c:showLegendKey val="0"/>
          <c:showVal val="0"/>
          <c:showCatName val="0"/>
          <c:showSerName val="0"/>
          <c:showPercent val="0"/>
          <c:showBubbleSize val="0"/>
        </c:dLbls>
        <c:axId val="484347744"/>
        <c:axId val="484348136"/>
      </c:scatterChart>
      <c:scatterChart>
        <c:scatterStyle val="smoothMarker"/>
        <c:varyColors val="0"/>
        <c:ser>
          <c:idx val="3"/>
          <c:order val="3"/>
          <c:tx>
            <c:strRef>
              <c:f>'Enrich, Cont. mode, PBS&amp;flow(2)'!$R$2</c:f>
              <c:strCache>
                <c:ptCount val="1"/>
                <c:pt idx="0">
                  <c:v>Current </c:v>
                </c:pt>
              </c:strCache>
            </c:strRef>
          </c:tx>
          <c:spPr>
            <a:ln w="19050" cap="rnd">
              <a:solidFill>
                <a:schemeClr val="accent4"/>
              </a:solidFill>
              <a:round/>
            </a:ln>
            <a:effectLst/>
          </c:spPr>
          <c:marker>
            <c:symbol val="none"/>
          </c:marker>
          <c:errBars>
            <c:errDir val="y"/>
            <c:errBarType val="both"/>
            <c:errValType val="cust"/>
            <c:noEndCap val="0"/>
            <c:plus>
              <c:numRef>
                <c:f>('Enrich, Cont. mode, PBS&amp;flow(2)'!$W$4:$W$2603,'Enrich, Cont. mode, PBS&amp;flow(2)'!$W$2622:$W$3382)</c:f>
                <c:numCache>
                  <c:formatCode>General</c:formatCode>
                  <c:ptCount val="3361"/>
                  <c:pt idx="0">
                    <c:v>1.6666666666666739E-4</c:v>
                  </c:pt>
                  <c:pt idx="36">
                    <c:v>3.2222222222222201E-4</c:v>
                  </c:pt>
                  <c:pt idx="72">
                    <c:v>3.1666666666666649E-4</c:v>
                  </c:pt>
                  <c:pt idx="108">
                    <c:v>8.8888888888887484E-5</c:v>
                  </c:pt>
                  <c:pt idx="144">
                    <c:v>2.7777777777776742E-5</c:v>
                  </c:pt>
                  <c:pt idx="180">
                    <c:v>6.6666666666666697E-4</c:v>
                  </c:pt>
                  <c:pt idx="216">
                    <c:v>1.0888888888888875E-3</c:v>
                  </c:pt>
                  <c:pt idx="252">
                    <c:v>1.0000000000000009E-3</c:v>
                  </c:pt>
                  <c:pt idx="288">
                    <c:v>8.4444444444444454E-4</c:v>
                  </c:pt>
                  <c:pt idx="324">
                    <c:v>6.5555555555555679E-4</c:v>
                  </c:pt>
                  <c:pt idx="360">
                    <c:v>3.111111111111127E-4</c:v>
                  </c:pt>
                  <c:pt idx="396">
                    <c:v>3.2222222222222201E-4</c:v>
                  </c:pt>
                  <c:pt idx="432">
                    <c:v>9.2222222222222185E-4</c:v>
                  </c:pt>
                  <c:pt idx="468">
                    <c:v>1.5777777777777786E-3</c:v>
                  </c:pt>
                  <c:pt idx="504">
                    <c:v>1.7555555555555588E-3</c:v>
                  </c:pt>
                  <c:pt idx="540">
                    <c:v>1.8222222222222251E-3</c:v>
                  </c:pt>
                  <c:pt idx="576">
                    <c:v>1.5888888888888862E-3</c:v>
                  </c:pt>
                  <c:pt idx="612">
                    <c:v>1.3888888888888978E-4</c:v>
                  </c:pt>
                  <c:pt idx="648">
                    <c:v>6.8055555555555508E-3</c:v>
                  </c:pt>
                  <c:pt idx="684">
                    <c:v>1.9083333333333341E-2</c:v>
                  </c:pt>
                  <c:pt idx="720">
                    <c:v>4.2694444444444479E-2</c:v>
                  </c:pt>
                  <c:pt idx="756">
                    <c:v>6.716666666666668E-2</c:v>
                  </c:pt>
                  <c:pt idx="792">
                    <c:v>8.1311111111111112E-2</c:v>
                  </c:pt>
                  <c:pt idx="828">
                    <c:v>0.17454444444444456</c:v>
                  </c:pt>
                  <c:pt idx="864">
                    <c:v>0.17261666666666667</c:v>
                  </c:pt>
                  <c:pt idx="900">
                    <c:v>0.14533333333333337</c:v>
                  </c:pt>
                  <c:pt idx="936">
                    <c:v>0.11231111111111108</c:v>
                  </c:pt>
                  <c:pt idx="972">
                    <c:v>8.7916666666666671E-2</c:v>
                  </c:pt>
                  <c:pt idx="1008">
                    <c:v>6.6261111111111132E-2</c:v>
                  </c:pt>
                  <c:pt idx="1044">
                    <c:v>9.417777777777786E-2</c:v>
                  </c:pt>
                  <c:pt idx="1080">
                    <c:v>5.3666666666666751E-2</c:v>
                  </c:pt>
                  <c:pt idx="1116">
                    <c:v>2.8405555555555573E-2</c:v>
                  </c:pt>
                  <c:pt idx="1152">
                    <c:v>4.9133333333333251E-2</c:v>
                  </c:pt>
                  <c:pt idx="1188">
                    <c:v>7.0950000000000069E-2</c:v>
                  </c:pt>
                  <c:pt idx="1224">
                    <c:v>5.0972222222222086E-2</c:v>
                  </c:pt>
                  <c:pt idx="1260">
                    <c:v>0.27775555555555564</c:v>
                  </c:pt>
                  <c:pt idx="1296">
                    <c:v>9.0116666666666595E-2</c:v>
                  </c:pt>
                  <c:pt idx="1332">
                    <c:v>8.8611111111111196E-2</c:v>
                  </c:pt>
                  <c:pt idx="1368">
                    <c:v>9.6922222222222354E-2</c:v>
                  </c:pt>
                  <c:pt idx="1404">
                    <c:v>9.5861111111111175E-2</c:v>
                  </c:pt>
                  <c:pt idx="1440">
                    <c:v>0.10292777777777773</c:v>
                  </c:pt>
                  <c:pt idx="1476">
                    <c:v>0.11138333333333328</c:v>
                  </c:pt>
                  <c:pt idx="1512">
                    <c:v>0.11222222222222211</c:v>
                  </c:pt>
                  <c:pt idx="1548">
                    <c:v>0.11100555555555558</c:v>
                  </c:pt>
                  <c:pt idx="1584">
                    <c:v>0.10643333333333327</c:v>
                  </c:pt>
                  <c:pt idx="1620">
                    <c:v>0.10417222222222233</c:v>
                  </c:pt>
                  <c:pt idx="1656">
                    <c:v>0.10706111111111127</c:v>
                  </c:pt>
                  <c:pt idx="1692">
                    <c:v>9.9022222222222234E-2</c:v>
                  </c:pt>
                  <c:pt idx="1728">
                    <c:v>9.4344444444444453E-2</c:v>
                  </c:pt>
                  <c:pt idx="1764">
                    <c:v>8.8672222222222152E-2</c:v>
                  </c:pt>
                  <c:pt idx="1800">
                    <c:v>8.7172222222222207E-2</c:v>
                  </c:pt>
                  <c:pt idx="1836">
                    <c:v>8.3511111111111314E-2</c:v>
                  </c:pt>
                  <c:pt idx="1872">
                    <c:v>8.33666666666667E-2</c:v>
                  </c:pt>
                  <c:pt idx="1908">
                    <c:v>8.2961111111111152E-2</c:v>
                  </c:pt>
                  <c:pt idx="1944">
                    <c:v>7.3916666666666631E-2</c:v>
                  </c:pt>
                  <c:pt idx="1980">
                    <c:v>7.5422222222222168E-2</c:v>
                  </c:pt>
                  <c:pt idx="2016">
                    <c:v>7.0855555555555672E-2</c:v>
                  </c:pt>
                  <c:pt idx="2052">
                    <c:v>4.2538888888888793E-2</c:v>
                  </c:pt>
                  <c:pt idx="2088">
                    <c:v>3.9505555555555461E-2</c:v>
                  </c:pt>
                  <c:pt idx="2124">
                    <c:v>4.2016666666666591E-2</c:v>
                  </c:pt>
                  <c:pt idx="2160">
                    <c:v>4.6044444444444332E-2</c:v>
                  </c:pt>
                  <c:pt idx="2196">
                    <c:v>1.7103333333333337</c:v>
                  </c:pt>
                  <c:pt idx="2232">
                    <c:v>6.8277777777777438E-2</c:v>
                  </c:pt>
                  <c:pt idx="2268">
                    <c:v>0.47411111111111071</c:v>
                  </c:pt>
                  <c:pt idx="2304">
                    <c:v>0.36105555555555569</c:v>
                  </c:pt>
                  <c:pt idx="2340">
                    <c:v>0.47561111111111098</c:v>
                  </c:pt>
                  <c:pt idx="2376">
                    <c:v>0.36055555555555574</c:v>
                  </c:pt>
                  <c:pt idx="2412">
                    <c:v>0.43283333333333318</c:v>
                  </c:pt>
                  <c:pt idx="2448">
                    <c:v>0.44950000000000001</c:v>
                  </c:pt>
                  <c:pt idx="2484">
                    <c:v>0.74500000000000011</c:v>
                  </c:pt>
                  <c:pt idx="2520">
                    <c:v>0.78899999999999992</c:v>
                  </c:pt>
                  <c:pt idx="2556">
                    <c:v>0.50766666666666649</c:v>
                  </c:pt>
                  <c:pt idx="2592">
                    <c:v>0.37427777777777216</c:v>
                  </c:pt>
                  <c:pt idx="2601">
                    <c:v>0.31911111111111112</c:v>
                  </c:pt>
                  <c:pt idx="2638">
                    <c:v>0.23799999999999955</c:v>
                  </c:pt>
                  <c:pt idx="2675">
                    <c:v>0.1916111111111114</c:v>
                  </c:pt>
                  <c:pt idx="2712">
                    <c:v>9.2222222222222427E-2</c:v>
                  </c:pt>
                  <c:pt idx="2749">
                    <c:v>0.13111111111111118</c:v>
                  </c:pt>
                  <c:pt idx="2786">
                    <c:v>0.13783333333333325</c:v>
                  </c:pt>
                  <c:pt idx="2823">
                    <c:v>1.8833333333333258E-2</c:v>
                  </c:pt>
                  <c:pt idx="2860">
                    <c:v>5.7166666666667032E-2</c:v>
                  </c:pt>
                  <c:pt idx="2897">
                    <c:v>2.9500000000000082E-2</c:v>
                  </c:pt>
                  <c:pt idx="2934">
                    <c:v>1.0444444444444478E-2</c:v>
                  </c:pt>
                  <c:pt idx="2971">
                    <c:v>2.5277777777777732E-2</c:v>
                  </c:pt>
                  <c:pt idx="3008">
                    <c:v>0.10338888888888875</c:v>
                  </c:pt>
                  <c:pt idx="3045">
                    <c:v>5.4277777777777425E-2</c:v>
                  </c:pt>
                  <c:pt idx="3082">
                    <c:v>0.10083333333333311</c:v>
                  </c:pt>
                  <c:pt idx="3119">
                    <c:v>8.1388888888888955E-2</c:v>
                  </c:pt>
                  <c:pt idx="3156">
                    <c:v>0.11527777777777803</c:v>
                  </c:pt>
                  <c:pt idx="3193">
                    <c:v>3.0444444444444274E-2</c:v>
                  </c:pt>
                  <c:pt idx="3230">
                    <c:v>4.4444444444446951E-3</c:v>
                  </c:pt>
                  <c:pt idx="3267">
                    <c:v>8.3388888888888735E-2</c:v>
                  </c:pt>
                  <c:pt idx="3304">
                    <c:v>9.0166666666666284E-2</c:v>
                  </c:pt>
                  <c:pt idx="3341">
                    <c:v>2.8388888888889019E-2</c:v>
                  </c:pt>
                </c:numCache>
              </c:numRef>
            </c:plus>
            <c:minus>
              <c:numRef>
                <c:f>('Enrich, Cont. mode, PBS&amp;flow(2)'!$W$4:$W$2603,'Enrich, Cont. mode, PBS&amp;flow(2)'!$W$2622:$W$3382)</c:f>
                <c:numCache>
                  <c:formatCode>General</c:formatCode>
                  <c:ptCount val="3361"/>
                  <c:pt idx="0">
                    <c:v>1.6666666666666739E-4</c:v>
                  </c:pt>
                  <c:pt idx="36">
                    <c:v>3.2222222222222201E-4</c:v>
                  </c:pt>
                  <c:pt idx="72">
                    <c:v>3.1666666666666649E-4</c:v>
                  </c:pt>
                  <c:pt idx="108">
                    <c:v>8.8888888888887484E-5</c:v>
                  </c:pt>
                  <c:pt idx="144">
                    <c:v>2.7777777777776742E-5</c:v>
                  </c:pt>
                  <c:pt idx="180">
                    <c:v>6.6666666666666697E-4</c:v>
                  </c:pt>
                  <c:pt idx="216">
                    <c:v>1.0888888888888875E-3</c:v>
                  </c:pt>
                  <c:pt idx="252">
                    <c:v>1.0000000000000009E-3</c:v>
                  </c:pt>
                  <c:pt idx="288">
                    <c:v>8.4444444444444454E-4</c:v>
                  </c:pt>
                  <c:pt idx="324">
                    <c:v>6.5555555555555679E-4</c:v>
                  </c:pt>
                  <c:pt idx="360">
                    <c:v>3.111111111111127E-4</c:v>
                  </c:pt>
                  <c:pt idx="396">
                    <c:v>3.2222222222222201E-4</c:v>
                  </c:pt>
                  <c:pt idx="432">
                    <c:v>9.2222222222222185E-4</c:v>
                  </c:pt>
                  <c:pt idx="468">
                    <c:v>1.5777777777777786E-3</c:v>
                  </c:pt>
                  <c:pt idx="504">
                    <c:v>1.7555555555555588E-3</c:v>
                  </c:pt>
                  <c:pt idx="540">
                    <c:v>1.8222222222222251E-3</c:v>
                  </c:pt>
                  <c:pt idx="576">
                    <c:v>1.5888888888888862E-3</c:v>
                  </c:pt>
                  <c:pt idx="612">
                    <c:v>1.3888888888888978E-4</c:v>
                  </c:pt>
                  <c:pt idx="648">
                    <c:v>6.8055555555555508E-3</c:v>
                  </c:pt>
                  <c:pt idx="684">
                    <c:v>1.9083333333333341E-2</c:v>
                  </c:pt>
                  <c:pt idx="720">
                    <c:v>4.2694444444444479E-2</c:v>
                  </c:pt>
                  <c:pt idx="756">
                    <c:v>6.716666666666668E-2</c:v>
                  </c:pt>
                  <c:pt idx="792">
                    <c:v>8.1311111111111112E-2</c:v>
                  </c:pt>
                  <c:pt idx="828">
                    <c:v>0.17454444444444456</c:v>
                  </c:pt>
                  <c:pt idx="864">
                    <c:v>0.17261666666666667</c:v>
                  </c:pt>
                  <c:pt idx="900">
                    <c:v>0.14533333333333337</c:v>
                  </c:pt>
                  <c:pt idx="936">
                    <c:v>0.11231111111111108</c:v>
                  </c:pt>
                  <c:pt idx="972">
                    <c:v>8.7916666666666671E-2</c:v>
                  </c:pt>
                  <c:pt idx="1008">
                    <c:v>6.6261111111111132E-2</c:v>
                  </c:pt>
                  <c:pt idx="1044">
                    <c:v>9.417777777777786E-2</c:v>
                  </c:pt>
                  <c:pt idx="1080">
                    <c:v>5.3666666666666751E-2</c:v>
                  </c:pt>
                  <c:pt idx="1116">
                    <c:v>2.8405555555555573E-2</c:v>
                  </c:pt>
                  <c:pt idx="1152">
                    <c:v>4.9133333333333251E-2</c:v>
                  </c:pt>
                  <c:pt idx="1188">
                    <c:v>7.0950000000000069E-2</c:v>
                  </c:pt>
                  <c:pt idx="1224">
                    <c:v>5.0972222222222086E-2</c:v>
                  </c:pt>
                  <c:pt idx="1260">
                    <c:v>0.27775555555555564</c:v>
                  </c:pt>
                  <c:pt idx="1296">
                    <c:v>9.0116666666666595E-2</c:v>
                  </c:pt>
                  <c:pt idx="1332">
                    <c:v>8.8611111111111196E-2</c:v>
                  </c:pt>
                  <c:pt idx="1368">
                    <c:v>9.6922222222222354E-2</c:v>
                  </c:pt>
                  <c:pt idx="1404">
                    <c:v>9.5861111111111175E-2</c:v>
                  </c:pt>
                  <c:pt idx="1440">
                    <c:v>0.10292777777777773</c:v>
                  </c:pt>
                  <c:pt idx="1476">
                    <c:v>0.11138333333333328</c:v>
                  </c:pt>
                  <c:pt idx="1512">
                    <c:v>0.11222222222222211</c:v>
                  </c:pt>
                  <c:pt idx="1548">
                    <c:v>0.11100555555555558</c:v>
                  </c:pt>
                  <c:pt idx="1584">
                    <c:v>0.10643333333333327</c:v>
                  </c:pt>
                  <c:pt idx="1620">
                    <c:v>0.10417222222222233</c:v>
                  </c:pt>
                  <c:pt idx="1656">
                    <c:v>0.10706111111111127</c:v>
                  </c:pt>
                  <c:pt idx="1692">
                    <c:v>9.9022222222222234E-2</c:v>
                  </c:pt>
                  <c:pt idx="1728">
                    <c:v>9.4344444444444453E-2</c:v>
                  </c:pt>
                  <c:pt idx="1764">
                    <c:v>8.8672222222222152E-2</c:v>
                  </c:pt>
                  <c:pt idx="1800">
                    <c:v>8.7172222222222207E-2</c:v>
                  </c:pt>
                  <c:pt idx="1836">
                    <c:v>8.3511111111111314E-2</c:v>
                  </c:pt>
                  <c:pt idx="1872">
                    <c:v>8.33666666666667E-2</c:v>
                  </c:pt>
                  <c:pt idx="1908">
                    <c:v>8.2961111111111152E-2</c:v>
                  </c:pt>
                  <c:pt idx="1944">
                    <c:v>7.3916666666666631E-2</c:v>
                  </c:pt>
                  <c:pt idx="1980">
                    <c:v>7.5422222222222168E-2</c:v>
                  </c:pt>
                  <c:pt idx="2016">
                    <c:v>7.0855555555555672E-2</c:v>
                  </c:pt>
                  <c:pt idx="2052">
                    <c:v>4.2538888888888793E-2</c:v>
                  </c:pt>
                  <c:pt idx="2088">
                    <c:v>3.9505555555555461E-2</c:v>
                  </c:pt>
                  <c:pt idx="2124">
                    <c:v>4.2016666666666591E-2</c:v>
                  </c:pt>
                  <c:pt idx="2160">
                    <c:v>4.6044444444444332E-2</c:v>
                  </c:pt>
                  <c:pt idx="2196">
                    <c:v>1.7103333333333337</c:v>
                  </c:pt>
                  <c:pt idx="2232">
                    <c:v>6.8277777777777438E-2</c:v>
                  </c:pt>
                  <c:pt idx="2268">
                    <c:v>0.47411111111111071</c:v>
                  </c:pt>
                  <c:pt idx="2304">
                    <c:v>0.36105555555555569</c:v>
                  </c:pt>
                  <c:pt idx="2340">
                    <c:v>0.47561111111111098</c:v>
                  </c:pt>
                  <c:pt idx="2376">
                    <c:v>0.36055555555555574</c:v>
                  </c:pt>
                  <c:pt idx="2412">
                    <c:v>0.43283333333333318</c:v>
                  </c:pt>
                  <c:pt idx="2448">
                    <c:v>0.44950000000000001</c:v>
                  </c:pt>
                  <c:pt idx="2484">
                    <c:v>0.74500000000000011</c:v>
                  </c:pt>
                  <c:pt idx="2520">
                    <c:v>0.78899999999999992</c:v>
                  </c:pt>
                  <c:pt idx="2556">
                    <c:v>0.50766666666666649</c:v>
                  </c:pt>
                  <c:pt idx="2592">
                    <c:v>0.37427777777777216</c:v>
                  </c:pt>
                  <c:pt idx="2601">
                    <c:v>0.31911111111111112</c:v>
                  </c:pt>
                  <c:pt idx="2638">
                    <c:v>0.23799999999999955</c:v>
                  </c:pt>
                  <c:pt idx="2675">
                    <c:v>0.1916111111111114</c:v>
                  </c:pt>
                  <c:pt idx="2712">
                    <c:v>9.2222222222222427E-2</c:v>
                  </c:pt>
                  <c:pt idx="2749">
                    <c:v>0.13111111111111118</c:v>
                  </c:pt>
                  <c:pt idx="2786">
                    <c:v>0.13783333333333325</c:v>
                  </c:pt>
                  <c:pt idx="2823">
                    <c:v>1.8833333333333258E-2</c:v>
                  </c:pt>
                  <c:pt idx="2860">
                    <c:v>5.7166666666667032E-2</c:v>
                  </c:pt>
                  <c:pt idx="2897">
                    <c:v>2.9500000000000082E-2</c:v>
                  </c:pt>
                  <c:pt idx="2934">
                    <c:v>1.0444444444444478E-2</c:v>
                  </c:pt>
                  <c:pt idx="2971">
                    <c:v>2.5277777777777732E-2</c:v>
                  </c:pt>
                  <c:pt idx="3008">
                    <c:v>0.10338888888888875</c:v>
                  </c:pt>
                  <c:pt idx="3045">
                    <c:v>5.4277777777777425E-2</c:v>
                  </c:pt>
                  <c:pt idx="3082">
                    <c:v>0.10083333333333311</c:v>
                  </c:pt>
                  <c:pt idx="3119">
                    <c:v>8.1388888888888955E-2</c:v>
                  </c:pt>
                  <c:pt idx="3156">
                    <c:v>0.11527777777777803</c:v>
                  </c:pt>
                  <c:pt idx="3193">
                    <c:v>3.0444444444444274E-2</c:v>
                  </c:pt>
                  <c:pt idx="3230">
                    <c:v>4.4444444444446951E-3</c:v>
                  </c:pt>
                  <c:pt idx="3267">
                    <c:v>8.3388888888888735E-2</c:v>
                  </c:pt>
                  <c:pt idx="3304">
                    <c:v>9.0166666666666284E-2</c:v>
                  </c:pt>
                  <c:pt idx="3341">
                    <c:v>2.8388888888889019E-2</c:v>
                  </c:pt>
                </c:numCache>
              </c:numRef>
            </c:minus>
            <c:spPr>
              <a:noFill/>
              <a:ln w="9525" cap="flat" cmpd="sng" algn="ctr">
                <a:solidFill>
                  <a:schemeClr val="tx1">
                    <a:lumMod val="65000"/>
                    <a:lumOff val="35000"/>
                  </a:schemeClr>
                </a:solidFill>
                <a:round/>
              </a:ln>
              <a:effectLst/>
            </c:spPr>
          </c:errBars>
          <c:xVal>
            <c:numRef>
              <c:f>('Enrich, Cont. mode, PBS&amp;flow(2)'!$N$4:$N$2603,'Enrich, Cont. mode, PBS&amp;flow(2)'!$N$2622:$N$3382)</c:f>
              <c:numCache>
                <c:formatCode>General</c:formatCode>
                <c:ptCount val="3361"/>
                <c:pt idx="0">
                  <c:v>0</c:v>
                </c:pt>
                <c:pt idx="1">
                  <c:v>6.9444444444444397E-3</c:v>
                </c:pt>
                <c:pt idx="2">
                  <c:v>1.38888888888889E-2</c:v>
                </c:pt>
                <c:pt idx="3">
                  <c:v>2.0833333333333301E-2</c:v>
                </c:pt>
                <c:pt idx="4">
                  <c:v>2.7777777777777801E-2</c:v>
                </c:pt>
                <c:pt idx="5">
                  <c:v>3.4722222222222203E-2</c:v>
                </c:pt>
                <c:pt idx="6">
                  <c:v>4.1666666666666699E-2</c:v>
                </c:pt>
                <c:pt idx="7">
                  <c:v>4.8611111111111098E-2</c:v>
                </c:pt>
                <c:pt idx="8">
                  <c:v>5.5555555555555601E-2</c:v>
                </c:pt>
                <c:pt idx="9">
                  <c:v>6.25E-2</c:v>
                </c:pt>
                <c:pt idx="10">
                  <c:v>6.9444444444444503E-2</c:v>
                </c:pt>
                <c:pt idx="11">
                  <c:v>7.6388888888888895E-2</c:v>
                </c:pt>
                <c:pt idx="12">
                  <c:v>8.3333333333333301E-2</c:v>
                </c:pt>
                <c:pt idx="13">
                  <c:v>9.0277777777777804E-2</c:v>
                </c:pt>
                <c:pt idx="14">
                  <c:v>9.7222222222222196E-2</c:v>
                </c:pt>
                <c:pt idx="15">
                  <c:v>0.10416666666666601</c:v>
                </c:pt>
                <c:pt idx="16">
                  <c:v>0.11111111111111099</c:v>
                </c:pt>
                <c:pt idx="17">
                  <c:v>0.118055555555555</c:v>
                </c:pt>
                <c:pt idx="18">
                  <c:v>0.125</c:v>
                </c:pt>
                <c:pt idx="19">
                  <c:v>0.131944444444444</c:v>
                </c:pt>
                <c:pt idx="20">
                  <c:v>0.13888888888888801</c:v>
                </c:pt>
                <c:pt idx="21">
                  <c:v>0.14583333333333301</c:v>
                </c:pt>
                <c:pt idx="22">
                  <c:v>0.15277777777777701</c:v>
                </c:pt>
                <c:pt idx="23">
                  <c:v>0.15972222222222199</c:v>
                </c:pt>
                <c:pt idx="24">
                  <c:v>0.16666666666666599</c:v>
                </c:pt>
                <c:pt idx="25">
                  <c:v>0.17361111111111099</c:v>
                </c:pt>
                <c:pt idx="26">
                  <c:v>0.180555555555555</c:v>
                </c:pt>
                <c:pt idx="27">
                  <c:v>0.1875</c:v>
                </c:pt>
                <c:pt idx="28">
                  <c:v>0.194444444444444</c:v>
                </c:pt>
                <c:pt idx="29">
                  <c:v>0.20138888888888801</c:v>
                </c:pt>
                <c:pt idx="30">
                  <c:v>0.20833333333333301</c:v>
                </c:pt>
                <c:pt idx="31">
                  <c:v>0.21527777777777701</c:v>
                </c:pt>
                <c:pt idx="32">
                  <c:v>0.22222222222222199</c:v>
                </c:pt>
                <c:pt idx="33">
                  <c:v>0.22916666666666599</c:v>
                </c:pt>
                <c:pt idx="34">
                  <c:v>0.23611111111111099</c:v>
                </c:pt>
                <c:pt idx="35">
                  <c:v>0.243055555555555</c:v>
                </c:pt>
                <c:pt idx="36">
                  <c:v>0.25</c:v>
                </c:pt>
                <c:pt idx="37">
                  <c:v>0.25694444444444398</c:v>
                </c:pt>
                <c:pt idx="38">
                  <c:v>0.26388888888888801</c:v>
                </c:pt>
                <c:pt idx="39">
                  <c:v>0.27083333333333298</c:v>
                </c:pt>
                <c:pt idx="40">
                  <c:v>0.27777777777777701</c:v>
                </c:pt>
                <c:pt idx="41">
                  <c:v>0.28472222222222199</c:v>
                </c:pt>
                <c:pt idx="42">
                  <c:v>0.29166666666666602</c:v>
                </c:pt>
                <c:pt idx="43">
                  <c:v>0.29861111111111099</c:v>
                </c:pt>
                <c:pt idx="44">
                  <c:v>0.30555555555555503</c:v>
                </c:pt>
                <c:pt idx="45">
                  <c:v>0.3125</c:v>
                </c:pt>
                <c:pt idx="46">
                  <c:v>0.31944444444444398</c:v>
                </c:pt>
                <c:pt idx="47">
                  <c:v>0.32638888888888801</c:v>
                </c:pt>
                <c:pt idx="48">
                  <c:v>0.33333333333333298</c:v>
                </c:pt>
                <c:pt idx="49">
                  <c:v>0.34027777777777701</c:v>
                </c:pt>
                <c:pt idx="50">
                  <c:v>0.34722222222222199</c:v>
                </c:pt>
                <c:pt idx="51">
                  <c:v>0.35416666666666602</c:v>
                </c:pt>
                <c:pt idx="52">
                  <c:v>0.36111111111111099</c:v>
                </c:pt>
                <c:pt idx="53">
                  <c:v>0.36805555555555503</c:v>
                </c:pt>
                <c:pt idx="54">
                  <c:v>0.375</c:v>
                </c:pt>
                <c:pt idx="55">
                  <c:v>0.38194444444444398</c:v>
                </c:pt>
                <c:pt idx="56">
                  <c:v>0.38888888888888801</c:v>
                </c:pt>
                <c:pt idx="57">
                  <c:v>0.39583333333333298</c:v>
                </c:pt>
                <c:pt idx="58">
                  <c:v>0.40277777777777701</c:v>
                </c:pt>
                <c:pt idx="59">
                  <c:v>0.40972222222222199</c:v>
                </c:pt>
                <c:pt idx="60">
                  <c:v>0.41666666666666602</c:v>
                </c:pt>
                <c:pt idx="61">
                  <c:v>0.42361111111111099</c:v>
                </c:pt>
                <c:pt idx="62">
                  <c:v>0.43055555555555503</c:v>
                </c:pt>
                <c:pt idx="63">
                  <c:v>0.4375</c:v>
                </c:pt>
                <c:pt idx="64">
                  <c:v>0.44444444444444398</c:v>
                </c:pt>
                <c:pt idx="65">
                  <c:v>0.45138888888888801</c:v>
                </c:pt>
                <c:pt idx="66">
                  <c:v>0.45833333333333298</c:v>
                </c:pt>
                <c:pt idx="67">
                  <c:v>0.46527777777777701</c:v>
                </c:pt>
                <c:pt idx="68">
                  <c:v>0.47222222222222199</c:v>
                </c:pt>
                <c:pt idx="69">
                  <c:v>0.47916666666666602</c:v>
                </c:pt>
                <c:pt idx="70">
                  <c:v>0.48611111111111099</c:v>
                </c:pt>
                <c:pt idx="71">
                  <c:v>0.49305555555555503</c:v>
                </c:pt>
                <c:pt idx="72">
                  <c:v>0.5</c:v>
                </c:pt>
                <c:pt idx="73">
                  <c:v>0.50694444444444398</c:v>
                </c:pt>
                <c:pt idx="74">
                  <c:v>0.51388888888888895</c:v>
                </c:pt>
                <c:pt idx="75">
                  <c:v>0.52083333333333304</c:v>
                </c:pt>
                <c:pt idx="76">
                  <c:v>0.52777777777777701</c:v>
                </c:pt>
                <c:pt idx="77">
                  <c:v>0.53472222222222199</c:v>
                </c:pt>
                <c:pt idx="78">
                  <c:v>0.54166666666666596</c:v>
                </c:pt>
                <c:pt idx="79">
                  <c:v>0.54861111111111105</c:v>
                </c:pt>
                <c:pt idx="80">
                  <c:v>0.55555555555555503</c:v>
                </c:pt>
                <c:pt idx="81">
                  <c:v>0.5625</c:v>
                </c:pt>
                <c:pt idx="82">
                  <c:v>0.56944444444444398</c:v>
                </c:pt>
                <c:pt idx="83">
                  <c:v>0.57638888888888895</c:v>
                </c:pt>
                <c:pt idx="84">
                  <c:v>0.58333333333333304</c:v>
                </c:pt>
                <c:pt idx="85">
                  <c:v>0.59027777777777701</c:v>
                </c:pt>
                <c:pt idx="86">
                  <c:v>0.59722222222222199</c:v>
                </c:pt>
                <c:pt idx="87">
                  <c:v>0.60416666666666596</c:v>
                </c:pt>
                <c:pt idx="88">
                  <c:v>0.61111111111111105</c:v>
                </c:pt>
                <c:pt idx="89">
                  <c:v>0.61805555555555503</c:v>
                </c:pt>
                <c:pt idx="90">
                  <c:v>0.625</c:v>
                </c:pt>
                <c:pt idx="91">
                  <c:v>0.63194444444444398</c:v>
                </c:pt>
                <c:pt idx="92">
                  <c:v>0.63888888888888895</c:v>
                </c:pt>
                <c:pt idx="93">
                  <c:v>0.64583333333333304</c:v>
                </c:pt>
                <c:pt idx="94">
                  <c:v>0.65277777777777701</c:v>
                </c:pt>
                <c:pt idx="95">
                  <c:v>0.65972222222222199</c:v>
                </c:pt>
                <c:pt idx="96">
                  <c:v>0.66666666666666596</c:v>
                </c:pt>
                <c:pt idx="97">
                  <c:v>0.67361111111111105</c:v>
                </c:pt>
                <c:pt idx="98">
                  <c:v>0.68055555555555503</c:v>
                </c:pt>
                <c:pt idx="99">
                  <c:v>0.6875</c:v>
                </c:pt>
                <c:pt idx="100">
                  <c:v>0.69444444444444398</c:v>
                </c:pt>
                <c:pt idx="101">
                  <c:v>0.70138888888888795</c:v>
                </c:pt>
                <c:pt idx="102">
                  <c:v>0.70833333333333304</c:v>
                </c:pt>
                <c:pt idx="103">
                  <c:v>0.71527777777777701</c:v>
                </c:pt>
                <c:pt idx="104">
                  <c:v>0.72222222222222199</c:v>
                </c:pt>
                <c:pt idx="105">
                  <c:v>0.72916666666666596</c:v>
                </c:pt>
                <c:pt idx="106">
                  <c:v>0.73611111111111105</c:v>
                </c:pt>
                <c:pt idx="107">
                  <c:v>0.74305555555555503</c:v>
                </c:pt>
                <c:pt idx="108">
                  <c:v>0.75</c:v>
                </c:pt>
                <c:pt idx="109">
                  <c:v>0.75694444444444398</c:v>
                </c:pt>
                <c:pt idx="110">
                  <c:v>0.76388888888888795</c:v>
                </c:pt>
                <c:pt idx="111">
                  <c:v>0.77083333333333304</c:v>
                </c:pt>
                <c:pt idx="112">
                  <c:v>0.77777777777777701</c:v>
                </c:pt>
                <c:pt idx="113">
                  <c:v>0.78472222222222199</c:v>
                </c:pt>
                <c:pt idx="114">
                  <c:v>0.79166666666666596</c:v>
                </c:pt>
                <c:pt idx="115">
                  <c:v>0.79861111111111105</c:v>
                </c:pt>
                <c:pt idx="116">
                  <c:v>0.80555555555555503</c:v>
                </c:pt>
                <c:pt idx="117">
                  <c:v>0.8125</c:v>
                </c:pt>
                <c:pt idx="118">
                  <c:v>0.81944444444444398</c:v>
                </c:pt>
                <c:pt idx="119">
                  <c:v>0.82638888888888795</c:v>
                </c:pt>
                <c:pt idx="120">
                  <c:v>0.83333333333333304</c:v>
                </c:pt>
                <c:pt idx="121">
                  <c:v>0.84027777777777701</c:v>
                </c:pt>
                <c:pt idx="122">
                  <c:v>0.84722222222222199</c:v>
                </c:pt>
                <c:pt idx="123">
                  <c:v>0.85416666666666596</c:v>
                </c:pt>
                <c:pt idx="124">
                  <c:v>0.86111111111111105</c:v>
                </c:pt>
                <c:pt idx="125">
                  <c:v>0.86805555555555503</c:v>
                </c:pt>
                <c:pt idx="126">
                  <c:v>0.875</c:v>
                </c:pt>
                <c:pt idx="127">
                  <c:v>0.88194444444444398</c:v>
                </c:pt>
                <c:pt idx="128">
                  <c:v>0.88888888888888795</c:v>
                </c:pt>
                <c:pt idx="129">
                  <c:v>0.89583333333333304</c:v>
                </c:pt>
                <c:pt idx="130">
                  <c:v>0.90277777777777701</c:v>
                </c:pt>
                <c:pt idx="131">
                  <c:v>0.90972222222222199</c:v>
                </c:pt>
                <c:pt idx="132">
                  <c:v>0.91666666666666596</c:v>
                </c:pt>
                <c:pt idx="133">
                  <c:v>0.92361111111111105</c:v>
                </c:pt>
                <c:pt idx="134">
                  <c:v>0.93055555555555503</c:v>
                </c:pt>
                <c:pt idx="135">
                  <c:v>0.9375</c:v>
                </c:pt>
                <c:pt idx="136">
                  <c:v>0.94444444444444398</c:v>
                </c:pt>
                <c:pt idx="137">
                  <c:v>0.95138888888888795</c:v>
                </c:pt>
                <c:pt idx="138">
                  <c:v>0.95833333333333304</c:v>
                </c:pt>
                <c:pt idx="139">
                  <c:v>0.96527777777777701</c:v>
                </c:pt>
                <c:pt idx="140">
                  <c:v>0.97222222222222199</c:v>
                </c:pt>
                <c:pt idx="141">
                  <c:v>0.97916666666666596</c:v>
                </c:pt>
                <c:pt idx="142">
                  <c:v>0.98611111111111105</c:v>
                </c:pt>
                <c:pt idx="143">
                  <c:v>0.99305555555555503</c:v>
                </c:pt>
                <c:pt idx="144">
                  <c:v>1</c:v>
                </c:pt>
                <c:pt idx="145">
                  <c:v>1.00694444444444</c:v>
                </c:pt>
                <c:pt idx="146">
                  <c:v>1.01388888888888</c:v>
                </c:pt>
                <c:pt idx="147">
                  <c:v>1.0208333333333299</c:v>
                </c:pt>
                <c:pt idx="148">
                  <c:v>1.0277777777777699</c:v>
                </c:pt>
                <c:pt idx="149">
                  <c:v>1.0347222222222201</c:v>
                </c:pt>
                <c:pt idx="150">
                  <c:v>1.0416666666666601</c:v>
                </c:pt>
                <c:pt idx="151">
                  <c:v>1.0486111111111101</c:v>
                </c:pt>
                <c:pt idx="152">
                  <c:v>1.05555555555555</c:v>
                </c:pt>
                <c:pt idx="153">
                  <c:v>1.0625</c:v>
                </c:pt>
                <c:pt idx="154">
                  <c:v>1.06944444444444</c:v>
                </c:pt>
                <c:pt idx="155">
                  <c:v>1.07638888888888</c:v>
                </c:pt>
                <c:pt idx="156">
                  <c:v>1.0833333333333299</c:v>
                </c:pt>
                <c:pt idx="157">
                  <c:v>1.0902777777777699</c:v>
                </c:pt>
                <c:pt idx="158">
                  <c:v>1.0972222222222201</c:v>
                </c:pt>
                <c:pt idx="159">
                  <c:v>1.1041666666666601</c:v>
                </c:pt>
                <c:pt idx="160">
                  <c:v>1.1111111111111101</c:v>
                </c:pt>
                <c:pt idx="161">
                  <c:v>1.11805555555555</c:v>
                </c:pt>
                <c:pt idx="162">
                  <c:v>1.125</c:v>
                </c:pt>
                <c:pt idx="163">
                  <c:v>1.13194444444444</c:v>
                </c:pt>
                <c:pt idx="164">
                  <c:v>1.13888888888888</c:v>
                </c:pt>
                <c:pt idx="165">
                  <c:v>1.1458333333333299</c:v>
                </c:pt>
                <c:pt idx="166">
                  <c:v>1.1527777777777699</c:v>
                </c:pt>
                <c:pt idx="167">
                  <c:v>1.1597222222222201</c:v>
                </c:pt>
                <c:pt idx="168">
                  <c:v>1.1666666666666601</c:v>
                </c:pt>
                <c:pt idx="169">
                  <c:v>1.1736111111111101</c:v>
                </c:pt>
                <c:pt idx="170">
                  <c:v>1.18055555555555</c:v>
                </c:pt>
                <c:pt idx="171">
                  <c:v>1.1875</c:v>
                </c:pt>
                <c:pt idx="172">
                  <c:v>1.19444444444444</c:v>
                </c:pt>
                <c:pt idx="173">
                  <c:v>1.20138888888888</c:v>
                </c:pt>
                <c:pt idx="174">
                  <c:v>1.2083333333333299</c:v>
                </c:pt>
                <c:pt idx="175">
                  <c:v>1.2152777777777699</c:v>
                </c:pt>
                <c:pt idx="176">
                  <c:v>1.2222222222222201</c:v>
                </c:pt>
                <c:pt idx="177">
                  <c:v>1.2291666666666601</c:v>
                </c:pt>
                <c:pt idx="178">
                  <c:v>1.2361111111111101</c:v>
                </c:pt>
                <c:pt idx="179">
                  <c:v>1.24305555555555</c:v>
                </c:pt>
                <c:pt idx="180">
                  <c:v>1.25</c:v>
                </c:pt>
                <c:pt idx="181">
                  <c:v>1.25694444444444</c:v>
                </c:pt>
                <c:pt idx="182">
                  <c:v>1.26388888888888</c:v>
                </c:pt>
                <c:pt idx="183">
                  <c:v>1.2708333333333299</c:v>
                </c:pt>
                <c:pt idx="184">
                  <c:v>1.2777777777777699</c:v>
                </c:pt>
                <c:pt idx="185">
                  <c:v>1.2847222222222201</c:v>
                </c:pt>
                <c:pt idx="186">
                  <c:v>1.2916666666666601</c:v>
                </c:pt>
                <c:pt idx="187">
                  <c:v>1.2986111111111101</c:v>
                </c:pt>
                <c:pt idx="188">
                  <c:v>1.30555555555555</c:v>
                </c:pt>
                <c:pt idx="189">
                  <c:v>1.3125</c:v>
                </c:pt>
                <c:pt idx="190">
                  <c:v>1.31944444444444</c:v>
                </c:pt>
                <c:pt idx="191">
                  <c:v>1.32638888888888</c:v>
                </c:pt>
                <c:pt idx="192">
                  <c:v>1.3333333333333299</c:v>
                </c:pt>
                <c:pt idx="193">
                  <c:v>1.3402777777777699</c:v>
                </c:pt>
                <c:pt idx="194">
                  <c:v>1.3472222222222201</c:v>
                </c:pt>
                <c:pt idx="195">
                  <c:v>1.3541666666666601</c:v>
                </c:pt>
                <c:pt idx="196">
                  <c:v>1.3611111111111101</c:v>
                </c:pt>
                <c:pt idx="197">
                  <c:v>1.36805555555555</c:v>
                </c:pt>
                <c:pt idx="198">
                  <c:v>1.375</c:v>
                </c:pt>
                <c:pt idx="199">
                  <c:v>1.38194444444444</c:v>
                </c:pt>
                <c:pt idx="200">
                  <c:v>1.38888888888888</c:v>
                </c:pt>
                <c:pt idx="201">
                  <c:v>1.3958333333333299</c:v>
                </c:pt>
                <c:pt idx="202">
                  <c:v>1.4027777777777699</c:v>
                </c:pt>
                <c:pt idx="203">
                  <c:v>1.4097222222222201</c:v>
                </c:pt>
                <c:pt idx="204">
                  <c:v>1.4166666666666601</c:v>
                </c:pt>
                <c:pt idx="205">
                  <c:v>1.4236111111111101</c:v>
                </c:pt>
                <c:pt idx="206">
                  <c:v>1.43055555555555</c:v>
                </c:pt>
                <c:pt idx="207">
                  <c:v>1.4375</c:v>
                </c:pt>
                <c:pt idx="208">
                  <c:v>1.44444444444444</c:v>
                </c:pt>
                <c:pt idx="209">
                  <c:v>1.45138888888888</c:v>
                </c:pt>
                <c:pt idx="210">
                  <c:v>1.4583333333333299</c:v>
                </c:pt>
                <c:pt idx="211">
                  <c:v>1.4652777777777699</c:v>
                </c:pt>
                <c:pt idx="212">
                  <c:v>1.4722222222222201</c:v>
                </c:pt>
                <c:pt idx="213">
                  <c:v>1.4791666666666601</c:v>
                </c:pt>
                <c:pt idx="214">
                  <c:v>1.4861111111111101</c:v>
                </c:pt>
                <c:pt idx="215">
                  <c:v>1.49305555555555</c:v>
                </c:pt>
                <c:pt idx="216">
                  <c:v>1.5</c:v>
                </c:pt>
                <c:pt idx="217">
                  <c:v>1.50694444444444</c:v>
                </c:pt>
                <c:pt idx="218">
                  <c:v>1.51388888888888</c:v>
                </c:pt>
                <c:pt idx="219">
                  <c:v>1.5208333333333299</c:v>
                </c:pt>
                <c:pt idx="220">
                  <c:v>1.5277777777777699</c:v>
                </c:pt>
                <c:pt idx="221">
                  <c:v>1.5347222222222201</c:v>
                </c:pt>
                <c:pt idx="222">
                  <c:v>1.5416666666666601</c:v>
                </c:pt>
                <c:pt idx="223">
                  <c:v>1.5486111111111101</c:v>
                </c:pt>
                <c:pt idx="224">
                  <c:v>1.55555555555555</c:v>
                </c:pt>
                <c:pt idx="225">
                  <c:v>1.5625</c:v>
                </c:pt>
                <c:pt idx="226">
                  <c:v>1.56944444444444</c:v>
                </c:pt>
                <c:pt idx="227">
                  <c:v>1.57638888888888</c:v>
                </c:pt>
                <c:pt idx="228">
                  <c:v>1.5833333333333299</c:v>
                </c:pt>
                <c:pt idx="229">
                  <c:v>1.5902777777777699</c:v>
                </c:pt>
                <c:pt idx="230">
                  <c:v>1.5972222222222201</c:v>
                </c:pt>
                <c:pt idx="231">
                  <c:v>1.6041666666666601</c:v>
                </c:pt>
                <c:pt idx="232">
                  <c:v>1.6111111111111101</c:v>
                </c:pt>
                <c:pt idx="233">
                  <c:v>1.61805555555555</c:v>
                </c:pt>
                <c:pt idx="234">
                  <c:v>1.625</c:v>
                </c:pt>
                <c:pt idx="235">
                  <c:v>1.63194444444444</c:v>
                </c:pt>
                <c:pt idx="236">
                  <c:v>1.63888888888888</c:v>
                </c:pt>
                <c:pt idx="237">
                  <c:v>1.6458333333333299</c:v>
                </c:pt>
                <c:pt idx="238">
                  <c:v>1.6527777777777699</c:v>
                </c:pt>
                <c:pt idx="239">
                  <c:v>1.6597222222222201</c:v>
                </c:pt>
                <c:pt idx="240">
                  <c:v>1.6666666666666601</c:v>
                </c:pt>
                <c:pt idx="241">
                  <c:v>1.6736111111111101</c:v>
                </c:pt>
                <c:pt idx="242">
                  <c:v>1.68055555555555</c:v>
                </c:pt>
                <c:pt idx="243">
                  <c:v>1.6875</c:v>
                </c:pt>
                <c:pt idx="244">
                  <c:v>1.69444444444444</c:v>
                </c:pt>
                <c:pt idx="245">
                  <c:v>1.70138888888888</c:v>
                </c:pt>
                <c:pt idx="246">
                  <c:v>1.7083333333333299</c:v>
                </c:pt>
                <c:pt idx="247">
                  <c:v>1.7152777777777699</c:v>
                </c:pt>
                <c:pt idx="248">
                  <c:v>1.7222222222222201</c:v>
                </c:pt>
                <c:pt idx="249">
                  <c:v>1.7291666666666601</c:v>
                </c:pt>
                <c:pt idx="250">
                  <c:v>1.7361111111111101</c:v>
                </c:pt>
                <c:pt idx="251">
                  <c:v>1.74305555555555</c:v>
                </c:pt>
                <c:pt idx="252">
                  <c:v>1.75</c:v>
                </c:pt>
                <c:pt idx="253">
                  <c:v>1.75694444444444</c:v>
                </c:pt>
                <c:pt idx="254">
                  <c:v>1.76388888888888</c:v>
                </c:pt>
                <c:pt idx="255">
                  <c:v>1.7708333333333299</c:v>
                </c:pt>
                <c:pt idx="256">
                  <c:v>1.7777777777777699</c:v>
                </c:pt>
                <c:pt idx="257">
                  <c:v>1.7847222222222201</c:v>
                </c:pt>
                <c:pt idx="258">
                  <c:v>1.7916666666666601</c:v>
                </c:pt>
                <c:pt idx="259">
                  <c:v>1.7986111111111101</c:v>
                </c:pt>
                <c:pt idx="260">
                  <c:v>1.80555555555555</c:v>
                </c:pt>
                <c:pt idx="261">
                  <c:v>1.8125</c:v>
                </c:pt>
                <c:pt idx="262">
                  <c:v>1.81944444444444</c:v>
                </c:pt>
                <c:pt idx="263">
                  <c:v>1.82638888888888</c:v>
                </c:pt>
                <c:pt idx="264">
                  <c:v>1.8333333333333299</c:v>
                </c:pt>
                <c:pt idx="265">
                  <c:v>1.8402777777777699</c:v>
                </c:pt>
                <c:pt idx="266">
                  <c:v>1.8472222222222201</c:v>
                </c:pt>
                <c:pt idx="267">
                  <c:v>1.8541666666666601</c:v>
                </c:pt>
                <c:pt idx="268">
                  <c:v>1.8611111111111101</c:v>
                </c:pt>
                <c:pt idx="269">
                  <c:v>1.86805555555555</c:v>
                </c:pt>
                <c:pt idx="270">
                  <c:v>1.875</c:v>
                </c:pt>
                <c:pt idx="271">
                  <c:v>1.88194444444444</c:v>
                </c:pt>
                <c:pt idx="272">
                  <c:v>1.88888888888888</c:v>
                </c:pt>
                <c:pt idx="273">
                  <c:v>1.8958333333333299</c:v>
                </c:pt>
                <c:pt idx="274">
                  <c:v>1.9027777777777699</c:v>
                </c:pt>
                <c:pt idx="275">
                  <c:v>1.9097222222222201</c:v>
                </c:pt>
                <c:pt idx="276">
                  <c:v>1.9166666666666601</c:v>
                </c:pt>
                <c:pt idx="277">
                  <c:v>1.9236111111111101</c:v>
                </c:pt>
                <c:pt idx="278">
                  <c:v>1.93055555555555</c:v>
                </c:pt>
                <c:pt idx="279">
                  <c:v>1.9375</c:v>
                </c:pt>
                <c:pt idx="280">
                  <c:v>1.94444444444444</c:v>
                </c:pt>
                <c:pt idx="281">
                  <c:v>1.95138888888888</c:v>
                </c:pt>
                <c:pt idx="282">
                  <c:v>1.9583333333333299</c:v>
                </c:pt>
                <c:pt idx="283">
                  <c:v>1.9652777777777699</c:v>
                </c:pt>
                <c:pt idx="284">
                  <c:v>1.9722222222222201</c:v>
                </c:pt>
                <c:pt idx="285">
                  <c:v>1.9791666666666601</c:v>
                </c:pt>
                <c:pt idx="286">
                  <c:v>1.9861111111111101</c:v>
                </c:pt>
                <c:pt idx="287">
                  <c:v>1.99305555555555</c:v>
                </c:pt>
                <c:pt idx="288">
                  <c:v>2</c:v>
                </c:pt>
                <c:pt idx="289">
                  <c:v>2.0069444444444402</c:v>
                </c:pt>
                <c:pt idx="290">
                  <c:v>2.01388888888888</c:v>
                </c:pt>
                <c:pt idx="291">
                  <c:v>2.0208333333333299</c:v>
                </c:pt>
                <c:pt idx="292">
                  <c:v>2.0277777777777701</c:v>
                </c:pt>
                <c:pt idx="293">
                  <c:v>2.0347222222222201</c:v>
                </c:pt>
                <c:pt idx="294">
                  <c:v>2.0416666666666599</c:v>
                </c:pt>
                <c:pt idx="295">
                  <c:v>2.0486111111111098</c:v>
                </c:pt>
                <c:pt idx="296">
                  <c:v>2.05555555555555</c:v>
                </c:pt>
                <c:pt idx="297">
                  <c:v>2.0625</c:v>
                </c:pt>
                <c:pt idx="298">
                  <c:v>2.0694444444444402</c:v>
                </c:pt>
                <c:pt idx="299">
                  <c:v>2.07638888888888</c:v>
                </c:pt>
                <c:pt idx="300">
                  <c:v>2.0833333333333299</c:v>
                </c:pt>
                <c:pt idx="301">
                  <c:v>2.0902777777777701</c:v>
                </c:pt>
                <c:pt idx="302">
                  <c:v>2.0972222222222201</c:v>
                </c:pt>
                <c:pt idx="303">
                  <c:v>2.1041666666666599</c:v>
                </c:pt>
                <c:pt idx="304">
                  <c:v>2.1111111111111098</c:v>
                </c:pt>
                <c:pt idx="305">
                  <c:v>2.11805555555555</c:v>
                </c:pt>
                <c:pt idx="306">
                  <c:v>2.125</c:v>
                </c:pt>
                <c:pt idx="307">
                  <c:v>2.1319444444444402</c:v>
                </c:pt>
                <c:pt idx="308">
                  <c:v>2.13888888888888</c:v>
                </c:pt>
                <c:pt idx="309">
                  <c:v>2.1458333333333299</c:v>
                </c:pt>
                <c:pt idx="310">
                  <c:v>2.1527777777777701</c:v>
                </c:pt>
                <c:pt idx="311">
                  <c:v>2.1597222222222201</c:v>
                </c:pt>
                <c:pt idx="312">
                  <c:v>2.1666666666666599</c:v>
                </c:pt>
                <c:pt idx="313">
                  <c:v>2.1736111111111098</c:v>
                </c:pt>
                <c:pt idx="314">
                  <c:v>2.18055555555555</c:v>
                </c:pt>
                <c:pt idx="315">
                  <c:v>2.1875</c:v>
                </c:pt>
                <c:pt idx="316">
                  <c:v>2.1944444444444402</c:v>
                </c:pt>
                <c:pt idx="317">
                  <c:v>2.20138888888888</c:v>
                </c:pt>
                <c:pt idx="318">
                  <c:v>2.2083333333333299</c:v>
                </c:pt>
                <c:pt idx="319">
                  <c:v>2.2152777777777701</c:v>
                </c:pt>
                <c:pt idx="320">
                  <c:v>2.2222222222222201</c:v>
                </c:pt>
                <c:pt idx="321">
                  <c:v>2.2291666666666599</c:v>
                </c:pt>
                <c:pt idx="322">
                  <c:v>2.2361111111111098</c:v>
                </c:pt>
                <c:pt idx="323">
                  <c:v>2.24305555555555</c:v>
                </c:pt>
                <c:pt idx="324">
                  <c:v>2.25</c:v>
                </c:pt>
                <c:pt idx="325">
                  <c:v>2.2569444444444402</c:v>
                </c:pt>
                <c:pt idx="326">
                  <c:v>2.26388888888888</c:v>
                </c:pt>
                <c:pt idx="327">
                  <c:v>2.2708333333333299</c:v>
                </c:pt>
                <c:pt idx="328">
                  <c:v>2.2777777777777701</c:v>
                </c:pt>
                <c:pt idx="329">
                  <c:v>2.2847222222222201</c:v>
                </c:pt>
                <c:pt idx="330">
                  <c:v>2.2916666666666599</c:v>
                </c:pt>
                <c:pt idx="331">
                  <c:v>2.2986111111111098</c:v>
                </c:pt>
                <c:pt idx="332">
                  <c:v>2.30555555555555</c:v>
                </c:pt>
                <c:pt idx="333">
                  <c:v>2.3125</c:v>
                </c:pt>
                <c:pt idx="334">
                  <c:v>2.3194444444444402</c:v>
                </c:pt>
                <c:pt idx="335">
                  <c:v>2.32638888888888</c:v>
                </c:pt>
                <c:pt idx="336">
                  <c:v>2.3333333333333299</c:v>
                </c:pt>
                <c:pt idx="337">
                  <c:v>2.3402777777777701</c:v>
                </c:pt>
                <c:pt idx="338">
                  <c:v>2.3472222222222201</c:v>
                </c:pt>
                <c:pt idx="339">
                  <c:v>2.3541666666666599</c:v>
                </c:pt>
                <c:pt idx="340">
                  <c:v>2.3611111111111098</c:v>
                </c:pt>
                <c:pt idx="341">
                  <c:v>2.36805555555555</c:v>
                </c:pt>
                <c:pt idx="342">
                  <c:v>2.375</c:v>
                </c:pt>
                <c:pt idx="343">
                  <c:v>2.3819444444444402</c:v>
                </c:pt>
                <c:pt idx="344">
                  <c:v>2.38888888888888</c:v>
                </c:pt>
                <c:pt idx="345">
                  <c:v>2.3958333333333299</c:v>
                </c:pt>
                <c:pt idx="346">
                  <c:v>2.4027777777777701</c:v>
                </c:pt>
                <c:pt idx="347">
                  <c:v>2.4097222222222201</c:v>
                </c:pt>
                <c:pt idx="348">
                  <c:v>2.4166666666666599</c:v>
                </c:pt>
                <c:pt idx="349">
                  <c:v>2.4236111111111098</c:v>
                </c:pt>
                <c:pt idx="350">
                  <c:v>2.43055555555555</c:v>
                </c:pt>
                <c:pt idx="351">
                  <c:v>2.4375</c:v>
                </c:pt>
                <c:pt idx="352">
                  <c:v>2.4444444444444402</c:v>
                </c:pt>
                <c:pt idx="353">
                  <c:v>2.45138888888888</c:v>
                </c:pt>
                <c:pt idx="354">
                  <c:v>2.4583333333333299</c:v>
                </c:pt>
                <c:pt idx="355">
                  <c:v>2.4652777777777701</c:v>
                </c:pt>
                <c:pt idx="356">
                  <c:v>2.4722222222222201</c:v>
                </c:pt>
                <c:pt idx="357">
                  <c:v>2.4791666666666599</c:v>
                </c:pt>
                <c:pt idx="358">
                  <c:v>2.4861111111111098</c:v>
                </c:pt>
                <c:pt idx="359">
                  <c:v>2.49305555555555</c:v>
                </c:pt>
                <c:pt idx="360">
                  <c:v>2.5</c:v>
                </c:pt>
                <c:pt idx="361">
                  <c:v>2.5069444444444402</c:v>
                </c:pt>
                <c:pt idx="362">
                  <c:v>2.51388888888888</c:v>
                </c:pt>
                <c:pt idx="363">
                  <c:v>2.5208333333333299</c:v>
                </c:pt>
                <c:pt idx="364">
                  <c:v>2.5277777777777701</c:v>
                </c:pt>
                <c:pt idx="365">
                  <c:v>2.5347222222222201</c:v>
                </c:pt>
                <c:pt idx="366">
                  <c:v>2.5416666666666599</c:v>
                </c:pt>
                <c:pt idx="367">
                  <c:v>2.5486111111111098</c:v>
                </c:pt>
                <c:pt idx="368">
                  <c:v>2.55555555555555</c:v>
                </c:pt>
                <c:pt idx="369">
                  <c:v>2.5625</c:v>
                </c:pt>
                <c:pt idx="370">
                  <c:v>2.5694444444444402</c:v>
                </c:pt>
                <c:pt idx="371">
                  <c:v>2.57638888888888</c:v>
                </c:pt>
                <c:pt idx="372">
                  <c:v>2.5833333333333299</c:v>
                </c:pt>
                <c:pt idx="373">
                  <c:v>2.5902777777777701</c:v>
                </c:pt>
                <c:pt idx="374">
                  <c:v>2.5972222222222201</c:v>
                </c:pt>
                <c:pt idx="375">
                  <c:v>2.6041666666666599</c:v>
                </c:pt>
                <c:pt idx="376">
                  <c:v>2.6111111111111098</c:v>
                </c:pt>
                <c:pt idx="377">
                  <c:v>2.61805555555555</c:v>
                </c:pt>
                <c:pt idx="378">
                  <c:v>2.625</c:v>
                </c:pt>
                <c:pt idx="379">
                  <c:v>2.6319444444444402</c:v>
                </c:pt>
                <c:pt idx="380">
                  <c:v>2.63888888888888</c:v>
                </c:pt>
                <c:pt idx="381">
                  <c:v>2.6458333333333299</c:v>
                </c:pt>
                <c:pt idx="382">
                  <c:v>2.6527777777777701</c:v>
                </c:pt>
                <c:pt idx="383">
                  <c:v>2.6597222222222201</c:v>
                </c:pt>
                <c:pt idx="384">
                  <c:v>2.6666666666666599</c:v>
                </c:pt>
                <c:pt idx="385">
                  <c:v>2.6736111111111098</c:v>
                </c:pt>
                <c:pt idx="386">
                  <c:v>2.68055555555555</c:v>
                </c:pt>
                <c:pt idx="387">
                  <c:v>2.6875</c:v>
                </c:pt>
                <c:pt idx="388">
                  <c:v>2.6944444444444402</c:v>
                </c:pt>
                <c:pt idx="389">
                  <c:v>2.70138888888888</c:v>
                </c:pt>
                <c:pt idx="390">
                  <c:v>2.7083333333333299</c:v>
                </c:pt>
                <c:pt idx="391">
                  <c:v>2.7152777777777701</c:v>
                </c:pt>
                <c:pt idx="392">
                  <c:v>2.7222222222222201</c:v>
                </c:pt>
                <c:pt idx="393">
                  <c:v>2.7291666666666599</c:v>
                </c:pt>
                <c:pt idx="394">
                  <c:v>2.7361111111111098</c:v>
                </c:pt>
                <c:pt idx="395">
                  <c:v>2.74305555555555</c:v>
                </c:pt>
                <c:pt idx="396">
                  <c:v>2.75</c:v>
                </c:pt>
                <c:pt idx="397">
                  <c:v>2.7569444444444402</c:v>
                </c:pt>
                <c:pt idx="398">
                  <c:v>2.76388888888888</c:v>
                </c:pt>
                <c:pt idx="399">
                  <c:v>2.7708333333333299</c:v>
                </c:pt>
                <c:pt idx="400">
                  <c:v>2.7777777777777701</c:v>
                </c:pt>
                <c:pt idx="401">
                  <c:v>2.7847222222222201</c:v>
                </c:pt>
                <c:pt idx="402">
                  <c:v>2.7916666666666599</c:v>
                </c:pt>
                <c:pt idx="403">
                  <c:v>2.7986111111111098</c:v>
                </c:pt>
                <c:pt idx="404">
                  <c:v>2.80555555555555</c:v>
                </c:pt>
                <c:pt idx="405">
                  <c:v>2.8125</c:v>
                </c:pt>
                <c:pt idx="406">
                  <c:v>2.8194444444444402</c:v>
                </c:pt>
                <c:pt idx="407">
                  <c:v>2.82638888888888</c:v>
                </c:pt>
                <c:pt idx="408">
                  <c:v>2.8333333333333299</c:v>
                </c:pt>
                <c:pt idx="409">
                  <c:v>2.8402777777777701</c:v>
                </c:pt>
                <c:pt idx="410">
                  <c:v>2.8472222222222201</c:v>
                </c:pt>
                <c:pt idx="411">
                  <c:v>2.8541666666666599</c:v>
                </c:pt>
                <c:pt idx="412">
                  <c:v>2.8611111111111098</c:v>
                </c:pt>
                <c:pt idx="413">
                  <c:v>2.86805555555555</c:v>
                </c:pt>
                <c:pt idx="414">
                  <c:v>2.875</c:v>
                </c:pt>
                <c:pt idx="415">
                  <c:v>2.8819444444444402</c:v>
                </c:pt>
                <c:pt idx="416">
                  <c:v>2.88888888888888</c:v>
                </c:pt>
                <c:pt idx="417">
                  <c:v>2.8958333333333299</c:v>
                </c:pt>
                <c:pt idx="418">
                  <c:v>2.9027777777777701</c:v>
                </c:pt>
                <c:pt idx="419">
                  <c:v>2.9097222222222201</c:v>
                </c:pt>
                <c:pt idx="420">
                  <c:v>2.9166666666666599</c:v>
                </c:pt>
                <c:pt idx="421">
                  <c:v>2.9236111111111098</c:v>
                </c:pt>
                <c:pt idx="422">
                  <c:v>2.93055555555555</c:v>
                </c:pt>
                <c:pt idx="423">
                  <c:v>2.9375</c:v>
                </c:pt>
                <c:pt idx="424">
                  <c:v>2.9444444444444402</c:v>
                </c:pt>
                <c:pt idx="425">
                  <c:v>2.95138888888888</c:v>
                </c:pt>
                <c:pt idx="426">
                  <c:v>2.9583333333333299</c:v>
                </c:pt>
                <c:pt idx="427">
                  <c:v>2.9652777777777701</c:v>
                </c:pt>
                <c:pt idx="428">
                  <c:v>2.9722222222222201</c:v>
                </c:pt>
                <c:pt idx="429">
                  <c:v>2.9791666666666599</c:v>
                </c:pt>
                <c:pt idx="430">
                  <c:v>2.9861111111111098</c:v>
                </c:pt>
                <c:pt idx="431">
                  <c:v>2.99305555555555</c:v>
                </c:pt>
                <c:pt idx="432">
                  <c:v>3</c:v>
                </c:pt>
                <c:pt idx="433">
                  <c:v>3.0069444444444402</c:v>
                </c:pt>
                <c:pt idx="434">
                  <c:v>3.01388888888888</c:v>
                </c:pt>
                <c:pt idx="435">
                  <c:v>3.0208333333333299</c:v>
                </c:pt>
                <c:pt idx="436">
                  <c:v>3.0277777777777701</c:v>
                </c:pt>
                <c:pt idx="437">
                  <c:v>3.0347222222222201</c:v>
                </c:pt>
                <c:pt idx="438">
                  <c:v>3.0416666666666599</c:v>
                </c:pt>
                <c:pt idx="439">
                  <c:v>3.0486111111111098</c:v>
                </c:pt>
                <c:pt idx="440">
                  <c:v>3.05555555555555</c:v>
                </c:pt>
                <c:pt idx="441">
                  <c:v>3.0625</c:v>
                </c:pt>
                <c:pt idx="442">
                  <c:v>3.0694444444444402</c:v>
                </c:pt>
                <c:pt idx="443">
                  <c:v>3.07638888888888</c:v>
                </c:pt>
                <c:pt idx="444">
                  <c:v>3.0833333333333299</c:v>
                </c:pt>
                <c:pt idx="445">
                  <c:v>3.0902777777777701</c:v>
                </c:pt>
                <c:pt idx="446">
                  <c:v>3.0972222222222201</c:v>
                </c:pt>
                <c:pt idx="447">
                  <c:v>3.1041666666666599</c:v>
                </c:pt>
                <c:pt idx="448">
                  <c:v>3.1111111111111098</c:v>
                </c:pt>
                <c:pt idx="449">
                  <c:v>3.11805555555555</c:v>
                </c:pt>
                <c:pt idx="450">
                  <c:v>3.125</c:v>
                </c:pt>
                <c:pt idx="451">
                  <c:v>3.1319444444444402</c:v>
                </c:pt>
                <c:pt idx="452">
                  <c:v>3.13888888888888</c:v>
                </c:pt>
                <c:pt idx="453">
                  <c:v>3.1458333333333299</c:v>
                </c:pt>
                <c:pt idx="454">
                  <c:v>3.1527777777777701</c:v>
                </c:pt>
                <c:pt idx="455">
                  <c:v>3.1597222222222201</c:v>
                </c:pt>
                <c:pt idx="456">
                  <c:v>3.1666666666666599</c:v>
                </c:pt>
                <c:pt idx="457">
                  <c:v>3.1736111111111098</c:v>
                </c:pt>
                <c:pt idx="458">
                  <c:v>3.18055555555555</c:v>
                </c:pt>
                <c:pt idx="459">
                  <c:v>3.1875</c:v>
                </c:pt>
                <c:pt idx="460">
                  <c:v>3.1944444444444402</c:v>
                </c:pt>
                <c:pt idx="461">
                  <c:v>3.20138888888888</c:v>
                </c:pt>
                <c:pt idx="462">
                  <c:v>3.2083333333333299</c:v>
                </c:pt>
                <c:pt idx="463">
                  <c:v>3.2152777777777701</c:v>
                </c:pt>
                <c:pt idx="464">
                  <c:v>3.2222222222222201</c:v>
                </c:pt>
                <c:pt idx="465">
                  <c:v>3.2291666666666599</c:v>
                </c:pt>
                <c:pt idx="466">
                  <c:v>3.2361111111111098</c:v>
                </c:pt>
                <c:pt idx="467">
                  <c:v>3.24305555555555</c:v>
                </c:pt>
                <c:pt idx="468">
                  <c:v>3.25</c:v>
                </c:pt>
                <c:pt idx="469">
                  <c:v>3.2569444444444402</c:v>
                </c:pt>
                <c:pt idx="470">
                  <c:v>3.26388888888888</c:v>
                </c:pt>
                <c:pt idx="471">
                  <c:v>3.2708333333333299</c:v>
                </c:pt>
                <c:pt idx="472">
                  <c:v>3.2777777777777701</c:v>
                </c:pt>
                <c:pt idx="473">
                  <c:v>3.2847222222222201</c:v>
                </c:pt>
                <c:pt idx="474">
                  <c:v>3.2916666666666599</c:v>
                </c:pt>
                <c:pt idx="475">
                  <c:v>3.2986111111111098</c:v>
                </c:pt>
                <c:pt idx="476">
                  <c:v>3.30555555555555</c:v>
                </c:pt>
                <c:pt idx="477">
                  <c:v>3.3125</c:v>
                </c:pt>
                <c:pt idx="478">
                  <c:v>3.3194444444444402</c:v>
                </c:pt>
                <c:pt idx="479">
                  <c:v>3.32638888888888</c:v>
                </c:pt>
                <c:pt idx="480">
                  <c:v>3.3333333333333299</c:v>
                </c:pt>
                <c:pt idx="481">
                  <c:v>3.3402777777777701</c:v>
                </c:pt>
                <c:pt idx="482">
                  <c:v>3.3472222222222201</c:v>
                </c:pt>
                <c:pt idx="483">
                  <c:v>3.3541666666666599</c:v>
                </c:pt>
                <c:pt idx="484">
                  <c:v>3.3611111111111098</c:v>
                </c:pt>
                <c:pt idx="485">
                  <c:v>3.36805555555555</c:v>
                </c:pt>
                <c:pt idx="486">
                  <c:v>3.375</c:v>
                </c:pt>
                <c:pt idx="487">
                  <c:v>3.3819444444444402</c:v>
                </c:pt>
                <c:pt idx="488">
                  <c:v>3.38888888888888</c:v>
                </c:pt>
                <c:pt idx="489">
                  <c:v>3.3958333333333299</c:v>
                </c:pt>
                <c:pt idx="490">
                  <c:v>3.4027777777777701</c:v>
                </c:pt>
                <c:pt idx="491">
                  <c:v>3.4097222222222201</c:v>
                </c:pt>
                <c:pt idx="492">
                  <c:v>3.4166666666666599</c:v>
                </c:pt>
                <c:pt idx="493">
                  <c:v>3.4236111111111098</c:v>
                </c:pt>
                <c:pt idx="494">
                  <c:v>3.43055555555555</c:v>
                </c:pt>
                <c:pt idx="495">
                  <c:v>3.4375</c:v>
                </c:pt>
                <c:pt idx="496">
                  <c:v>3.4444444444444402</c:v>
                </c:pt>
                <c:pt idx="497">
                  <c:v>3.45138888888888</c:v>
                </c:pt>
                <c:pt idx="498">
                  <c:v>3.4583333333333299</c:v>
                </c:pt>
                <c:pt idx="499">
                  <c:v>3.4652777777777701</c:v>
                </c:pt>
                <c:pt idx="500">
                  <c:v>3.4722222222222201</c:v>
                </c:pt>
                <c:pt idx="501">
                  <c:v>3.4791666666666599</c:v>
                </c:pt>
                <c:pt idx="502">
                  <c:v>3.4861111111111098</c:v>
                </c:pt>
                <c:pt idx="503">
                  <c:v>3.49305555555555</c:v>
                </c:pt>
                <c:pt idx="504">
                  <c:v>3.5</c:v>
                </c:pt>
                <c:pt idx="505">
                  <c:v>3.5069444444444402</c:v>
                </c:pt>
                <c:pt idx="506">
                  <c:v>3.51388888888888</c:v>
                </c:pt>
                <c:pt idx="507">
                  <c:v>3.5208333333333299</c:v>
                </c:pt>
                <c:pt idx="508">
                  <c:v>3.5277777777777701</c:v>
                </c:pt>
                <c:pt idx="509">
                  <c:v>3.5347222222222201</c:v>
                </c:pt>
                <c:pt idx="510">
                  <c:v>3.5416666666666599</c:v>
                </c:pt>
                <c:pt idx="511">
                  <c:v>3.5486111111111098</c:v>
                </c:pt>
                <c:pt idx="512">
                  <c:v>3.55555555555555</c:v>
                </c:pt>
                <c:pt idx="513">
                  <c:v>3.5625</c:v>
                </c:pt>
                <c:pt idx="514">
                  <c:v>3.5694444444444402</c:v>
                </c:pt>
                <c:pt idx="515">
                  <c:v>3.57638888888888</c:v>
                </c:pt>
                <c:pt idx="516">
                  <c:v>3.5833333333333299</c:v>
                </c:pt>
                <c:pt idx="517">
                  <c:v>3.5902777777777701</c:v>
                </c:pt>
                <c:pt idx="518">
                  <c:v>3.5972222222222201</c:v>
                </c:pt>
                <c:pt idx="519">
                  <c:v>3.6041666666666599</c:v>
                </c:pt>
                <c:pt idx="520">
                  <c:v>3.6111111111111098</c:v>
                </c:pt>
                <c:pt idx="521">
                  <c:v>3.61805555555555</c:v>
                </c:pt>
                <c:pt idx="522">
                  <c:v>3.625</c:v>
                </c:pt>
                <c:pt idx="523">
                  <c:v>3.6319444444444402</c:v>
                </c:pt>
                <c:pt idx="524">
                  <c:v>3.63888888888888</c:v>
                </c:pt>
                <c:pt idx="525">
                  <c:v>3.6458333333333299</c:v>
                </c:pt>
                <c:pt idx="526">
                  <c:v>3.6527777777777701</c:v>
                </c:pt>
                <c:pt idx="527">
                  <c:v>3.6597222222222201</c:v>
                </c:pt>
                <c:pt idx="528">
                  <c:v>3.6666666666666599</c:v>
                </c:pt>
                <c:pt idx="529">
                  <c:v>3.6736111111111098</c:v>
                </c:pt>
                <c:pt idx="530">
                  <c:v>3.68055555555555</c:v>
                </c:pt>
                <c:pt idx="531">
                  <c:v>3.6875</c:v>
                </c:pt>
                <c:pt idx="532">
                  <c:v>3.6944444444444402</c:v>
                </c:pt>
                <c:pt idx="533">
                  <c:v>3.70138888888888</c:v>
                </c:pt>
                <c:pt idx="534">
                  <c:v>3.7083333333333299</c:v>
                </c:pt>
                <c:pt idx="535">
                  <c:v>3.7152777777777701</c:v>
                </c:pt>
                <c:pt idx="536">
                  <c:v>3.7222222222222201</c:v>
                </c:pt>
                <c:pt idx="537">
                  <c:v>3.7291666666666599</c:v>
                </c:pt>
                <c:pt idx="538">
                  <c:v>3.7361111111111098</c:v>
                </c:pt>
                <c:pt idx="539">
                  <c:v>3.74305555555555</c:v>
                </c:pt>
                <c:pt idx="540">
                  <c:v>3.75</c:v>
                </c:pt>
                <c:pt idx="541">
                  <c:v>3.7569444444444402</c:v>
                </c:pt>
                <c:pt idx="542">
                  <c:v>3.76388888888888</c:v>
                </c:pt>
                <c:pt idx="543">
                  <c:v>3.7708333333333299</c:v>
                </c:pt>
                <c:pt idx="544">
                  <c:v>3.7777777777777701</c:v>
                </c:pt>
                <c:pt idx="545">
                  <c:v>3.7847222222222201</c:v>
                </c:pt>
                <c:pt idx="546">
                  <c:v>3.7916666666666599</c:v>
                </c:pt>
                <c:pt idx="547">
                  <c:v>3.7986111111111098</c:v>
                </c:pt>
                <c:pt idx="548">
                  <c:v>3.80555555555555</c:v>
                </c:pt>
                <c:pt idx="549">
                  <c:v>3.8125</c:v>
                </c:pt>
                <c:pt idx="550">
                  <c:v>3.8194444444444402</c:v>
                </c:pt>
                <c:pt idx="551">
                  <c:v>3.82638888888888</c:v>
                </c:pt>
                <c:pt idx="552">
                  <c:v>3.8333333333333299</c:v>
                </c:pt>
                <c:pt idx="553">
                  <c:v>3.8402777777777701</c:v>
                </c:pt>
                <c:pt idx="554">
                  <c:v>3.8472222222222201</c:v>
                </c:pt>
                <c:pt idx="555">
                  <c:v>3.8541666666666599</c:v>
                </c:pt>
                <c:pt idx="556">
                  <c:v>3.8611111111111098</c:v>
                </c:pt>
                <c:pt idx="557">
                  <c:v>3.86805555555555</c:v>
                </c:pt>
                <c:pt idx="558">
                  <c:v>3.875</c:v>
                </c:pt>
                <c:pt idx="559">
                  <c:v>3.8819444444444402</c:v>
                </c:pt>
                <c:pt idx="560">
                  <c:v>3.88888888888888</c:v>
                </c:pt>
                <c:pt idx="561">
                  <c:v>3.8958333333333299</c:v>
                </c:pt>
                <c:pt idx="562">
                  <c:v>3.9027777777777701</c:v>
                </c:pt>
                <c:pt idx="563">
                  <c:v>3.9097222222222201</c:v>
                </c:pt>
                <c:pt idx="564">
                  <c:v>3.9166666666666599</c:v>
                </c:pt>
                <c:pt idx="565">
                  <c:v>3.9236111111111098</c:v>
                </c:pt>
                <c:pt idx="566">
                  <c:v>3.93055555555555</c:v>
                </c:pt>
                <c:pt idx="567">
                  <c:v>3.9375</c:v>
                </c:pt>
                <c:pt idx="568">
                  <c:v>3.9444444444444402</c:v>
                </c:pt>
                <c:pt idx="569">
                  <c:v>3.95138888888888</c:v>
                </c:pt>
                <c:pt idx="570">
                  <c:v>3.9583333333333299</c:v>
                </c:pt>
                <c:pt idx="571">
                  <c:v>3.9652777777777701</c:v>
                </c:pt>
                <c:pt idx="572">
                  <c:v>3.9722222222222201</c:v>
                </c:pt>
                <c:pt idx="573">
                  <c:v>3.9791666666666599</c:v>
                </c:pt>
                <c:pt idx="574">
                  <c:v>3.9861111111111098</c:v>
                </c:pt>
                <c:pt idx="575">
                  <c:v>3.99305555555555</c:v>
                </c:pt>
                <c:pt idx="576">
                  <c:v>4</c:v>
                </c:pt>
                <c:pt idx="577">
                  <c:v>4.0069444444444402</c:v>
                </c:pt>
                <c:pt idx="578">
                  <c:v>4.0138888888888804</c:v>
                </c:pt>
                <c:pt idx="579">
                  <c:v>4.0208333333333304</c:v>
                </c:pt>
                <c:pt idx="580">
                  <c:v>4.0277777777777697</c:v>
                </c:pt>
                <c:pt idx="581">
                  <c:v>4.0347222222222197</c:v>
                </c:pt>
                <c:pt idx="582">
                  <c:v>4.0416666666666599</c:v>
                </c:pt>
                <c:pt idx="583">
                  <c:v>4.0486111111111098</c:v>
                </c:pt>
                <c:pt idx="584">
                  <c:v>4.05555555555555</c:v>
                </c:pt>
                <c:pt idx="585">
                  <c:v>4.0625</c:v>
                </c:pt>
                <c:pt idx="586">
                  <c:v>4.0694444444444402</c:v>
                </c:pt>
                <c:pt idx="587">
                  <c:v>4.0763888888888804</c:v>
                </c:pt>
                <c:pt idx="588">
                  <c:v>4.0833333333333304</c:v>
                </c:pt>
                <c:pt idx="589">
                  <c:v>4.0902777777777697</c:v>
                </c:pt>
                <c:pt idx="590">
                  <c:v>4.0972222222222197</c:v>
                </c:pt>
                <c:pt idx="591">
                  <c:v>4.1041666666666599</c:v>
                </c:pt>
                <c:pt idx="592">
                  <c:v>4.1111111111111098</c:v>
                </c:pt>
                <c:pt idx="593">
                  <c:v>4.11805555555555</c:v>
                </c:pt>
                <c:pt idx="594">
                  <c:v>4.125</c:v>
                </c:pt>
                <c:pt idx="595">
                  <c:v>4.1319444444444402</c:v>
                </c:pt>
                <c:pt idx="596">
                  <c:v>4.1388888888888804</c:v>
                </c:pt>
                <c:pt idx="597">
                  <c:v>4.1458333333333304</c:v>
                </c:pt>
                <c:pt idx="598">
                  <c:v>4.1527777777777697</c:v>
                </c:pt>
                <c:pt idx="599">
                  <c:v>4.1597222222222197</c:v>
                </c:pt>
                <c:pt idx="600">
                  <c:v>4.1666666666666599</c:v>
                </c:pt>
                <c:pt idx="601">
                  <c:v>4.1736111111111098</c:v>
                </c:pt>
                <c:pt idx="602">
                  <c:v>4.18055555555555</c:v>
                </c:pt>
                <c:pt idx="603">
                  <c:v>4.1875</c:v>
                </c:pt>
                <c:pt idx="604">
                  <c:v>4.1944444444444402</c:v>
                </c:pt>
                <c:pt idx="605">
                  <c:v>4.2013888888888804</c:v>
                </c:pt>
                <c:pt idx="606">
                  <c:v>4.2083333333333304</c:v>
                </c:pt>
                <c:pt idx="607">
                  <c:v>4.2152777777777697</c:v>
                </c:pt>
                <c:pt idx="608">
                  <c:v>4.2222222222222197</c:v>
                </c:pt>
                <c:pt idx="609">
                  <c:v>4.2291666666666599</c:v>
                </c:pt>
                <c:pt idx="610">
                  <c:v>4.2361111111111098</c:v>
                </c:pt>
                <c:pt idx="611">
                  <c:v>4.24305555555555</c:v>
                </c:pt>
                <c:pt idx="612">
                  <c:v>4.25</c:v>
                </c:pt>
                <c:pt idx="613">
                  <c:v>4.2569444444444402</c:v>
                </c:pt>
                <c:pt idx="614">
                  <c:v>4.2638888888888804</c:v>
                </c:pt>
                <c:pt idx="615">
                  <c:v>4.2708333333333304</c:v>
                </c:pt>
                <c:pt idx="616">
                  <c:v>4.2777777777777697</c:v>
                </c:pt>
                <c:pt idx="617">
                  <c:v>4.2847222222222197</c:v>
                </c:pt>
                <c:pt idx="618">
                  <c:v>4.2916666666666599</c:v>
                </c:pt>
                <c:pt idx="619">
                  <c:v>4.2986111111111098</c:v>
                </c:pt>
                <c:pt idx="620">
                  <c:v>4.30555555555555</c:v>
                </c:pt>
                <c:pt idx="621">
                  <c:v>4.3125</c:v>
                </c:pt>
                <c:pt idx="622">
                  <c:v>4.3194444444444402</c:v>
                </c:pt>
                <c:pt idx="623">
                  <c:v>4.3263888888888804</c:v>
                </c:pt>
                <c:pt idx="624">
                  <c:v>4.3333333333333304</c:v>
                </c:pt>
                <c:pt idx="625">
                  <c:v>4.3402777777777697</c:v>
                </c:pt>
                <c:pt idx="626">
                  <c:v>4.3472222222222197</c:v>
                </c:pt>
                <c:pt idx="627">
                  <c:v>4.3541666666666599</c:v>
                </c:pt>
                <c:pt idx="628">
                  <c:v>4.3611111111111098</c:v>
                </c:pt>
                <c:pt idx="629">
                  <c:v>4.36805555555555</c:v>
                </c:pt>
                <c:pt idx="630">
                  <c:v>4.375</c:v>
                </c:pt>
                <c:pt idx="631">
                  <c:v>4.3819444444444402</c:v>
                </c:pt>
                <c:pt idx="632">
                  <c:v>4.3888888888888804</c:v>
                </c:pt>
                <c:pt idx="633">
                  <c:v>4.3958333333333304</c:v>
                </c:pt>
                <c:pt idx="634">
                  <c:v>4.4027777777777697</c:v>
                </c:pt>
                <c:pt idx="635">
                  <c:v>4.4097222222222197</c:v>
                </c:pt>
                <c:pt idx="636">
                  <c:v>4.4166666666666599</c:v>
                </c:pt>
                <c:pt idx="637">
                  <c:v>4.4236111111111098</c:v>
                </c:pt>
                <c:pt idx="638">
                  <c:v>4.43055555555555</c:v>
                </c:pt>
                <c:pt idx="639">
                  <c:v>4.4375</c:v>
                </c:pt>
                <c:pt idx="640">
                  <c:v>4.4444444444444402</c:v>
                </c:pt>
                <c:pt idx="641">
                  <c:v>4.4513888888888804</c:v>
                </c:pt>
                <c:pt idx="642">
                  <c:v>4.4583333333333304</c:v>
                </c:pt>
                <c:pt idx="643">
                  <c:v>4.4652777777777697</c:v>
                </c:pt>
                <c:pt idx="644">
                  <c:v>4.4722222222222197</c:v>
                </c:pt>
                <c:pt idx="645">
                  <c:v>4.4791666666666599</c:v>
                </c:pt>
                <c:pt idx="646">
                  <c:v>4.4861111111111098</c:v>
                </c:pt>
                <c:pt idx="647">
                  <c:v>4.49305555555555</c:v>
                </c:pt>
                <c:pt idx="648">
                  <c:v>4.5</c:v>
                </c:pt>
                <c:pt idx="649">
                  <c:v>4.5069444444444402</c:v>
                </c:pt>
                <c:pt idx="650">
                  <c:v>4.5138888888888804</c:v>
                </c:pt>
                <c:pt idx="651">
                  <c:v>4.5208333333333304</c:v>
                </c:pt>
                <c:pt idx="652">
                  <c:v>4.5277777777777697</c:v>
                </c:pt>
                <c:pt idx="653">
                  <c:v>4.5347222222222197</c:v>
                </c:pt>
                <c:pt idx="654">
                  <c:v>4.5416666666666599</c:v>
                </c:pt>
                <c:pt idx="655">
                  <c:v>4.5486111111111098</c:v>
                </c:pt>
                <c:pt idx="656">
                  <c:v>4.55555555555555</c:v>
                </c:pt>
                <c:pt idx="657">
                  <c:v>4.5625</c:v>
                </c:pt>
                <c:pt idx="658">
                  <c:v>4.5694444444444402</c:v>
                </c:pt>
                <c:pt idx="659">
                  <c:v>4.5763888888888804</c:v>
                </c:pt>
                <c:pt idx="660">
                  <c:v>4.5833333333333304</c:v>
                </c:pt>
                <c:pt idx="661">
                  <c:v>4.5902777777777697</c:v>
                </c:pt>
                <c:pt idx="662">
                  <c:v>4.5972222222222197</c:v>
                </c:pt>
                <c:pt idx="663">
                  <c:v>4.6041666666666599</c:v>
                </c:pt>
                <c:pt idx="664">
                  <c:v>4.6111111111111098</c:v>
                </c:pt>
                <c:pt idx="665">
                  <c:v>4.61805555555555</c:v>
                </c:pt>
                <c:pt idx="666">
                  <c:v>4.625</c:v>
                </c:pt>
                <c:pt idx="667">
                  <c:v>4.6319444444444402</c:v>
                </c:pt>
                <c:pt idx="668">
                  <c:v>4.6388888888888804</c:v>
                </c:pt>
                <c:pt idx="669">
                  <c:v>4.6458333333333304</c:v>
                </c:pt>
                <c:pt idx="670">
                  <c:v>4.6527777777777697</c:v>
                </c:pt>
                <c:pt idx="671">
                  <c:v>4.6597222222222197</c:v>
                </c:pt>
                <c:pt idx="672">
                  <c:v>4.6666666666666599</c:v>
                </c:pt>
                <c:pt idx="673">
                  <c:v>4.6736111111111098</c:v>
                </c:pt>
                <c:pt idx="674">
                  <c:v>4.68055555555555</c:v>
                </c:pt>
                <c:pt idx="675">
                  <c:v>4.6875</c:v>
                </c:pt>
                <c:pt idx="676">
                  <c:v>4.6944444444444402</c:v>
                </c:pt>
                <c:pt idx="677">
                  <c:v>4.7013888888888804</c:v>
                </c:pt>
                <c:pt idx="678">
                  <c:v>4.7083333333333304</c:v>
                </c:pt>
                <c:pt idx="679">
                  <c:v>4.7152777777777697</c:v>
                </c:pt>
                <c:pt idx="680">
                  <c:v>4.7222222222222197</c:v>
                </c:pt>
                <c:pt idx="681">
                  <c:v>4.7291666666666599</c:v>
                </c:pt>
                <c:pt idx="682">
                  <c:v>4.7361111111111098</c:v>
                </c:pt>
                <c:pt idx="683">
                  <c:v>4.74305555555555</c:v>
                </c:pt>
                <c:pt idx="684">
                  <c:v>4.75</c:v>
                </c:pt>
                <c:pt idx="685">
                  <c:v>4.7569444444444402</c:v>
                </c:pt>
                <c:pt idx="686">
                  <c:v>4.7638888888888804</c:v>
                </c:pt>
                <c:pt idx="687">
                  <c:v>4.7708333333333304</c:v>
                </c:pt>
                <c:pt idx="688">
                  <c:v>4.7777777777777697</c:v>
                </c:pt>
                <c:pt idx="689">
                  <c:v>4.7847222222222197</c:v>
                </c:pt>
                <c:pt idx="690">
                  <c:v>4.7916666666666599</c:v>
                </c:pt>
                <c:pt idx="691">
                  <c:v>4.7986111111111098</c:v>
                </c:pt>
                <c:pt idx="692">
                  <c:v>4.80555555555555</c:v>
                </c:pt>
                <c:pt idx="693">
                  <c:v>4.8125</c:v>
                </c:pt>
                <c:pt idx="694">
                  <c:v>4.8194444444444402</c:v>
                </c:pt>
                <c:pt idx="695">
                  <c:v>4.8263888888888804</c:v>
                </c:pt>
                <c:pt idx="696">
                  <c:v>4.8333333333333304</c:v>
                </c:pt>
                <c:pt idx="697">
                  <c:v>4.8402777777777697</c:v>
                </c:pt>
                <c:pt idx="698">
                  <c:v>4.8472222222222197</c:v>
                </c:pt>
                <c:pt idx="699">
                  <c:v>4.8541666666666599</c:v>
                </c:pt>
                <c:pt idx="700">
                  <c:v>4.8611111111111098</c:v>
                </c:pt>
                <c:pt idx="701">
                  <c:v>4.86805555555555</c:v>
                </c:pt>
                <c:pt idx="702">
                  <c:v>4.875</c:v>
                </c:pt>
                <c:pt idx="703">
                  <c:v>4.8819444444444402</c:v>
                </c:pt>
                <c:pt idx="704">
                  <c:v>4.8888888888888804</c:v>
                </c:pt>
                <c:pt idx="705">
                  <c:v>4.8958333333333304</c:v>
                </c:pt>
                <c:pt idx="706">
                  <c:v>4.9027777777777697</c:v>
                </c:pt>
                <c:pt idx="707">
                  <c:v>4.9097222222222197</c:v>
                </c:pt>
                <c:pt idx="708">
                  <c:v>4.9166666666666599</c:v>
                </c:pt>
                <c:pt idx="709">
                  <c:v>4.9236111111111098</c:v>
                </c:pt>
                <c:pt idx="710">
                  <c:v>4.93055555555555</c:v>
                </c:pt>
                <c:pt idx="711">
                  <c:v>4.9375</c:v>
                </c:pt>
                <c:pt idx="712">
                  <c:v>4.9444444444444402</c:v>
                </c:pt>
                <c:pt idx="713">
                  <c:v>4.9513888888888804</c:v>
                </c:pt>
                <c:pt idx="714">
                  <c:v>4.9583333333333304</c:v>
                </c:pt>
                <c:pt idx="715">
                  <c:v>4.9652777777777697</c:v>
                </c:pt>
                <c:pt idx="716">
                  <c:v>4.9722222222222197</c:v>
                </c:pt>
                <c:pt idx="717">
                  <c:v>4.9791666666666599</c:v>
                </c:pt>
                <c:pt idx="718">
                  <c:v>4.9861111111111098</c:v>
                </c:pt>
                <c:pt idx="719">
                  <c:v>4.99305555555555</c:v>
                </c:pt>
                <c:pt idx="720">
                  <c:v>5</c:v>
                </c:pt>
                <c:pt idx="721">
                  <c:v>5.0069444444444402</c:v>
                </c:pt>
                <c:pt idx="722">
                  <c:v>5.0138888888888804</c:v>
                </c:pt>
                <c:pt idx="723">
                  <c:v>5.0208333333333304</c:v>
                </c:pt>
                <c:pt idx="724">
                  <c:v>5.0277777777777697</c:v>
                </c:pt>
                <c:pt idx="725">
                  <c:v>5.0347222222222197</c:v>
                </c:pt>
                <c:pt idx="726">
                  <c:v>5.0416666666666599</c:v>
                </c:pt>
                <c:pt idx="727">
                  <c:v>5.0486111111111098</c:v>
                </c:pt>
                <c:pt idx="728">
                  <c:v>5.05555555555555</c:v>
                </c:pt>
                <c:pt idx="729">
                  <c:v>5.0625</c:v>
                </c:pt>
                <c:pt idx="730">
                  <c:v>5.0694444444444402</c:v>
                </c:pt>
                <c:pt idx="731">
                  <c:v>5.0763888888888804</c:v>
                </c:pt>
                <c:pt idx="732">
                  <c:v>5.0833333333333304</c:v>
                </c:pt>
                <c:pt idx="733">
                  <c:v>5.0902777777777697</c:v>
                </c:pt>
                <c:pt idx="734">
                  <c:v>5.0972222222222197</c:v>
                </c:pt>
                <c:pt idx="735">
                  <c:v>5.1041666666666599</c:v>
                </c:pt>
                <c:pt idx="736">
                  <c:v>5.1111111111111098</c:v>
                </c:pt>
                <c:pt idx="737">
                  <c:v>5.11805555555555</c:v>
                </c:pt>
                <c:pt idx="738">
                  <c:v>5.125</c:v>
                </c:pt>
                <c:pt idx="739">
                  <c:v>5.1319444444444402</c:v>
                </c:pt>
                <c:pt idx="740">
                  <c:v>5.1388888888888804</c:v>
                </c:pt>
                <c:pt idx="741">
                  <c:v>5.1458333333333304</c:v>
                </c:pt>
                <c:pt idx="742">
                  <c:v>5.1527777777777697</c:v>
                </c:pt>
                <c:pt idx="743">
                  <c:v>5.1597222222222197</c:v>
                </c:pt>
                <c:pt idx="744">
                  <c:v>5.1666666666666599</c:v>
                </c:pt>
                <c:pt idx="745">
                  <c:v>5.1736111111111098</c:v>
                </c:pt>
                <c:pt idx="746">
                  <c:v>5.18055555555555</c:v>
                </c:pt>
                <c:pt idx="747">
                  <c:v>5.1875</c:v>
                </c:pt>
                <c:pt idx="748">
                  <c:v>5.1944444444444402</c:v>
                </c:pt>
                <c:pt idx="749">
                  <c:v>5.2013888888888804</c:v>
                </c:pt>
                <c:pt idx="750">
                  <c:v>5.2083333333333304</c:v>
                </c:pt>
                <c:pt idx="751">
                  <c:v>5.2152777777777697</c:v>
                </c:pt>
                <c:pt idx="752">
                  <c:v>5.2222222222222197</c:v>
                </c:pt>
                <c:pt idx="753">
                  <c:v>5.2291666666666599</c:v>
                </c:pt>
                <c:pt idx="754">
                  <c:v>5.2361111111111098</c:v>
                </c:pt>
                <c:pt idx="755">
                  <c:v>5.24305555555555</c:v>
                </c:pt>
                <c:pt idx="756">
                  <c:v>5.25</c:v>
                </c:pt>
                <c:pt idx="757">
                  <c:v>5.2569444444444402</c:v>
                </c:pt>
                <c:pt idx="758">
                  <c:v>5.2638888888888804</c:v>
                </c:pt>
                <c:pt idx="759">
                  <c:v>5.2708333333333304</c:v>
                </c:pt>
                <c:pt idx="760">
                  <c:v>5.2777777777777697</c:v>
                </c:pt>
                <c:pt idx="761">
                  <c:v>5.2847222222222197</c:v>
                </c:pt>
                <c:pt idx="762">
                  <c:v>5.2916666666666599</c:v>
                </c:pt>
                <c:pt idx="763">
                  <c:v>5.2986111111111098</c:v>
                </c:pt>
                <c:pt idx="764">
                  <c:v>5.30555555555555</c:v>
                </c:pt>
                <c:pt idx="765">
                  <c:v>5.3125</c:v>
                </c:pt>
                <c:pt idx="766">
                  <c:v>5.3194444444444402</c:v>
                </c:pt>
                <c:pt idx="767">
                  <c:v>5.3263888888888804</c:v>
                </c:pt>
                <c:pt idx="768">
                  <c:v>5.3333333333333304</c:v>
                </c:pt>
                <c:pt idx="769">
                  <c:v>5.3402777777777697</c:v>
                </c:pt>
                <c:pt idx="770">
                  <c:v>5.3472222222222197</c:v>
                </c:pt>
                <c:pt idx="771">
                  <c:v>5.3541666666666599</c:v>
                </c:pt>
                <c:pt idx="772">
                  <c:v>5.3611111111111098</c:v>
                </c:pt>
                <c:pt idx="773">
                  <c:v>5.36805555555555</c:v>
                </c:pt>
                <c:pt idx="774">
                  <c:v>5.375</c:v>
                </c:pt>
                <c:pt idx="775">
                  <c:v>5.3819444444444402</c:v>
                </c:pt>
                <c:pt idx="776">
                  <c:v>5.3888888888888902</c:v>
                </c:pt>
                <c:pt idx="777">
                  <c:v>5.3958333333333304</c:v>
                </c:pt>
                <c:pt idx="778">
                  <c:v>5.4027777777777697</c:v>
                </c:pt>
                <c:pt idx="779">
                  <c:v>5.4097222222222197</c:v>
                </c:pt>
                <c:pt idx="780">
                  <c:v>5.4166666666666599</c:v>
                </c:pt>
                <c:pt idx="781">
                  <c:v>5.4236111111111098</c:v>
                </c:pt>
                <c:pt idx="782">
                  <c:v>5.43055555555555</c:v>
                </c:pt>
                <c:pt idx="783">
                  <c:v>5.4375</c:v>
                </c:pt>
                <c:pt idx="784">
                  <c:v>5.4444444444444402</c:v>
                </c:pt>
                <c:pt idx="785">
                  <c:v>5.4513888888888902</c:v>
                </c:pt>
                <c:pt idx="786">
                  <c:v>5.4583333333333304</c:v>
                </c:pt>
                <c:pt idx="787">
                  <c:v>5.4652777777777697</c:v>
                </c:pt>
                <c:pt idx="788">
                  <c:v>5.4722222222222197</c:v>
                </c:pt>
                <c:pt idx="789">
                  <c:v>5.4791666666666599</c:v>
                </c:pt>
                <c:pt idx="790">
                  <c:v>5.4861111111111098</c:v>
                </c:pt>
                <c:pt idx="791">
                  <c:v>5.49305555555555</c:v>
                </c:pt>
                <c:pt idx="792">
                  <c:v>5.5</c:v>
                </c:pt>
                <c:pt idx="793">
                  <c:v>5.5069444444444402</c:v>
                </c:pt>
                <c:pt idx="794">
                  <c:v>5.5138888888888902</c:v>
                </c:pt>
                <c:pt idx="795">
                  <c:v>5.5208333333333304</c:v>
                </c:pt>
                <c:pt idx="796">
                  <c:v>5.5277777777777697</c:v>
                </c:pt>
                <c:pt idx="797">
                  <c:v>5.5347222222222197</c:v>
                </c:pt>
                <c:pt idx="798">
                  <c:v>5.5416666666666599</c:v>
                </c:pt>
                <c:pt idx="799">
                  <c:v>5.5486111111111098</c:v>
                </c:pt>
                <c:pt idx="800">
                  <c:v>5.55555555555555</c:v>
                </c:pt>
                <c:pt idx="801">
                  <c:v>5.5625</c:v>
                </c:pt>
                <c:pt idx="802">
                  <c:v>5.5694444444444402</c:v>
                </c:pt>
                <c:pt idx="803">
                  <c:v>5.5763888888888902</c:v>
                </c:pt>
                <c:pt idx="804">
                  <c:v>5.5833333333333304</c:v>
                </c:pt>
                <c:pt idx="805">
                  <c:v>5.5902777777777697</c:v>
                </c:pt>
                <c:pt idx="806">
                  <c:v>5.5972222222222197</c:v>
                </c:pt>
                <c:pt idx="807">
                  <c:v>5.6041666666666599</c:v>
                </c:pt>
                <c:pt idx="808">
                  <c:v>5.6111111111111098</c:v>
                </c:pt>
                <c:pt idx="809">
                  <c:v>5.61805555555555</c:v>
                </c:pt>
                <c:pt idx="810">
                  <c:v>5.625</c:v>
                </c:pt>
                <c:pt idx="811">
                  <c:v>5.6319444444444402</c:v>
                </c:pt>
                <c:pt idx="812">
                  <c:v>5.6388888888888902</c:v>
                </c:pt>
                <c:pt idx="813">
                  <c:v>5.6458333333333304</c:v>
                </c:pt>
                <c:pt idx="814">
                  <c:v>5.6527777777777697</c:v>
                </c:pt>
                <c:pt idx="815">
                  <c:v>5.6597222222222197</c:v>
                </c:pt>
                <c:pt idx="816">
                  <c:v>5.6666666666666599</c:v>
                </c:pt>
                <c:pt idx="817">
                  <c:v>5.6736111111111098</c:v>
                </c:pt>
                <c:pt idx="818">
                  <c:v>5.68055555555555</c:v>
                </c:pt>
                <c:pt idx="819">
                  <c:v>5.6875</c:v>
                </c:pt>
                <c:pt idx="820">
                  <c:v>5.6944444444444402</c:v>
                </c:pt>
                <c:pt idx="821">
                  <c:v>5.7013888888888902</c:v>
                </c:pt>
                <c:pt idx="822">
                  <c:v>5.7083333333333304</c:v>
                </c:pt>
                <c:pt idx="823">
                  <c:v>5.7152777777777697</c:v>
                </c:pt>
                <c:pt idx="824">
                  <c:v>5.7222222222222197</c:v>
                </c:pt>
                <c:pt idx="825">
                  <c:v>5.7291666666666599</c:v>
                </c:pt>
                <c:pt idx="826">
                  <c:v>5.7361111111111098</c:v>
                </c:pt>
                <c:pt idx="827">
                  <c:v>5.74305555555555</c:v>
                </c:pt>
                <c:pt idx="828">
                  <c:v>5.75</c:v>
                </c:pt>
                <c:pt idx="829">
                  <c:v>5.7569444444444402</c:v>
                </c:pt>
                <c:pt idx="830">
                  <c:v>5.7638888888888902</c:v>
                </c:pt>
                <c:pt idx="831">
                  <c:v>5.7708333333333304</c:v>
                </c:pt>
                <c:pt idx="832">
                  <c:v>5.7777777777777697</c:v>
                </c:pt>
                <c:pt idx="833">
                  <c:v>5.7847222222222197</c:v>
                </c:pt>
                <c:pt idx="834">
                  <c:v>5.7916666666666599</c:v>
                </c:pt>
                <c:pt idx="835">
                  <c:v>5.7986111111111098</c:v>
                </c:pt>
                <c:pt idx="836">
                  <c:v>5.80555555555555</c:v>
                </c:pt>
                <c:pt idx="837">
                  <c:v>5.8125</c:v>
                </c:pt>
                <c:pt idx="838">
                  <c:v>5.8194444444444402</c:v>
                </c:pt>
                <c:pt idx="839">
                  <c:v>5.8263888888888902</c:v>
                </c:pt>
                <c:pt idx="840">
                  <c:v>5.8333333333333304</c:v>
                </c:pt>
                <c:pt idx="841">
                  <c:v>5.8402777777777697</c:v>
                </c:pt>
                <c:pt idx="842">
                  <c:v>5.8472222222222197</c:v>
                </c:pt>
                <c:pt idx="843">
                  <c:v>5.8541666666666599</c:v>
                </c:pt>
                <c:pt idx="844">
                  <c:v>5.8611111111111098</c:v>
                </c:pt>
                <c:pt idx="845">
                  <c:v>5.86805555555555</c:v>
                </c:pt>
                <c:pt idx="846">
                  <c:v>5.875</c:v>
                </c:pt>
                <c:pt idx="847">
                  <c:v>5.8819444444444402</c:v>
                </c:pt>
                <c:pt idx="848">
                  <c:v>5.8888888888888902</c:v>
                </c:pt>
                <c:pt idx="849">
                  <c:v>5.8958333333333304</c:v>
                </c:pt>
                <c:pt idx="850">
                  <c:v>5.9027777777777697</c:v>
                </c:pt>
                <c:pt idx="851">
                  <c:v>5.9097222222222197</c:v>
                </c:pt>
                <c:pt idx="852">
                  <c:v>5.9166666666666599</c:v>
                </c:pt>
                <c:pt idx="853">
                  <c:v>5.9236111111111098</c:v>
                </c:pt>
                <c:pt idx="854">
                  <c:v>5.93055555555555</c:v>
                </c:pt>
                <c:pt idx="855">
                  <c:v>5.9375</c:v>
                </c:pt>
                <c:pt idx="856">
                  <c:v>5.9444444444444402</c:v>
                </c:pt>
                <c:pt idx="857">
                  <c:v>5.9513888888888902</c:v>
                </c:pt>
                <c:pt idx="858">
                  <c:v>5.9583333333333304</c:v>
                </c:pt>
                <c:pt idx="859">
                  <c:v>5.9652777777777697</c:v>
                </c:pt>
                <c:pt idx="860">
                  <c:v>5.9722222222222197</c:v>
                </c:pt>
                <c:pt idx="861">
                  <c:v>5.9791666666666599</c:v>
                </c:pt>
                <c:pt idx="862">
                  <c:v>5.9861111111111098</c:v>
                </c:pt>
                <c:pt idx="863">
                  <c:v>5.99305555555555</c:v>
                </c:pt>
                <c:pt idx="864">
                  <c:v>6</c:v>
                </c:pt>
                <c:pt idx="865">
                  <c:v>6.0069444444444402</c:v>
                </c:pt>
                <c:pt idx="866">
                  <c:v>6.0138888888888902</c:v>
                </c:pt>
                <c:pt idx="867">
                  <c:v>6.0208333333333304</c:v>
                </c:pt>
                <c:pt idx="868">
                  <c:v>6.0277777777777697</c:v>
                </c:pt>
                <c:pt idx="869">
                  <c:v>6.0347222222222197</c:v>
                </c:pt>
                <c:pt idx="870">
                  <c:v>6.0416666666666599</c:v>
                </c:pt>
                <c:pt idx="871">
                  <c:v>6.0486111111111098</c:v>
                </c:pt>
                <c:pt idx="872">
                  <c:v>6.05555555555555</c:v>
                </c:pt>
                <c:pt idx="873">
                  <c:v>6.0625</c:v>
                </c:pt>
                <c:pt idx="874">
                  <c:v>6.0694444444444402</c:v>
                </c:pt>
                <c:pt idx="875">
                  <c:v>6.0763888888888902</c:v>
                </c:pt>
                <c:pt idx="876">
                  <c:v>6.0833333333333304</c:v>
                </c:pt>
                <c:pt idx="877">
                  <c:v>6.0902777777777697</c:v>
                </c:pt>
                <c:pt idx="878">
                  <c:v>6.0972222222222197</c:v>
                </c:pt>
                <c:pt idx="879">
                  <c:v>6.1041666666666599</c:v>
                </c:pt>
                <c:pt idx="880">
                  <c:v>6.1111111111111098</c:v>
                </c:pt>
                <c:pt idx="881">
                  <c:v>6.11805555555555</c:v>
                </c:pt>
                <c:pt idx="882">
                  <c:v>6.125</c:v>
                </c:pt>
                <c:pt idx="883">
                  <c:v>6.1319444444444402</c:v>
                </c:pt>
                <c:pt idx="884">
                  <c:v>6.1388888888888902</c:v>
                </c:pt>
                <c:pt idx="885">
                  <c:v>6.1458333333333304</c:v>
                </c:pt>
                <c:pt idx="886">
                  <c:v>6.1527777777777697</c:v>
                </c:pt>
                <c:pt idx="887">
                  <c:v>6.1597222222222197</c:v>
                </c:pt>
                <c:pt idx="888">
                  <c:v>6.1666666666666599</c:v>
                </c:pt>
                <c:pt idx="889">
                  <c:v>6.1736111111111098</c:v>
                </c:pt>
                <c:pt idx="890">
                  <c:v>6.18055555555555</c:v>
                </c:pt>
                <c:pt idx="891">
                  <c:v>6.1875</c:v>
                </c:pt>
                <c:pt idx="892">
                  <c:v>6.1944444444444402</c:v>
                </c:pt>
                <c:pt idx="893">
                  <c:v>6.2013888888888902</c:v>
                </c:pt>
                <c:pt idx="894">
                  <c:v>6.2083333333333304</c:v>
                </c:pt>
                <c:pt idx="895">
                  <c:v>6.2152777777777697</c:v>
                </c:pt>
                <c:pt idx="896">
                  <c:v>6.2222222222222197</c:v>
                </c:pt>
                <c:pt idx="897">
                  <c:v>6.2291666666666599</c:v>
                </c:pt>
                <c:pt idx="898">
                  <c:v>6.2361111111111098</c:v>
                </c:pt>
                <c:pt idx="899">
                  <c:v>6.24305555555555</c:v>
                </c:pt>
                <c:pt idx="900">
                  <c:v>6.25</c:v>
                </c:pt>
                <c:pt idx="901">
                  <c:v>6.2569444444444402</c:v>
                </c:pt>
                <c:pt idx="902">
                  <c:v>6.2638888888888902</c:v>
                </c:pt>
                <c:pt idx="903">
                  <c:v>6.2708333333333304</c:v>
                </c:pt>
                <c:pt idx="904">
                  <c:v>6.2777777777777697</c:v>
                </c:pt>
                <c:pt idx="905">
                  <c:v>6.2847222222222197</c:v>
                </c:pt>
                <c:pt idx="906">
                  <c:v>6.2916666666666599</c:v>
                </c:pt>
                <c:pt idx="907">
                  <c:v>6.2986111111111098</c:v>
                </c:pt>
                <c:pt idx="908">
                  <c:v>6.30555555555555</c:v>
                </c:pt>
                <c:pt idx="909">
                  <c:v>6.3125</c:v>
                </c:pt>
                <c:pt idx="910">
                  <c:v>6.3194444444444402</c:v>
                </c:pt>
                <c:pt idx="911">
                  <c:v>6.3263888888888902</c:v>
                </c:pt>
                <c:pt idx="912">
                  <c:v>6.3333333333333304</c:v>
                </c:pt>
                <c:pt idx="913">
                  <c:v>6.3402777777777697</c:v>
                </c:pt>
                <c:pt idx="914">
                  <c:v>6.3472222222222197</c:v>
                </c:pt>
                <c:pt idx="915">
                  <c:v>6.3541666666666599</c:v>
                </c:pt>
                <c:pt idx="916">
                  <c:v>6.3611111111111098</c:v>
                </c:pt>
                <c:pt idx="917">
                  <c:v>6.36805555555555</c:v>
                </c:pt>
                <c:pt idx="918">
                  <c:v>6.375</c:v>
                </c:pt>
                <c:pt idx="919">
                  <c:v>6.3819444444444402</c:v>
                </c:pt>
                <c:pt idx="920">
                  <c:v>6.3888888888888902</c:v>
                </c:pt>
                <c:pt idx="921">
                  <c:v>6.3958333333333304</c:v>
                </c:pt>
                <c:pt idx="922">
                  <c:v>6.4027777777777697</c:v>
                </c:pt>
                <c:pt idx="923">
                  <c:v>6.4097222222222197</c:v>
                </c:pt>
                <c:pt idx="924">
                  <c:v>6.4166666666666599</c:v>
                </c:pt>
                <c:pt idx="925">
                  <c:v>6.4236111111111098</c:v>
                </c:pt>
                <c:pt idx="926">
                  <c:v>6.43055555555555</c:v>
                </c:pt>
                <c:pt idx="927">
                  <c:v>6.4375</c:v>
                </c:pt>
                <c:pt idx="928">
                  <c:v>6.4444444444444402</c:v>
                </c:pt>
                <c:pt idx="929">
                  <c:v>6.4513888888888902</c:v>
                </c:pt>
                <c:pt idx="930">
                  <c:v>6.4583333333333304</c:v>
                </c:pt>
                <c:pt idx="931">
                  <c:v>6.4652777777777697</c:v>
                </c:pt>
                <c:pt idx="932">
                  <c:v>6.4722222222222197</c:v>
                </c:pt>
                <c:pt idx="933">
                  <c:v>6.4791666666666599</c:v>
                </c:pt>
                <c:pt idx="934">
                  <c:v>6.4861111111111098</c:v>
                </c:pt>
                <c:pt idx="935">
                  <c:v>6.49305555555555</c:v>
                </c:pt>
                <c:pt idx="936">
                  <c:v>6.5</c:v>
                </c:pt>
                <c:pt idx="937">
                  <c:v>6.5069444444444402</c:v>
                </c:pt>
                <c:pt idx="938">
                  <c:v>6.5138888888888902</c:v>
                </c:pt>
                <c:pt idx="939">
                  <c:v>6.5208333333333304</c:v>
                </c:pt>
                <c:pt idx="940">
                  <c:v>6.5277777777777697</c:v>
                </c:pt>
                <c:pt idx="941">
                  <c:v>6.5347222222222197</c:v>
                </c:pt>
                <c:pt idx="942">
                  <c:v>6.5416666666666599</c:v>
                </c:pt>
                <c:pt idx="943">
                  <c:v>6.5486111111111098</c:v>
                </c:pt>
                <c:pt idx="944">
                  <c:v>6.55555555555555</c:v>
                </c:pt>
                <c:pt idx="945">
                  <c:v>6.5625</c:v>
                </c:pt>
                <c:pt idx="946">
                  <c:v>6.5694444444444402</c:v>
                </c:pt>
                <c:pt idx="947">
                  <c:v>6.5763888888888902</c:v>
                </c:pt>
                <c:pt idx="948">
                  <c:v>6.5833333333333304</c:v>
                </c:pt>
                <c:pt idx="949">
                  <c:v>6.5902777777777697</c:v>
                </c:pt>
                <c:pt idx="950">
                  <c:v>6.5972222222222197</c:v>
                </c:pt>
                <c:pt idx="951">
                  <c:v>6.6041666666666599</c:v>
                </c:pt>
                <c:pt idx="952">
                  <c:v>6.6111111111111098</c:v>
                </c:pt>
                <c:pt idx="953">
                  <c:v>6.61805555555555</c:v>
                </c:pt>
                <c:pt idx="954">
                  <c:v>6.625</c:v>
                </c:pt>
                <c:pt idx="955">
                  <c:v>6.6319444444444402</c:v>
                </c:pt>
                <c:pt idx="956">
                  <c:v>6.6388888888888902</c:v>
                </c:pt>
                <c:pt idx="957">
                  <c:v>6.6458333333333304</c:v>
                </c:pt>
                <c:pt idx="958">
                  <c:v>6.6527777777777697</c:v>
                </c:pt>
                <c:pt idx="959">
                  <c:v>6.6597222222222197</c:v>
                </c:pt>
                <c:pt idx="960">
                  <c:v>6.6666666666666599</c:v>
                </c:pt>
                <c:pt idx="961">
                  <c:v>6.6736111111111098</c:v>
                </c:pt>
                <c:pt idx="962">
                  <c:v>6.68055555555555</c:v>
                </c:pt>
                <c:pt idx="963">
                  <c:v>6.6875</c:v>
                </c:pt>
                <c:pt idx="964">
                  <c:v>6.6944444444444402</c:v>
                </c:pt>
                <c:pt idx="965">
                  <c:v>6.7013888888888902</c:v>
                </c:pt>
                <c:pt idx="966">
                  <c:v>6.7083333333333304</c:v>
                </c:pt>
                <c:pt idx="967">
                  <c:v>6.7152777777777697</c:v>
                </c:pt>
                <c:pt idx="968">
                  <c:v>6.7222222222222197</c:v>
                </c:pt>
                <c:pt idx="969">
                  <c:v>6.7291666666666599</c:v>
                </c:pt>
                <c:pt idx="970">
                  <c:v>6.7361111111111098</c:v>
                </c:pt>
                <c:pt idx="971">
                  <c:v>6.74305555555555</c:v>
                </c:pt>
                <c:pt idx="972">
                  <c:v>6.75</c:v>
                </c:pt>
                <c:pt idx="973">
                  <c:v>6.7569444444444402</c:v>
                </c:pt>
                <c:pt idx="974">
                  <c:v>6.7638888888888902</c:v>
                </c:pt>
                <c:pt idx="975">
                  <c:v>6.7708333333333304</c:v>
                </c:pt>
                <c:pt idx="976">
                  <c:v>6.7777777777777697</c:v>
                </c:pt>
                <c:pt idx="977">
                  <c:v>6.7847222222222197</c:v>
                </c:pt>
                <c:pt idx="978">
                  <c:v>6.7916666666666599</c:v>
                </c:pt>
                <c:pt idx="979">
                  <c:v>6.7986111111111098</c:v>
                </c:pt>
                <c:pt idx="980">
                  <c:v>6.80555555555555</c:v>
                </c:pt>
                <c:pt idx="981">
                  <c:v>6.8125</c:v>
                </c:pt>
                <c:pt idx="982">
                  <c:v>6.8194444444444402</c:v>
                </c:pt>
                <c:pt idx="983">
                  <c:v>6.8263888888888902</c:v>
                </c:pt>
                <c:pt idx="984">
                  <c:v>6.8333333333333304</c:v>
                </c:pt>
                <c:pt idx="985">
                  <c:v>6.8402777777777697</c:v>
                </c:pt>
                <c:pt idx="986">
                  <c:v>6.8472222222222197</c:v>
                </c:pt>
                <c:pt idx="987">
                  <c:v>6.8541666666666599</c:v>
                </c:pt>
                <c:pt idx="988">
                  <c:v>6.8611111111111098</c:v>
                </c:pt>
                <c:pt idx="989">
                  <c:v>6.86805555555555</c:v>
                </c:pt>
                <c:pt idx="990">
                  <c:v>6.875</c:v>
                </c:pt>
                <c:pt idx="991">
                  <c:v>6.8819444444444402</c:v>
                </c:pt>
                <c:pt idx="992">
                  <c:v>6.8888888888888902</c:v>
                </c:pt>
                <c:pt idx="993">
                  <c:v>6.8958333333333304</c:v>
                </c:pt>
                <c:pt idx="994">
                  <c:v>6.9027777777777697</c:v>
                </c:pt>
                <c:pt idx="995">
                  <c:v>6.9097222222222197</c:v>
                </c:pt>
                <c:pt idx="996">
                  <c:v>6.9166666666666599</c:v>
                </c:pt>
                <c:pt idx="997">
                  <c:v>6.9236111111111098</c:v>
                </c:pt>
                <c:pt idx="998">
                  <c:v>6.93055555555555</c:v>
                </c:pt>
                <c:pt idx="999">
                  <c:v>6.9375</c:v>
                </c:pt>
                <c:pt idx="1000">
                  <c:v>6.9444444444444402</c:v>
                </c:pt>
                <c:pt idx="1001">
                  <c:v>6.9513888888888902</c:v>
                </c:pt>
                <c:pt idx="1002">
                  <c:v>6.9583333333333304</c:v>
                </c:pt>
                <c:pt idx="1003">
                  <c:v>6.9652777777777697</c:v>
                </c:pt>
                <c:pt idx="1004">
                  <c:v>6.9722222222222197</c:v>
                </c:pt>
                <c:pt idx="1005">
                  <c:v>6.9791666666666599</c:v>
                </c:pt>
                <c:pt idx="1006">
                  <c:v>6.9861111111111098</c:v>
                </c:pt>
                <c:pt idx="1007">
                  <c:v>6.99305555555555</c:v>
                </c:pt>
                <c:pt idx="1008">
                  <c:v>7</c:v>
                </c:pt>
                <c:pt idx="1009">
                  <c:v>7.0069444444444402</c:v>
                </c:pt>
                <c:pt idx="1010">
                  <c:v>7.0138888888888902</c:v>
                </c:pt>
                <c:pt idx="1011">
                  <c:v>7.0208333333333304</c:v>
                </c:pt>
                <c:pt idx="1012">
                  <c:v>7.0277777777777697</c:v>
                </c:pt>
                <c:pt idx="1013">
                  <c:v>7.0347222222222197</c:v>
                </c:pt>
                <c:pt idx="1014">
                  <c:v>7.0416666666666599</c:v>
                </c:pt>
                <c:pt idx="1015">
                  <c:v>7.0486111111111098</c:v>
                </c:pt>
                <c:pt idx="1016">
                  <c:v>7.05555555555555</c:v>
                </c:pt>
                <c:pt idx="1017">
                  <c:v>7.0625</c:v>
                </c:pt>
                <c:pt idx="1018">
                  <c:v>7.0694444444444402</c:v>
                </c:pt>
                <c:pt idx="1019">
                  <c:v>7.0763888888888902</c:v>
                </c:pt>
                <c:pt idx="1020">
                  <c:v>7.0833333333333304</c:v>
                </c:pt>
                <c:pt idx="1021">
                  <c:v>7.0902777777777697</c:v>
                </c:pt>
                <c:pt idx="1022">
                  <c:v>7.0972222222222197</c:v>
                </c:pt>
                <c:pt idx="1023">
                  <c:v>7.1041666666666599</c:v>
                </c:pt>
                <c:pt idx="1024">
                  <c:v>7.1111111111111098</c:v>
                </c:pt>
                <c:pt idx="1025">
                  <c:v>7.11805555555555</c:v>
                </c:pt>
                <c:pt idx="1026">
                  <c:v>7.125</c:v>
                </c:pt>
                <c:pt idx="1027">
                  <c:v>7.1319444444444402</c:v>
                </c:pt>
                <c:pt idx="1028">
                  <c:v>7.1388888888888902</c:v>
                </c:pt>
                <c:pt idx="1029">
                  <c:v>7.1458333333333304</c:v>
                </c:pt>
                <c:pt idx="1030">
                  <c:v>7.1527777777777697</c:v>
                </c:pt>
                <c:pt idx="1031">
                  <c:v>7.1597222222222197</c:v>
                </c:pt>
                <c:pt idx="1032">
                  <c:v>7.1666666666666599</c:v>
                </c:pt>
                <c:pt idx="1033">
                  <c:v>7.1736111111111098</c:v>
                </c:pt>
                <c:pt idx="1034">
                  <c:v>7.18055555555555</c:v>
                </c:pt>
                <c:pt idx="1035">
                  <c:v>7.1875</c:v>
                </c:pt>
                <c:pt idx="1036">
                  <c:v>7.1944444444444402</c:v>
                </c:pt>
                <c:pt idx="1037">
                  <c:v>7.2013888888888902</c:v>
                </c:pt>
                <c:pt idx="1038">
                  <c:v>7.2083333333333304</c:v>
                </c:pt>
                <c:pt idx="1039">
                  <c:v>7.2152777777777697</c:v>
                </c:pt>
                <c:pt idx="1040">
                  <c:v>7.2222222222222197</c:v>
                </c:pt>
                <c:pt idx="1041">
                  <c:v>7.2291666666666599</c:v>
                </c:pt>
                <c:pt idx="1042">
                  <c:v>7.2361111111111098</c:v>
                </c:pt>
                <c:pt idx="1043">
                  <c:v>7.24305555555555</c:v>
                </c:pt>
                <c:pt idx="1044">
                  <c:v>7.25</c:v>
                </c:pt>
                <c:pt idx="1045">
                  <c:v>7.2569444444444402</c:v>
                </c:pt>
                <c:pt idx="1046">
                  <c:v>7.2638888888888902</c:v>
                </c:pt>
                <c:pt idx="1047">
                  <c:v>7.2708333333333304</c:v>
                </c:pt>
                <c:pt idx="1048">
                  <c:v>7.2777777777777697</c:v>
                </c:pt>
                <c:pt idx="1049">
                  <c:v>7.2847222222222197</c:v>
                </c:pt>
                <c:pt idx="1050">
                  <c:v>7.2916666666666599</c:v>
                </c:pt>
                <c:pt idx="1051">
                  <c:v>7.2986111111111098</c:v>
                </c:pt>
                <c:pt idx="1052">
                  <c:v>7.30555555555555</c:v>
                </c:pt>
                <c:pt idx="1053">
                  <c:v>7.3125</c:v>
                </c:pt>
                <c:pt idx="1054">
                  <c:v>7.3194444444444402</c:v>
                </c:pt>
                <c:pt idx="1055">
                  <c:v>7.3263888888888902</c:v>
                </c:pt>
                <c:pt idx="1056">
                  <c:v>7.3333333333333304</c:v>
                </c:pt>
                <c:pt idx="1057">
                  <c:v>7.3402777777777697</c:v>
                </c:pt>
                <c:pt idx="1058">
                  <c:v>7.3472222222222197</c:v>
                </c:pt>
                <c:pt idx="1059">
                  <c:v>7.3541666666666599</c:v>
                </c:pt>
                <c:pt idx="1060">
                  <c:v>7.3611111111111098</c:v>
                </c:pt>
                <c:pt idx="1061">
                  <c:v>7.36805555555555</c:v>
                </c:pt>
                <c:pt idx="1062">
                  <c:v>7.375</c:v>
                </c:pt>
                <c:pt idx="1063">
                  <c:v>7.3819444444444402</c:v>
                </c:pt>
                <c:pt idx="1064">
                  <c:v>7.3888888888888902</c:v>
                </c:pt>
                <c:pt idx="1065">
                  <c:v>7.3958333333333304</c:v>
                </c:pt>
                <c:pt idx="1066">
                  <c:v>7.4027777777777697</c:v>
                </c:pt>
                <c:pt idx="1067">
                  <c:v>7.4097222222222197</c:v>
                </c:pt>
                <c:pt idx="1068">
                  <c:v>7.4166666666666599</c:v>
                </c:pt>
                <c:pt idx="1069">
                  <c:v>7.4236111111111098</c:v>
                </c:pt>
                <c:pt idx="1070">
                  <c:v>7.43055555555555</c:v>
                </c:pt>
                <c:pt idx="1071">
                  <c:v>7.4375</c:v>
                </c:pt>
                <c:pt idx="1072">
                  <c:v>7.4444444444444402</c:v>
                </c:pt>
                <c:pt idx="1073">
                  <c:v>7.4513888888888902</c:v>
                </c:pt>
                <c:pt idx="1074">
                  <c:v>7.4583333333333304</c:v>
                </c:pt>
                <c:pt idx="1075">
                  <c:v>7.4652777777777697</c:v>
                </c:pt>
                <c:pt idx="1076">
                  <c:v>7.4722222222222197</c:v>
                </c:pt>
                <c:pt idx="1077">
                  <c:v>7.4791666666666599</c:v>
                </c:pt>
                <c:pt idx="1078">
                  <c:v>7.4861111111111098</c:v>
                </c:pt>
                <c:pt idx="1079">
                  <c:v>7.49305555555555</c:v>
                </c:pt>
                <c:pt idx="1080">
                  <c:v>7.5</c:v>
                </c:pt>
                <c:pt idx="1081">
                  <c:v>7.5069444444444402</c:v>
                </c:pt>
                <c:pt idx="1082">
                  <c:v>7.5138888888888902</c:v>
                </c:pt>
                <c:pt idx="1083">
                  <c:v>7.5208333333333304</c:v>
                </c:pt>
                <c:pt idx="1084">
                  <c:v>7.5277777777777697</c:v>
                </c:pt>
                <c:pt idx="1085">
                  <c:v>7.5347222222222197</c:v>
                </c:pt>
                <c:pt idx="1086">
                  <c:v>7.5416666666666599</c:v>
                </c:pt>
                <c:pt idx="1087">
                  <c:v>7.5486111111111098</c:v>
                </c:pt>
                <c:pt idx="1088">
                  <c:v>7.55555555555555</c:v>
                </c:pt>
                <c:pt idx="1089">
                  <c:v>7.5625</c:v>
                </c:pt>
                <c:pt idx="1090">
                  <c:v>7.5694444444444402</c:v>
                </c:pt>
                <c:pt idx="1091">
                  <c:v>7.5763888888888902</c:v>
                </c:pt>
                <c:pt idx="1092">
                  <c:v>7.5833333333333304</c:v>
                </c:pt>
                <c:pt idx="1093">
                  <c:v>7.5902777777777697</c:v>
                </c:pt>
                <c:pt idx="1094">
                  <c:v>7.5972222222222197</c:v>
                </c:pt>
                <c:pt idx="1095">
                  <c:v>7.6041666666666599</c:v>
                </c:pt>
                <c:pt idx="1096">
                  <c:v>7.6111111111111098</c:v>
                </c:pt>
                <c:pt idx="1097">
                  <c:v>7.61805555555555</c:v>
                </c:pt>
                <c:pt idx="1098">
                  <c:v>7.625</c:v>
                </c:pt>
                <c:pt idx="1099">
                  <c:v>7.6319444444444402</c:v>
                </c:pt>
                <c:pt idx="1100">
                  <c:v>7.6388888888888902</c:v>
                </c:pt>
                <c:pt idx="1101">
                  <c:v>7.6458333333333304</c:v>
                </c:pt>
                <c:pt idx="1102">
                  <c:v>7.6527777777777697</c:v>
                </c:pt>
                <c:pt idx="1103">
                  <c:v>7.6597222222222197</c:v>
                </c:pt>
                <c:pt idx="1104">
                  <c:v>7.6666666666666599</c:v>
                </c:pt>
                <c:pt idx="1105">
                  <c:v>7.6736111111111098</c:v>
                </c:pt>
                <c:pt idx="1106">
                  <c:v>7.68055555555555</c:v>
                </c:pt>
                <c:pt idx="1107">
                  <c:v>7.6875</c:v>
                </c:pt>
                <c:pt idx="1108">
                  <c:v>7.6944444444444402</c:v>
                </c:pt>
                <c:pt idx="1109">
                  <c:v>7.7013888888888902</c:v>
                </c:pt>
                <c:pt idx="1110">
                  <c:v>7.7083333333333304</c:v>
                </c:pt>
                <c:pt idx="1111">
                  <c:v>7.7152777777777697</c:v>
                </c:pt>
                <c:pt idx="1112">
                  <c:v>7.7222222222222197</c:v>
                </c:pt>
                <c:pt idx="1113">
                  <c:v>7.7291666666666599</c:v>
                </c:pt>
                <c:pt idx="1114">
                  <c:v>7.7361111111111098</c:v>
                </c:pt>
                <c:pt idx="1115">
                  <c:v>7.74305555555555</c:v>
                </c:pt>
                <c:pt idx="1116">
                  <c:v>7.75</c:v>
                </c:pt>
                <c:pt idx="1117">
                  <c:v>7.7569444444444402</c:v>
                </c:pt>
                <c:pt idx="1118">
                  <c:v>7.7638888888888902</c:v>
                </c:pt>
                <c:pt idx="1119">
                  <c:v>7.7708333333333304</c:v>
                </c:pt>
                <c:pt idx="1120">
                  <c:v>7.7777777777777697</c:v>
                </c:pt>
                <c:pt idx="1121">
                  <c:v>7.7847222222222197</c:v>
                </c:pt>
                <c:pt idx="1122">
                  <c:v>7.7916666666666599</c:v>
                </c:pt>
                <c:pt idx="1123">
                  <c:v>7.7986111111111098</c:v>
                </c:pt>
                <c:pt idx="1124">
                  <c:v>7.80555555555555</c:v>
                </c:pt>
                <c:pt idx="1125">
                  <c:v>7.8125</c:v>
                </c:pt>
                <c:pt idx="1126">
                  <c:v>7.8194444444444402</c:v>
                </c:pt>
                <c:pt idx="1127">
                  <c:v>7.8263888888888902</c:v>
                </c:pt>
                <c:pt idx="1128">
                  <c:v>7.8333333333333304</c:v>
                </c:pt>
                <c:pt idx="1129">
                  <c:v>7.8402777777777697</c:v>
                </c:pt>
                <c:pt idx="1130">
                  <c:v>7.8472222222222197</c:v>
                </c:pt>
                <c:pt idx="1131">
                  <c:v>7.8541666666666599</c:v>
                </c:pt>
                <c:pt idx="1132">
                  <c:v>7.8611111111111098</c:v>
                </c:pt>
                <c:pt idx="1133">
                  <c:v>7.86805555555555</c:v>
                </c:pt>
                <c:pt idx="1134">
                  <c:v>7.875</c:v>
                </c:pt>
                <c:pt idx="1135">
                  <c:v>7.8819444444444402</c:v>
                </c:pt>
                <c:pt idx="1136">
                  <c:v>7.8888888888888902</c:v>
                </c:pt>
                <c:pt idx="1137">
                  <c:v>7.8958333333333304</c:v>
                </c:pt>
                <c:pt idx="1138">
                  <c:v>7.9027777777777697</c:v>
                </c:pt>
                <c:pt idx="1139">
                  <c:v>7.9097222222222197</c:v>
                </c:pt>
                <c:pt idx="1140">
                  <c:v>7.9166666666666599</c:v>
                </c:pt>
                <c:pt idx="1141">
                  <c:v>7.9236111111111098</c:v>
                </c:pt>
                <c:pt idx="1142">
                  <c:v>7.93055555555555</c:v>
                </c:pt>
                <c:pt idx="1143">
                  <c:v>7.9375</c:v>
                </c:pt>
                <c:pt idx="1144">
                  <c:v>7.9444444444444402</c:v>
                </c:pt>
                <c:pt idx="1145">
                  <c:v>7.9513888888888902</c:v>
                </c:pt>
                <c:pt idx="1146">
                  <c:v>7.9583333333333304</c:v>
                </c:pt>
                <c:pt idx="1147">
                  <c:v>7.9652777777777697</c:v>
                </c:pt>
                <c:pt idx="1148">
                  <c:v>7.9722222222222197</c:v>
                </c:pt>
                <c:pt idx="1149">
                  <c:v>7.9791666666666599</c:v>
                </c:pt>
                <c:pt idx="1150">
                  <c:v>7.9861111111111098</c:v>
                </c:pt>
                <c:pt idx="1151">
                  <c:v>7.99305555555555</c:v>
                </c:pt>
                <c:pt idx="1152">
                  <c:v>8</c:v>
                </c:pt>
                <c:pt idx="1153">
                  <c:v>8.0069444444444393</c:v>
                </c:pt>
                <c:pt idx="1154">
                  <c:v>8.0138888888888893</c:v>
                </c:pt>
                <c:pt idx="1155">
                  <c:v>8.0208333333333304</c:v>
                </c:pt>
                <c:pt idx="1156">
                  <c:v>8.0277777777777697</c:v>
                </c:pt>
                <c:pt idx="1157">
                  <c:v>8.0347222222222197</c:v>
                </c:pt>
                <c:pt idx="1158">
                  <c:v>8.0416666666666607</c:v>
                </c:pt>
                <c:pt idx="1159">
                  <c:v>8.0486111111111107</c:v>
                </c:pt>
                <c:pt idx="1160">
                  <c:v>8.05555555555555</c:v>
                </c:pt>
                <c:pt idx="1161">
                  <c:v>8.0625</c:v>
                </c:pt>
                <c:pt idx="1162">
                  <c:v>8.0694444444444393</c:v>
                </c:pt>
                <c:pt idx="1163">
                  <c:v>8.0763888888888893</c:v>
                </c:pt>
                <c:pt idx="1164">
                  <c:v>8.0833333333333304</c:v>
                </c:pt>
                <c:pt idx="1165">
                  <c:v>8.0902777777777697</c:v>
                </c:pt>
                <c:pt idx="1166">
                  <c:v>8.0972222222222197</c:v>
                </c:pt>
                <c:pt idx="1167">
                  <c:v>8.1041666666666607</c:v>
                </c:pt>
                <c:pt idx="1168">
                  <c:v>8.1111111111111107</c:v>
                </c:pt>
                <c:pt idx="1169">
                  <c:v>8.11805555555555</c:v>
                </c:pt>
                <c:pt idx="1170">
                  <c:v>8.125</c:v>
                </c:pt>
                <c:pt idx="1171">
                  <c:v>8.1319444444444393</c:v>
                </c:pt>
                <c:pt idx="1172">
                  <c:v>8.1388888888888893</c:v>
                </c:pt>
                <c:pt idx="1173">
                  <c:v>8.1458333333333304</c:v>
                </c:pt>
                <c:pt idx="1174">
                  <c:v>8.1527777777777697</c:v>
                </c:pt>
                <c:pt idx="1175">
                  <c:v>8.1597222222222197</c:v>
                </c:pt>
                <c:pt idx="1176">
                  <c:v>8.1666666666666607</c:v>
                </c:pt>
                <c:pt idx="1177">
                  <c:v>8.1736111111111107</c:v>
                </c:pt>
                <c:pt idx="1178">
                  <c:v>8.18055555555555</c:v>
                </c:pt>
                <c:pt idx="1179">
                  <c:v>8.1875</c:v>
                </c:pt>
                <c:pt idx="1180">
                  <c:v>8.1944444444444393</c:v>
                </c:pt>
                <c:pt idx="1181">
                  <c:v>8.2013888888888893</c:v>
                </c:pt>
                <c:pt idx="1182">
                  <c:v>8.2083333333333304</c:v>
                </c:pt>
                <c:pt idx="1183">
                  <c:v>8.2152777777777697</c:v>
                </c:pt>
                <c:pt idx="1184">
                  <c:v>8.2222222222222197</c:v>
                </c:pt>
                <c:pt idx="1185">
                  <c:v>8.2291666666666607</c:v>
                </c:pt>
                <c:pt idx="1186">
                  <c:v>8.2361111111111107</c:v>
                </c:pt>
                <c:pt idx="1187">
                  <c:v>8.24305555555555</c:v>
                </c:pt>
                <c:pt idx="1188">
                  <c:v>8.25</c:v>
                </c:pt>
                <c:pt idx="1189">
                  <c:v>8.2569444444444393</c:v>
                </c:pt>
                <c:pt idx="1190">
                  <c:v>8.2638888888888893</c:v>
                </c:pt>
                <c:pt idx="1191">
                  <c:v>8.2708333333333304</c:v>
                </c:pt>
                <c:pt idx="1192">
                  <c:v>8.2777777777777697</c:v>
                </c:pt>
                <c:pt idx="1193">
                  <c:v>8.2847222222222197</c:v>
                </c:pt>
                <c:pt idx="1194">
                  <c:v>8.2916666666666607</c:v>
                </c:pt>
                <c:pt idx="1195">
                  <c:v>8.2986111111111107</c:v>
                </c:pt>
                <c:pt idx="1196">
                  <c:v>8.30555555555555</c:v>
                </c:pt>
                <c:pt idx="1197">
                  <c:v>8.3125</c:v>
                </c:pt>
                <c:pt idx="1198">
                  <c:v>8.3194444444444393</c:v>
                </c:pt>
                <c:pt idx="1199">
                  <c:v>8.3263888888888893</c:v>
                </c:pt>
                <c:pt idx="1200">
                  <c:v>8.3333333333333304</c:v>
                </c:pt>
                <c:pt idx="1201">
                  <c:v>8.3402777777777697</c:v>
                </c:pt>
                <c:pt idx="1202">
                  <c:v>8.3472222222222197</c:v>
                </c:pt>
                <c:pt idx="1203">
                  <c:v>8.3541666666666607</c:v>
                </c:pt>
                <c:pt idx="1204">
                  <c:v>8.3611111111111107</c:v>
                </c:pt>
                <c:pt idx="1205">
                  <c:v>8.36805555555555</c:v>
                </c:pt>
                <c:pt idx="1206">
                  <c:v>8.375</c:v>
                </c:pt>
                <c:pt idx="1207">
                  <c:v>8.3819444444444393</c:v>
                </c:pt>
                <c:pt idx="1208">
                  <c:v>8.3888888888888893</c:v>
                </c:pt>
                <c:pt idx="1209">
                  <c:v>8.3958333333333304</c:v>
                </c:pt>
                <c:pt idx="1210">
                  <c:v>8.4027777777777697</c:v>
                </c:pt>
                <c:pt idx="1211">
                  <c:v>8.4097222222222197</c:v>
                </c:pt>
                <c:pt idx="1212">
                  <c:v>8.4166666666666607</c:v>
                </c:pt>
                <c:pt idx="1213">
                  <c:v>8.4236111111111107</c:v>
                </c:pt>
                <c:pt idx="1214">
                  <c:v>8.43055555555555</c:v>
                </c:pt>
                <c:pt idx="1215">
                  <c:v>8.4375</c:v>
                </c:pt>
                <c:pt idx="1216">
                  <c:v>8.4444444444444393</c:v>
                </c:pt>
                <c:pt idx="1217">
                  <c:v>8.4513888888888893</c:v>
                </c:pt>
                <c:pt idx="1218">
                  <c:v>8.4583333333333304</c:v>
                </c:pt>
                <c:pt idx="1219">
                  <c:v>8.4652777777777697</c:v>
                </c:pt>
                <c:pt idx="1220">
                  <c:v>8.4722222222222197</c:v>
                </c:pt>
                <c:pt idx="1221">
                  <c:v>8.4791666666666607</c:v>
                </c:pt>
                <c:pt idx="1222">
                  <c:v>8.4861111111111107</c:v>
                </c:pt>
                <c:pt idx="1223">
                  <c:v>8.49305555555555</c:v>
                </c:pt>
                <c:pt idx="1224">
                  <c:v>8.5</c:v>
                </c:pt>
                <c:pt idx="1225">
                  <c:v>8.5069444444444393</c:v>
                </c:pt>
                <c:pt idx="1226">
                  <c:v>8.5138888888888893</c:v>
                </c:pt>
                <c:pt idx="1227">
                  <c:v>8.5208333333333304</c:v>
                </c:pt>
                <c:pt idx="1228">
                  <c:v>8.5277777777777697</c:v>
                </c:pt>
                <c:pt idx="1229">
                  <c:v>8.5347222222222197</c:v>
                </c:pt>
                <c:pt idx="1230">
                  <c:v>8.5416666666666607</c:v>
                </c:pt>
                <c:pt idx="1231">
                  <c:v>8.5486111111111107</c:v>
                </c:pt>
                <c:pt idx="1232">
                  <c:v>8.55555555555555</c:v>
                </c:pt>
                <c:pt idx="1233">
                  <c:v>8.5625</c:v>
                </c:pt>
                <c:pt idx="1234">
                  <c:v>8.5694444444444393</c:v>
                </c:pt>
                <c:pt idx="1235">
                  <c:v>8.5763888888888893</c:v>
                </c:pt>
                <c:pt idx="1236">
                  <c:v>8.5833333333333304</c:v>
                </c:pt>
                <c:pt idx="1237">
                  <c:v>8.5902777777777697</c:v>
                </c:pt>
                <c:pt idx="1238">
                  <c:v>8.5972222222222197</c:v>
                </c:pt>
                <c:pt idx="1239">
                  <c:v>8.6041666666666607</c:v>
                </c:pt>
                <c:pt idx="1240">
                  <c:v>8.6111111111111107</c:v>
                </c:pt>
                <c:pt idx="1241">
                  <c:v>8.61805555555555</c:v>
                </c:pt>
                <c:pt idx="1242">
                  <c:v>8.625</c:v>
                </c:pt>
                <c:pt idx="1243">
                  <c:v>8.6319444444444393</c:v>
                </c:pt>
                <c:pt idx="1244">
                  <c:v>8.6388888888888893</c:v>
                </c:pt>
                <c:pt idx="1245">
                  <c:v>8.6458333333333304</c:v>
                </c:pt>
                <c:pt idx="1246">
                  <c:v>8.6527777777777697</c:v>
                </c:pt>
                <c:pt idx="1247">
                  <c:v>8.6597222222222197</c:v>
                </c:pt>
                <c:pt idx="1248">
                  <c:v>8.6666666666666607</c:v>
                </c:pt>
                <c:pt idx="1249">
                  <c:v>8.6736111111111107</c:v>
                </c:pt>
                <c:pt idx="1250">
                  <c:v>8.68055555555555</c:v>
                </c:pt>
                <c:pt idx="1251">
                  <c:v>8.6875</c:v>
                </c:pt>
                <c:pt idx="1252">
                  <c:v>8.6944444444444393</c:v>
                </c:pt>
                <c:pt idx="1253">
                  <c:v>8.7013888888888893</c:v>
                </c:pt>
                <c:pt idx="1254">
                  <c:v>8.7083333333333304</c:v>
                </c:pt>
                <c:pt idx="1255">
                  <c:v>8.7152777777777697</c:v>
                </c:pt>
                <c:pt idx="1256">
                  <c:v>8.7222222222222197</c:v>
                </c:pt>
                <c:pt idx="1257">
                  <c:v>8.7291666666666607</c:v>
                </c:pt>
                <c:pt idx="1258">
                  <c:v>8.7361111111111107</c:v>
                </c:pt>
                <c:pt idx="1259">
                  <c:v>8.74305555555555</c:v>
                </c:pt>
                <c:pt idx="1260">
                  <c:v>8.75</c:v>
                </c:pt>
                <c:pt idx="1261">
                  <c:v>8.7569444444444393</c:v>
                </c:pt>
                <c:pt idx="1262">
                  <c:v>8.7638888888888893</c:v>
                </c:pt>
                <c:pt idx="1263">
                  <c:v>8.7708333333333304</c:v>
                </c:pt>
                <c:pt idx="1264">
                  <c:v>8.7777777777777697</c:v>
                </c:pt>
                <c:pt idx="1265">
                  <c:v>8.7847222222222197</c:v>
                </c:pt>
                <c:pt idx="1266">
                  <c:v>8.7916666666666607</c:v>
                </c:pt>
                <c:pt idx="1267">
                  <c:v>8.7986111111111107</c:v>
                </c:pt>
                <c:pt idx="1268">
                  <c:v>8.80555555555555</c:v>
                </c:pt>
                <c:pt idx="1269">
                  <c:v>8.8125</c:v>
                </c:pt>
                <c:pt idx="1270">
                  <c:v>8.8194444444444393</c:v>
                </c:pt>
                <c:pt idx="1271">
                  <c:v>8.8263888888888893</c:v>
                </c:pt>
                <c:pt idx="1272">
                  <c:v>8.8333333333333304</c:v>
                </c:pt>
                <c:pt idx="1273">
                  <c:v>8.8402777777777697</c:v>
                </c:pt>
                <c:pt idx="1274">
                  <c:v>8.8472222222222197</c:v>
                </c:pt>
                <c:pt idx="1275">
                  <c:v>8.8541666666666607</c:v>
                </c:pt>
                <c:pt idx="1276">
                  <c:v>8.8611111111111107</c:v>
                </c:pt>
                <c:pt idx="1277">
                  <c:v>8.86805555555555</c:v>
                </c:pt>
                <c:pt idx="1278">
                  <c:v>8.875</c:v>
                </c:pt>
                <c:pt idx="1279">
                  <c:v>8.8819444444444393</c:v>
                </c:pt>
                <c:pt idx="1280">
                  <c:v>8.8888888888888893</c:v>
                </c:pt>
                <c:pt idx="1281">
                  <c:v>8.8958333333333304</c:v>
                </c:pt>
                <c:pt idx="1282">
                  <c:v>8.9027777777777697</c:v>
                </c:pt>
                <c:pt idx="1283">
                  <c:v>8.9097222222222197</c:v>
                </c:pt>
                <c:pt idx="1284">
                  <c:v>8.9166666666666607</c:v>
                </c:pt>
                <c:pt idx="1285">
                  <c:v>8.9236111111111107</c:v>
                </c:pt>
                <c:pt idx="1286">
                  <c:v>8.93055555555555</c:v>
                </c:pt>
                <c:pt idx="1287">
                  <c:v>8.9375</c:v>
                </c:pt>
                <c:pt idx="1288">
                  <c:v>8.9444444444444393</c:v>
                </c:pt>
                <c:pt idx="1289">
                  <c:v>8.9513888888888893</c:v>
                </c:pt>
                <c:pt idx="1290">
                  <c:v>8.9583333333333304</c:v>
                </c:pt>
                <c:pt idx="1291">
                  <c:v>8.9652777777777697</c:v>
                </c:pt>
                <c:pt idx="1292">
                  <c:v>8.9722222222222197</c:v>
                </c:pt>
                <c:pt idx="1293">
                  <c:v>8.9791666666666607</c:v>
                </c:pt>
                <c:pt idx="1294">
                  <c:v>8.9861111111111107</c:v>
                </c:pt>
                <c:pt idx="1295">
                  <c:v>8.99305555555555</c:v>
                </c:pt>
                <c:pt idx="1296">
                  <c:v>9</c:v>
                </c:pt>
                <c:pt idx="1297">
                  <c:v>9.0069444444444393</c:v>
                </c:pt>
                <c:pt idx="1298">
                  <c:v>9.0138888888888893</c:v>
                </c:pt>
                <c:pt idx="1299">
                  <c:v>9.0208333333333304</c:v>
                </c:pt>
                <c:pt idx="1300">
                  <c:v>9.0277777777777697</c:v>
                </c:pt>
                <c:pt idx="1301">
                  <c:v>9.0347222222222197</c:v>
                </c:pt>
                <c:pt idx="1302">
                  <c:v>9.0416666666666607</c:v>
                </c:pt>
                <c:pt idx="1303">
                  <c:v>9.0486111111111107</c:v>
                </c:pt>
                <c:pt idx="1304">
                  <c:v>9.05555555555555</c:v>
                </c:pt>
                <c:pt idx="1305">
                  <c:v>9.0625</c:v>
                </c:pt>
                <c:pt idx="1306">
                  <c:v>9.0694444444444393</c:v>
                </c:pt>
                <c:pt idx="1307">
                  <c:v>9.0763888888888893</c:v>
                </c:pt>
                <c:pt idx="1308">
                  <c:v>9.0833333333333304</c:v>
                </c:pt>
                <c:pt idx="1309">
                  <c:v>9.0902777777777697</c:v>
                </c:pt>
                <c:pt idx="1310">
                  <c:v>9.0972222222222197</c:v>
                </c:pt>
                <c:pt idx="1311">
                  <c:v>9.1041666666666607</c:v>
                </c:pt>
                <c:pt idx="1312">
                  <c:v>9.1111111111111107</c:v>
                </c:pt>
                <c:pt idx="1313">
                  <c:v>9.11805555555555</c:v>
                </c:pt>
                <c:pt idx="1314">
                  <c:v>9.125</c:v>
                </c:pt>
                <c:pt idx="1315">
                  <c:v>9.1319444444444393</c:v>
                </c:pt>
                <c:pt idx="1316">
                  <c:v>9.1388888888888893</c:v>
                </c:pt>
                <c:pt idx="1317">
                  <c:v>9.1458333333333304</c:v>
                </c:pt>
                <c:pt idx="1318">
                  <c:v>9.1527777777777697</c:v>
                </c:pt>
                <c:pt idx="1319">
                  <c:v>9.1597222222222197</c:v>
                </c:pt>
                <c:pt idx="1320">
                  <c:v>9.1666666666666607</c:v>
                </c:pt>
                <c:pt idx="1321">
                  <c:v>9.1736111111111107</c:v>
                </c:pt>
                <c:pt idx="1322">
                  <c:v>9.18055555555555</c:v>
                </c:pt>
                <c:pt idx="1323">
                  <c:v>9.1875</c:v>
                </c:pt>
                <c:pt idx="1324">
                  <c:v>9.1944444444444393</c:v>
                </c:pt>
                <c:pt idx="1325">
                  <c:v>9.2013888888888893</c:v>
                </c:pt>
                <c:pt idx="1326">
                  <c:v>9.2083333333333304</c:v>
                </c:pt>
                <c:pt idx="1327">
                  <c:v>9.2152777777777697</c:v>
                </c:pt>
                <c:pt idx="1328">
                  <c:v>9.2222222222222197</c:v>
                </c:pt>
                <c:pt idx="1329">
                  <c:v>9.2291666666666607</c:v>
                </c:pt>
                <c:pt idx="1330">
                  <c:v>9.2361111111111107</c:v>
                </c:pt>
                <c:pt idx="1331">
                  <c:v>9.24305555555555</c:v>
                </c:pt>
                <c:pt idx="1332">
                  <c:v>9.25</c:v>
                </c:pt>
                <c:pt idx="1333">
                  <c:v>9.2569444444444393</c:v>
                </c:pt>
                <c:pt idx="1334">
                  <c:v>9.2638888888888893</c:v>
                </c:pt>
                <c:pt idx="1335">
                  <c:v>9.2708333333333304</c:v>
                </c:pt>
                <c:pt idx="1336">
                  <c:v>9.2777777777777697</c:v>
                </c:pt>
                <c:pt idx="1337">
                  <c:v>9.2847222222222197</c:v>
                </c:pt>
                <c:pt idx="1338">
                  <c:v>9.2916666666666607</c:v>
                </c:pt>
                <c:pt idx="1339">
                  <c:v>9.2986111111111107</c:v>
                </c:pt>
                <c:pt idx="1340">
                  <c:v>9.30555555555555</c:v>
                </c:pt>
                <c:pt idx="1341">
                  <c:v>9.3125</c:v>
                </c:pt>
                <c:pt idx="1342">
                  <c:v>9.3194444444444393</c:v>
                </c:pt>
                <c:pt idx="1343">
                  <c:v>9.3263888888888893</c:v>
                </c:pt>
                <c:pt idx="1344">
                  <c:v>9.3333333333333304</c:v>
                </c:pt>
                <c:pt idx="1345">
                  <c:v>9.3402777777777697</c:v>
                </c:pt>
                <c:pt idx="1346">
                  <c:v>9.3472222222222197</c:v>
                </c:pt>
                <c:pt idx="1347">
                  <c:v>9.3541666666666607</c:v>
                </c:pt>
                <c:pt idx="1348">
                  <c:v>9.3611111111111107</c:v>
                </c:pt>
                <c:pt idx="1349">
                  <c:v>9.36805555555555</c:v>
                </c:pt>
                <c:pt idx="1350">
                  <c:v>9.375</c:v>
                </c:pt>
                <c:pt idx="1351">
                  <c:v>9.3819444444444393</c:v>
                </c:pt>
                <c:pt idx="1352">
                  <c:v>9.3888888888888893</c:v>
                </c:pt>
                <c:pt idx="1353">
                  <c:v>9.3958333333333304</c:v>
                </c:pt>
                <c:pt idx="1354">
                  <c:v>9.4027777777777697</c:v>
                </c:pt>
                <c:pt idx="1355">
                  <c:v>9.4097222222222197</c:v>
                </c:pt>
                <c:pt idx="1356">
                  <c:v>9.4166666666666607</c:v>
                </c:pt>
                <c:pt idx="1357">
                  <c:v>9.4236111111111107</c:v>
                </c:pt>
                <c:pt idx="1358">
                  <c:v>9.43055555555555</c:v>
                </c:pt>
                <c:pt idx="1359">
                  <c:v>9.4375</c:v>
                </c:pt>
                <c:pt idx="1360">
                  <c:v>9.4444444444444393</c:v>
                </c:pt>
                <c:pt idx="1361">
                  <c:v>9.4513888888888893</c:v>
                </c:pt>
                <c:pt idx="1362">
                  <c:v>9.4583333333333304</c:v>
                </c:pt>
                <c:pt idx="1363">
                  <c:v>9.4652777777777697</c:v>
                </c:pt>
                <c:pt idx="1364">
                  <c:v>9.4722222222222197</c:v>
                </c:pt>
                <c:pt idx="1365">
                  <c:v>9.4791666666666607</c:v>
                </c:pt>
                <c:pt idx="1366">
                  <c:v>9.4861111111111107</c:v>
                </c:pt>
                <c:pt idx="1367">
                  <c:v>9.49305555555555</c:v>
                </c:pt>
                <c:pt idx="1368">
                  <c:v>9.5</c:v>
                </c:pt>
                <c:pt idx="1369">
                  <c:v>9.5069444444444393</c:v>
                </c:pt>
                <c:pt idx="1370">
                  <c:v>9.5138888888888893</c:v>
                </c:pt>
                <c:pt idx="1371">
                  <c:v>9.5208333333333304</c:v>
                </c:pt>
                <c:pt idx="1372">
                  <c:v>9.5277777777777697</c:v>
                </c:pt>
                <c:pt idx="1373">
                  <c:v>9.5347222222222197</c:v>
                </c:pt>
                <c:pt idx="1374">
                  <c:v>9.5416666666666607</c:v>
                </c:pt>
                <c:pt idx="1375">
                  <c:v>9.5486111111111107</c:v>
                </c:pt>
                <c:pt idx="1376">
                  <c:v>9.55555555555555</c:v>
                </c:pt>
                <c:pt idx="1377">
                  <c:v>9.5625</c:v>
                </c:pt>
                <c:pt idx="1378">
                  <c:v>9.5694444444444393</c:v>
                </c:pt>
                <c:pt idx="1379">
                  <c:v>9.5763888888888893</c:v>
                </c:pt>
                <c:pt idx="1380">
                  <c:v>9.5833333333333304</c:v>
                </c:pt>
                <c:pt idx="1381">
                  <c:v>9.5902777777777697</c:v>
                </c:pt>
                <c:pt idx="1382">
                  <c:v>9.5972222222222197</c:v>
                </c:pt>
                <c:pt idx="1383">
                  <c:v>9.6041666666666607</c:v>
                </c:pt>
                <c:pt idx="1384">
                  <c:v>9.6111111111111107</c:v>
                </c:pt>
                <c:pt idx="1385">
                  <c:v>9.61805555555555</c:v>
                </c:pt>
                <c:pt idx="1386">
                  <c:v>9.625</c:v>
                </c:pt>
                <c:pt idx="1387">
                  <c:v>9.6319444444444393</c:v>
                </c:pt>
                <c:pt idx="1388">
                  <c:v>9.6388888888888893</c:v>
                </c:pt>
                <c:pt idx="1389">
                  <c:v>9.6458333333333304</c:v>
                </c:pt>
                <c:pt idx="1390">
                  <c:v>9.6527777777777697</c:v>
                </c:pt>
                <c:pt idx="1391">
                  <c:v>9.6597222222222197</c:v>
                </c:pt>
                <c:pt idx="1392">
                  <c:v>9.6666666666666607</c:v>
                </c:pt>
                <c:pt idx="1393">
                  <c:v>9.6736111111111107</c:v>
                </c:pt>
                <c:pt idx="1394">
                  <c:v>9.68055555555555</c:v>
                </c:pt>
                <c:pt idx="1395">
                  <c:v>9.6875</c:v>
                </c:pt>
                <c:pt idx="1396">
                  <c:v>9.6944444444444393</c:v>
                </c:pt>
                <c:pt idx="1397">
                  <c:v>9.7013888888888893</c:v>
                </c:pt>
                <c:pt idx="1398">
                  <c:v>9.7083333333333304</c:v>
                </c:pt>
                <c:pt idx="1399">
                  <c:v>9.7152777777777697</c:v>
                </c:pt>
                <c:pt idx="1400">
                  <c:v>9.7222222222222197</c:v>
                </c:pt>
                <c:pt idx="1401">
                  <c:v>9.7291666666666607</c:v>
                </c:pt>
                <c:pt idx="1402">
                  <c:v>9.7361111111111107</c:v>
                </c:pt>
                <c:pt idx="1403">
                  <c:v>9.74305555555555</c:v>
                </c:pt>
                <c:pt idx="1404">
                  <c:v>9.75</c:v>
                </c:pt>
                <c:pt idx="1405">
                  <c:v>9.7569444444444393</c:v>
                </c:pt>
                <c:pt idx="1406">
                  <c:v>9.7638888888888893</c:v>
                </c:pt>
                <c:pt idx="1407">
                  <c:v>9.7708333333333304</c:v>
                </c:pt>
                <c:pt idx="1408">
                  <c:v>9.7777777777777697</c:v>
                </c:pt>
                <c:pt idx="1409">
                  <c:v>9.7847222222222197</c:v>
                </c:pt>
                <c:pt idx="1410">
                  <c:v>9.7916666666666607</c:v>
                </c:pt>
                <c:pt idx="1411">
                  <c:v>9.7986111111111107</c:v>
                </c:pt>
                <c:pt idx="1412">
                  <c:v>9.80555555555555</c:v>
                </c:pt>
                <c:pt idx="1413">
                  <c:v>9.8125</c:v>
                </c:pt>
                <c:pt idx="1414">
                  <c:v>9.8194444444444393</c:v>
                </c:pt>
                <c:pt idx="1415">
                  <c:v>9.8263888888888893</c:v>
                </c:pt>
                <c:pt idx="1416">
                  <c:v>9.8333333333333304</c:v>
                </c:pt>
                <c:pt idx="1417">
                  <c:v>9.8402777777777697</c:v>
                </c:pt>
                <c:pt idx="1418">
                  <c:v>9.8472222222222197</c:v>
                </c:pt>
                <c:pt idx="1419">
                  <c:v>9.8541666666666607</c:v>
                </c:pt>
                <c:pt idx="1420">
                  <c:v>9.8611111111111107</c:v>
                </c:pt>
                <c:pt idx="1421">
                  <c:v>9.86805555555555</c:v>
                </c:pt>
                <c:pt idx="1422">
                  <c:v>9.875</c:v>
                </c:pt>
                <c:pt idx="1423">
                  <c:v>9.8819444444444393</c:v>
                </c:pt>
                <c:pt idx="1424">
                  <c:v>9.8888888888888893</c:v>
                </c:pt>
                <c:pt idx="1425">
                  <c:v>9.8958333333333304</c:v>
                </c:pt>
                <c:pt idx="1426">
                  <c:v>9.9027777777777697</c:v>
                </c:pt>
                <c:pt idx="1427">
                  <c:v>9.9097222222222197</c:v>
                </c:pt>
                <c:pt idx="1428">
                  <c:v>9.9166666666666607</c:v>
                </c:pt>
                <c:pt idx="1429">
                  <c:v>9.9236111111111107</c:v>
                </c:pt>
                <c:pt idx="1430">
                  <c:v>9.93055555555555</c:v>
                </c:pt>
                <c:pt idx="1431">
                  <c:v>9.9375</c:v>
                </c:pt>
                <c:pt idx="1432">
                  <c:v>9.9444444444444393</c:v>
                </c:pt>
                <c:pt idx="1433">
                  <c:v>9.9513888888888893</c:v>
                </c:pt>
                <c:pt idx="1434">
                  <c:v>9.9583333333333304</c:v>
                </c:pt>
                <c:pt idx="1435">
                  <c:v>9.9652777777777697</c:v>
                </c:pt>
                <c:pt idx="1436">
                  <c:v>9.9722222222222197</c:v>
                </c:pt>
                <c:pt idx="1437">
                  <c:v>9.9791666666666607</c:v>
                </c:pt>
                <c:pt idx="1438">
                  <c:v>9.9861111111111107</c:v>
                </c:pt>
                <c:pt idx="1439">
                  <c:v>9.99305555555555</c:v>
                </c:pt>
                <c:pt idx="1440">
                  <c:v>10</c:v>
                </c:pt>
                <c:pt idx="1441">
                  <c:v>10.0069444444444</c:v>
                </c:pt>
                <c:pt idx="1442">
                  <c:v>10.0138888888888</c:v>
                </c:pt>
                <c:pt idx="1443">
                  <c:v>10.0208333333333</c:v>
                </c:pt>
                <c:pt idx="1444">
                  <c:v>10.0277777777777</c:v>
                </c:pt>
                <c:pt idx="1445">
                  <c:v>10.0347222222222</c:v>
                </c:pt>
                <c:pt idx="1446">
                  <c:v>10.0416666666666</c:v>
                </c:pt>
                <c:pt idx="1447">
                  <c:v>10.0486111111111</c:v>
                </c:pt>
                <c:pt idx="1448">
                  <c:v>10.0555555555555</c:v>
                </c:pt>
                <c:pt idx="1449">
                  <c:v>10.0625</c:v>
                </c:pt>
                <c:pt idx="1450">
                  <c:v>10.0694444444444</c:v>
                </c:pt>
                <c:pt idx="1451">
                  <c:v>10.0763888888888</c:v>
                </c:pt>
                <c:pt idx="1452">
                  <c:v>10.0833333333333</c:v>
                </c:pt>
                <c:pt idx="1453">
                  <c:v>10.0902777777777</c:v>
                </c:pt>
                <c:pt idx="1454">
                  <c:v>10.0972222222222</c:v>
                </c:pt>
                <c:pt idx="1455">
                  <c:v>10.1041666666666</c:v>
                </c:pt>
                <c:pt idx="1456">
                  <c:v>10.1111111111111</c:v>
                </c:pt>
                <c:pt idx="1457">
                  <c:v>10.1180555555555</c:v>
                </c:pt>
                <c:pt idx="1458">
                  <c:v>10.125</c:v>
                </c:pt>
                <c:pt idx="1459">
                  <c:v>10.1319444444444</c:v>
                </c:pt>
                <c:pt idx="1460">
                  <c:v>10.1388888888888</c:v>
                </c:pt>
                <c:pt idx="1461">
                  <c:v>10.1458333333333</c:v>
                </c:pt>
                <c:pt idx="1462">
                  <c:v>10.1527777777777</c:v>
                </c:pt>
                <c:pt idx="1463">
                  <c:v>10.1597222222222</c:v>
                </c:pt>
                <c:pt idx="1464">
                  <c:v>10.1666666666666</c:v>
                </c:pt>
                <c:pt idx="1465">
                  <c:v>10.1736111111111</c:v>
                </c:pt>
                <c:pt idx="1466">
                  <c:v>10.1805555555555</c:v>
                </c:pt>
                <c:pt idx="1467">
                  <c:v>10.1875</c:v>
                </c:pt>
                <c:pt idx="1468">
                  <c:v>10.1944444444444</c:v>
                </c:pt>
                <c:pt idx="1469">
                  <c:v>10.2013888888888</c:v>
                </c:pt>
                <c:pt idx="1470">
                  <c:v>10.2083333333333</c:v>
                </c:pt>
                <c:pt idx="1471">
                  <c:v>10.2152777777777</c:v>
                </c:pt>
                <c:pt idx="1472">
                  <c:v>10.2222222222222</c:v>
                </c:pt>
                <c:pt idx="1473">
                  <c:v>10.2291666666666</c:v>
                </c:pt>
                <c:pt idx="1474">
                  <c:v>10.2361111111111</c:v>
                </c:pt>
                <c:pt idx="1475">
                  <c:v>10.2430555555555</c:v>
                </c:pt>
                <c:pt idx="1476">
                  <c:v>10.25</c:v>
                </c:pt>
                <c:pt idx="1477">
                  <c:v>10.2569444444444</c:v>
                </c:pt>
                <c:pt idx="1478">
                  <c:v>10.2638888888888</c:v>
                </c:pt>
                <c:pt idx="1479">
                  <c:v>10.2708333333333</c:v>
                </c:pt>
                <c:pt idx="1480">
                  <c:v>10.2777777777777</c:v>
                </c:pt>
                <c:pt idx="1481">
                  <c:v>10.2847222222222</c:v>
                </c:pt>
                <c:pt idx="1482">
                  <c:v>10.2916666666666</c:v>
                </c:pt>
                <c:pt idx="1483">
                  <c:v>10.2986111111111</c:v>
                </c:pt>
                <c:pt idx="1484">
                  <c:v>10.3055555555555</c:v>
                </c:pt>
                <c:pt idx="1485">
                  <c:v>10.3125</c:v>
                </c:pt>
                <c:pt idx="1486">
                  <c:v>10.3194444444444</c:v>
                </c:pt>
                <c:pt idx="1487">
                  <c:v>10.3263888888888</c:v>
                </c:pt>
                <c:pt idx="1488">
                  <c:v>10.3333333333333</c:v>
                </c:pt>
                <c:pt idx="1489">
                  <c:v>10.3402777777777</c:v>
                </c:pt>
                <c:pt idx="1490">
                  <c:v>10.3472222222222</c:v>
                </c:pt>
                <c:pt idx="1491">
                  <c:v>10.3541666666666</c:v>
                </c:pt>
                <c:pt idx="1492">
                  <c:v>10.3611111111111</c:v>
                </c:pt>
                <c:pt idx="1493">
                  <c:v>10.3680555555555</c:v>
                </c:pt>
                <c:pt idx="1494">
                  <c:v>10.375</c:v>
                </c:pt>
                <c:pt idx="1495">
                  <c:v>10.3819444444444</c:v>
                </c:pt>
                <c:pt idx="1496">
                  <c:v>10.3888888888888</c:v>
                </c:pt>
                <c:pt idx="1497">
                  <c:v>10.3958333333333</c:v>
                </c:pt>
                <c:pt idx="1498">
                  <c:v>10.4027777777777</c:v>
                </c:pt>
                <c:pt idx="1499">
                  <c:v>10.4097222222222</c:v>
                </c:pt>
                <c:pt idx="1500">
                  <c:v>10.4166666666666</c:v>
                </c:pt>
                <c:pt idx="1501">
                  <c:v>10.4236111111111</c:v>
                </c:pt>
                <c:pt idx="1502">
                  <c:v>10.4305555555555</c:v>
                </c:pt>
                <c:pt idx="1503">
                  <c:v>10.4375</c:v>
                </c:pt>
                <c:pt idx="1504">
                  <c:v>10.4444444444444</c:v>
                </c:pt>
                <c:pt idx="1505">
                  <c:v>10.4513888888888</c:v>
                </c:pt>
                <c:pt idx="1506">
                  <c:v>10.4583333333333</c:v>
                </c:pt>
                <c:pt idx="1507">
                  <c:v>10.4652777777777</c:v>
                </c:pt>
                <c:pt idx="1508">
                  <c:v>10.4722222222222</c:v>
                </c:pt>
                <c:pt idx="1509">
                  <c:v>10.4791666666666</c:v>
                </c:pt>
                <c:pt idx="1510">
                  <c:v>10.4861111111111</c:v>
                </c:pt>
                <c:pt idx="1511">
                  <c:v>10.4930555555555</c:v>
                </c:pt>
                <c:pt idx="1512">
                  <c:v>10.5</c:v>
                </c:pt>
                <c:pt idx="1513">
                  <c:v>10.5069444444444</c:v>
                </c:pt>
                <c:pt idx="1514">
                  <c:v>10.5138888888888</c:v>
                </c:pt>
                <c:pt idx="1515">
                  <c:v>10.5208333333333</c:v>
                </c:pt>
                <c:pt idx="1516">
                  <c:v>10.5277777777777</c:v>
                </c:pt>
                <c:pt idx="1517">
                  <c:v>10.5347222222222</c:v>
                </c:pt>
                <c:pt idx="1518">
                  <c:v>10.5416666666666</c:v>
                </c:pt>
                <c:pt idx="1519">
                  <c:v>10.5486111111111</c:v>
                </c:pt>
                <c:pt idx="1520">
                  <c:v>10.5555555555555</c:v>
                </c:pt>
                <c:pt idx="1521">
                  <c:v>10.5625</c:v>
                </c:pt>
                <c:pt idx="1522">
                  <c:v>10.5694444444444</c:v>
                </c:pt>
                <c:pt idx="1523">
                  <c:v>10.5763888888888</c:v>
                </c:pt>
                <c:pt idx="1524">
                  <c:v>10.5833333333333</c:v>
                </c:pt>
                <c:pt idx="1525">
                  <c:v>10.5902777777777</c:v>
                </c:pt>
                <c:pt idx="1526">
                  <c:v>10.5972222222222</c:v>
                </c:pt>
                <c:pt idx="1527">
                  <c:v>10.6041666666666</c:v>
                </c:pt>
                <c:pt idx="1528">
                  <c:v>10.6111111111111</c:v>
                </c:pt>
                <c:pt idx="1529">
                  <c:v>10.6180555555555</c:v>
                </c:pt>
                <c:pt idx="1530">
                  <c:v>10.625</c:v>
                </c:pt>
                <c:pt idx="1531">
                  <c:v>10.6319444444444</c:v>
                </c:pt>
                <c:pt idx="1532">
                  <c:v>10.6388888888888</c:v>
                </c:pt>
                <c:pt idx="1533">
                  <c:v>10.6458333333333</c:v>
                </c:pt>
                <c:pt idx="1534">
                  <c:v>10.6527777777777</c:v>
                </c:pt>
                <c:pt idx="1535">
                  <c:v>10.6597222222222</c:v>
                </c:pt>
                <c:pt idx="1536">
                  <c:v>10.6666666666666</c:v>
                </c:pt>
                <c:pt idx="1537">
                  <c:v>10.6736111111111</c:v>
                </c:pt>
                <c:pt idx="1538">
                  <c:v>10.6805555555555</c:v>
                </c:pt>
                <c:pt idx="1539">
                  <c:v>10.6875</c:v>
                </c:pt>
                <c:pt idx="1540">
                  <c:v>10.6944444444444</c:v>
                </c:pt>
                <c:pt idx="1541">
                  <c:v>10.7013888888888</c:v>
                </c:pt>
                <c:pt idx="1542">
                  <c:v>10.7083333333333</c:v>
                </c:pt>
                <c:pt idx="1543">
                  <c:v>10.7152777777777</c:v>
                </c:pt>
                <c:pt idx="1544">
                  <c:v>10.7222222222222</c:v>
                </c:pt>
                <c:pt idx="1545">
                  <c:v>10.7291666666666</c:v>
                </c:pt>
                <c:pt idx="1546">
                  <c:v>10.7361111111111</c:v>
                </c:pt>
                <c:pt idx="1547">
                  <c:v>10.7430555555555</c:v>
                </c:pt>
                <c:pt idx="1548">
                  <c:v>10.75</c:v>
                </c:pt>
                <c:pt idx="1549">
                  <c:v>10.7569444444444</c:v>
                </c:pt>
                <c:pt idx="1550">
                  <c:v>10.7638888888888</c:v>
                </c:pt>
                <c:pt idx="1551">
                  <c:v>10.7708333333333</c:v>
                </c:pt>
                <c:pt idx="1552">
                  <c:v>10.7777777777777</c:v>
                </c:pt>
                <c:pt idx="1553">
                  <c:v>10.7847222222222</c:v>
                </c:pt>
                <c:pt idx="1554">
                  <c:v>10.7916666666666</c:v>
                </c:pt>
                <c:pt idx="1555">
                  <c:v>10.7986111111111</c:v>
                </c:pt>
                <c:pt idx="1556">
                  <c:v>10.8055555555555</c:v>
                </c:pt>
                <c:pt idx="1557">
                  <c:v>10.8125</c:v>
                </c:pt>
                <c:pt idx="1558">
                  <c:v>10.8194444444444</c:v>
                </c:pt>
                <c:pt idx="1559">
                  <c:v>10.8263888888888</c:v>
                </c:pt>
                <c:pt idx="1560">
                  <c:v>10.8333333333333</c:v>
                </c:pt>
                <c:pt idx="1561">
                  <c:v>10.8402777777777</c:v>
                </c:pt>
                <c:pt idx="1562">
                  <c:v>10.8472222222222</c:v>
                </c:pt>
                <c:pt idx="1563">
                  <c:v>10.8541666666666</c:v>
                </c:pt>
                <c:pt idx="1564">
                  <c:v>10.8611111111111</c:v>
                </c:pt>
                <c:pt idx="1565">
                  <c:v>10.8680555555555</c:v>
                </c:pt>
                <c:pt idx="1566">
                  <c:v>10.875</c:v>
                </c:pt>
                <c:pt idx="1567">
                  <c:v>10.8819444444444</c:v>
                </c:pt>
                <c:pt idx="1568">
                  <c:v>10.8888888888888</c:v>
                </c:pt>
                <c:pt idx="1569">
                  <c:v>10.8958333333333</c:v>
                </c:pt>
                <c:pt idx="1570">
                  <c:v>10.9027777777777</c:v>
                </c:pt>
                <c:pt idx="1571">
                  <c:v>10.9097222222222</c:v>
                </c:pt>
                <c:pt idx="1572">
                  <c:v>10.9166666666666</c:v>
                </c:pt>
                <c:pt idx="1573">
                  <c:v>10.9236111111111</c:v>
                </c:pt>
                <c:pt idx="1574">
                  <c:v>10.9305555555555</c:v>
                </c:pt>
                <c:pt idx="1575">
                  <c:v>10.9375</c:v>
                </c:pt>
                <c:pt idx="1576">
                  <c:v>10.9444444444444</c:v>
                </c:pt>
                <c:pt idx="1577">
                  <c:v>10.9513888888888</c:v>
                </c:pt>
                <c:pt idx="1578">
                  <c:v>10.9583333333333</c:v>
                </c:pt>
                <c:pt idx="1579">
                  <c:v>10.9652777777777</c:v>
                </c:pt>
                <c:pt idx="1580">
                  <c:v>10.9722222222222</c:v>
                </c:pt>
                <c:pt idx="1581">
                  <c:v>10.9791666666666</c:v>
                </c:pt>
                <c:pt idx="1582">
                  <c:v>10.9861111111111</c:v>
                </c:pt>
                <c:pt idx="1583">
                  <c:v>10.9930555555555</c:v>
                </c:pt>
                <c:pt idx="1584">
                  <c:v>11</c:v>
                </c:pt>
                <c:pt idx="1585">
                  <c:v>11.0069444444444</c:v>
                </c:pt>
                <c:pt idx="1586">
                  <c:v>11.0138888888888</c:v>
                </c:pt>
                <c:pt idx="1587">
                  <c:v>11.0208333333333</c:v>
                </c:pt>
                <c:pt idx="1588">
                  <c:v>11.0277777777777</c:v>
                </c:pt>
                <c:pt idx="1589">
                  <c:v>11.0347222222222</c:v>
                </c:pt>
                <c:pt idx="1590">
                  <c:v>11.0416666666666</c:v>
                </c:pt>
                <c:pt idx="1591">
                  <c:v>11.0486111111111</c:v>
                </c:pt>
                <c:pt idx="1592">
                  <c:v>11.0555555555555</c:v>
                </c:pt>
                <c:pt idx="1593">
                  <c:v>11.0625</c:v>
                </c:pt>
                <c:pt idx="1594">
                  <c:v>11.0694444444444</c:v>
                </c:pt>
                <c:pt idx="1595">
                  <c:v>11.0763888888888</c:v>
                </c:pt>
                <c:pt idx="1596">
                  <c:v>11.0833333333333</c:v>
                </c:pt>
                <c:pt idx="1597">
                  <c:v>11.0902777777777</c:v>
                </c:pt>
                <c:pt idx="1598">
                  <c:v>11.0972222222222</c:v>
                </c:pt>
                <c:pt idx="1599">
                  <c:v>11.1041666666666</c:v>
                </c:pt>
                <c:pt idx="1600">
                  <c:v>11.1111111111111</c:v>
                </c:pt>
                <c:pt idx="1601">
                  <c:v>11.1180555555555</c:v>
                </c:pt>
                <c:pt idx="1602">
                  <c:v>11.125</c:v>
                </c:pt>
                <c:pt idx="1603">
                  <c:v>11.1319444444444</c:v>
                </c:pt>
                <c:pt idx="1604">
                  <c:v>11.1388888888888</c:v>
                </c:pt>
                <c:pt idx="1605">
                  <c:v>11.1458333333333</c:v>
                </c:pt>
                <c:pt idx="1606">
                  <c:v>11.1527777777777</c:v>
                </c:pt>
                <c:pt idx="1607">
                  <c:v>11.1597222222222</c:v>
                </c:pt>
                <c:pt idx="1608">
                  <c:v>11.1666666666666</c:v>
                </c:pt>
                <c:pt idx="1609">
                  <c:v>11.1736111111111</c:v>
                </c:pt>
                <c:pt idx="1610">
                  <c:v>11.1805555555555</c:v>
                </c:pt>
                <c:pt idx="1611">
                  <c:v>11.1875</c:v>
                </c:pt>
                <c:pt idx="1612">
                  <c:v>11.1944444444444</c:v>
                </c:pt>
                <c:pt idx="1613">
                  <c:v>11.2013888888888</c:v>
                </c:pt>
                <c:pt idx="1614">
                  <c:v>11.2083333333333</c:v>
                </c:pt>
                <c:pt idx="1615">
                  <c:v>11.2152777777777</c:v>
                </c:pt>
                <c:pt idx="1616">
                  <c:v>11.2222222222222</c:v>
                </c:pt>
                <c:pt idx="1617">
                  <c:v>11.2291666666666</c:v>
                </c:pt>
                <c:pt idx="1618">
                  <c:v>11.2361111111111</c:v>
                </c:pt>
                <c:pt idx="1619">
                  <c:v>11.2430555555555</c:v>
                </c:pt>
                <c:pt idx="1620">
                  <c:v>11.25</c:v>
                </c:pt>
                <c:pt idx="1621">
                  <c:v>11.2569444444444</c:v>
                </c:pt>
                <c:pt idx="1622">
                  <c:v>11.2638888888888</c:v>
                </c:pt>
                <c:pt idx="1623">
                  <c:v>11.2708333333333</c:v>
                </c:pt>
                <c:pt idx="1624">
                  <c:v>11.2777777777777</c:v>
                </c:pt>
                <c:pt idx="1625">
                  <c:v>11.2847222222222</c:v>
                </c:pt>
                <c:pt idx="1626">
                  <c:v>11.2916666666666</c:v>
                </c:pt>
                <c:pt idx="1627">
                  <c:v>11.2986111111111</c:v>
                </c:pt>
                <c:pt idx="1628">
                  <c:v>11.3055555555555</c:v>
                </c:pt>
                <c:pt idx="1629">
                  <c:v>11.3125</c:v>
                </c:pt>
                <c:pt idx="1630">
                  <c:v>11.3194444444444</c:v>
                </c:pt>
                <c:pt idx="1631">
                  <c:v>11.3263888888888</c:v>
                </c:pt>
                <c:pt idx="1632">
                  <c:v>11.3333333333333</c:v>
                </c:pt>
                <c:pt idx="1633">
                  <c:v>11.3402777777777</c:v>
                </c:pt>
                <c:pt idx="1634">
                  <c:v>11.3472222222222</c:v>
                </c:pt>
                <c:pt idx="1635">
                  <c:v>11.3541666666666</c:v>
                </c:pt>
                <c:pt idx="1636">
                  <c:v>11.3611111111111</c:v>
                </c:pt>
                <c:pt idx="1637">
                  <c:v>11.3680555555555</c:v>
                </c:pt>
                <c:pt idx="1638">
                  <c:v>11.375</c:v>
                </c:pt>
                <c:pt idx="1639">
                  <c:v>11.3819444444444</c:v>
                </c:pt>
                <c:pt idx="1640">
                  <c:v>11.3888888888888</c:v>
                </c:pt>
                <c:pt idx="1641">
                  <c:v>11.3958333333333</c:v>
                </c:pt>
                <c:pt idx="1642">
                  <c:v>11.4027777777777</c:v>
                </c:pt>
                <c:pt idx="1643">
                  <c:v>11.4097222222222</c:v>
                </c:pt>
                <c:pt idx="1644">
                  <c:v>11.4166666666666</c:v>
                </c:pt>
                <c:pt idx="1645">
                  <c:v>11.4236111111111</c:v>
                </c:pt>
                <c:pt idx="1646">
                  <c:v>11.4305555555555</c:v>
                </c:pt>
                <c:pt idx="1647">
                  <c:v>11.4375</c:v>
                </c:pt>
                <c:pt idx="1648">
                  <c:v>11.4444444444444</c:v>
                </c:pt>
                <c:pt idx="1649">
                  <c:v>11.4513888888888</c:v>
                </c:pt>
                <c:pt idx="1650">
                  <c:v>11.4583333333333</c:v>
                </c:pt>
                <c:pt idx="1651">
                  <c:v>11.4652777777777</c:v>
                </c:pt>
                <c:pt idx="1652">
                  <c:v>11.4722222222222</c:v>
                </c:pt>
                <c:pt idx="1653">
                  <c:v>11.4791666666666</c:v>
                </c:pt>
                <c:pt idx="1654">
                  <c:v>11.4861111111111</c:v>
                </c:pt>
                <c:pt idx="1655">
                  <c:v>11.4930555555555</c:v>
                </c:pt>
                <c:pt idx="1656">
                  <c:v>11.5</c:v>
                </c:pt>
                <c:pt idx="1657">
                  <c:v>11.5069444444444</c:v>
                </c:pt>
                <c:pt idx="1658">
                  <c:v>11.5138888888888</c:v>
                </c:pt>
                <c:pt idx="1659">
                  <c:v>11.5208333333333</c:v>
                </c:pt>
                <c:pt idx="1660">
                  <c:v>11.5277777777777</c:v>
                </c:pt>
                <c:pt idx="1661">
                  <c:v>11.5347222222222</c:v>
                </c:pt>
                <c:pt idx="1662">
                  <c:v>11.5416666666666</c:v>
                </c:pt>
                <c:pt idx="1663">
                  <c:v>11.5486111111111</c:v>
                </c:pt>
                <c:pt idx="1664">
                  <c:v>11.5555555555555</c:v>
                </c:pt>
                <c:pt idx="1665">
                  <c:v>11.5625</c:v>
                </c:pt>
                <c:pt idx="1666">
                  <c:v>11.5694444444444</c:v>
                </c:pt>
                <c:pt idx="1667">
                  <c:v>11.5763888888888</c:v>
                </c:pt>
                <c:pt idx="1668">
                  <c:v>11.5833333333333</c:v>
                </c:pt>
                <c:pt idx="1669">
                  <c:v>11.5902777777777</c:v>
                </c:pt>
                <c:pt idx="1670">
                  <c:v>11.5972222222222</c:v>
                </c:pt>
                <c:pt idx="1671">
                  <c:v>11.6041666666666</c:v>
                </c:pt>
                <c:pt idx="1672">
                  <c:v>11.6111111111111</c:v>
                </c:pt>
                <c:pt idx="1673">
                  <c:v>11.6180555555555</c:v>
                </c:pt>
                <c:pt idx="1674">
                  <c:v>11.625</c:v>
                </c:pt>
                <c:pt idx="1675">
                  <c:v>11.6319444444444</c:v>
                </c:pt>
                <c:pt idx="1676">
                  <c:v>11.6388888888888</c:v>
                </c:pt>
                <c:pt idx="1677">
                  <c:v>11.6458333333333</c:v>
                </c:pt>
                <c:pt idx="1678">
                  <c:v>11.6527777777777</c:v>
                </c:pt>
                <c:pt idx="1679">
                  <c:v>11.6597222222222</c:v>
                </c:pt>
                <c:pt idx="1680">
                  <c:v>11.6666666666666</c:v>
                </c:pt>
                <c:pt idx="1681">
                  <c:v>11.6736111111111</c:v>
                </c:pt>
                <c:pt idx="1682">
                  <c:v>11.6805555555555</c:v>
                </c:pt>
                <c:pt idx="1683">
                  <c:v>11.6875</c:v>
                </c:pt>
                <c:pt idx="1684">
                  <c:v>11.6944444444444</c:v>
                </c:pt>
                <c:pt idx="1685">
                  <c:v>11.7013888888888</c:v>
                </c:pt>
                <c:pt idx="1686">
                  <c:v>11.7083333333333</c:v>
                </c:pt>
                <c:pt idx="1687">
                  <c:v>11.7152777777777</c:v>
                </c:pt>
                <c:pt idx="1688">
                  <c:v>11.7222222222222</c:v>
                </c:pt>
                <c:pt idx="1689">
                  <c:v>11.7291666666666</c:v>
                </c:pt>
                <c:pt idx="1690">
                  <c:v>11.7361111111111</c:v>
                </c:pt>
                <c:pt idx="1691">
                  <c:v>11.7430555555555</c:v>
                </c:pt>
                <c:pt idx="1692">
                  <c:v>11.75</c:v>
                </c:pt>
                <c:pt idx="1693">
                  <c:v>11.7569444444444</c:v>
                </c:pt>
                <c:pt idx="1694">
                  <c:v>11.7638888888888</c:v>
                </c:pt>
                <c:pt idx="1695">
                  <c:v>11.7708333333333</c:v>
                </c:pt>
                <c:pt idx="1696">
                  <c:v>11.7777777777777</c:v>
                </c:pt>
                <c:pt idx="1697">
                  <c:v>11.7847222222222</c:v>
                </c:pt>
                <c:pt idx="1698">
                  <c:v>11.7916666666666</c:v>
                </c:pt>
                <c:pt idx="1699">
                  <c:v>11.7986111111111</c:v>
                </c:pt>
                <c:pt idx="1700">
                  <c:v>11.8055555555555</c:v>
                </c:pt>
                <c:pt idx="1701">
                  <c:v>11.8125</c:v>
                </c:pt>
                <c:pt idx="1702">
                  <c:v>11.8194444444444</c:v>
                </c:pt>
                <c:pt idx="1703">
                  <c:v>11.8263888888888</c:v>
                </c:pt>
                <c:pt idx="1704">
                  <c:v>11.8333333333333</c:v>
                </c:pt>
                <c:pt idx="1705">
                  <c:v>11.8402777777777</c:v>
                </c:pt>
                <c:pt idx="1706">
                  <c:v>11.8472222222222</c:v>
                </c:pt>
                <c:pt idx="1707">
                  <c:v>11.8541666666666</c:v>
                </c:pt>
                <c:pt idx="1708">
                  <c:v>11.8611111111111</c:v>
                </c:pt>
                <c:pt idx="1709">
                  <c:v>11.8680555555555</c:v>
                </c:pt>
                <c:pt idx="1710">
                  <c:v>11.875</c:v>
                </c:pt>
                <c:pt idx="1711">
                  <c:v>11.8819444444444</c:v>
                </c:pt>
                <c:pt idx="1712">
                  <c:v>11.8888888888888</c:v>
                </c:pt>
                <c:pt idx="1713">
                  <c:v>11.8958333333333</c:v>
                </c:pt>
                <c:pt idx="1714">
                  <c:v>11.9027777777777</c:v>
                </c:pt>
                <c:pt idx="1715">
                  <c:v>11.9097222222222</c:v>
                </c:pt>
                <c:pt idx="1716">
                  <c:v>11.9166666666666</c:v>
                </c:pt>
                <c:pt idx="1717">
                  <c:v>11.9236111111111</c:v>
                </c:pt>
                <c:pt idx="1718">
                  <c:v>11.9305555555555</c:v>
                </c:pt>
                <c:pt idx="1719">
                  <c:v>11.9375</c:v>
                </c:pt>
                <c:pt idx="1720">
                  <c:v>11.9444444444444</c:v>
                </c:pt>
                <c:pt idx="1721">
                  <c:v>11.9513888888888</c:v>
                </c:pt>
                <c:pt idx="1722">
                  <c:v>11.9583333333333</c:v>
                </c:pt>
                <c:pt idx="1723">
                  <c:v>11.9652777777777</c:v>
                </c:pt>
                <c:pt idx="1724">
                  <c:v>11.9722222222222</c:v>
                </c:pt>
                <c:pt idx="1725">
                  <c:v>11.9791666666666</c:v>
                </c:pt>
                <c:pt idx="1726">
                  <c:v>11.9861111111111</c:v>
                </c:pt>
                <c:pt idx="1727">
                  <c:v>11.9930555555555</c:v>
                </c:pt>
                <c:pt idx="1728">
                  <c:v>12</c:v>
                </c:pt>
                <c:pt idx="1729">
                  <c:v>12.0069444444444</c:v>
                </c:pt>
                <c:pt idx="1730">
                  <c:v>12.0138888888888</c:v>
                </c:pt>
                <c:pt idx="1731">
                  <c:v>12.0208333333333</c:v>
                </c:pt>
                <c:pt idx="1732">
                  <c:v>12.0277777777777</c:v>
                </c:pt>
                <c:pt idx="1733">
                  <c:v>12.0347222222222</c:v>
                </c:pt>
                <c:pt idx="1734">
                  <c:v>12.0416666666666</c:v>
                </c:pt>
                <c:pt idx="1735">
                  <c:v>12.0486111111111</c:v>
                </c:pt>
                <c:pt idx="1736">
                  <c:v>12.0555555555555</c:v>
                </c:pt>
                <c:pt idx="1737">
                  <c:v>12.0625</c:v>
                </c:pt>
                <c:pt idx="1738">
                  <c:v>12.0694444444444</c:v>
                </c:pt>
                <c:pt idx="1739">
                  <c:v>12.0763888888888</c:v>
                </c:pt>
                <c:pt idx="1740">
                  <c:v>12.0833333333333</c:v>
                </c:pt>
                <c:pt idx="1741">
                  <c:v>12.0902777777777</c:v>
                </c:pt>
                <c:pt idx="1742">
                  <c:v>12.0972222222222</c:v>
                </c:pt>
                <c:pt idx="1743">
                  <c:v>12.1041666666666</c:v>
                </c:pt>
                <c:pt idx="1744">
                  <c:v>12.1111111111111</c:v>
                </c:pt>
                <c:pt idx="1745">
                  <c:v>12.1180555555555</c:v>
                </c:pt>
                <c:pt idx="1746">
                  <c:v>12.125</c:v>
                </c:pt>
                <c:pt idx="1747">
                  <c:v>12.1319444444444</c:v>
                </c:pt>
                <c:pt idx="1748">
                  <c:v>12.1388888888888</c:v>
                </c:pt>
                <c:pt idx="1749">
                  <c:v>12.1458333333333</c:v>
                </c:pt>
                <c:pt idx="1750">
                  <c:v>12.1527777777777</c:v>
                </c:pt>
                <c:pt idx="1751">
                  <c:v>12.1597222222222</c:v>
                </c:pt>
                <c:pt idx="1752">
                  <c:v>12.1666666666666</c:v>
                </c:pt>
                <c:pt idx="1753">
                  <c:v>12.1736111111111</c:v>
                </c:pt>
                <c:pt idx="1754">
                  <c:v>12.1805555555555</c:v>
                </c:pt>
                <c:pt idx="1755">
                  <c:v>12.1875</c:v>
                </c:pt>
                <c:pt idx="1756">
                  <c:v>12.1944444444444</c:v>
                </c:pt>
                <c:pt idx="1757">
                  <c:v>12.2013888888888</c:v>
                </c:pt>
                <c:pt idx="1758">
                  <c:v>12.2083333333333</c:v>
                </c:pt>
                <c:pt idx="1759">
                  <c:v>12.2152777777777</c:v>
                </c:pt>
                <c:pt idx="1760">
                  <c:v>12.2222222222222</c:v>
                </c:pt>
                <c:pt idx="1761">
                  <c:v>12.2291666666666</c:v>
                </c:pt>
                <c:pt idx="1762">
                  <c:v>12.2361111111111</c:v>
                </c:pt>
                <c:pt idx="1763">
                  <c:v>12.2430555555555</c:v>
                </c:pt>
                <c:pt idx="1764">
                  <c:v>12.25</c:v>
                </c:pt>
                <c:pt idx="1765">
                  <c:v>12.2569444444444</c:v>
                </c:pt>
                <c:pt idx="1766">
                  <c:v>12.2638888888888</c:v>
                </c:pt>
                <c:pt idx="1767">
                  <c:v>12.2708333333333</c:v>
                </c:pt>
                <c:pt idx="1768">
                  <c:v>12.2777777777777</c:v>
                </c:pt>
                <c:pt idx="1769">
                  <c:v>12.2847222222222</c:v>
                </c:pt>
                <c:pt idx="1770">
                  <c:v>12.2916666666666</c:v>
                </c:pt>
                <c:pt idx="1771">
                  <c:v>12.2986111111111</c:v>
                </c:pt>
                <c:pt idx="1772">
                  <c:v>12.3055555555555</c:v>
                </c:pt>
                <c:pt idx="1773">
                  <c:v>12.3125</c:v>
                </c:pt>
                <c:pt idx="1774">
                  <c:v>12.3194444444444</c:v>
                </c:pt>
                <c:pt idx="1775">
                  <c:v>12.3263888888888</c:v>
                </c:pt>
                <c:pt idx="1776">
                  <c:v>12.3333333333333</c:v>
                </c:pt>
                <c:pt idx="1777">
                  <c:v>12.3402777777777</c:v>
                </c:pt>
                <c:pt idx="1778">
                  <c:v>12.3472222222222</c:v>
                </c:pt>
                <c:pt idx="1779">
                  <c:v>12.3541666666666</c:v>
                </c:pt>
                <c:pt idx="1780">
                  <c:v>12.3611111111111</c:v>
                </c:pt>
                <c:pt idx="1781">
                  <c:v>12.3680555555555</c:v>
                </c:pt>
                <c:pt idx="1782">
                  <c:v>12.375</c:v>
                </c:pt>
                <c:pt idx="1783">
                  <c:v>12.3819444444444</c:v>
                </c:pt>
                <c:pt idx="1784">
                  <c:v>12.3888888888888</c:v>
                </c:pt>
                <c:pt idx="1785">
                  <c:v>12.3958333333333</c:v>
                </c:pt>
                <c:pt idx="1786">
                  <c:v>12.4027777777777</c:v>
                </c:pt>
                <c:pt idx="1787">
                  <c:v>12.4097222222222</c:v>
                </c:pt>
                <c:pt idx="1788">
                  <c:v>12.4166666666666</c:v>
                </c:pt>
                <c:pt idx="1789">
                  <c:v>12.4236111111111</c:v>
                </c:pt>
                <c:pt idx="1790">
                  <c:v>12.4305555555555</c:v>
                </c:pt>
                <c:pt idx="1791">
                  <c:v>12.4375</c:v>
                </c:pt>
                <c:pt idx="1792">
                  <c:v>12.4444444444444</c:v>
                </c:pt>
                <c:pt idx="1793">
                  <c:v>12.4513888888888</c:v>
                </c:pt>
                <c:pt idx="1794">
                  <c:v>12.4583333333333</c:v>
                </c:pt>
                <c:pt idx="1795">
                  <c:v>12.4652777777777</c:v>
                </c:pt>
                <c:pt idx="1796">
                  <c:v>12.4722222222222</c:v>
                </c:pt>
                <c:pt idx="1797">
                  <c:v>12.4791666666666</c:v>
                </c:pt>
                <c:pt idx="1798">
                  <c:v>12.4861111111111</c:v>
                </c:pt>
                <c:pt idx="1799">
                  <c:v>12.4930555555555</c:v>
                </c:pt>
                <c:pt idx="1800">
                  <c:v>12.5</c:v>
                </c:pt>
                <c:pt idx="1801">
                  <c:v>12.5069444444444</c:v>
                </c:pt>
                <c:pt idx="1802">
                  <c:v>12.5138888888888</c:v>
                </c:pt>
                <c:pt idx="1803">
                  <c:v>12.5208333333333</c:v>
                </c:pt>
                <c:pt idx="1804">
                  <c:v>12.5277777777777</c:v>
                </c:pt>
                <c:pt idx="1805">
                  <c:v>12.5347222222222</c:v>
                </c:pt>
                <c:pt idx="1806">
                  <c:v>12.5416666666666</c:v>
                </c:pt>
                <c:pt idx="1807">
                  <c:v>12.5486111111111</c:v>
                </c:pt>
                <c:pt idx="1808">
                  <c:v>12.5555555555555</c:v>
                </c:pt>
                <c:pt idx="1809">
                  <c:v>12.5625</c:v>
                </c:pt>
                <c:pt idx="1810">
                  <c:v>12.5694444444444</c:v>
                </c:pt>
                <c:pt idx="1811">
                  <c:v>12.5763888888888</c:v>
                </c:pt>
                <c:pt idx="1812">
                  <c:v>12.5833333333333</c:v>
                </c:pt>
                <c:pt idx="1813">
                  <c:v>12.5902777777777</c:v>
                </c:pt>
                <c:pt idx="1814">
                  <c:v>12.5972222222222</c:v>
                </c:pt>
                <c:pt idx="1815">
                  <c:v>12.6041666666666</c:v>
                </c:pt>
                <c:pt idx="1816">
                  <c:v>12.6111111111111</c:v>
                </c:pt>
                <c:pt idx="1817">
                  <c:v>12.6180555555555</c:v>
                </c:pt>
                <c:pt idx="1818">
                  <c:v>12.625</c:v>
                </c:pt>
                <c:pt idx="1819">
                  <c:v>12.6319444444444</c:v>
                </c:pt>
                <c:pt idx="1820">
                  <c:v>12.6388888888888</c:v>
                </c:pt>
                <c:pt idx="1821">
                  <c:v>12.6458333333333</c:v>
                </c:pt>
                <c:pt idx="1822">
                  <c:v>12.6527777777777</c:v>
                </c:pt>
                <c:pt idx="1823">
                  <c:v>12.6597222222222</c:v>
                </c:pt>
                <c:pt idx="1824">
                  <c:v>12.6666666666666</c:v>
                </c:pt>
                <c:pt idx="1825">
                  <c:v>12.6736111111111</c:v>
                </c:pt>
                <c:pt idx="1826">
                  <c:v>12.6805555555555</c:v>
                </c:pt>
                <c:pt idx="1827">
                  <c:v>12.6875</c:v>
                </c:pt>
                <c:pt idx="1828">
                  <c:v>12.6944444444444</c:v>
                </c:pt>
                <c:pt idx="1829">
                  <c:v>12.7013888888888</c:v>
                </c:pt>
                <c:pt idx="1830">
                  <c:v>12.7083333333333</c:v>
                </c:pt>
                <c:pt idx="1831">
                  <c:v>12.7152777777777</c:v>
                </c:pt>
                <c:pt idx="1832">
                  <c:v>12.7222222222222</c:v>
                </c:pt>
                <c:pt idx="1833">
                  <c:v>12.7291666666666</c:v>
                </c:pt>
                <c:pt idx="1834">
                  <c:v>12.7361111111111</c:v>
                </c:pt>
                <c:pt idx="1835">
                  <c:v>12.7430555555555</c:v>
                </c:pt>
                <c:pt idx="1836">
                  <c:v>12.75</c:v>
                </c:pt>
                <c:pt idx="1837">
                  <c:v>12.7569444444444</c:v>
                </c:pt>
                <c:pt idx="1838">
                  <c:v>12.7638888888888</c:v>
                </c:pt>
                <c:pt idx="1839">
                  <c:v>12.7708333333333</c:v>
                </c:pt>
                <c:pt idx="1840">
                  <c:v>12.7777777777777</c:v>
                </c:pt>
                <c:pt idx="1841">
                  <c:v>12.7847222222222</c:v>
                </c:pt>
                <c:pt idx="1842">
                  <c:v>12.7916666666666</c:v>
                </c:pt>
                <c:pt idx="1843">
                  <c:v>12.7986111111111</c:v>
                </c:pt>
                <c:pt idx="1844">
                  <c:v>12.8055555555555</c:v>
                </c:pt>
                <c:pt idx="1845">
                  <c:v>12.8125</c:v>
                </c:pt>
                <c:pt idx="1846">
                  <c:v>12.8194444444444</c:v>
                </c:pt>
                <c:pt idx="1847">
                  <c:v>12.8263888888888</c:v>
                </c:pt>
                <c:pt idx="1848">
                  <c:v>12.8333333333333</c:v>
                </c:pt>
                <c:pt idx="1849">
                  <c:v>12.8402777777777</c:v>
                </c:pt>
                <c:pt idx="1850">
                  <c:v>12.8472222222222</c:v>
                </c:pt>
                <c:pt idx="1851">
                  <c:v>12.8541666666666</c:v>
                </c:pt>
                <c:pt idx="1852">
                  <c:v>12.8611111111111</c:v>
                </c:pt>
                <c:pt idx="1853">
                  <c:v>12.8680555555555</c:v>
                </c:pt>
                <c:pt idx="1854">
                  <c:v>12.875</c:v>
                </c:pt>
                <c:pt idx="1855">
                  <c:v>12.8819444444444</c:v>
                </c:pt>
                <c:pt idx="1856">
                  <c:v>12.8888888888888</c:v>
                </c:pt>
                <c:pt idx="1857">
                  <c:v>12.8958333333333</c:v>
                </c:pt>
                <c:pt idx="1858">
                  <c:v>12.9027777777777</c:v>
                </c:pt>
                <c:pt idx="1859">
                  <c:v>12.9097222222222</c:v>
                </c:pt>
                <c:pt idx="1860">
                  <c:v>12.9166666666666</c:v>
                </c:pt>
                <c:pt idx="1861">
                  <c:v>12.9236111111111</c:v>
                </c:pt>
                <c:pt idx="1862">
                  <c:v>12.9305555555555</c:v>
                </c:pt>
                <c:pt idx="1863">
                  <c:v>12.9375</c:v>
                </c:pt>
                <c:pt idx="1864">
                  <c:v>12.9444444444444</c:v>
                </c:pt>
                <c:pt idx="1865">
                  <c:v>12.9513888888888</c:v>
                </c:pt>
                <c:pt idx="1866">
                  <c:v>12.9583333333333</c:v>
                </c:pt>
                <c:pt idx="1867">
                  <c:v>12.9652777777777</c:v>
                </c:pt>
                <c:pt idx="1868">
                  <c:v>12.9722222222222</c:v>
                </c:pt>
                <c:pt idx="1869">
                  <c:v>12.9791666666666</c:v>
                </c:pt>
                <c:pt idx="1870">
                  <c:v>12.9861111111111</c:v>
                </c:pt>
                <c:pt idx="1871">
                  <c:v>12.9930555555555</c:v>
                </c:pt>
                <c:pt idx="1872">
                  <c:v>13</c:v>
                </c:pt>
                <c:pt idx="1873">
                  <c:v>13.0069444444444</c:v>
                </c:pt>
                <c:pt idx="1874">
                  <c:v>13.0138888888888</c:v>
                </c:pt>
                <c:pt idx="1875">
                  <c:v>13.0208333333333</c:v>
                </c:pt>
                <c:pt idx="1876">
                  <c:v>13.0277777777777</c:v>
                </c:pt>
                <c:pt idx="1877">
                  <c:v>13.0347222222222</c:v>
                </c:pt>
                <c:pt idx="1878">
                  <c:v>13.0416666666666</c:v>
                </c:pt>
                <c:pt idx="1879">
                  <c:v>13.0486111111111</c:v>
                </c:pt>
                <c:pt idx="1880">
                  <c:v>13.0555555555555</c:v>
                </c:pt>
                <c:pt idx="1881">
                  <c:v>13.0625</c:v>
                </c:pt>
                <c:pt idx="1882">
                  <c:v>13.0694444444444</c:v>
                </c:pt>
                <c:pt idx="1883">
                  <c:v>13.0763888888888</c:v>
                </c:pt>
                <c:pt idx="1884">
                  <c:v>13.0833333333333</c:v>
                </c:pt>
                <c:pt idx="1885">
                  <c:v>13.0902777777777</c:v>
                </c:pt>
                <c:pt idx="1886">
                  <c:v>13.0972222222222</c:v>
                </c:pt>
                <c:pt idx="1887">
                  <c:v>13.1041666666666</c:v>
                </c:pt>
                <c:pt idx="1888">
                  <c:v>13.1111111111111</c:v>
                </c:pt>
                <c:pt idx="1889">
                  <c:v>13.1180555555555</c:v>
                </c:pt>
                <c:pt idx="1890">
                  <c:v>13.125</c:v>
                </c:pt>
                <c:pt idx="1891">
                  <c:v>13.1319444444444</c:v>
                </c:pt>
                <c:pt idx="1892">
                  <c:v>13.1388888888888</c:v>
                </c:pt>
                <c:pt idx="1893">
                  <c:v>13.1458333333333</c:v>
                </c:pt>
                <c:pt idx="1894">
                  <c:v>13.1527777777777</c:v>
                </c:pt>
                <c:pt idx="1895">
                  <c:v>13.1597222222222</c:v>
                </c:pt>
                <c:pt idx="1896">
                  <c:v>13.1666666666666</c:v>
                </c:pt>
                <c:pt idx="1897">
                  <c:v>13.1736111111111</c:v>
                </c:pt>
                <c:pt idx="1898">
                  <c:v>13.1805555555555</c:v>
                </c:pt>
                <c:pt idx="1899">
                  <c:v>13.1875</c:v>
                </c:pt>
                <c:pt idx="1900">
                  <c:v>13.1944444444444</c:v>
                </c:pt>
                <c:pt idx="1901">
                  <c:v>13.2013888888888</c:v>
                </c:pt>
                <c:pt idx="1902">
                  <c:v>13.2083333333333</c:v>
                </c:pt>
                <c:pt idx="1903">
                  <c:v>13.2152777777777</c:v>
                </c:pt>
                <c:pt idx="1904">
                  <c:v>13.2222222222222</c:v>
                </c:pt>
                <c:pt idx="1905">
                  <c:v>13.2291666666666</c:v>
                </c:pt>
                <c:pt idx="1906">
                  <c:v>13.2361111111111</c:v>
                </c:pt>
                <c:pt idx="1907">
                  <c:v>13.2430555555555</c:v>
                </c:pt>
                <c:pt idx="1908">
                  <c:v>13.25</c:v>
                </c:pt>
                <c:pt idx="1909">
                  <c:v>13.2569444444444</c:v>
                </c:pt>
                <c:pt idx="1910">
                  <c:v>13.2638888888888</c:v>
                </c:pt>
                <c:pt idx="1911">
                  <c:v>13.2708333333333</c:v>
                </c:pt>
                <c:pt idx="1912">
                  <c:v>13.2777777777777</c:v>
                </c:pt>
                <c:pt idx="1913">
                  <c:v>13.2847222222222</c:v>
                </c:pt>
                <c:pt idx="1914">
                  <c:v>13.2916666666666</c:v>
                </c:pt>
                <c:pt idx="1915">
                  <c:v>13.2986111111111</c:v>
                </c:pt>
                <c:pt idx="1916">
                  <c:v>13.3055555555555</c:v>
                </c:pt>
                <c:pt idx="1917">
                  <c:v>13.3125</c:v>
                </c:pt>
                <c:pt idx="1918">
                  <c:v>13.3194444444444</c:v>
                </c:pt>
                <c:pt idx="1919">
                  <c:v>13.3263888888888</c:v>
                </c:pt>
                <c:pt idx="1920">
                  <c:v>13.3333333333333</c:v>
                </c:pt>
                <c:pt idx="1921">
                  <c:v>13.3402777777777</c:v>
                </c:pt>
                <c:pt idx="1922">
                  <c:v>13.3472222222222</c:v>
                </c:pt>
                <c:pt idx="1923">
                  <c:v>13.3541666666666</c:v>
                </c:pt>
                <c:pt idx="1924">
                  <c:v>13.3611111111111</c:v>
                </c:pt>
                <c:pt idx="1925">
                  <c:v>13.3680555555555</c:v>
                </c:pt>
                <c:pt idx="1926">
                  <c:v>13.375</c:v>
                </c:pt>
                <c:pt idx="1927">
                  <c:v>13.3819444444444</c:v>
                </c:pt>
                <c:pt idx="1928">
                  <c:v>13.3888888888888</c:v>
                </c:pt>
                <c:pt idx="1929">
                  <c:v>13.3958333333333</c:v>
                </c:pt>
                <c:pt idx="1930">
                  <c:v>13.4027777777777</c:v>
                </c:pt>
                <c:pt idx="1931">
                  <c:v>13.4097222222222</c:v>
                </c:pt>
                <c:pt idx="1932">
                  <c:v>13.4166666666666</c:v>
                </c:pt>
                <c:pt idx="1933">
                  <c:v>13.4236111111111</c:v>
                </c:pt>
                <c:pt idx="1934">
                  <c:v>13.4305555555555</c:v>
                </c:pt>
                <c:pt idx="1935">
                  <c:v>13.4375</c:v>
                </c:pt>
                <c:pt idx="1936">
                  <c:v>13.4444444444444</c:v>
                </c:pt>
                <c:pt idx="1937">
                  <c:v>13.4513888888888</c:v>
                </c:pt>
                <c:pt idx="1938">
                  <c:v>13.4583333333333</c:v>
                </c:pt>
                <c:pt idx="1939">
                  <c:v>13.4652777777777</c:v>
                </c:pt>
                <c:pt idx="1940">
                  <c:v>13.4722222222222</c:v>
                </c:pt>
                <c:pt idx="1941">
                  <c:v>13.4791666666666</c:v>
                </c:pt>
                <c:pt idx="1942">
                  <c:v>13.4861111111111</c:v>
                </c:pt>
                <c:pt idx="1943">
                  <c:v>13.4930555555555</c:v>
                </c:pt>
                <c:pt idx="1944">
                  <c:v>13.5</c:v>
                </c:pt>
                <c:pt idx="1945">
                  <c:v>13.5069444444444</c:v>
                </c:pt>
                <c:pt idx="1946">
                  <c:v>13.5138888888888</c:v>
                </c:pt>
                <c:pt idx="1947">
                  <c:v>13.5208333333333</c:v>
                </c:pt>
                <c:pt idx="1948">
                  <c:v>13.5277777777777</c:v>
                </c:pt>
                <c:pt idx="1949">
                  <c:v>13.5347222222222</c:v>
                </c:pt>
                <c:pt idx="1950">
                  <c:v>13.5416666666666</c:v>
                </c:pt>
                <c:pt idx="1951">
                  <c:v>13.5486111111111</c:v>
                </c:pt>
                <c:pt idx="1952">
                  <c:v>13.5555555555555</c:v>
                </c:pt>
                <c:pt idx="1953">
                  <c:v>13.5625</c:v>
                </c:pt>
                <c:pt idx="1954">
                  <c:v>13.5694444444444</c:v>
                </c:pt>
                <c:pt idx="1955">
                  <c:v>13.5763888888888</c:v>
                </c:pt>
                <c:pt idx="1956">
                  <c:v>13.5833333333333</c:v>
                </c:pt>
                <c:pt idx="1957">
                  <c:v>13.5902777777777</c:v>
                </c:pt>
                <c:pt idx="1958">
                  <c:v>13.5972222222222</c:v>
                </c:pt>
                <c:pt idx="1959">
                  <c:v>13.6041666666666</c:v>
                </c:pt>
                <c:pt idx="1960">
                  <c:v>13.6111111111111</c:v>
                </c:pt>
                <c:pt idx="1961">
                  <c:v>13.6180555555555</c:v>
                </c:pt>
                <c:pt idx="1962">
                  <c:v>13.625</c:v>
                </c:pt>
                <c:pt idx="1963">
                  <c:v>13.6319444444444</c:v>
                </c:pt>
                <c:pt idx="1964">
                  <c:v>13.6388888888888</c:v>
                </c:pt>
                <c:pt idx="1965">
                  <c:v>13.6458333333333</c:v>
                </c:pt>
                <c:pt idx="1966">
                  <c:v>13.6527777777777</c:v>
                </c:pt>
                <c:pt idx="1967">
                  <c:v>13.6597222222222</c:v>
                </c:pt>
                <c:pt idx="1968">
                  <c:v>13.6666666666666</c:v>
                </c:pt>
                <c:pt idx="1969">
                  <c:v>13.6736111111111</c:v>
                </c:pt>
                <c:pt idx="1970">
                  <c:v>13.6805555555555</c:v>
                </c:pt>
                <c:pt idx="1971">
                  <c:v>13.6875</c:v>
                </c:pt>
                <c:pt idx="1972">
                  <c:v>13.6944444444444</c:v>
                </c:pt>
                <c:pt idx="1973">
                  <c:v>13.7013888888888</c:v>
                </c:pt>
                <c:pt idx="1974">
                  <c:v>13.7083333333333</c:v>
                </c:pt>
                <c:pt idx="1975">
                  <c:v>13.7152777777777</c:v>
                </c:pt>
                <c:pt idx="1976">
                  <c:v>13.7222222222222</c:v>
                </c:pt>
                <c:pt idx="1977">
                  <c:v>13.7291666666666</c:v>
                </c:pt>
                <c:pt idx="1978">
                  <c:v>13.7361111111111</c:v>
                </c:pt>
                <c:pt idx="1979">
                  <c:v>13.7430555555555</c:v>
                </c:pt>
                <c:pt idx="1980">
                  <c:v>13.75</c:v>
                </c:pt>
                <c:pt idx="1981">
                  <c:v>13.7569444444444</c:v>
                </c:pt>
                <c:pt idx="1982">
                  <c:v>13.7638888888888</c:v>
                </c:pt>
                <c:pt idx="1983">
                  <c:v>13.7708333333333</c:v>
                </c:pt>
                <c:pt idx="1984">
                  <c:v>13.7777777777777</c:v>
                </c:pt>
                <c:pt idx="1985">
                  <c:v>13.7847222222222</c:v>
                </c:pt>
                <c:pt idx="1986">
                  <c:v>13.7916666666666</c:v>
                </c:pt>
                <c:pt idx="1987">
                  <c:v>13.7986111111111</c:v>
                </c:pt>
                <c:pt idx="1988">
                  <c:v>13.8055555555555</c:v>
                </c:pt>
                <c:pt idx="1989">
                  <c:v>13.8125</c:v>
                </c:pt>
                <c:pt idx="1990">
                  <c:v>13.8194444444444</c:v>
                </c:pt>
                <c:pt idx="1991">
                  <c:v>13.8263888888888</c:v>
                </c:pt>
                <c:pt idx="1992">
                  <c:v>13.8333333333333</c:v>
                </c:pt>
                <c:pt idx="1993">
                  <c:v>13.8402777777777</c:v>
                </c:pt>
                <c:pt idx="1994">
                  <c:v>13.8472222222222</c:v>
                </c:pt>
                <c:pt idx="1995">
                  <c:v>13.8541666666666</c:v>
                </c:pt>
                <c:pt idx="1996">
                  <c:v>13.8611111111111</c:v>
                </c:pt>
                <c:pt idx="1997">
                  <c:v>13.8680555555555</c:v>
                </c:pt>
                <c:pt idx="1998">
                  <c:v>13.875</c:v>
                </c:pt>
                <c:pt idx="1999">
                  <c:v>13.8819444444444</c:v>
                </c:pt>
                <c:pt idx="2000">
                  <c:v>13.8888888888888</c:v>
                </c:pt>
                <c:pt idx="2001">
                  <c:v>13.8958333333333</c:v>
                </c:pt>
                <c:pt idx="2002">
                  <c:v>13.9027777777777</c:v>
                </c:pt>
                <c:pt idx="2003">
                  <c:v>13.9097222222222</c:v>
                </c:pt>
                <c:pt idx="2004">
                  <c:v>13.9166666666666</c:v>
                </c:pt>
                <c:pt idx="2005">
                  <c:v>13.9236111111111</c:v>
                </c:pt>
                <c:pt idx="2006">
                  <c:v>13.9305555555555</c:v>
                </c:pt>
                <c:pt idx="2007">
                  <c:v>13.9375</c:v>
                </c:pt>
                <c:pt idx="2008">
                  <c:v>13.9444444444444</c:v>
                </c:pt>
                <c:pt idx="2009">
                  <c:v>13.9513888888888</c:v>
                </c:pt>
                <c:pt idx="2010">
                  <c:v>13.9583333333333</c:v>
                </c:pt>
                <c:pt idx="2011">
                  <c:v>13.9652777777777</c:v>
                </c:pt>
                <c:pt idx="2012">
                  <c:v>13.9722222222222</c:v>
                </c:pt>
                <c:pt idx="2013">
                  <c:v>13.9791666666666</c:v>
                </c:pt>
                <c:pt idx="2014">
                  <c:v>13.9861111111111</c:v>
                </c:pt>
                <c:pt idx="2015">
                  <c:v>13.9930555555555</c:v>
                </c:pt>
                <c:pt idx="2016">
                  <c:v>14</c:v>
                </c:pt>
                <c:pt idx="2017">
                  <c:v>14.0069444444444</c:v>
                </c:pt>
                <c:pt idx="2018">
                  <c:v>14.0138888888888</c:v>
                </c:pt>
                <c:pt idx="2019">
                  <c:v>14.0208333333333</c:v>
                </c:pt>
                <c:pt idx="2020">
                  <c:v>14.0277777777777</c:v>
                </c:pt>
                <c:pt idx="2021">
                  <c:v>14.0347222222222</c:v>
                </c:pt>
                <c:pt idx="2022">
                  <c:v>14.0416666666666</c:v>
                </c:pt>
                <c:pt idx="2023">
                  <c:v>14.0486111111111</c:v>
                </c:pt>
                <c:pt idx="2024">
                  <c:v>14.0555555555555</c:v>
                </c:pt>
                <c:pt idx="2025">
                  <c:v>14.0625</c:v>
                </c:pt>
                <c:pt idx="2026">
                  <c:v>14.0694444444444</c:v>
                </c:pt>
                <c:pt idx="2027">
                  <c:v>14.0763888888888</c:v>
                </c:pt>
                <c:pt idx="2028">
                  <c:v>14.0833333333333</c:v>
                </c:pt>
                <c:pt idx="2029">
                  <c:v>14.0902777777777</c:v>
                </c:pt>
                <c:pt idx="2030">
                  <c:v>14.0972222222222</c:v>
                </c:pt>
                <c:pt idx="2031">
                  <c:v>14.1041666666666</c:v>
                </c:pt>
                <c:pt idx="2032">
                  <c:v>14.1111111111111</c:v>
                </c:pt>
                <c:pt idx="2033">
                  <c:v>14.1180555555555</c:v>
                </c:pt>
                <c:pt idx="2034">
                  <c:v>14.125</c:v>
                </c:pt>
                <c:pt idx="2035">
                  <c:v>14.1319444444444</c:v>
                </c:pt>
                <c:pt idx="2036">
                  <c:v>14.1388888888888</c:v>
                </c:pt>
                <c:pt idx="2037">
                  <c:v>14.1458333333333</c:v>
                </c:pt>
                <c:pt idx="2038">
                  <c:v>14.1527777777777</c:v>
                </c:pt>
                <c:pt idx="2039">
                  <c:v>14.1597222222222</c:v>
                </c:pt>
                <c:pt idx="2040">
                  <c:v>14.1666666666666</c:v>
                </c:pt>
                <c:pt idx="2041">
                  <c:v>14.1736111111111</c:v>
                </c:pt>
                <c:pt idx="2042">
                  <c:v>14.1805555555555</c:v>
                </c:pt>
                <c:pt idx="2043">
                  <c:v>14.1875</c:v>
                </c:pt>
                <c:pt idx="2044">
                  <c:v>14.1944444444444</c:v>
                </c:pt>
                <c:pt idx="2045">
                  <c:v>14.2013888888888</c:v>
                </c:pt>
                <c:pt idx="2046">
                  <c:v>14.2083333333333</c:v>
                </c:pt>
                <c:pt idx="2047">
                  <c:v>14.2152777777777</c:v>
                </c:pt>
                <c:pt idx="2048">
                  <c:v>14.2222222222222</c:v>
                </c:pt>
                <c:pt idx="2049">
                  <c:v>14.2291666666666</c:v>
                </c:pt>
                <c:pt idx="2050">
                  <c:v>14.2361111111111</c:v>
                </c:pt>
                <c:pt idx="2051">
                  <c:v>14.2430555555555</c:v>
                </c:pt>
                <c:pt idx="2052">
                  <c:v>14.25</c:v>
                </c:pt>
                <c:pt idx="2053">
                  <c:v>14.2569444444444</c:v>
                </c:pt>
                <c:pt idx="2054">
                  <c:v>14.2638888888888</c:v>
                </c:pt>
                <c:pt idx="2055">
                  <c:v>14.2708333333333</c:v>
                </c:pt>
                <c:pt idx="2056">
                  <c:v>14.2777777777777</c:v>
                </c:pt>
                <c:pt idx="2057">
                  <c:v>14.2847222222222</c:v>
                </c:pt>
                <c:pt idx="2058">
                  <c:v>14.2916666666666</c:v>
                </c:pt>
                <c:pt idx="2059">
                  <c:v>14.2986111111111</c:v>
                </c:pt>
                <c:pt idx="2060">
                  <c:v>14.3055555555555</c:v>
                </c:pt>
                <c:pt idx="2061">
                  <c:v>14.3125</c:v>
                </c:pt>
                <c:pt idx="2062">
                  <c:v>14.3194444444444</c:v>
                </c:pt>
                <c:pt idx="2063">
                  <c:v>14.3263888888888</c:v>
                </c:pt>
                <c:pt idx="2064">
                  <c:v>14.3333333333333</c:v>
                </c:pt>
                <c:pt idx="2065">
                  <c:v>14.3402777777777</c:v>
                </c:pt>
                <c:pt idx="2066">
                  <c:v>14.3472222222222</c:v>
                </c:pt>
                <c:pt idx="2067">
                  <c:v>14.3541666666666</c:v>
                </c:pt>
                <c:pt idx="2068">
                  <c:v>14.3611111111111</c:v>
                </c:pt>
                <c:pt idx="2069">
                  <c:v>14.3680555555555</c:v>
                </c:pt>
                <c:pt idx="2070">
                  <c:v>14.375</c:v>
                </c:pt>
                <c:pt idx="2071">
                  <c:v>14.3819444444444</c:v>
                </c:pt>
                <c:pt idx="2072">
                  <c:v>14.3888888888888</c:v>
                </c:pt>
                <c:pt idx="2073">
                  <c:v>14.3958333333333</c:v>
                </c:pt>
                <c:pt idx="2074">
                  <c:v>14.4027777777777</c:v>
                </c:pt>
                <c:pt idx="2075">
                  <c:v>14.4097222222222</c:v>
                </c:pt>
                <c:pt idx="2076">
                  <c:v>14.4166666666666</c:v>
                </c:pt>
                <c:pt idx="2077">
                  <c:v>14.4236111111111</c:v>
                </c:pt>
                <c:pt idx="2078">
                  <c:v>14.4305555555555</c:v>
                </c:pt>
                <c:pt idx="2079">
                  <c:v>14.4375</c:v>
                </c:pt>
                <c:pt idx="2080">
                  <c:v>14.4444444444444</c:v>
                </c:pt>
                <c:pt idx="2081">
                  <c:v>14.4513888888888</c:v>
                </c:pt>
                <c:pt idx="2082">
                  <c:v>14.4583333333333</c:v>
                </c:pt>
                <c:pt idx="2083">
                  <c:v>14.4652777777777</c:v>
                </c:pt>
                <c:pt idx="2084">
                  <c:v>14.4722222222222</c:v>
                </c:pt>
                <c:pt idx="2085">
                  <c:v>14.4791666666666</c:v>
                </c:pt>
                <c:pt idx="2086">
                  <c:v>14.4861111111111</c:v>
                </c:pt>
                <c:pt idx="2087">
                  <c:v>14.4930555555555</c:v>
                </c:pt>
                <c:pt idx="2088">
                  <c:v>14.5</c:v>
                </c:pt>
                <c:pt idx="2089">
                  <c:v>14.5069444444444</c:v>
                </c:pt>
                <c:pt idx="2090">
                  <c:v>14.5138888888888</c:v>
                </c:pt>
                <c:pt idx="2091">
                  <c:v>14.5208333333333</c:v>
                </c:pt>
                <c:pt idx="2092">
                  <c:v>14.5277777777777</c:v>
                </c:pt>
                <c:pt idx="2093">
                  <c:v>14.5347222222222</c:v>
                </c:pt>
                <c:pt idx="2094">
                  <c:v>14.5416666666666</c:v>
                </c:pt>
                <c:pt idx="2095">
                  <c:v>14.5486111111111</c:v>
                </c:pt>
                <c:pt idx="2096">
                  <c:v>14.5555555555555</c:v>
                </c:pt>
                <c:pt idx="2097">
                  <c:v>14.5625</c:v>
                </c:pt>
                <c:pt idx="2098">
                  <c:v>14.5694444444444</c:v>
                </c:pt>
                <c:pt idx="2099">
                  <c:v>14.5763888888888</c:v>
                </c:pt>
                <c:pt idx="2100">
                  <c:v>14.5833333333333</c:v>
                </c:pt>
                <c:pt idx="2101">
                  <c:v>14.5902777777777</c:v>
                </c:pt>
                <c:pt idx="2102">
                  <c:v>14.5972222222222</c:v>
                </c:pt>
                <c:pt idx="2103">
                  <c:v>14.6041666666666</c:v>
                </c:pt>
                <c:pt idx="2104">
                  <c:v>14.6111111111111</c:v>
                </c:pt>
                <c:pt idx="2105">
                  <c:v>14.6180555555555</c:v>
                </c:pt>
                <c:pt idx="2106">
                  <c:v>14.625</c:v>
                </c:pt>
                <c:pt idx="2107">
                  <c:v>14.6319444444444</c:v>
                </c:pt>
                <c:pt idx="2108">
                  <c:v>14.6388888888888</c:v>
                </c:pt>
                <c:pt idx="2109">
                  <c:v>14.6458333333333</c:v>
                </c:pt>
                <c:pt idx="2110">
                  <c:v>14.6527777777777</c:v>
                </c:pt>
                <c:pt idx="2111">
                  <c:v>14.6597222222222</c:v>
                </c:pt>
                <c:pt idx="2112">
                  <c:v>14.6666666666666</c:v>
                </c:pt>
                <c:pt idx="2113">
                  <c:v>14.6736111111111</c:v>
                </c:pt>
                <c:pt idx="2114">
                  <c:v>14.6805555555555</c:v>
                </c:pt>
                <c:pt idx="2115">
                  <c:v>14.6875</c:v>
                </c:pt>
                <c:pt idx="2116">
                  <c:v>14.6944444444444</c:v>
                </c:pt>
                <c:pt idx="2117">
                  <c:v>14.7013888888888</c:v>
                </c:pt>
                <c:pt idx="2118">
                  <c:v>14.7083333333333</c:v>
                </c:pt>
                <c:pt idx="2119">
                  <c:v>14.7152777777777</c:v>
                </c:pt>
                <c:pt idx="2120">
                  <c:v>14.7222222222222</c:v>
                </c:pt>
                <c:pt idx="2121">
                  <c:v>14.7291666666666</c:v>
                </c:pt>
                <c:pt idx="2122">
                  <c:v>14.7361111111111</c:v>
                </c:pt>
                <c:pt idx="2123">
                  <c:v>14.7430555555555</c:v>
                </c:pt>
                <c:pt idx="2124">
                  <c:v>14.75</c:v>
                </c:pt>
                <c:pt idx="2125">
                  <c:v>14.7569444444444</c:v>
                </c:pt>
                <c:pt idx="2126">
                  <c:v>14.7638888888888</c:v>
                </c:pt>
                <c:pt idx="2127">
                  <c:v>14.7708333333333</c:v>
                </c:pt>
                <c:pt idx="2128">
                  <c:v>14.7777777777777</c:v>
                </c:pt>
                <c:pt idx="2129">
                  <c:v>14.7847222222222</c:v>
                </c:pt>
                <c:pt idx="2130">
                  <c:v>14.7916666666666</c:v>
                </c:pt>
                <c:pt idx="2131">
                  <c:v>14.7986111111111</c:v>
                </c:pt>
                <c:pt idx="2132">
                  <c:v>14.8055555555555</c:v>
                </c:pt>
                <c:pt idx="2133">
                  <c:v>14.8125</c:v>
                </c:pt>
                <c:pt idx="2134">
                  <c:v>14.8194444444444</c:v>
                </c:pt>
                <c:pt idx="2135">
                  <c:v>14.8263888888888</c:v>
                </c:pt>
                <c:pt idx="2136">
                  <c:v>14.8333333333333</c:v>
                </c:pt>
                <c:pt idx="2137">
                  <c:v>14.8402777777777</c:v>
                </c:pt>
                <c:pt idx="2138">
                  <c:v>14.8472222222222</c:v>
                </c:pt>
                <c:pt idx="2139">
                  <c:v>14.8541666666666</c:v>
                </c:pt>
                <c:pt idx="2140">
                  <c:v>14.8611111111111</c:v>
                </c:pt>
                <c:pt idx="2141">
                  <c:v>14.8680555555555</c:v>
                </c:pt>
                <c:pt idx="2142">
                  <c:v>14.875</c:v>
                </c:pt>
                <c:pt idx="2143">
                  <c:v>14.8819444444444</c:v>
                </c:pt>
                <c:pt idx="2144">
                  <c:v>14.8888888888888</c:v>
                </c:pt>
                <c:pt idx="2145">
                  <c:v>14.8958333333333</c:v>
                </c:pt>
                <c:pt idx="2146">
                  <c:v>14.9027777777777</c:v>
                </c:pt>
                <c:pt idx="2147">
                  <c:v>14.9097222222222</c:v>
                </c:pt>
                <c:pt idx="2148">
                  <c:v>14.9166666666666</c:v>
                </c:pt>
                <c:pt idx="2149">
                  <c:v>14.9236111111111</c:v>
                </c:pt>
                <c:pt idx="2150">
                  <c:v>14.9305555555555</c:v>
                </c:pt>
                <c:pt idx="2151">
                  <c:v>14.9375</c:v>
                </c:pt>
                <c:pt idx="2152">
                  <c:v>14.9444444444444</c:v>
                </c:pt>
                <c:pt idx="2153">
                  <c:v>14.9513888888888</c:v>
                </c:pt>
                <c:pt idx="2154">
                  <c:v>14.9583333333333</c:v>
                </c:pt>
                <c:pt idx="2155">
                  <c:v>14.9652777777777</c:v>
                </c:pt>
                <c:pt idx="2156">
                  <c:v>14.9722222222222</c:v>
                </c:pt>
                <c:pt idx="2157">
                  <c:v>14.9791666666666</c:v>
                </c:pt>
                <c:pt idx="2158">
                  <c:v>14.9861111111111</c:v>
                </c:pt>
                <c:pt idx="2159">
                  <c:v>14.9930555555555</c:v>
                </c:pt>
                <c:pt idx="2160">
                  <c:v>15</c:v>
                </c:pt>
                <c:pt idx="2161">
                  <c:v>15.0069444444444</c:v>
                </c:pt>
                <c:pt idx="2162">
                  <c:v>15.0138888888888</c:v>
                </c:pt>
                <c:pt idx="2163">
                  <c:v>15.0208333333333</c:v>
                </c:pt>
                <c:pt idx="2164">
                  <c:v>15.0277777777777</c:v>
                </c:pt>
                <c:pt idx="2165">
                  <c:v>15.0347222222222</c:v>
                </c:pt>
                <c:pt idx="2166">
                  <c:v>15.0416666666666</c:v>
                </c:pt>
                <c:pt idx="2167">
                  <c:v>15.0486111111111</c:v>
                </c:pt>
                <c:pt idx="2168">
                  <c:v>15.0555555555555</c:v>
                </c:pt>
                <c:pt idx="2169">
                  <c:v>15.0625</c:v>
                </c:pt>
                <c:pt idx="2170">
                  <c:v>15.0694444444444</c:v>
                </c:pt>
                <c:pt idx="2171">
                  <c:v>15.0763888888888</c:v>
                </c:pt>
                <c:pt idx="2172">
                  <c:v>15.0833333333333</c:v>
                </c:pt>
                <c:pt idx="2173">
                  <c:v>15.0902777777777</c:v>
                </c:pt>
                <c:pt idx="2174">
                  <c:v>15.0972222222222</c:v>
                </c:pt>
                <c:pt idx="2175">
                  <c:v>15.1041666666666</c:v>
                </c:pt>
                <c:pt idx="2176">
                  <c:v>15.1111111111111</c:v>
                </c:pt>
                <c:pt idx="2177">
                  <c:v>15.1180555555555</c:v>
                </c:pt>
                <c:pt idx="2178">
                  <c:v>15.125</c:v>
                </c:pt>
                <c:pt idx="2179">
                  <c:v>15.1319444444444</c:v>
                </c:pt>
                <c:pt idx="2180">
                  <c:v>15.1388888888888</c:v>
                </c:pt>
                <c:pt idx="2181">
                  <c:v>15.1458333333333</c:v>
                </c:pt>
                <c:pt idx="2182">
                  <c:v>15.1527777777777</c:v>
                </c:pt>
                <c:pt idx="2183">
                  <c:v>15.1597222222222</c:v>
                </c:pt>
                <c:pt idx="2184">
                  <c:v>15.1666666666666</c:v>
                </c:pt>
                <c:pt idx="2185">
                  <c:v>15.1736111111111</c:v>
                </c:pt>
                <c:pt idx="2186">
                  <c:v>15.1805555555555</c:v>
                </c:pt>
                <c:pt idx="2187">
                  <c:v>15.1875</c:v>
                </c:pt>
                <c:pt idx="2188">
                  <c:v>15.1944444444444</c:v>
                </c:pt>
                <c:pt idx="2189">
                  <c:v>15.2013888888888</c:v>
                </c:pt>
                <c:pt idx="2190">
                  <c:v>15.2083333333333</c:v>
                </c:pt>
                <c:pt idx="2191">
                  <c:v>15.2152777777777</c:v>
                </c:pt>
                <c:pt idx="2192">
                  <c:v>15.2222222222222</c:v>
                </c:pt>
                <c:pt idx="2193">
                  <c:v>15.2291666666666</c:v>
                </c:pt>
                <c:pt idx="2194">
                  <c:v>15.2361111111111</c:v>
                </c:pt>
                <c:pt idx="2195">
                  <c:v>15.2430555555555</c:v>
                </c:pt>
                <c:pt idx="2196">
                  <c:v>15.25</c:v>
                </c:pt>
                <c:pt idx="2197">
                  <c:v>15.2569444444444</c:v>
                </c:pt>
                <c:pt idx="2198">
                  <c:v>15.2638888888888</c:v>
                </c:pt>
                <c:pt idx="2199">
                  <c:v>15.2708333333333</c:v>
                </c:pt>
                <c:pt idx="2200">
                  <c:v>15.2777777777777</c:v>
                </c:pt>
                <c:pt idx="2201">
                  <c:v>15.2847222222222</c:v>
                </c:pt>
                <c:pt idx="2202">
                  <c:v>15.2916666666666</c:v>
                </c:pt>
                <c:pt idx="2203">
                  <c:v>15.2986111111111</c:v>
                </c:pt>
                <c:pt idx="2204">
                  <c:v>15.3055555555555</c:v>
                </c:pt>
                <c:pt idx="2205">
                  <c:v>15.3125</c:v>
                </c:pt>
                <c:pt idx="2206">
                  <c:v>15.3194444444444</c:v>
                </c:pt>
                <c:pt idx="2207">
                  <c:v>15.3263888888888</c:v>
                </c:pt>
                <c:pt idx="2208">
                  <c:v>15.3333333333333</c:v>
                </c:pt>
                <c:pt idx="2209">
                  <c:v>15.3402777777777</c:v>
                </c:pt>
                <c:pt idx="2210">
                  <c:v>15.3472222222222</c:v>
                </c:pt>
                <c:pt idx="2211">
                  <c:v>15.3541666666666</c:v>
                </c:pt>
                <c:pt idx="2212">
                  <c:v>15.3611111111111</c:v>
                </c:pt>
                <c:pt idx="2213">
                  <c:v>15.3680555555555</c:v>
                </c:pt>
                <c:pt idx="2214">
                  <c:v>15.375</c:v>
                </c:pt>
                <c:pt idx="2215">
                  <c:v>15.3819444444444</c:v>
                </c:pt>
                <c:pt idx="2216">
                  <c:v>15.3888888888888</c:v>
                </c:pt>
                <c:pt idx="2217">
                  <c:v>15.3958333333333</c:v>
                </c:pt>
                <c:pt idx="2218">
                  <c:v>15.4027777777777</c:v>
                </c:pt>
                <c:pt idx="2219">
                  <c:v>15.4097222222222</c:v>
                </c:pt>
                <c:pt idx="2220">
                  <c:v>15.4166666666666</c:v>
                </c:pt>
                <c:pt idx="2221">
                  <c:v>15.4236111111111</c:v>
                </c:pt>
                <c:pt idx="2222">
                  <c:v>15.4305555555555</c:v>
                </c:pt>
                <c:pt idx="2223">
                  <c:v>15.4375</c:v>
                </c:pt>
                <c:pt idx="2224">
                  <c:v>15.4444444444444</c:v>
                </c:pt>
                <c:pt idx="2225">
                  <c:v>15.4513888888888</c:v>
                </c:pt>
                <c:pt idx="2226">
                  <c:v>15.4583333333333</c:v>
                </c:pt>
                <c:pt idx="2227">
                  <c:v>15.4652777777777</c:v>
                </c:pt>
                <c:pt idx="2228">
                  <c:v>15.4722222222222</c:v>
                </c:pt>
                <c:pt idx="2229">
                  <c:v>15.4791666666666</c:v>
                </c:pt>
                <c:pt idx="2230">
                  <c:v>15.4861111111111</c:v>
                </c:pt>
                <c:pt idx="2231">
                  <c:v>15.4930555555555</c:v>
                </c:pt>
                <c:pt idx="2232">
                  <c:v>15.5</c:v>
                </c:pt>
                <c:pt idx="2233">
                  <c:v>15.5069444444444</c:v>
                </c:pt>
                <c:pt idx="2234">
                  <c:v>15.5138888888888</c:v>
                </c:pt>
                <c:pt idx="2235">
                  <c:v>15.5208333333333</c:v>
                </c:pt>
                <c:pt idx="2236">
                  <c:v>15.5277777777777</c:v>
                </c:pt>
                <c:pt idx="2237">
                  <c:v>15.5347222222222</c:v>
                </c:pt>
                <c:pt idx="2238">
                  <c:v>15.5416666666666</c:v>
                </c:pt>
                <c:pt idx="2239">
                  <c:v>15.5486111111111</c:v>
                </c:pt>
                <c:pt idx="2240">
                  <c:v>15.5555555555555</c:v>
                </c:pt>
                <c:pt idx="2241">
                  <c:v>15.5625</c:v>
                </c:pt>
                <c:pt idx="2242">
                  <c:v>15.5694444444444</c:v>
                </c:pt>
                <c:pt idx="2243">
                  <c:v>15.5763888888888</c:v>
                </c:pt>
                <c:pt idx="2244">
                  <c:v>15.5833333333333</c:v>
                </c:pt>
                <c:pt idx="2245">
                  <c:v>15.5902777777777</c:v>
                </c:pt>
                <c:pt idx="2246">
                  <c:v>15.5972222222222</c:v>
                </c:pt>
                <c:pt idx="2247">
                  <c:v>15.6041666666666</c:v>
                </c:pt>
                <c:pt idx="2248">
                  <c:v>15.6111111111111</c:v>
                </c:pt>
                <c:pt idx="2249">
                  <c:v>15.6180555555555</c:v>
                </c:pt>
                <c:pt idx="2250">
                  <c:v>15.625</c:v>
                </c:pt>
                <c:pt idx="2251">
                  <c:v>15.6319444444444</c:v>
                </c:pt>
                <c:pt idx="2252">
                  <c:v>15.6388888888888</c:v>
                </c:pt>
                <c:pt idx="2253">
                  <c:v>15.6458333333333</c:v>
                </c:pt>
                <c:pt idx="2254">
                  <c:v>15.6527777777777</c:v>
                </c:pt>
                <c:pt idx="2255">
                  <c:v>15.6597222222222</c:v>
                </c:pt>
                <c:pt idx="2256">
                  <c:v>15.6666666666666</c:v>
                </c:pt>
                <c:pt idx="2257">
                  <c:v>15.6736111111111</c:v>
                </c:pt>
                <c:pt idx="2258">
                  <c:v>15.6805555555555</c:v>
                </c:pt>
                <c:pt idx="2259">
                  <c:v>15.6875</c:v>
                </c:pt>
                <c:pt idx="2260">
                  <c:v>15.6944444444444</c:v>
                </c:pt>
                <c:pt idx="2261">
                  <c:v>15.7013888888888</c:v>
                </c:pt>
                <c:pt idx="2262">
                  <c:v>15.7083333333333</c:v>
                </c:pt>
                <c:pt idx="2263">
                  <c:v>15.7152777777777</c:v>
                </c:pt>
                <c:pt idx="2264">
                  <c:v>15.7222222222222</c:v>
                </c:pt>
                <c:pt idx="2265">
                  <c:v>15.7291666666666</c:v>
                </c:pt>
                <c:pt idx="2266">
                  <c:v>15.7361111111111</c:v>
                </c:pt>
                <c:pt idx="2267">
                  <c:v>15.7430555555555</c:v>
                </c:pt>
                <c:pt idx="2268">
                  <c:v>15.75</c:v>
                </c:pt>
                <c:pt idx="2269">
                  <c:v>15.7569444444444</c:v>
                </c:pt>
                <c:pt idx="2270">
                  <c:v>15.7638888888888</c:v>
                </c:pt>
                <c:pt idx="2271">
                  <c:v>15.7708333333333</c:v>
                </c:pt>
                <c:pt idx="2272">
                  <c:v>15.7777777777777</c:v>
                </c:pt>
                <c:pt idx="2273">
                  <c:v>15.7847222222222</c:v>
                </c:pt>
                <c:pt idx="2274">
                  <c:v>15.7916666666666</c:v>
                </c:pt>
                <c:pt idx="2275">
                  <c:v>15.7986111111111</c:v>
                </c:pt>
                <c:pt idx="2276">
                  <c:v>15.8055555555555</c:v>
                </c:pt>
                <c:pt idx="2277">
                  <c:v>15.8125</c:v>
                </c:pt>
                <c:pt idx="2278">
                  <c:v>15.8194444444444</c:v>
                </c:pt>
                <c:pt idx="2279">
                  <c:v>15.8263888888888</c:v>
                </c:pt>
                <c:pt idx="2280">
                  <c:v>15.8333333333333</c:v>
                </c:pt>
                <c:pt idx="2281">
                  <c:v>15.8402777777777</c:v>
                </c:pt>
                <c:pt idx="2282">
                  <c:v>15.8472222222222</c:v>
                </c:pt>
                <c:pt idx="2283">
                  <c:v>15.8541666666666</c:v>
                </c:pt>
                <c:pt idx="2284">
                  <c:v>15.8611111111111</c:v>
                </c:pt>
                <c:pt idx="2285">
                  <c:v>15.8680555555555</c:v>
                </c:pt>
                <c:pt idx="2286">
                  <c:v>15.875</c:v>
                </c:pt>
                <c:pt idx="2287">
                  <c:v>15.8819444444444</c:v>
                </c:pt>
                <c:pt idx="2288">
                  <c:v>15.8888888888888</c:v>
                </c:pt>
                <c:pt idx="2289">
                  <c:v>15.8958333333333</c:v>
                </c:pt>
                <c:pt idx="2290">
                  <c:v>15.9027777777777</c:v>
                </c:pt>
                <c:pt idx="2291">
                  <c:v>15.9097222222222</c:v>
                </c:pt>
                <c:pt idx="2292">
                  <c:v>15.9166666666666</c:v>
                </c:pt>
                <c:pt idx="2293">
                  <c:v>15.9236111111111</c:v>
                </c:pt>
                <c:pt idx="2294">
                  <c:v>15.9305555555555</c:v>
                </c:pt>
                <c:pt idx="2295">
                  <c:v>15.9375</c:v>
                </c:pt>
                <c:pt idx="2296">
                  <c:v>15.9444444444444</c:v>
                </c:pt>
                <c:pt idx="2297">
                  <c:v>15.9513888888888</c:v>
                </c:pt>
                <c:pt idx="2298">
                  <c:v>15.9583333333333</c:v>
                </c:pt>
                <c:pt idx="2299">
                  <c:v>15.9652777777777</c:v>
                </c:pt>
                <c:pt idx="2300">
                  <c:v>15.9722222222222</c:v>
                </c:pt>
                <c:pt idx="2301">
                  <c:v>15.9791666666666</c:v>
                </c:pt>
                <c:pt idx="2302">
                  <c:v>15.9861111111111</c:v>
                </c:pt>
                <c:pt idx="2303">
                  <c:v>15.9930555555555</c:v>
                </c:pt>
                <c:pt idx="2304">
                  <c:v>16</c:v>
                </c:pt>
                <c:pt idx="2305">
                  <c:v>16.0069444444444</c:v>
                </c:pt>
                <c:pt idx="2306">
                  <c:v>16.0138888888888</c:v>
                </c:pt>
                <c:pt idx="2307">
                  <c:v>16.0208333333333</c:v>
                </c:pt>
                <c:pt idx="2308">
                  <c:v>16.0277777777777</c:v>
                </c:pt>
                <c:pt idx="2309">
                  <c:v>16.0347222222222</c:v>
                </c:pt>
                <c:pt idx="2310">
                  <c:v>16.0416666666666</c:v>
                </c:pt>
                <c:pt idx="2311">
                  <c:v>16.0486111111111</c:v>
                </c:pt>
                <c:pt idx="2312">
                  <c:v>16.0555555555555</c:v>
                </c:pt>
                <c:pt idx="2313">
                  <c:v>16.0625</c:v>
                </c:pt>
                <c:pt idx="2314">
                  <c:v>16.0694444444444</c:v>
                </c:pt>
                <c:pt idx="2315">
                  <c:v>16.0763888888888</c:v>
                </c:pt>
                <c:pt idx="2316">
                  <c:v>16.0833333333333</c:v>
                </c:pt>
                <c:pt idx="2317">
                  <c:v>16.0902777777777</c:v>
                </c:pt>
                <c:pt idx="2318">
                  <c:v>16.0972222222222</c:v>
                </c:pt>
                <c:pt idx="2319">
                  <c:v>16.1041666666666</c:v>
                </c:pt>
                <c:pt idx="2320">
                  <c:v>16.1111111111111</c:v>
                </c:pt>
                <c:pt idx="2321">
                  <c:v>16.1180555555555</c:v>
                </c:pt>
                <c:pt idx="2322">
                  <c:v>16.125</c:v>
                </c:pt>
                <c:pt idx="2323">
                  <c:v>16.1319444444444</c:v>
                </c:pt>
                <c:pt idx="2324">
                  <c:v>16.1388888888888</c:v>
                </c:pt>
                <c:pt idx="2325">
                  <c:v>16.1458333333333</c:v>
                </c:pt>
                <c:pt idx="2326">
                  <c:v>16.1527777777777</c:v>
                </c:pt>
                <c:pt idx="2327">
                  <c:v>16.1597222222222</c:v>
                </c:pt>
                <c:pt idx="2328">
                  <c:v>16.1666666666666</c:v>
                </c:pt>
                <c:pt idx="2329">
                  <c:v>16.1736111111111</c:v>
                </c:pt>
                <c:pt idx="2330">
                  <c:v>16.1805555555555</c:v>
                </c:pt>
                <c:pt idx="2331">
                  <c:v>16.1875</c:v>
                </c:pt>
                <c:pt idx="2332">
                  <c:v>16.1944444444444</c:v>
                </c:pt>
                <c:pt idx="2333">
                  <c:v>16.2013888888888</c:v>
                </c:pt>
                <c:pt idx="2334">
                  <c:v>16.2083333333333</c:v>
                </c:pt>
                <c:pt idx="2335">
                  <c:v>16.2152777777777</c:v>
                </c:pt>
                <c:pt idx="2336">
                  <c:v>16.2222222222222</c:v>
                </c:pt>
                <c:pt idx="2337">
                  <c:v>16.2291666666666</c:v>
                </c:pt>
                <c:pt idx="2338">
                  <c:v>16.2361111111111</c:v>
                </c:pt>
                <c:pt idx="2339">
                  <c:v>16.2430555555555</c:v>
                </c:pt>
                <c:pt idx="2340">
                  <c:v>16.25</c:v>
                </c:pt>
                <c:pt idx="2341">
                  <c:v>16.2569444444444</c:v>
                </c:pt>
                <c:pt idx="2342">
                  <c:v>16.2638888888888</c:v>
                </c:pt>
                <c:pt idx="2343">
                  <c:v>16.2708333333333</c:v>
                </c:pt>
                <c:pt idx="2344">
                  <c:v>16.2777777777777</c:v>
                </c:pt>
                <c:pt idx="2345">
                  <c:v>16.2847222222222</c:v>
                </c:pt>
                <c:pt idx="2346">
                  <c:v>16.2916666666666</c:v>
                </c:pt>
                <c:pt idx="2347">
                  <c:v>16.2986111111111</c:v>
                </c:pt>
                <c:pt idx="2348">
                  <c:v>16.3055555555555</c:v>
                </c:pt>
                <c:pt idx="2349">
                  <c:v>16.3125</c:v>
                </c:pt>
                <c:pt idx="2350">
                  <c:v>16.3194444444444</c:v>
                </c:pt>
                <c:pt idx="2351">
                  <c:v>16.3263888888888</c:v>
                </c:pt>
                <c:pt idx="2352">
                  <c:v>16.3333333333333</c:v>
                </c:pt>
                <c:pt idx="2353">
                  <c:v>16.3402777777777</c:v>
                </c:pt>
                <c:pt idx="2354">
                  <c:v>16.3472222222222</c:v>
                </c:pt>
                <c:pt idx="2355">
                  <c:v>16.3541666666666</c:v>
                </c:pt>
                <c:pt idx="2356">
                  <c:v>16.3611111111111</c:v>
                </c:pt>
                <c:pt idx="2357">
                  <c:v>16.3680555555555</c:v>
                </c:pt>
                <c:pt idx="2358">
                  <c:v>16.375</c:v>
                </c:pt>
                <c:pt idx="2359">
                  <c:v>16.3819444444444</c:v>
                </c:pt>
                <c:pt idx="2360">
                  <c:v>16.3888888888888</c:v>
                </c:pt>
                <c:pt idx="2361">
                  <c:v>16.3958333333333</c:v>
                </c:pt>
                <c:pt idx="2362">
                  <c:v>16.4027777777777</c:v>
                </c:pt>
                <c:pt idx="2363">
                  <c:v>16.4097222222222</c:v>
                </c:pt>
                <c:pt idx="2364">
                  <c:v>16.4166666666666</c:v>
                </c:pt>
                <c:pt idx="2365">
                  <c:v>16.4236111111111</c:v>
                </c:pt>
                <c:pt idx="2366">
                  <c:v>16.4305555555555</c:v>
                </c:pt>
                <c:pt idx="2367">
                  <c:v>16.4375</c:v>
                </c:pt>
                <c:pt idx="2368">
                  <c:v>16.4444444444444</c:v>
                </c:pt>
                <c:pt idx="2369">
                  <c:v>16.4513888888888</c:v>
                </c:pt>
                <c:pt idx="2370">
                  <c:v>16.4583333333333</c:v>
                </c:pt>
                <c:pt idx="2371">
                  <c:v>16.4652777777777</c:v>
                </c:pt>
                <c:pt idx="2372">
                  <c:v>16.4722222222222</c:v>
                </c:pt>
                <c:pt idx="2373">
                  <c:v>16.4791666666666</c:v>
                </c:pt>
                <c:pt idx="2374">
                  <c:v>16.4861111111111</c:v>
                </c:pt>
                <c:pt idx="2375">
                  <c:v>16.4930555555555</c:v>
                </c:pt>
                <c:pt idx="2376">
                  <c:v>16.5</c:v>
                </c:pt>
                <c:pt idx="2377">
                  <c:v>16.5069444444444</c:v>
                </c:pt>
                <c:pt idx="2378">
                  <c:v>16.5138888888888</c:v>
                </c:pt>
                <c:pt idx="2379">
                  <c:v>16.5208333333333</c:v>
                </c:pt>
                <c:pt idx="2380">
                  <c:v>16.5277777777777</c:v>
                </c:pt>
                <c:pt idx="2381">
                  <c:v>16.5347222222222</c:v>
                </c:pt>
                <c:pt idx="2382">
                  <c:v>16.5416666666666</c:v>
                </c:pt>
                <c:pt idx="2383">
                  <c:v>16.5486111111111</c:v>
                </c:pt>
                <c:pt idx="2384">
                  <c:v>16.5555555555555</c:v>
                </c:pt>
                <c:pt idx="2385">
                  <c:v>16.5625</c:v>
                </c:pt>
                <c:pt idx="2386">
                  <c:v>16.5694444444444</c:v>
                </c:pt>
                <c:pt idx="2387">
                  <c:v>16.5763888888888</c:v>
                </c:pt>
                <c:pt idx="2388">
                  <c:v>16.5833333333333</c:v>
                </c:pt>
                <c:pt idx="2389">
                  <c:v>16.5902777777777</c:v>
                </c:pt>
                <c:pt idx="2390">
                  <c:v>16.5972222222222</c:v>
                </c:pt>
                <c:pt idx="2391">
                  <c:v>16.6041666666666</c:v>
                </c:pt>
                <c:pt idx="2392">
                  <c:v>16.6111111111111</c:v>
                </c:pt>
                <c:pt idx="2393">
                  <c:v>16.6180555555555</c:v>
                </c:pt>
                <c:pt idx="2394">
                  <c:v>16.625</c:v>
                </c:pt>
                <c:pt idx="2395">
                  <c:v>16.6319444444444</c:v>
                </c:pt>
                <c:pt idx="2396">
                  <c:v>16.6388888888888</c:v>
                </c:pt>
                <c:pt idx="2397">
                  <c:v>16.6458333333333</c:v>
                </c:pt>
                <c:pt idx="2398">
                  <c:v>16.6527777777777</c:v>
                </c:pt>
                <c:pt idx="2399">
                  <c:v>16.6597222222222</c:v>
                </c:pt>
                <c:pt idx="2400">
                  <c:v>16.6666666666666</c:v>
                </c:pt>
                <c:pt idx="2401">
                  <c:v>16.6736111111111</c:v>
                </c:pt>
                <c:pt idx="2402">
                  <c:v>16.6805555555555</c:v>
                </c:pt>
                <c:pt idx="2403">
                  <c:v>16.6875</c:v>
                </c:pt>
                <c:pt idx="2404">
                  <c:v>16.6944444444444</c:v>
                </c:pt>
                <c:pt idx="2405">
                  <c:v>16.7013888888888</c:v>
                </c:pt>
                <c:pt idx="2406">
                  <c:v>16.7083333333333</c:v>
                </c:pt>
                <c:pt idx="2407">
                  <c:v>16.7152777777777</c:v>
                </c:pt>
                <c:pt idx="2408">
                  <c:v>16.7222222222222</c:v>
                </c:pt>
                <c:pt idx="2409">
                  <c:v>16.7291666666666</c:v>
                </c:pt>
                <c:pt idx="2410">
                  <c:v>16.7361111111111</c:v>
                </c:pt>
                <c:pt idx="2411">
                  <c:v>16.7430555555555</c:v>
                </c:pt>
                <c:pt idx="2412">
                  <c:v>16.75</c:v>
                </c:pt>
                <c:pt idx="2413">
                  <c:v>16.7569444444444</c:v>
                </c:pt>
                <c:pt idx="2414">
                  <c:v>16.7638888888888</c:v>
                </c:pt>
                <c:pt idx="2415">
                  <c:v>16.7708333333333</c:v>
                </c:pt>
                <c:pt idx="2416">
                  <c:v>16.7777777777777</c:v>
                </c:pt>
                <c:pt idx="2417">
                  <c:v>16.7847222222222</c:v>
                </c:pt>
                <c:pt idx="2418">
                  <c:v>16.7916666666666</c:v>
                </c:pt>
                <c:pt idx="2419">
                  <c:v>16.7986111111111</c:v>
                </c:pt>
                <c:pt idx="2420">
                  <c:v>16.8055555555555</c:v>
                </c:pt>
                <c:pt idx="2421">
                  <c:v>16.8125</c:v>
                </c:pt>
                <c:pt idx="2422">
                  <c:v>16.8194444444444</c:v>
                </c:pt>
                <c:pt idx="2423">
                  <c:v>16.8263888888888</c:v>
                </c:pt>
                <c:pt idx="2424">
                  <c:v>16.8333333333333</c:v>
                </c:pt>
                <c:pt idx="2425">
                  <c:v>16.8402777777777</c:v>
                </c:pt>
                <c:pt idx="2426">
                  <c:v>16.8472222222222</c:v>
                </c:pt>
                <c:pt idx="2427">
                  <c:v>16.8541666666666</c:v>
                </c:pt>
                <c:pt idx="2428">
                  <c:v>16.8611111111111</c:v>
                </c:pt>
                <c:pt idx="2429">
                  <c:v>16.8680555555555</c:v>
                </c:pt>
                <c:pt idx="2430">
                  <c:v>16.875</c:v>
                </c:pt>
                <c:pt idx="2431">
                  <c:v>16.8819444444444</c:v>
                </c:pt>
                <c:pt idx="2432">
                  <c:v>16.8888888888888</c:v>
                </c:pt>
                <c:pt idx="2433">
                  <c:v>16.8958333333333</c:v>
                </c:pt>
                <c:pt idx="2434">
                  <c:v>16.9027777777777</c:v>
                </c:pt>
                <c:pt idx="2435">
                  <c:v>16.9097222222222</c:v>
                </c:pt>
                <c:pt idx="2436">
                  <c:v>16.9166666666666</c:v>
                </c:pt>
                <c:pt idx="2437">
                  <c:v>16.9236111111111</c:v>
                </c:pt>
                <c:pt idx="2438">
                  <c:v>16.9305555555555</c:v>
                </c:pt>
                <c:pt idx="2439">
                  <c:v>16.9375</c:v>
                </c:pt>
                <c:pt idx="2440">
                  <c:v>16.9444444444444</c:v>
                </c:pt>
                <c:pt idx="2441">
                  <c:v>16.9513888888888</c:v>
                </c:pt>
                <c:pt idx="2442">
                  <c:v>16.9583333333333</c:v>
                </c:pt>
                <c:pt idx="2443">
                  <c:v>16.9652777777777</c:v>
                </c:pt>
                <c:pt idx="2444">
                  <c:v>16.9722222222222</c:v>
                </c:pt>
                <c:pt idx="2445">
                  <c:v>16.9791666666666</c:v>
                </c:pt>
                <c:pt idx="2446">
                  <c:v>16.9861111111111</c:v>
                </c:pt>
                <c:pt idx="2447">
                  <c:v>16.9930555555555</c:v>
                </c:pt>
                <c:pt idx="2448">
                  <c:v>17</c:v>
                </c:pt>
                <c:pt idx="2449">
                  <c:v>17.0069444444444</c:v>
                </c:pt>
                <c:pt idx="2450">
                  <c:v>17.0138888888888</c:v>
                </c:pt>
                <c:pt idx="2451">
                  <c:v>17.0208333333333</c:v>
                </c:pt>
                <c:pt idx="2452">
                  <c:v>17.0277777777777</c:v>
                </c:pt>
                <c:pt idx="2453">
                  <c:v>17.0347222222222</c:v>
                </c:pt>
                <c:pt idx="2454">
                  <c:v>17.0416666666666</c:v>
                </c:pt>
                <c:pt idx="2455">
                  <c:v>17.0486111111111</c:v>
                </c:pt>
                <c:pt idx="2456">
                  <c:v>17.0555555555555</c:v>
                </c:pt>
                <c:pt idx="2457">
                  <c:v>17.0625</c:v>
                </c:pt>
                <c:pt idx="2458">
                  <c:v>17.0694444444444</c:v>
                </c:pt>
                <c:pt idx="2459">
                  <c:v>17.0763888888888</c:v>
                </c:pt>
                <c:pt idx="2460">
                  <c:v>17.0833333333333</c:v>
                </c:pt>
                <c:pt idx="2461">
                  <c:v>17.0902777777777</c:v>
                </c:pt>
                <c:pt idx="2462">
                  <c:v>17.0972222222222</c:v>
                </c:pt>
                <c:pt idx="2463">
                  <c:v>17.1041666666666</c:v>
                </c:pt>
                <c:pt idx="2464">
                  <c:v>17.1111111111111</c:v>
                </c:pt>
                <c:pt idx="2465">
                  <c:v>17.1180555555555</c:v>
                </c:pt>
                <c:pt idx="2466">
                  <c:v>17.125</c:v>
                </c:pt>
                <c:pt idx="2467">
                  <c:v>17.1319444444444</c:v>
                </c:pt>
                <c:pt idx="2468">
                  <c:v>17.1388888888888</c:v>
                </c:pt>
                <c:pt idx="2469">
                  <c:v>17.1458333333333</c:v>
                </c:pt>
                <c:pt idx="2470">
                  <c:v>17.1527777777777</c:v>
                </c:pt>
                <c:pt idx="2471">
                  <c:v>17.1597222222222</c:v>
                </c:pt>
                <c:pt idx="2472">
                  <c:v>17.1666666666666</c:v>
                </c:pt>
                <c:pt idx="2473">
                  <c:v>17.1736111111111</c:v>
                </c:pt>
                <c:pt idx="2474">
                  <c:v>17.1805555555555</c:v>
                </c:pt>
                <c:pt idx="2475">
                  <c:v>17.1875</c:v>
                </c:pt>
                <c:pt idx="2476">
                  <c:v>17.1944444444444</c:v>
                </c:pt>
                <c:pt idx="2477">
                  <c:v>17.2013888888888</c:v>
                </c:pt>
                <c:pt idx="2478">
                  <c:v>17.2083333333333</c:v>
                </c:pt>
                <c:pt idx="2479">
                  <c:v>17.2152777777777</c:v>
                </c:pt>
                <c:pt idx="2480">
                  <c:v>17.2222222222222</c:v>
                </c:pt>
                <c:pt idx="2481">
                  <c:v>17.2291666666666</c:v>
                </c:pt>
                <c:pt idx="2482">
                  <c:v>17.2361111111111</c:v>
                </c:pt>
                <c:pt idx="2483">
                  <c:v>17.2430555555555</c:v>
                </c:pt>
                <c:pt idx="2484">
                  <c:v>17.25</c:v>
                </c:pt>
                <c:pt idx="2485">
                  <c:v>17.2569444444444</c:v>
                </c:pt>
                <c:pt idx="2486">
                  <c:v>17.2638888888888</c:v>
                </c:pt>
                <c:pt idx="2487">
                  <c:v>17.2708333333333</c:v>
                </c:pt>
                <c:pt idx="2488">
                  <c:v>17.2777777777777</c:v>
                </c:pt>
                <c:pt idx="2489">
                  <c:v>17.2847222222222</c:v>
                </c:pt>
                <c:pt idx="2490">
                  <c:v>17.2916666666666</c:v>
                </c:pt>
                <c:pt idx="2491">
                  <c:v>17.2986111111111</c:v>
                </c:pt>
                <c:pt idx="2492">
                  <c:v>17.3055555555555</c:v>
                </c:pt>
                <c:pt idx="2493">
                  <c:v>17.3125</c:v>
                </c:pt>
                <c:pt idx="2494">
                  <c:v>17.3194444444444</c:v>
                </c:pt>
                <c:pt idx="2495">
                  <c:v>17.3263888888888</c:v>
                </c:pt>
                <c:pt idx="2496">
                  <c:v>17.3333333333333</c:v>
                </c:pt>
                <c:pt idx="2497">
                  <c:v>17.3402777777777</c:v>
                </c:pt>
                <c:pt idx="2498">
                  <c:v>17.3472222222222</c:v>
                </c:pt>
                <c:pt idx="2499">
                  <c:v>17.3541666666666</c:v>
                </c:pt>
                <c:pt idx="2500">
                  <c:v>17.3611111111111</c:v>
                </c:pt>
                <c:pt idx="2501">
                  <c:v>17.3680555555555</c:v>
                </c:pt>
                <c:pt idx="2502">
                  <c:v>17.375</c:v>
                </c:pt>
                <c:pt idx="2503">
                  <c:v>17.3819444444444</c:v>
                </c:pt>
                <c:pt idx="2504">
                  <c:v>17.3888888888888</c:v>
                </c:pt>
                <c:pt idx="2505">
                  <c:v>17.3958333333333</c:v>
                </c:pt>
                <c:pt idx="2506">
                  <c:v>17.4027777777777</c:v>
                </c:pt>
                <c:pt idx="2507">
                  <c:v>17.4097222222222</c:v>
                </c:pt>
                <c:pt idx="2508">
                  <c:v>17.4166666666666</c:v>
                </c:pt>
                <c:pt idx="2509">
                  <c:v>17.4236111111111</c:v>
                </c:pt>
                <c:pt idx="2510">
                  <c:v>17.4305555555555</c:v>
                </c:pt>
                <c:pt idx="2511">
                  <c:v>17.4375</c:v>
                </c:pt>
                <c:pt idx="2512">
                  <c:v>17.4444444444444</c:v>
                </c:pt>
                <c:pt idx="2513">
                  <c:v>17.4513888888888</c:v>
                </c:pt>
                <c:pt idx="2514">
                  <c:v>17.4583333333333</c:v>
                </c:pt>
                <c:pt idx="2515">
                  <c:v>17.4652777777777</c:v>
                </c:pt>
                <c:pt idx="2516">
                  <c:v>17.4722222222222</c:v>
                </c:pt>
                <c:pt idx="2517">
                  <c:v>17.4791666666666</c:v>
                </c:pt>
                <c:pt idx="2518">
                  <c:v>17.4861111111111</c:v>
                </c:pt>
                <c:pt idx="2519">
                  <c:v>17.4930555555555</c:v>
                </c:pt>
                <c:pt idx="2520">
                  <c:v>17.5</c:v>
                </c:pt>
                <c:pt idx="2521">
                  <c:v>17.5069444444444</c:v>
                </c:pt>
                <c:pt idx="2522">
                  <c:v>17.5138888888888</c:v>
                </c:pt>
                <c:pt idx="2523">
                  <c:v>17.5208333333333</c:v>
                </c:pt>
                <c:pt idx="2524">
                  <c:v>17.5277777777777</c:v>
                </c:pt>
                <c:pt idx="2525">
                  <c:v>17.5347222222222</c:v>
                </c:pt>
                <c:pt idx="2526">
                  <c:v>17.5416666666666</c:v>
                </c:pt>
                <c:pt idx="2527">
                  <c:v>17.5486111111111</c:v>
                </c:pt>
                <c:pt idx="2528">
                  <c:v>17.5555555555555</c:v>
                </c:pt>
                <c:pt idx="2529">
                  <c:v>17.5625</c:v>
                </c:pt>
                <c:pt idx="2530">
                  <c:v>17.5694444444444</c:v>
                </c:pt>
                <c:pt idx="2531">
                  <c:v>17.5763888888888</c:v>
                </c:pt>
                <c:pt idx="2532">
                  <c:v>17.5833333333333</c:v>
                </c:pt>
                <c:pt idx="2533">
                  <c:v>17.5902777777777</c:v>
                </c:pt>
                <c:pt idx="2534">
                  <c:v>17.5972222222222</c:v>
                </c:pt>
                <c:pt idx="2535">
                  <c:v>17.6041666666666</c:v>
                </c:pt>
                <c:pt idx="2536">
                  <c:v>17.6111111111111</c:v>
                </c:pt>
                <c:pt idx="2537">
                  <c:v>17.6180555555555</c:v>
                </c:pt>
                <c:pt idx="2538">
                  <c:v>17.625</c:v>
                </c:pt>
                <c:pt idx="2539">
                  <c:v>17.6319444444444</c:v>
                </c:pt>
                <c:pt idx="2540">
                  <c:v>17.6388888888888</c:v>
                </c:pt>
                <c:pt idx="2541">
                  <c:v>17.6458333333333</c:v>
                </c:pt>
                <c:pt idx="2542">
                  <c:v>17.6527777777777</c:v>
                </c:pt>
                <c:pt idx="2543">
                  <c:v>17.6597222222222</c:v>
                </c:pt>
                <c:pt idx="2544">
                  <c:v>17.6666666666666</c:v>
                </c:pt>
                <c:pt idx="2545">
                  <c:v>17.6736111111111</c:v>
                </c:pt>
                <c:pt idx="2546">
                  <c:v>17.6805555555555</c:v>
                </c:pt>
                <c:pt idx="2547">
                  <c:v>17.6875</c:v>
                </c:pt>
                <c:pt idx="2548">
                  <c:v>17.6944444444444</c:v>
                </c:pt>
                <c:pt idx="2549">
                  <c:v>17.7013888888888</c:v>
                </c:pt>
                <c:pt idx="2550">
                  <c:v>17.7083333333333</c:v>
                </c:pt>
                <c:pt idx="2551">
                  <c:v>17.7152777777777</c:v>
                </c:pt>
                <c:pt idx="2552">
                  <c:v>17.7222222222222</c:v>
                </c:pt>
                <c:pt idx="2553">
                  <c:v>17.7291666666666</c:v>
                </c:pt>
                <c:pt idx="2554">
                  <c:v>17.7361111111111</c:v>
                </c:pt>
                <c:pt idx="2555">
                  <c:v>17.7430555555555</c:v>
                </c:pt>
                <c:pt idx="2556">
                  <c:v>17.75</c:v>
                </c:pt>
                <c:pt idx="2557">
                  <c:v>17.7569444444444</c:v>
                </c:pt>
                <c:pt idx="2558">
                  <c:v>17.7638888888888</c:v>
                </c:pt>
                <c:pt idx="2559">
                  <c:v>17.7708333333333</c:v>
                </c:pt>
                <c:pt idx="2560">
                  <c:v>17.7777777777777</c:v>
                </c:pt>
                <c:pt idx="2561">
                  <c:v>17.7847222222222</c:v>
                </c:pt>
                <c:pt idx="2562">
                  <c:v>17.7916666666666</c:v>
                </c:pt>
                <c:pt idx="2563">
                  <c:v>17.7986111111111</c:v>
                </c:pt>
                <c:pt idx="2564">
                  <c:v>17.8055555555555</c:v>
                </c:pt>
                <c:pt idx="2565">
                  <c:v>17.8125</c:v>
                </c:pt>
                <c:pt idx="2566">
                  <c:v>17.8194444444444</c:v>
                </c:pt>
                <c:pt idx="2567">
                  <c:v>17.8263888888888</c:v>
                </c:pt>
                <c:pt idx="2568">
                  <c:v>17.8333333333333</c:v>
                </c:pt>
                <c:pt idx="2569">
                  <c:v>17.8402777777777</c:v>
                </c:pt>
                <c:pt idx="2570">
                  <c:v>17.8472222222222</c:v>
                </c:pt>
                <c:pt idx="2571">
                  <c:v>17.8541666666666</c:v>
                </c:pt>
                <c:pt idx="2572">
                  <c:v>17.8611111111111</c:v>
                </c:pt>
                <c:pt idx="2573">
                  <c:v>17.8680555555555</c:v>
                </c:pt>
                <c:pt idx="2574">
                  <c:v>17.875</c:v>
                </c:pt>
                <c:pt idx="2575">
                  <c:v>17.8819444444444</c:v>
                </c:pt>
                <c:pt idx="2576">
                  <c:v>17.8888888888888</c:v>
                </c:pt>
                <c:pt idx="2577">
                  <c:v>17.8958333333333</c:v>
                </c:pt>
                <c:pt idx="2578">
                  <c:v>17.9027777777777</c:v>
                </c:pt>
                <c:pt idx="2579">
                  <c:v>17.9097222222222</c:v>
                </c:pt>
                <c:pt idx="2580">
                  <c:v>17.9166666666666</c:v>
                </c:pt>
                <c:pt idx="2581">
                  <c:v>17.9236111111111</c:v>
                </c:pt>
                <c:pt idx="2582">
                  <c:v>17.9305555555555</c:v>
                </c:pt>
                <c:pt idx="2583">
                  <c:v>17.9375</c:v>
                </c:pt>
                <c:pt idx="2584">
                  <c:v>17.9444444444444</c:v>
                </c:pt>
                <c:pt idx="2585">
                  <c:v>17.9513888888888</c:v>
                </c:pt>
                <c:pt idx="2586">
                  <c:v>17.9583333333333</c:v>
                </c:pt>
                <c:pt idx="2587">
                  <c:v>17.9652777777777</c:v>
                </c:pt>
                <c:pt idx="2588">
                  <c:v>17.9722222222222</c:v>
                </c:pt>
                <c:pt idx="2589">
                  <c:v>17.9791666666666</c:v>
                </c:pt>
                <c:pt idx="2590">
                  <c:v>17.9861111111111</c:v>
                </c:pt>
                <c:pt idx="2591">
                  <c:v>17.9930555555555</c:v>
                </c:pt>
                <c:pt idx="2592">
                  <c:v>18</c:v>
                </c:pt>
                <c:pt idx="2593">
                  <c:v>18.0069444444444</c:v>
                </c:pt>
                <c:pt idx="2594">
                  <c:v>18.0138888888888</c:v>
                </c:pt>
                <c:pt idx="2595">
                  <c:v>18.0208333333333</c:v>
                </c:pt>
                <c:pt idx="2596">
                  <c:v>18.0277777777777</c:v>
                </c:pt>
                <c:pt idx="2597">
                  <c:v>18.0347222222222</c:v>
                </c:pt>
                <c:pt idx="2598">
                  <c:v>18.0416666666666</c:v>
                </c:pt>
                <c:pt idx="2599">
                  <c:v>18.0486111111111</c:v>
                </c:pt>
                <c:pt idx="2600">
                  <c:v>18.0555555555555</c:v>
                </c:pt>
                <c:pt idx="2601">
                  <c:v>18.0625</c:v>
                </c:pt>
                <c:pt idx="2602">
                  <c:v>18.0694444444444</c:v>
                </c:pt>
                <c:pt idx="2603">
                  <c:v>18.0763888888888</c:v>
                </c:pt>
                <c:pt idx="2604">
                  <c:v>18.0833333333333</c:v>
                </c:pt>
                <c:pt idx="2605">
                  <c:v>18.0902777777777</c:v>
                </c:pt>
                <c:pt idx="2606">
                  <c:v>18.0972222222222</c:v>
                </c:pt>
                <c:pt idx="2607">
                  <c:v>18.1041666666666</c:v>
                </c:pt>
                <c:pt idx="2608">
                  <c:v>18.1111111111111</c:v>
                </c:pt>
                <c:pt idx="2609">
                  <c:v>18.1180555555555</c:v>
                </c:pt>
                <c:pt idx="2610">
                  <c:v>18.125</c:v>
                </c:pt>
                <c:pt idx="2611">
                  <c:v>18.1319444444444</c:v>
                </c:pt>
                <c:pt idx="2612">
                  <c:v>18.1388888888888</c:v>
                </c:pt>
                <c:pt idx="2613">
                  <c:v>18.1458333333333</c:v>
                </c:pt>
                <c:pt idx="2614">
                  <c:v>18.1527777777777</c:v>
                </c:pt>
                <c:pt idx="2615">
                  <c:v>18.1597222222222</c:v>
                </c:pt>
                <c:pt idx="2616">
                  <c:v>18.1666666666666</c:v>
                </c:pt>
                <c:pt idx="2617">
                  <c:v>18.1736111111111</c:v>
                </c:pt>
                <c:pt idx="2618">
                  <c:v>18.1805555555555</c:v>
                </c:pt>
                <c:pt idx="2619">
                  <c:v>18.1875</c:v>
                </c:pt>
                <c:pt idx="2620">
                  <c:v>18.1944444444444</c:v>
                </c:pt>
                <c:pt idx="2621">
                  <c:v>18.2013888888888</c:v>
                </c:pt>
                <c:pt idx="2622">
                  <c:v>18.2083333333333</c:v>
                </c:pt>
                <c:pt idx="2623">
                  <c:v>18.2152777777777</c:v>
                </c:pt>
                <c:pt idx="2624">
                  <c:v>18.2222222222222</c:v>
                </c:pt>
                <c:pt idx="2625">
                  <c:v>18.2291666666666</c:v>
                </c:pt>
                <c:pt idx="2626">
                  <c:v>18.2361111111111</c:v>
                </c:pt>
                <c:pt idx="2627">
                  <c:v>18.2430555555555</c:v>
                </c:pt>
                <c:pt idx="2628">
                  <c:v>18.25</c:v>
                </c:pt>
                <c:pt idx="2629">
                  <c:v>18.2569444444444</c:v>
                </c:pt>
                <c:pt idx="2630">
                  <c:v>18.2638888888888</c:v>
                </c:pt>
                <c:pt idx="2631">
                  <c:v>18.2708333333333</c:v>
                </c:pt>
                <c:pt idx="2632">
                  <c:v>18.2777777777777</c:v>
                </c:pt>
                <c:pt idx="2633">
                  <c:v>18.2847222222222</c:v>
                </c:pt>
                <c:pt idx="2634">
                  <c:v>18.2916666666666</c:v>
                </c:pt>
                <c:pt idx="2635">
                  <c:v>18.2986111111111</c:v>
                </c:pt>
                <c:pt idx="2636">
                  <c:v>18.3055555555555</c:v>
                </c:pt>
                <c:pt idx="2637">
                  <c:v>18.3125</c:v>
                </c:pt>
                <c:pt idx="2638">
                  <c:v>18.3194444444444</c:v>
                </c:pt>
                <c:pt idx="2639">
                  <c:v>18.3263888888888</c:v>
                </c:pt>
                <c:pt idx="2640">
                  <c:v>18.3333333333333</c:v>
                </c:pt>
                <c:pt idx="2641">
                  <c:v>18.3402777777777</c:v>
                </c:pt>
                <c:pt idx="2642">
                  <c:v>18.3472222222222</c:v>
                </c:pt>
                <c:pt idx="2643">
                  <c:v>18.3541666666666</c:v>
                </c:pt>
                <c:pt idx="2644">
                  <c:v>18.3611111111111</c:v>
                </c:pt>
                <c:pt idx="2645">
                  <c:v>18.3680555555555</c:v>
                </c:pt>
                <c:pt idx="2646">
                  <c:v>18.375</c:v>
                </c:pt>
                <c:pt idx="2647">
                  <c:v>18.3819444444444</c:v>
                </c:pt>
                <c:pt idx="2648">
                  <c:v>18.3888888888888</c:v>
                </c:pt>
                <c:pt idx="2649">
                  <c:v>18.3958333333333</c:v>
                </c:pt>
                <c:pt idx="2650">
                  <c:v>18.4027777777777</c:v>
                </c:pt>
                <c:pt idx="2651">
                  <c:v>18.4097222222222</c:v>
                </c:pt>
                <c:pt idx="2652">
                  <c:v>18.4166666666666</c:v>
                </c:pt>
                <c:pt idx="2653">
                  <c:v>18.4236111111111</c:v>
                </c:pt>
                <c:pt idx="2654">
                  <c:v>18.4305555555555</c:v>
                </c:pt>
                <c:pt idx="2655">
                  <c:v>18.4375</c:v>
                </c:pt>
                <c:pt idx="2656">
                  <c:v>18.4444444444444</c:v>
                </c:pt>
                <c:pt idx="2657">
                  <c:v>18.4513888888888</c:v>
                </c:pt>
                <c:pt idx="2658">
                  <c:v>18.4583333333333</c:v>
                </c:pt>
                <c:pt idx="2659">
                  <c:v>18.4652777777777</c:v>
                </c:pt>
                <c:pt idx="2660">
                  <c:v>18.4722222222222</c:v>
                </c:pt>
                <c:pt idx="2661">
                  <c:v>18.4791666666666</c:v>
                </c:pt>
                <c:pt idx="2662">
                  <c:v>18.4861111111111</c:v>
                </c:pt>
                <c:pt idx="2663">
                  <c:v>18.4930555555555</c:v>
                </c:pt>
                <c:pt idx="2664">
                  <c:v>18.5</c:v>
                </c:pt>
                <c:pt idx="2665">
                  <c:v>18.5069444444444</c:v>
                </c:pt>
                <c:pt idx="2666">
                  <c:v>18.5138888888888</c:v>
                </c:pt>
                <c:pt idx="2667">
                  <c:v>18.5208333333333</c:v>
                </c:pt>
                <c:pt idx="2668">
                  <c:v>18.5277777777777</c:v>
                </c:pt>
                <c:pt idx="2669">
                  <c:v>18.5347222222222</c:v>
                </c:pt>
                <c:pt idx="2670">
                  <c:v>18.5416666666666</c:v>
                </c:pt>
                <c:pt idx="2671">
                  <c:v>18.5486111111111</c:v>
                </c:pt>
                <c:pt idx="2672">
                  <c:v>18.5555555555555</c:v>
                </c:pt>
                <c:pt idx="2673">
                  <c:v>18.5625</c:v>
                </c:pt>
                <c:pt idx="2674">
                  <c:v>18.5694444444444</c:v>
                </c:pt>
                <c:pt idx="2675">
                  <c:v>18.5763888888888</c:v>
                </c:pt>
                <c:pt idx="2676">
                  <c:v>18.5833333333333</c:v>
                </c:pt>
                <c:pt idx="2677">
                  <c:v>18.5902777777777</c:v>
                </c:pt>
                <c:pt idx="2678">
                  <c:v>18.5972222222222</c:v>
                </c:pt>
                <c:pt idx="2679">
                  <c:v>18.6041666666666</c:v>
                </c:pt>
                <c:pt idx="2680">
                  <c:v>18.6111111111111</c:v>
                </c:pt>
                <c:pt idx="2681">
                  <c:v>18.6180555555555</c:v>
                </c:pt>
                <c:pt idx="2682">
                  <c:v>18.625</c:v>
                </c:pt>
                <c:pt idx="2683">
                  <c:v>18.6319444444444</c:v>
                </c:pt>
                <c:pt idx="2684">
                  <c:v>18.6388888888888</c:v>
                </c:pt>
                <c:pt idx="2685">
                  <c:v>18.6458333333333</c:v>
                </c:pt>
                <c:pt idx="2686">
                  <c:v>18.6527777777777</c:v>
                </c:pt>
                <c:pt idx="2687">
                  <c:v>18.6597222222222</c:v>
                </c:pt>
                <c:pt idx="2688">
                  <c:v>18.6666666666666</c:v>
                </c:pt>
                <c:pt idx="2689">
                  <c:v>18.6736111111111</c:v>
                </c:pt>
                <c:pt idx="2690">
                  <c:v>18.6805555555555</c:v>
                </c:pt>
                <c:pt idx="2691">
                  <c:v>18.6875</c:v>
                </c:pt>
                <c:pt idx="2692">
                  <c:v>18.6944444444444</c:v>
                </c:pt>
                <c:pt idx="2693">
                  <c:v>18.7013888888888</c:v>
                </c:pt>
                <c:pt idx="2694">
                  <c:v>18.7083333333333</c:v>
                </c:pt>
                <c:pt idx="2695">
                  <c:v>18.7152777777777</c:v>
                </c:pt>
                <c:pt idx="2696">
                  <c:v>18.7222222222222</c:v>
                </c:pt>
                <c:pt idx="2697">
                  <c:v>18.7291666666666</c:v>
                </c:pt>
                <c:pt idx="2698">
                  <c:v>18.7361111111111</c:v>
                </c:pt>
                <c:pt idx="2699">
                  <c:v>18.7430555555555</c:v>
                </c:pt>
                <c:pt idx="2700">
                  <c:v>18.75</c:v>
                </c:pt>
                <c:pt idx="2701">
                  <c:v>18.7569444444444</c:v>
                </c:pt>
                <c:pt idx="2702">
                  <c:v>18.7638888888888</c:v>
                </c:pt>
                <c:pt idx="2703">
                  <c:v>18.7708333333333</c:v>
                </c:pt>
                <c:pt idx="2704">
                  <c:v>18.7777777777777</c:v>
                </c:pt>
                <c:pt idx="2705">
                  <c:v>18.7847222222222</c:v>
                </c:pt>
                <c:pt idx="2706">
                  <c:v>18.7916666666666</c:v>
                </c:pt>
                <c:pt idx="2707">
                  <c:v>18.7986111111111</c:v>
                </c:pt>
                <c:pt idx="2708">
                  <c:v>18.8055555555555</c:v>
                </c:pt>
                <c:pt idx="2709">
                  <c:v>18.8125</c:v>
                </c:pt>
                <c:pt idx="2710">
                  <c:v>18.8194444444444</c:v>
                </c:pt>
                <c:pt idx="2711">
                  <c:v>18.8263888888888</c:v>
                </c:pt>
                <c:pt idx="2712">
                  <c:v>18.8333333333333</c:v>
                </c:pt>
                <c:pt idx="2713">
                  <c:v>18.8402777777777</c:v>
                </c:pt>
                <c:pt idx="2714">
                  <c:v>18.8472222222222</c:v>
                </c:pt>
                <c:pt idx="2715">
                  <c:v>18.8541666666666</c:v>
                </c:pt>
                <c:pt idx="2716">
                  <c:v>18.8611111111111</c:v>
                </c:pt>
                <c:pt idx="2717">
                  <c:v>18.8680555555555</c:v>
                </c:pt>
                <c:pt idx="2718">
                  <c:v>18.875</c:v>
                </c:pt>
                <c:pt idx="2719">
                  <c:v>18.8819444444444</c:v>
                </c:pt>
                <c:pt idx="2720">
                  <c:v>18.8888888888888</c:v>
                </c:pt>
                <c:pt idx="2721">
                  <c:v>18.8958333333333</c:v>
                </c:pt>
                <c:pt idx="2722">
                  <c:v>18.9027777777777</c:v>
                </c:pt>
                <c:pt idx="2723">
                  <c:v>18.9097222222222</c:v>
                </c:pt>
                <c:pt idx="2724">
                  <c:v>18.9166666666666</c:v>
                </c:pt>
                <c:pt idx="2725">
                  <c:v>18.9236111111111</c:v>
                </c:pt>
                <c:pt idx="2726">
                  <c:v>18.9305555555555</c:v>
                </c:pt>
                <c:pt idx="2727">
                  <c:v>18.9375</c:v>
                </c:pt>
                <c:pt idx="2728">
                  <c:v>18.9444444444444</c:v>
                </c:pt>
                <c:pt idx="2729">
                  <c:v>18.9513888888888</c:v>
                </c:pt>
                <c:pt idx="2730">
                  <c:v>18.9583333333333</c:v>
                </c:pt>
                <c:pt idx="2731">
                  <c:v>18.9652777777777</c:v>
                </c:pt>
                <c:pt idx="2732">
                  <c:v>18.9722222222222</c:v>
                </c:pt>
                <c:pt idx="2733">
                  <c:v>18.9791666666666</c:v>
                </c:pt>
                <c:pt idx="2734">
                  <c:v>18.9861111111111</c:v>
                </c:pt>
                <c:pt idx="2735">
                  <c:v>18.9930555555555</c:v>
                </c:pt>
                <c:pt idx="2736">
                  <c:v>19</c:v>
                </c:pt>
                <c:pt idx="2737">
                  <c:v>19.0069444444444</c:v>
                </c:pt>
                <c:pt idx="2738">
                  <c:v>19.0138888888888</c:v>
                </c:pt>
                <c:pt idx="2739">
                  <c:v>19.0208333333333</c:v>
                </c:pt>
                <c:pt idx="2740">
                  <c:v>19.0277777777777</c:v>
                </c:pt>
                <c:pt idx="2741">
                  <c:v>19.0347222222222</c:v>
                </c:pt>
                <c:pt idx="2742">
                  <c:v>19.0416666666666</c:v>
                </c:pt>
                <c:pt idx="2743">
                  <c:v>19.0486111111111</c:v>
                </c:pt>
                <c:pt idx="2744">
                  <c:v>19.0555555555555</c:v>
                </c:pt>
                <c:pt idx="2745">
                  <c:v>19.0625</c:v>
                </c:pt>
                <c:pt idx="2746">
                  <c:v>19.0694444444444</c:v>
                </c:pt>
                <c:pt idx="2747">
                  <c:v>19.0763888888888</c:v>
                </c:pt>
                <c:pt idx="2748">
                  <c:v>19.0833333333333</c:v>
                </c:pt>
                <c:pt idx="2749">
                  <c:v>19.0902777777777</c:v>
                </c:pt>
                <c:pt idx="2750">
                  <c:v>19.0972222222222</c:v>
                </c:pt>
                <c:pt idx="2751">
                  <c:v>19.1041666666666</c:v>
                </c:pt>
                <c:pt idx="2752">
                  <c:v>19.1111111111111</c:v>
                </c:pt>
                <c:pt idx="2753">
                  <c:v>19.1180555555555</c:v>
                </c:pt>
                <c:pt idx="2754">
                  <c:v>19.125</c:v>
                </c:pt>
                <c:pt idx="2755">
                  <c:v>19.1319444444444</c:v>
                </c:pt>
                <c:pt idx="2756">
                  <c:v>19.1388888888888</c:v>
                </c:pt>
                <c:pt idx="2757">
                  <c:v>19.1458333333333</c:v>
                </c:pt>
                <c:pt idx="2758">
                  <c:v>19.1527777777777</c:v>
                </c:pt>
                <c:pt idx="2759">
                  <c:v>19.1597222222222</c:v>
                </c:pt>
                <c:pt idx="2760">
                  <c:v>19.1666666666666</c:v>
                </c:pt>
                <c:pt idx="2761">
                  <c:v>19.1736111111111</c:v>
                </c:pt>
                <c:pt idx="2762">
                  <c:v>19.1805555555555</c:v>
                </c:pt>
                <c:pt idx="2763">
                  <c:v>19.1875</c:v>
                </c:pt>
                <c:pt idx="2764">
                  <c:v>19.1944444444444</c:v>
                </c:pt>
                <c:pt idx="2765">
                  <c:v>19.2013888888888</c:v>
                </c:pt>
                <c:pt idx="2766">
                  <c:v>19.2083333333333</c:v>
                </c:pt>
                <c:pt idx="2767">
                  <c:v>19.2152777777777</c:v>
                </c:pt>
                <c:pt idx="2768">
                  <c:v>19.2222222222222</c:v>
                </c:pt>
                <c:pt idx="2769">
                  <c:v>19.2291666666666</c:v>
                </c:pt>
                <c:pt idx="2770">
                  <c:v>19.2361111111111</c:v>
                </c:pt>
                <c:pt idx="2771">
                  <c:v>19.2430555555555</c:v>
                </c:pt>
                <c:pt idx="2772">
                  <c:v>19.25</c:v>
                </c:pt>
                <c:pt idx="2773">
                  <c:v>19.2569444444444</c:v>
                </c:pt>
                <c:pt idx="2774">
                  <c:v>19.2638888888888</c:v>
                </c:pt>
                <c:pt idx="2775">
                  <c:v>19.2708333333333</c:v>
                </c:pt>
                <c:pt idx="2776">
                  <c:v>19.2777777777777</c:v>
                </c:pt>
                <c:pt idx="2777">
                  <c:v>19.2847222222222</c:v>
                </c:pt>
                <c:pt idx="2778">
                  <c:v>19.2916666666666</c:v>
                </c:pt>
                <c:pt idx="2779">
                  <c:v>19.2986111111111</c:v>
                </c:pt>
                <c:pt idx="2780">
                  <c:v>19.3055555555555</c:v>
                </c:pt>
                <c:pt idx="2781">
                  <c:v>19.3125</c:v>
                </c:pt>
                <c:pt idx="2782">
                  <c:v>19.3194444444444</c:v>
                </c:pt>
                <c:pt idx="2783">
                  <c:v>19.3263888888888</c:v>
                </c:pt>
                <c:pt idx="2784">
                  <c:v>19.3333333333333</c:v>
                </c:pt>
                <c:pt idx="2785">
                  <c:v>19.3402777777777</c:v>
                </c:pt>
                <c:pt idx="2786">
                  <c:v>19.3472222222222</c:v>
                </c:pt>
                <c:pt idx="2787">
                  <c:v>19.3541666666666</c:v>
                </c:pt>
                <c:pt idx="2788">
                  <c:v>19.3611111111111</c:v>
                </c:pt>
                <c:pt idx="2789">
                  <c:v>19.3680555555555</c:v>
                </c:pt>
                <c:pt idx="2790">
                  <c:v>19.375</c:v>
                </c:pt>
                <c:pt idx="2791">
                  <c:v>19.3819444444444</c:v>
                </c:pt>
                <c:pt idx="2792">
                  <c:v>19.3888888888888</c:v>
                </c:pt>
                <c:pt idx="2793">
                  <c:v>19.3958333333333</c:v>
                </c:pt>
                <c:pt idx="2794">
                  <c:v>19.4027777777777</c:v>
                </c:pt>
                <c:pt idx="2795">
                  <c:v>19.4097222222222</c:v>
                </c:pt>
                <c:pt idx="2796">
                  <c:v>19.4166666666666</c:v>
                </c:pt>
                <c:pt idx="2797">
                  <c:v>19.4236111111111</c:v>
                </c:pt>
                <c:pt idx="2798">
                  <c:v>19.4305555555555</c:v>
                </c:pt>
                <c:pt idx="2799">
                  <c:v>19.4375</c:v>
                </c:pt>
                <c:pt idx="2800">
                  <c:v>19.4444444444444</c:v>
                </c:pt>
                <c:pt idx="2801">
                  <c:v>19.4513888888888</c:v>
                </c:pt>
                <c:pt idx="2802">
                  <c:v>19.4583333333333</c:v>
                </c:pt>
                <c:pt idx="2803">
                  <c:v>19.4652777777777</c:v>
                </c:pt>
                <c:pt idx="2804">
                  <c:v>19.4722222222222</c:v>
                </c:pt>
                <c:pt idx="2805">
                  <c:v>19.4791666666666</c:v>
                </c:pt>
                <c:pt idx="2806">
                  <c:v>19.4861111111111</c:v>
                </c:pt>
                <c:pt idx="2807">
                  <c:v>19.4930555555555</c:v>
                </c:pt>
                <c:pt idx="2808">
                  <c:v>19.5</c:v>
                </c:pt>
                <c:pt idx="2809">
                  <c:v>19.5069444444444</c:v>
                </c:pt>
                <c:pt idx="2810">
                  <c:v>19.5138888888888</c:v>
                </c:pt>
                <c:pt idx="2811">
                  <c:v>19.5208333333333</c:v>
                </c:pt>
                <c:pt idx="2812">
                  <c:v>19.5277777777777</c:v>
                </c:pt>
                <c:pt idx="2813">
                  <c:v>19.5347222222222</c:v>
                </c:pt>
                <c:pt idx="2814">
                  <c:v>19.5416666666666</c:v>
                </c:pt>
                <c:pt idx="2815">
                  <c:v>19.5486111111111</c:v>
                </c:pt>
                <c:pt idx="2816">
                  <c:v>19.5555555555555</c:v>
                </c:pt>
                <c:pt idx="2817">
                  <c:v>19.5625</c:v>
                </c:pt>
                <c:pt idx="2818">
                  <c:v>19.5694444444444</c:v>
                </c:pt>
                <c:pt idx="2819">
                  <c:v>19.5763888888888</c:v>
                </c:pt>
                <c:pt idx="2820">
                  <c:v>19.5833333333333</c:v>
                </c:pt>
                <c:pt idx="2821">
                  <c:v>19.5902777777777</c:v>
                </c:pt>
                <c:pt idx="2822">
                  <c:v>19.5972222222222</c:v>
                </c:pt>
                <c:pt idx="2823">
                  <c:v>19.6041666666666</c:v>
                </c:pt>
                <c:pt idx="2824">
                  <c:v>19.6111111111111</c:v>
                </c:pt>
                <c:pt idx="2825">
                  <c:v>19.6180555555555</c:v>
                </c:pt>
                <c:pt idx="2826">
                  <c:v>19.625</c:v>
                </c:pt>
                <c:pt idx="2827">
                  <c:v>19.6319444444444</c:v>
                </c:pt>
                <c:pt idx="2828">
                  <c:v>19.6388888888888</c:v>
                </c:pt>
                <c:pt idx="2829">
                  <c:v>19.6458333333333</c:v>
                </c:pt>
                <c:pt idx="2830">
                  <c:v>19.6527777777777</c:v>
                </c:pt>
                <c:pt idx="2831">
                  <c:v>19.6597222222222</c:v>
                </c:pt>
                <c:pt idx="2832">
                  <c:v>19.6666666666666</c:v>
                </c:pt>
                <c:pt idx="2833">
                  <c:v>19.6736111111111</c:v>
                </c:pt>
                <c:pt idx="2834">
                  <c:v>19.6805555555555</c:v>
                </c:pt>
                <c:pt idx="2835">
                  <c:v>19.6875</c:v>
                </c:pt>
                <c:pt idx="2836">
                  <c:v>19.6944444444444</c:v>
                </c:pt>
                <c:pt idx="2837">
                  <c:v>19.7013888888888</c:v>
                </c:pt>
                <c:pt idx="2838">
                  <c:v>19.7083333333333</c:v>
                </c:pt>
                <c:pt idx="2839">
                  <c:v>19.7152777777777</c:v>
                </c:pt>
                <c:pt idx="2840">
                  <c:v>19.7222222222222</c:v>
                </c:pt>
                <c:pt idx="2841">
                  <c:v>19.7291666666666</c:v>
                </c:pt>
                <c:pt idx="2842">
                  <c:v>19.7361111111111</c:v>
                </c:pt>
                <c:pt idx="2843">
                  <c:v>19.7430555555555</c:v>
                </c:pt>
                <c:pt idx="2844">
                  <c:v>19.75</c:v>
                </c:pt>
                <c:pt idx="2845">
                  <c:v>19.7569444444444</c:v>
                </c:pt>
                <c:pt idx="2846">
                  <c:v>19.7638888888888</c:v>
                </c:pt>
                <c:pt idx="2847">
                  <c:v>19.7708333333333</c:v>
                </c:pt>
                <c:pt idx="2848">
                  <c:v>19.7777777777777</c:v>
                </c:pt>
                <c:pt idx="2849">
                  <c:v>19.7847222222222</c:v>
                </c:pt>
                <c:pt idx="2850">
                  <c:v>19.7916666666666</c:v>
                </c:pt>
                <c:pt idx="2851">
                  <c:v>19.7986111111111</c:v>
                </c:pt>
                <c:pt idx="2852">
                  <c:v>19.8055555555555</c:v>
                </c:pt>
                <c:pt idx="2853">
                  <c:v>19.8125</c:v>
                </c:pt>
                <c:pt idx="2854">
                  <c:v>19.8194444444444</c:v>
                </c:pt>
                <c:pt idx="2855">
                  <c:v>19.8263888888888</c:v>
                </c:pt>
                <c:pt idx="2856">
                  <c:v>19.8333333333333</c:v>
                </c:pt>
                <c:pt idx="2857">
                  <c:v>19.8402777777777</c:v>
                </c:pt>
                <c:pt idx="2858">
                  <c:v>19.8472222222222</c:v>
                </c:pt>
                <c:pt idx="2859">
                  <c:v>19.8541666666666</c:v>
                </c:pt>
                <c:pt idx="2860">
                  <c:v>19.8611111111111</c:v>
                </c:pt>
                <c:pt idx="2861">
                  <c:v>19.8680555555555</c:v>
                </c:pt>
                <c:pt idx="2862">
                  <c:v>19.875</c:v>
                </c:pt>
                <c:pt idx="2863">
                  <c:v>19.8819444444444</c:v>
                </c:pt>
                <c:pt idx="2864">
                  <c:v>19.8888888888888</c:v>
                </c:pt>
                <c:pt idx="2865">
                  <c:v>19.8958333333333</c:v>
                </c:pt>
                <c:pt idx="2866">
                  <c:v>19.9027777777777</c:v>
                </c:pt>
                <c:pt idx="2867">
                  <c:v>19.9097222222222</c:v>
                </c:pt>
                <c:pt idx="2868">
                  <c:v>19.9166666666666</c:v>
                </c:pt>
                <c:pt idx="2869">
                  <c:v>19.9236111111111</c:v>
                </c:pt>
                <c:pt idx="2870">
                  <c:v>19.9305555555555</c:v>
                </c:pt>
                <c:pt idx="2871">
                  <c:v>19.9375</c:v>
                </c:pt>
                <c:pt idx="2872">
                  <c:v>19.9444444444444</c:v>
                </c:pt>
                <c:pt idx="2873">
                  <c:v>19.9513888888888</c:v>
                </c:pt>
                <c:pt idx="2874">
                  <c:v>19.9583333333333</c:v>
                </c:pt>
                <c:pt idx="2875">
                  <c:v>19.9652777777777</c:v>
                </c:pt>
                <c:pt idx="2876">
                  <c:v>19.9722222222222</c:v>
                </c:pt>
                <c:pt idx="2877">
                  <c:v>19.9791666666666</c:v>
                </c:pt>
                <c:pt idx="2878">
                  <c:v>19.9861111111111</c:v>
                </c:pt>
                <c:pt idx="2879">
                  <c:v>19.9930555555555</c:v>
                </c:pt>
                <c:pt idx="2880">
                  <c:v>20</c:v>
                </c:pt>
                <c:pt idx="2881">
                  <c:v>20.0069444444444</c:v>
                </c:pt>
                <c:pt idx="2882">
                  <c:v>20.0138888888888</c:v>
                </c:pt>
                <c:pt idx="2883">
                  <c:v>20.0208333333333</c:v>
                </c:pt>
                <c:pt idx="2884">
                  <c:v>20.0277777777777</c:v>
                </c:pt>
                <c:pt idx="2885">
                  <c:v>20.0347222222222</c:v>
                </c:pt>
                <c:pt idx="2886">
                  <c:v>20.0416666666666</c:v>
                </c:pt>
                <c:pt idx="2887">
                  <c:v>20.0486111111111</c:v>
                </c:pt>
                <c:pt idx="2888">
                  <c:v>20.0555555555555</c:v>
                </c:pt>
                <c:pt idx="2889">
                  <c:v>20.0625</c:v>
                </c:pt>
                <c:pt idx="2890">
                  <c:v>20.0694444444444</c:v>
                </c:pt>
                <c:pt idx="2891">
                  <c:v>20.0763888888888</c:v>
                </c:pt>
                <c:pt idx="2892">
                  <c:v>20.0833333333333</c:v>
                </c:pt>
                <c:pt idx="2893">
                  <c:v>20.0902777777777</c:v>
                </c:pt>
                <c:pt idx="2894">
                  <c:v>20.0972222222222</c:v>
                </c:pt>
                <c:pt idx="2895">
                  <c:v>20.1041666666666</c:v>
                </c:pt>
                <c:pt idx="2896">
                  <c:v>20.1111111111111</c:v>
                </c:pt>
                <c:pt idx="2897">
                  <c:v>20.1180555555555</c:v>
                </c:pt>
                <c:pt idx="2898">
                  <c:v>20.125</c:v>
                </c:pt>
                <c:pt idx="2899">
                  <c:v>20.1319444444444</c:v>
                </c:pt>
                <c:pt idx="2900">
                  <c:v>20.1388888888888</c:v>
                </c:pt>
                <c:pt idx="2901">
                  <c:v>20.1458333333333</c:v>
                </c:pt>
                <c:pt idx="2902">
                  <c:v>20.1527777777777</c:v>
                </c:pt>
                <c:pt idx="2903">
                  <c:v>20.1597222222222</c:v>
                </c:pt>
                <c:pt idx="2904">
                  <c:v>20.1666666666666</c:v>
                </c:pt>
                <c:pt idx="2905">
                  <c:v>20.1736111111111</c:v>
                </c:pt>
                <c:pt idx="2906">
                  <c:v>20.1805555555555</c:v>
                </c:pt>
                <c:pt idx="2907">
                  <c:v>20.1875</c:v>
                </c:pt>
                <c:pt idx="2908">
                  <c:v>20.1944444444444</c:v>
                </c:pt>
                <c:pt idx="2909">
                  <c:v>20.2013888888888</c:v>
                </c:pt>
                <c:pt idx="2910">
                  <c:v>20.2083333333333</c:v>
                </c:pt>
                <c:pt idx="2911">
                  <c:v>20.2152777777777</c:v>
                </c:pt>
                <c:pt idx="2912">
                  <c:v>20.2222222222222</c:v>
                </c:pt>
                <c:pt idx="2913">
                  <c:v>20.2291666666666</c:v>
                </c:pt>
                <c:pt idx="2914">
                  <c:v>20.2361111111111</c:v>
                </c:pt>
                <c:pt idx="2915">
                  <c:v>20.2430555555555</c:v>
                </c:pt>
                <c:pt idx="2916">
                  <c:v>20.25</c:v>
                </c:pt>
                <c:pt idx="2917">
                  <c:v>20.2569444444444</c:v>
                </c:pt>
                <c:pt idx="2918">
                  <c:v>20.2638888888888</c:v>
                </c:pt>
                <c:pt idx="2919">
                  <c:v>20.2708333333333</c:v>
                </c:pt>
                <c:pt idx="2920">
                  <c:v>20.2777777777777</c:v>
                </c:pt>
                <c:pt idx="2921">
                  <c:v>20.2847222222222</c:v>
                </c:pt>
                <c:pt idx="2922">
                  <c:v>20.2916666666666</c:v>
                </c:pt>
                <c:pt idx="2923">
                  <c:v>20.2986111111111</c:v>
                </c:pt>
                <c:pt idx="2924">
                  <c:v>20.3055555555555</c:v>
                </c:pt>
                <c:pt idx="2925">
                  <c:v>20.3125</c:v>
                </c:pt>
                <c:pt idx="2926">
                  <c:v>20.3194444444444</c:v>
                </c:pt>
                <c:pt idx="2927">
                  <c:v>20.3263888888888</c:v>
                </c:pt>
                <c:pt idx="2928">
                  <c:v>20.3333333333333</c:v>
                </c:pt>
                <c:pt idx="2929">
                  <c:v>20.3402777777777</c:v>
                </c:pt>
                <c:pt idx="2930">
                  <c:v>20.3472222222222</c:v>
                </c:pt>
                <c:pt idx="2931">
                  <c:v>20.3541666666666</c:v>
                </c:pt>
                <c:pt idx="2932">
                  <c:v>20.3611111111111</c:v>
                </c:pt>
                <c:pt idx="2933">
                  <c:v>20.3680555555555</c:v>
                </c:pt>
                <c:pt idx="2934">
                  <c:v>20.375</c:v>
                </c:pt>
                <c:pt idx="2935">
                  <c:v>20.3819444444444</c:v>
                </c:pt>
                <c:pt idx="2936">
                  <c:v>20.3888888888888</c:v>
                </c:pt>
                <c:pt idx="2937">
                  <c:v>20.3958333333333</c:v>
                </c:pt>
                <c:pt idx="2938">
                  <c:v>20.4027777777777</c:v>
                </c:pt>
                <c:pt idx="2939">
                  <c:v>20.4097222222222</c:v>
                </c:pt>
                <c:pt idx="2940">
                  <c:v>20.4166666666666</c:v>
                </c:pt>
                <c:pt idx="2941">
                  <c:v>20.4236111111111</c:v>
                </c:pt>
                <c:pt idx="2942">
                  <c:v>20.4305555555555</c:v>
                </c:pt>
                <c:pt idx="2943">
                  <c:v>20.4375</c:v>
                </c:pt>
                <c:pt idx="2944">
                  <c:v>20.4444444444444</c:v>
                </c:pt>
                <c:pt idx="2945">
                  <c:v>20.4513888888888</c:v>
                </c:pt>
                <c:pt idx="2946">
                  <c:v>20.4583333333333</c:v>
                </c:pt>
                <c:pt idx="2947">
                  <c:v>20.4652777777777</c:v>
                </c:pt>
                <c:pt idx="2948">
                  <c:v>20.4722222222222</c:v>
                </c:pt>
                <c:pt idx="2949">
                  <c:v>20.4791666666666</c:v>
                </c:pt>
                <c:pt idx="2950">
                  <c:v>20.4861111111111</c:v>
                </c:pt>
                <c:pt idx="2951">
                  <c:v>20.4930555555555</c:v>
                </c:pt>
                <c:pt idx="2952">
                  <c:v>20.5</c:v>
                </c:pt>
                <c:pt idx="2953">
                  <c:v>20.5069444444444</c:v>
                </c:pt>
                <c:pt idx="2954">
                  <c:v>20.5138888888888</c:v>
                </c:pt>
                <c:pt idx="2955">
                  <c:v>20.5208333333333</c:v>
                </c:pt>
                <c:pt idx="2956">
                  <c:v>20.5277777777777</c:v>
                </c:pt>
                <c:pt idx="2957">
                  <c:v>20.5347222222222</c:v>
                </c:pt>
                <c:pt idx="2958">
                  <c:v>20.5416666666666</c:v>
                </c:pt>
                <c:pt idx="2959">
                  <c:v>20.5486111111111</c:v>
                </c:pt>
                <c:pt idx="2960">
                  <c:v>20.5555555555555</c:v>
                </c:pt>
                <c:pt idx="2961">
                  <c:v>20.5625</c:v>
                </c:pt>
                <c:pt idx="2962">
                  <c:v>20.5694444444444</c:v>
                </c:pt>
                <c:pt idx="2963">
                  <c:v>20.5763888888888</c:v>
                </c:pt>
                <c:pt idx="2964">
                  <c:v>20.5833333333333</c:v>
                </c:pt>
                <c:pt idx="2965">
                  <c:v>20.5902777777777</c:v>
                </c:pt>
                <c:pt idx="2966">
                  <c:v>20.5972222222222</c:v>
                </c:pt>
                <c:pt idx="2967">
                  <c:v>20.6041666666666</c:v>
                </c:pt>
                <c:pt idx="2968">
                  <c:v>20.6111111111111</c:v>
                </c:pt>
                <c:pt idx="2969">
                  <c:v>20.6180555555555</c:v>
                </c:pt>
                <c:pt idx="2970">
                  <c:v>20.625</c:v>
                </c:pt>
                <c:pt idx="2971">
                  <c:v>20.6319444444444</c:v>
                </c:pt>
                <c:pt idx="2972">
                  <c:v>20.6388888888888</c:v>
                </c:pt>
                <c:pt idx="2973">
                  <c:v>20.6458333333333</c:v>
                </c:pt>
                <c:pt idx="2974">
                  <c:v>20.6527777777777</c:v>
                </c:pt>
                <c:pt idx="2975">
                  <c:v>20.6597222222222</c:v>
                </c:pt>
                <c:pt idx="2976">
                  <c:v>20.6666666666666</c:v>
                </c:pt>
                <c:pt idx="2977">
                  <c:v>20.6736111111111</c:v>
                </c:pt>
                <c:pt idx="2978">
                  <c:v>20.6805555555555</c:v>
                </c:pt>
                <c:pt idx="2979">
                  <c:v>20.6875</c:v>
                </c:pt>
                <c:pt idx="2980">
                  <c:v>20.6944444444444</c:v>
                </c:pt>
                <c:pt idx="2981">
                  <c:v>20.7013888888888</c:v>
                </c:pt>
                <c:pt idx="2982">
                  <c:v>20.7083333333333</c:v>
                </c:pt>
                <c:pt idx="2983">
                  <c:v>20.7152777777777</c:v>
                </c:pt>
                <c:pt idx="2984">
                  <c:v>20.7222222222222</c:v>
                </c:pt>
                <c:pt idx="2985">
                  <c:v>20.7291666666666</c:v>
                </c:pt>
                <c:pt idx="2986">
                  <c:v>20.7361111111111</c:v>
                </c:pt>
                <c:pt idx="2987">
                  <c:v>20.7430555555555</c:v>
                </c:pt>
                <c:pt idx="2988">
                  <c:v>20.75</c:v>
                </c:pt>
                <c:pt idx="2989">
                  <c:v>20.7569444444444</c:v>
                </c:pt>
                <c:pt idx="2990">
                  <c:v>20.7638888888888</c:v>
                </c:pt>
                <c:pt idx="2991">
                  <c:v>20.7708333333333</c:v>
                </c:pt>
                <c:pt idx="2992">
                  <c:v>20.7777777777777</c:v>
                </c:pt>
                <c:pt idx="2993">
                  <c:v>20.7847222222222</c:v>
                </c:pt>
                <c:pt idx="2994">
                  <c:v>20.7916666666666</c:v>
                </c:pt>
                <c:pt idx="2995">
                  <c:v>20.7986111111111</c:v>
                </c:pt>
                <c:pt idx="2996">
                  <c:v>20.8055555555555</c:v>
                </c:pt>
                <c:pt idx="2997">
                  <c:v>20.8125</c:v>
                </c:pt>
                <c:pt idx="2998">
                  <c:v>20.8194444444444</c:v>
                </c:pt>
                <c:pt idx="2999">
                  <c:v>20.8263888888888</c:v>
                </c:pt>
                <c:pt idx="3000">
                  <c:v>20.8333333333333</c:v>
                </c:pt>
                <c:pt idx="3001">
                  <c:v>20.8402777777777</c:v>
                </c:pt>
                <c:pt idx="3002">
                  <c:v>20.8472222222222</c:v>
                </c:pt>
                <c:pt idx="3003">
                  <c:v>20.8541666666666</c:v>
                </c:pt>
                <c:pt idx="3004">
                  <c:v>20.8611111111111</c:v>
                </c:pt>
                <c:pt idx="3005">
                  <c:v>20.8680555555555</c:v>
                </c:pt>
                <c:pt idx="3006">
                  <c:v>20.875</c:v>
                </c:pt>
                <c:pt idx="3007">
                  <c:v>20.8819444444444</c:v>
                </c:pt>
                <c:pt idx="3008">
                  <c:v>20.8888888888888</c:v>
                </c:pt>
                <c:pt idx="3009">
                  <c:v>20.8958333333333</c:v>
                </c:pt>
                <c:pt idx="3010">
                  <c:v>20.9027777777777</c:v>
                </c:pt>
                <c:pt idx="3011">
                  <c:v>20.9097222222222</c:v>
                </c:pt>
                <c:pt idx="3012">
                  <c:v>20.9166666666666</c:v>
                </c:pt>
                <c:pt idx="3013">
                  <c:v>20.9236111111111</c:v>
                </c:pt>
                <c:pt idx="3014">
                  <c:v>20.9305555555555</c:v>
                </c:pt>
                <c:pt idx="3015">
                  <c:v>20.9375</c:v>
                </c:pt>
                <c:pt idx="3016">
                  <c:v>20.9444444444444</c:v>
                </c:pt>
                <c:pt idx="3017">
                  <c:v>20.9513888888888</c:v>
                </c:pt>
                <c:pt idx="3018">
                  <c:v>20.9583333333333</c:v>
                </c:pt>
                <c:pt idx="3019">
                  <c:v>20.9652777777777</c:v>
                </c:pt>
                <c:pt idx="3020">
                  <c:v>20.9722222222222</c:v>
                </c:pt>
                <c:pt idx="3021">
                  <c:v>20.9791666666666</c:v>
                </c:pt>
                <c:pt idx="3022">
                  <c:v>20.9861111111111</c:v>
                </c:pt>
                <c:pt idx="3023">
                  <c:v>20.9930555555555</c:v>
                </c:pt>
                <c:pt idx="3024">
                  <c:v>21</c:v>
                </c:pt>
                <c:pt idx="3025">
                  <c:v>21.0069444444444</c:v>
                </c:pt>
                <c:pt idx="3026">
                  <c:v>21.0138888888888</c:v>
                </c:pt>
                <c:pt idx="3027">
                  <c:v>21.0208333333333</c:v>
                </c:pt>
                <c:pt idx="3028">
                  <c:v>21.0277777777777</c:v>
                </c:pt>
                <c:pt idx="3029">
                  <c:v>21.0347222222222</c:v>
                </c:pt>
                <c:pt idx="3030">
                  <c:v>21.0416666666666</c:v>
                </c:pt>
                <c:pt idx="3031">
                  <c:v>21.0486111111111</c:v>
                </c:pt>
                <c:pt idx="3032">
                  <c:v>21.0555555555555</c:v>
                </c:pt>
                <c:pt idx="3033">
                  <c:v>21.0625</c:v>
                </c:pt>
                <c:pt idx="3034">
                  <c:v>21.0694444444444</c:v>
                </c:pt>
                <c:pt idx="3035">
                  <c:v>21.0763888888888</c:v>
                </c:pt>
                <c:pt idx="3036">
                  <c:v>21.0833333333333</c:v>
                </c:pt>
                <c:pt idx="3037">
                  <c:v>21.0902777777777</c:v>
                </c:pt>
                <c:pt idx="3038">
                  <c:v>21.0972222222222</c:v>
                </c:pt>
                <c:pt idx="3039">
                  <c:v>21.1041666666666</c:v>
                </c:pt>
                <c:pt idx="3040">
                  <c:v>21.1111111111111</c:v>
                </c:pt>
                <c:pt idx="3041">
                  <c:v>21.1180555555555</c:v>
                </c:pt>
                <c:pt idx="3042">
                  <c:v>21.125</c:v>
                </c:pt>
                <c:pt idx="3043">
                  <c:v>21.1319444444444</c:v>
                </c:pt>
                <c:pt idx="3044">
                  <c:v>21.1388888888888</c:v>
                </c:pt>
                <c:pt idx="3045">
                  <c:v>21.1458333333333</c:v>
                </c:pt>
                <c:pt idx="3046">
                  <c:v>21.1527777777777</c:v>
                </c:pt>
                <c:pt idx="3047">
                  <c:v>21.1597222222222</c:v>
                </c:pt>
                <c:pt idx="3048">
                  <c:v>21.1666666666666</c:v>
                </c:pt>
                <c:pt idx="3049">
                  <c:v>21.1736111111111</c:v>
                </c:pt>
                <c:pt idx="3050">
                  <c:v>21.1805555555555</c:v>
                </c:pt>
                <c:pt idx="3051">
                  <c:v>21.1875</c:v>
                </c:pt>
                <c:pt idx="3052">
                  <c:v>21.1944444444444</c:v>
                </c:pt>
                <c:pt idx="3053">
                  <c:v>21.2013888888888</c:v>
                </c:pt>
                <c:pt idx="3054">
                  <c:v>21.2083333333333</c:v>
                </c:pt>
                <c:pt idx="3055">
                  <c:v>21.2152777777777</c:v>
                </c:pt>
                <c:pt idx="3056">
                  <c:v>21.2222222222222</c:v>
                </c:pt>
                <c:pt idx="3057">
                  <c:v>21.2291666666666</c:v>
                </c:pt>
                <c:pt idx="3058">
                  <c:v>21.2361111111111</c:v>
                </c:pt>
                <c:pt idx="3059">
                  <c:v>21.2430555555555</c:v>
                </c:pt>
                <c:pt idx="3060">
                  <c:v>21.25</c:v>
                </c:pt>
                <c:pt idx="3061">
                  <c:v>21.2569444444444</c:v>
                </c:pt>
                <c:pt idx="3062">
                  <c:v>21.2638888888888</c:v>
                </c:pt>
                <c:pt idx="3063">
                  <c:v>21.2708333333333</c:v>
                </c:pt>
                <c:pt idx="3064">
                  <c:v>21.2777777777777</c:v>
                </c:pt>
                <c:pt idx="3065">
                  <c:v>21.2847222222222</c:v>
                </c:pt>
                <c:pt idx="3066">
                  <c:v>21.2916666666666</c:v>
                </c:pt>
                <c:pt idx="3067">
                  <c:v>21.2986111111111</c:v>
                </c:pt>
                <c:pt idx="3068">
                  <c:v>21.3055555555555</c:v>
                </c:pt>
                <c:pt idx="3069">
                  <c:v>21.3125</c:v>
                </c:pt>
                <c:pt idx="3070">
                  <c:v>21.3194444444444</c:v>
                </c:pt>
                <c:pt idx="3071">
                  <c:v>21.3263888888888</c:v>
                </c:pt>
                <c:pt idx="3072">
                  <c:v>21.3333333333333</c:v>
                </c:pt>
                <c:pt idx="3073">
                  <c:v>21.3402777777777</c:v>
                </c:pt>
                <c:pt idx="3074">
                  <c:v>21.3472222222222</c:v>
                </c:pt>
                <c:pt idx="3075">
                  <c:v>21.3541666666666</c:v>
                </c:pt>
                <c:pt idx="3076">
                  <c:v>21.3611111111111</c:v>
                </c:pt>
                <c:pt idx="3077">
                  <c:v>21.3680555555555</c:v>
                </c:pt>
                <c:pt idx="3078">
                  <c:v>21.375</c:v>
                </c:pt>
                <c:pt idx="3079">
                  <c:v>21.3819444444444</c:v>
                </c:pt>
                <c:pt idx="3080">
                  <c:v>21.3888888888888</c:v>
                </c:pt>
                <c:pt idx="3081">
                  <c:v>21.3958333333333</c:v>
                </c:pt>
                <c:pt idx="3082">
                  <c:v>21.4027777777777</c:v>
                </c:pt>
                <c:pt idx="3083">
                  <c:v>21.4097222222222</c:v>
                </c:pt>
                <c:pt idx="3084">
                  <c:v>21.4166666666666</c:v>
                </c:pt>
                <c:pt idx="3085">
                  <c:v>21.4236111111111</c:v>
                </c:pt>
                <c:pt idx="3086">
                  <c:v>21.4305555555555</c:v>
                </c:pt>
                <c:pt idx="3087">
                  <c:v>21.4375</c:v>
                </c:pt>
                <c:pt idx="3088">
                  <c:v>21.4444444444444</c:v>
                </c:pt>
                <c:pt idx="3089">
                  <c:v>21.4513888888888</c:v>
                </c:pt>
                <c:pt idx="3090">
                  <c:v>21.4583333333333</c:v>
                </c:pt>
                <c:pt idx="3091">
                  <c:v>21.4652777777777</c:v>
                </c:pt>
                <c:pt idx="3092">
                  <c:v>21.4722222222222</c:v>
                </c:pt>
                <c:pt idx="3093">
                  <c:v>21.4791666666666</c:v>
                </c:pt>
                <c:pt idx="3094">
                  <c:v>21.4861111111111</c:v>
                </c:pt>
                <c:pt idx="3095">
                  <c:v>21.4930555555555</c:v>
                </c:pt>
                <c:pt idx="3096">
                  <c:v>21.5</c:v>
                </c:pt>
                <c:pt idx="3097">
                  <c:v>21.5069444444444</c:v>
                </c:pt>
                <c:pt idx="3098">
                  <c:v>21.5138888888888</c:v>
                </c:pt>
                <c:pt idx="3099">
                  <c:v>21.5208333333333</c:v>
                </c:pt>
                <c:pt idx="3100">
                  <c:v>21.5277777777777</c:v>
                </c:pt>
                <c:pt idx="3101">
                  <c:v>21.5347222222222</c:v>
                </c:pt>
                <c:pt idx="3102">
                  <c:v>21.5416666666666</c:v>
                </c:pt>
                <c:pt idx="3103">
                  <c:v>21.5486111111111</c:v>
                </c:pt>
                <c:pt idx="3104">
                  <c:v>21.5555555555555</c:v>
                </c:pt>
                <c:pt idx="3105">
                  <c:v>21.5625</c:v>
                </c:pt>
                <c:pt idx="3106">
                  <c:v>21.5694444444444</c:v>
                </c:pt>
                <c:pt idx="3107">
                  <c:v>21.5763888888888</c:v>
                </c:pt>
                <c:pt idx="3108">
                  <c:v>21.5833333333333</c:v>
                </c:pt>
                <c:pt idx="3109">
                  <c:v>21.5902777777777</c:v>
                </c:pt>
                <c:pt idx="3110">
                  <c:v>21.5972222222222</c:v>
                </c:pt>
                <c:pt idx="3111">
                  <c:v>21.6041666666666</c:v>
                </c:pt>
                <c:pt idx="3112">
                  <c:v>21.6111111111111</c:v>
                </c:pt>
                <c:pt idx="3113">
                  <c:v>21.6180555555555</c:v>
                </c:pt>
                <c:pt idx="3114">
                  <c:v>21.625</c:v>
                </c:pt>
                <c:pt idx="3115">
                  <c:v>21.6319444444444</c:v>
                </c:pt>
                <c:pt idx="3116">
                  <c:v>21.6388888888888</c:v>
                </c:pt>
                <c:pt idx="3117">
                  <c:v>21.6458333333333</c:v>
                </c:pt>
                <c:pt idx="3118">
                  <c:v>21.6527777777777</c:v>
                </c:pt>
                <c:pt idx="3119">
                  <c:v>21.6597222222222</c:v>
                </c:pt>
                <c:pt idx="3120">
                  <c:v>21.6666666666666</c:v>
                </c:pt>
                <c:pt idx="3121">
                  <c:v>21.6736111111111</c:v>
                </c:pt>
                <c:pt idx="3122">
                  <c:v>21.6805555555555</c:v>
                </c:pt>
                <c:pt idx="3123">
                  <c:v>21.6875</c:v>
                </c:pt>
                <c:pt idx="3124">
                  <c:v>21.6944444444444</c:v>
                </c:pt>
                <c:pt idx="3125">
                  <c:v>21.7013888888888</c:v>
                </c:pt>
                <c:pt idx="3126">
                  <c:v>21.7083333333333</c:v>
                </c:pt>
                <c:pt idx="3127">
                  <c:v>21.7152777777777</c:v>
                </c:pt>
                <c:pt idx="3128">
                  <c:v>21.7222222222222</c:v>
                </c:pt>
                <c:pt idx="3129">
                  <c:v>21.7291666666666</c:v>
                </c:pt>
                <c:pt idx="3130">
                  <c:v>21.7361111111111</c:v>
                </c:pt>
                <c:pt idx="3131">
                  <c:v>21.7430555555555</c:v>
                </c:pt>
                <c:pt idx="3132">
                  <c:v>21.75</c:v>
                </c:pt>
                <c:pt idx="3133">
                  <c:v>21.7569444444444</c:v>
                </c:pt>
                <c:pt idx="3134">
                  <c:v>21.7638888888888</c:v>
                </c:pt>
                <c:pt idx="3135">
                  <c:v>21.7708333333333</c:v>
                </c:pt>
                <c:pt idx="3136">
                  <c:v>21.7777777777777</c:v>
                </c:pt>
                <c:pt idx="3137">
                  <c:v>21.7847222222222</c:v>
                </c:pt>
                <c:pt idx="3138">
                  <c:v>21.7916666666666</c:v>
                </c:pt>
                <c:pt idx="3139">
                  <c:v>21.7986111111111</c:v>
                </c:pt>
                <c:pt idx="3140">
                  <c:v>21.8055555555555</c:v>
                </c:pt>
                <c:pt idx="3141">
                  <c:v>21.8125</c:v>
                </c:pt>
                <c:pt idx="3142">
                  <c:v>21.8194444444444</c:v>
                </c:pt>
                <c:pt idx="3143">
                  <c:v>21.8263888888888</c:v>
                </c:pt>
                <c:pt idx="3144">
                  <c:v>21.8333333333333</c:v>
                </c:pt>
                <c:pt idx="3145">
                  <c:v>21.8402777777777</c:v>
                </c:pt>
                <c:pt idx="3146">
                  <c:v>21.8472222222222</c:v>
                </c:pt>
                <c:pt idx="3147">
                  <c:v>21.8541666666666</c:v>
                </c:pt>
                <c:pt idx="3148">
                  <c:v>21.8611111111111</c:v>
                </c:pt>
                <c:pt idx="3149">
                  <c:v>21.8680555555555</c:v>
                </c:pt>
                <c:pt idx="3150">
                  <c:v>21.875</c:v>
                </c:pt>
                <c:pt idx="3151">
                  <c:v>21.8819444444444</c:v>
                </c:pt>
                <c:pt idx="3152">
                  <c:v>21.8888888888888</c:v>
                </c:pt>
                <c:pt idx="3153">
                  <c:v>21.8958333333333</c:v>
                </c:pt>
                <c:pt idx="3154">
                  <c:v>21.9027777777777</c:v>
                </c:pt>
                <c:pt idx="3155">
                  <c:v>21.9097222222222</c:v>
                </c:pt>
                <c:pt idx="3156">
                  <c:v>21.9166666666666</c:v>
                </c:pt>
                <c:pt idx="3157">
                  <c:v>21.9236111111111</c:v>
                </c:pt>
                <c:pt idx="3158">
                  <c:v>21.9305555555555</c:v>
                </c:pt>
                <c:pt idx="3159">
                  <c:v>21.9375</c:v>
                </c:pt>
                <c:pt idx="3160">
                  <c:v>21.9444444444444</c:v>
                </c:pt>
                <c:pt idx="3161">
                  <c:v>21.9513888888888</c:v>
                </c:pt>
                <c:pt idx="3162">
                  <c:v>21.9583333333333</c:v>
                </c:pt>
                <c:pt idx="3163">
                  <c:v>21.9652777777777</c:v>
                </c:pt>
                <c:pt idx="3164">
                  <c:v>21.9722222222222</c:v>
                </c:pt>
                <c:pt idx="3165">
                  <c:v>21.9791666666666</c:v>
                </c:pt>
                <c:pt idx="3166">
                  <c:v>21.9861111111111</c:v>
                </c:pt>
                <c:pt idx="3167">
                  <c:v>21.9930555555555</c:v>
                </c:pt>
                <c:pt idx="3168">
                  <c:v>22</c:v>
                </c:pt>
                <c:pt idx="3169">
                  <c:v>22.0069444444444</c:v>
                </c:pt>
                <c:pt idx="3170">
                  <c:v>22.0138888888888</c:v>
                </c:pt>
                <c:pt idx="3171">
                  <c:v>22.0208333333333</c:v>
                </c:pt>
                <c:pt idx="3172">
                  <c:v>22.0277777777777</c:v>
                </c:pt>
                <c:pt idx="3173">
                  <c:v>22.0347222222222</c:v>
                </c:pt>
                <c:pt idx="3174">
                  <c:v>22.0416666666666</c:v>
                </c:pt>
                <c:pt idx="3175">
                  <c:v>22.0486111111111</c:v>
                </c:pt>
                <c:pt idx="3176">
                  <c:v>22.0555555555555</c:v>
                </c:pt>
                <c:pt idx="3177">
                  <c:v>22.0625</c:v>
                </c:pt>
                <c:pt idx="3178">
                  <c:v>22.0694444444444</c:v>
                </c:pt>
                <c:pt idx="3179">
                  <c:v>22.0763888888888</c:v>
                </c:pt>
                <c:pt idx="3180">
                  <c:v>22.0833333333333</c:v>
                </c:pt>
                <c:pt idx="3181">
                  <c:v>22.0902777777777</c:v>
                </c:pt>
                <c:pt idx="3182">
                  <c:v>22.0972222222222</c:v>
                </c:pt>
                <c:pt idx="3183">
                  <c:v>22.1041666666666</c:v>
                </c:pt>
                <c:pt idx="3184">
                  <c:v>22.1111111111111</c:v>
                </c:pt>
                <c:pt idx="3185">
                  <c:v>22.1180555555555</c:v>
                </c:pt>
                <c:pt idx="3186">
                  <c:v>22.125</c:v>
                </c:pt>
                <c:pt idx="3187">
                  <c:v>22.1319444444444</c:v>
                </c:pt>
                <c:pt idx="3188">
                  <c:v>22.1388888888888</c:v>
                </c:pt>
                <c:pt idx="3189">
                  <c:v>22.1458333333333</c:v>
                </c:pt>
                <c:pt idx="3190">
                  <c:v>22.1527777777777</c:v>
                </c:pt>
                <c:pt idx="3191">
                  <c:v>22.1597222222222</c:v>
                </c:pt>
                <c:pt idx="3192">
                  <c:v>22.1666666666666</c:v>
                </c:pt>
                <c:pt idx="3193">
                  <c:v>22.1736111111111</c:v>
                </c:pt>
                <c:pt idx="3194">
                  <c:v>22.1805555555555</c:v>
                </c:pt>
                <c:pt idx="3195">
                  <c:v>22.1875</c:v>
                </c:pt>
                <c:pt idx="3196">
                  <c:v>22.1944444444444</c:v>
                </c:pt>
                <c:pt idx="3197">
                  <c:v>22.2013888888888</c:v>
                </c:pt>
                <c:pt idx="3198">
                  <c:v>22.2083333333333</c:v>
                </c:pt>
                <c:pt idx="3199">
                  <c:v>22.2152777777777</c:v>
                </c:pt>
                <c:pt idx="3200">
                  <c:v>22.2222222222222</c:v>
                </c:pt>
                <c:pt idx="3201">
                  <c:v>22.2291666666666</c:v>
                </c:pt>
                <c:pt idx="3202">
                  <c:v>22.2361111111111</c:v>
                </c:pt>
                <c:pt idx="3203">
                  <c:v>22.2430555555555</c:v>
                </c:pt>
                <c:pt idx="3204">
                  <c:v>22.25</c:v>
                </c:pt>
                <c:pt idx="3205">
                  <c:v>22.2569444444444</c:v>
                </c:pt>
                <c:pt idx="3206">
                  <c:v>22.2638888888888</c:v>
                </c:pt>
                <c:pt idx="3207">
                  <c:v>22.2708333333333</c:v>
                </c:pt>
                <c:pt idx="3208">
                  <c:v>22.2777777777777</c:v>
                </c:pt>
                <c:pt idx="3209">
                  <c:v>22.2847222222222</c:v>
                </c:pt>
                <c:pt idx="3210">
                  <c:v>22.2916666666666</c:v>
                </c:pt>
                <c:pt idx="3211">
                  <c:v>22.2986111111111</c:v>
                </c:pt>
                <c:pt idx="3212">
                  <c:v>22.3055555555555</c:v>
                </c:pt>
                <c:pt idx="3213">
                  <c:v>22.3125</c:v>
                </c:pt>
                <c:pt idx="3214">
                  <c:v>22.3194444444444</c:v>
                </c:pt>
                <c:pt idx="3215">
                  <c:v>22.3263888888888</c:v>
                </c:pt>
                <c:pt idx="3216">
                  <c:v>22.3333333333333</c:v>
                </c:pt>
                <c:pt idx="3217">
                  <c:v>22.3402777777777</c:v>
                </c:pt>
                <c:pt idx="3218">
                  <c:v>22.3472222222222</c:v>
                </c:pt>
                <c:pt idx="3219">
                  <c:v>22.3541666666666</c:v>
                </c:pt>
                <c:pt idx="3220">
                  <c:v>22.3611111111111</c:v>
                </c:pt>
                <c:pt idx="3221">
                  <c:v>22.3680555555555</c:v>
                </c:pt>
                <c:pt idx="3222">
                  <c:v>22.375</c:v>
                </c:pt>
                <c:pt idx="3223">
                  <c:v>22.3819444444444</c:v>
                </c:pt>
                <c:pt idx="3224">
                  <c:v>22.3888888888888</c:v>
                </c:pt>
                <c:pt idx="3225">
                  <c:v>22.3958333333333</c:v>
                </c:pt>
                <c:pt idx="3226">
                  <c:v>22.4027777777777</c:v>
                </c:pt>
                <c:pt idx="3227">
                  <c:v>22.4097222222222</c:v>
                </c:pt>
                <c:pt idx="3228">
                  <c:v>22.4166666666666</c:v>
                </c:pt>
                <c:pt idx="3229">
                  <c:v>22.4236111111111</c:v>
                </c:pt>
                <c:pt idx="3230">
                  <c:v>22.4305555555555</c:v>
                </c:pt>
                <c:pt idx="3231">
                  <c:v>22.4375</c:v>
                </c:pt>
                <c:pt idx="3232">
                  <c:v>22.4444444444444</c:v>
                </c:pt>
                <c:pt idx="3233">
                  <c:v>22.4513888888888</c:v>
                </c:pt>
                <c:pt idx="3234">
                  <c:v>22.4583333333333</c:v>
                </c:pt>
                <c:pt idx="3235">
                  <c:v>22.4652777777777</c:v>
                </c:pt>
                <c:pt idx="3236">
                  <c:v>22.4722222222222</c:v>
                </c:pt>
                <c:pt idx="3237">
                  <c:v>22.4791666666666</c:v>
                </c:pt>
                <c:pt idx="3238">
                  <c:v>22.4861111111111</c:v>
                </c:pt>
                <c:pt idx="3239">
                  <c:v>22.4930555555555</c:v>
                </c:pt>
                <c:pt idx="3240">
                  <c:v>22.5</c:v>
                </c:pt>
                <c:pt idx="3241">
                  <c:v>22.5069444444444</c:v>
                </c:pt>
                <c:pt idx="3242">
                  <c:v>22.5138888888888</c:v>
                </c:pt>
                <c:pt idx="3243">
                  <c:v>22.5208333333333</c:v>
                </c:pt>
                <c:pt idx="3244">
                  <c:v>22.5277777777777</c:v>
                </c:pt>
                <c:pt idx="3245">
                  <c:v>22.5347222222222</c:v>
                </c:pt>
                <c:pt idx="3246">
                  <c:v>22.5416666666666</c:v>
                </c:pt>
                <c:pt idx="3247">
                  <c:v>22.5486111111111</c:v>
                </c:pt>
                <c:pt idx="3248">
                  <c:v>22.5555555555555</c:v>
                </c:pt>
                <c:pt idx="3249">
                  <c:v>22.5625</c:v>
                </c:pt>
                <c:pt idx="3250">
                  <c:v>22.5694444444444</c:v>
                </c:pt>
                <c:pt idx="3251">
                  <c:v>22.5763888888888</c:v>
                </c:pt>
                <c:pt idx="3252">
                  <c:v>22.5833333333333</c:v>
                </c:pt>
                <c:pt idx="3253">
                  <c:v>22.5902777777777</c:v>
                </c:pt>
                <c:pt idx="3254">
                  <c:v>22.5972222222222</c:v>
                </c:pt>
                <c:pt idx="3255">
                  <c:v>22.6041666666666</c:v>
                </c:pt>
                <c:pt idx="3256">
                  <c:v>22.6111111111111</c:v>
                </c:pt>
                <c:pt idx="3257">
                  <c:v>22.6180555555555</c:v>
                </c:pt>
                <c:pt idx="3258">
                  <c:v>22.625</c:v>
                </c:pt>
                <c:pt idx="3259">
                  <c:v>22.6319444444444</c:v>
                </c:pt>
                <c:pt idx="3260">
                  <c:v>22.6388888888888</c:v>
                </c:pt>
                <c:pt idx="3261">
                  <c:v>22.6458333333333</c:v>
                </c:pt>
                <c:pt idx="3262">
                  <c:v>22.6527777777777</c:v>
                </c:pt>
                <c:pt idx="3263">
                  <c:v>22.6597222222222</c:v>
                </c:pt>
                <c:pt idx="3264">
                  <c:v>22.6666666666666</c:v>
                </c:pt>
                <c:pt idx="3265">
                  <c:v>22.6736111111111</c:v>
                </c:pt>
                <c:pt idx="3266">
                  <c:v>22.6805555555555</c:v>
                </c:pt>
                <c:pt idx="3267">
                  <c:v>22.6875</c:v>
                </c:pt>
                <c:pt idx="3268">
                  <c:v>22.6944444444444</c:v>
                </c:pt>
                <c:pt idx="3269">
                  <c:v>22.7013888888888</c:v>
                </c:pt>
                <c:pt idx="3270">
                  <c:v>22.7083333333333</c:v>
                </c:pt>
                <c:pt idx="3271">
                  <c:v>22.7152777777777</c:v>
                </c:pt>
                <c:pt idx="3272">
                  <c:v>22.7222222222222</c:v>
                </c:pt>
                <c:pt idx="3273">
                  <c:v>22.7291666666666</c:v>
                </c:pt>
                <c:pt idx="3274">
                  <c:v>22.7361111111111</c:v>
                </c:pt>
                <c:pt idx="3275">
                  <c:v>22.7430555555555</c:v>
                </c:pt>
                <c:pt idx="3276">
                  <c:v>22.75</c:v>
                </c:pt>
                <c:pt idx="3277">
                  <c:v>22.7569444444444</c:v>
                </c:pt>
                <c:pt idx="3278">
                  <c:v>22.7638888888888</c:v>
                </c:pt>
                <c:pt idx="3279">
                  <c:v>22.7708333333333</c:v>
                </c:pt>
                <c:pt idx="3280">
                  <c:v>22.7777777777777</c:v>
                </c:pt>
                <c:pt idx="3281">
                  <c:v>22.7847222222222</c:v>
                </c:pt>
                <c:pt idx="3282">
                  <c:v>22.7916666666666</c:v>
                </c:pt>
                <c:pt idx="3283">
                  <c:v>22.7986111111111</c:v>
                </c:pt>
                <c:pt idx="3284">
                  <c:v>22.8055555555555</c:v>
                </c:pt>
                <c:pt idx="3285">
                  <c:v>22.8125</c:v>
                </c:pt>
                <c:pt idx="3286">
                  <c:v>22.8194444444444</c:v>
                </c:pt>
                <c:pt idx="3287">
                  <c:v>22.8263888888888</c:v>
                </c:pt>
                <c:pt idx="3288">
                  <c:v>22.8333333333333</c:v>
                </c:pt>
                <c:pt idx="3289">
                  <c:v>22.8402777777777</c:v>
                </c:pt>
                <c:pt idx="3290">
                  <c:v>22.8472222222222</c:v>
                </c:pt>
                <c:pt idx="3291">
                  <c:v>22.8541666666666</c:v>
                </c:pt>
                <c:pt idx="3292">
                  <c:v>22.8611111111111</c:v>
                </c:pt>
                <c:pt idx="3293">
                  <c:v>22.8680555555555</c:v>
                </c:pt>
                <c:pt idx="3294">
                  <c:v>22.875</c:v>
                </c:pt>
                <c:pt idx="3295">
                  <c:v>22.8819444444444</c:v>
                </c:pt>
                <c:pt idx="3296">
                  <c:v>22.8888888888888</c:v>
                </c:pt>
                <c:pt idx="3297">
                  <c:v>22.8958333333333</c:v>
                </c:pt>
                <c:pt idx="3298">
                  <c:v>22.9027777777777</c:v>
                </c:pt>
                <c:pt idx="3299">
                  <c:v>22.9097222222222</c:v>
                </c:pt>
                <c:pt idx="3300">
                  <c:v>22.9166666666666</c:v>
                </c:pt>
                <c:pt idx="3301">
                  <c:v>22.9236111111111</c:v>
                </c:pt>
                <c:pt idx="3302">
                  <c:v>22.9305555555555</c:v>
                </c:pt>
                <c:pt idx="3303">
                  <c:v>22.9375</c:v>
                </c:pt>
                <c:pt idx="3304">
                  <c:v>22.9444444444444</c:v>
                </c:pt>
                <c:pt idx="3305">
                  <c:v>22.9513888888888</c:v>
                </c:pt>
                <c:pt idx="3306">
                  <c:v>22.9583333333333</c:v>
                </c:pt>
                <c:pt idx="3307">
                  <c:v>22.9652777777777</c:v>
                </c:pt>
                <c:pt idx="3308">
                  <c:v>22.9722222222222</c:v>
                </c:pt>
                <c:pt idx="3309">
                  <c:v>22.9791666666666</c:v>
                </c:pt>
                <c:pt idx="3310">
                  <c:v>22.9861111111111</c:v>
                </c:pt>
                <c:pt idx="3311">
                  <c:v>22.9930555555555</c:v>
                </c:pt>
                <c:pt idx="3312">
                  <c:v>23</c:v>
                </c:pt>
                <c:pt idx="3313">
                  <c:v>23.0069444444444</c:v>
                </c:pt>
                <c:pt idx="3314">
                  <c:v>23.0138888888888</c:v>
                </c:pt>
                <c:pt idx="3315">
                  <c:v>23.0208333333333</c:v>
                </c:pt>
                <c:pt idx="3316">
                  <c:v>23.0277777777777</c:v>
                </c:pt>
                <c:pt idx="3317">
                  <c:v>23.0347222222222</c:v>
                </c:pt>
                <c:pt idx="3318">
                  <c:v>23.0416666666666</c:v>
                </c:pt>
                <c:pt idx="3319">
                  <c:v>23.0486111111111</c:v>
                </c:pt>
                <c:pt idx="3320">
                  <c:v>23.0555555555555</c:v>
                </c:pt>
                <c:pt idx="3321">
                  <c:v>23.0625</c:v>
                </c:pt>
                <c:pt idx="3322">
                  <c:v>23.0694444444444</c:v>
                </c:pt>
                <c:pt idx="3323">
                  <c:v>23.0763888888888</c:v>
                </c:pt>
                <c:pt idx="3324">
                  <c:v>23.0833333333333</c:v>
                </c:pt>
                <c:pt idx="3325">
                  <c:v>23.0902777777777</c:v>
                </c:pt>
                <c:pt idx="3326">
                  <c:v>23.0972222222222</c:v>
                </c:pt>
                <c:pt idx="3327">
                  <c:v>23.1041666666666</c:v>
                </c:pt>
                <c:pt idx="3328">
                  <c:v>23.1111111111111</c:v>
                </c:pt>
                <c:pt idx="3329">
                  <c:v>23.1180555555555</c:v>
                </c:pt>
                <c:pt idx="3330">
                  <c:v>23.125</c:v>
                </c:pt>
                <c:pt idx="3331">
                  <c:v>23.1319444444444</c:v>
                </c:pt>
                <c:pt idx="3332">
                  <c:v>23.1388888888888</c:v>
                </c:pt>
                <c:pt idx="3333">
                  <c:v>23.1458333333333</c:v>
                </c:pt>
                <c:pt idx="3334">
                  <c:v>23.1527777777777</c:v>
                </c:pt>
                <c:pt idx="3335">
                  <c:v>23.1597222222222</c:v>
                </c:pt>
                <c:pt idx="3336">
                  <c:v>23.1666666666666</c:v>
                </c:pt>
                <c:pt idx="3337">
                  <c:v>23.1736111111111</c:v>
                </c:pt>
                <c:pt idx="3338">
                  <c:v>23.1805555555555</c:v>
                </c:pt>
                <c:pt idx="3339">
                  <c:v>23.1875</c:v>
                </c:pt>
                <c:pt idx="3340">
                  <c:v>23.1944444444444</c:v>
                </c:pt>
                <c:pt idx="3341">
                  <c:v>23.2013888888888</c:v>
                </c:pt>
                <c:pt idx="3342">
                  <c:v>23.2083333333333</c:v>
                </c:pt>
                <c:pt idx="3343">
                  <c:v>23.2152777777777</c:v>
                </c:pt>
                <c:pt idx="3344">
                  <c:v>23.2222222222222</c:v>
                </c:pt>
                <c:pt idx="3345">
                  <c:v>23.2291666666666</c:v>
                </c:pt>
                <c:pt idx="3346">
                  <c:v>23.2361111111111</c:v>
                </c:pt>
                <c:pt idx="3347">
                  <c:v>23.2430555555555</c:v>
                </c:pt>
                <c:pt idx="3348">
                  <c:v>23.25</c:v>
                </c:pt>
                <c:pt idx="3349">
                  <c:v>23.2569444444444</c:v>
                </c:pt>
                <c:pt idx="3350">
                  <c:v>23.2638888888888</c:v>
                </c:pt>
                <c:pt idx="3351">
                  <c:v>23.2708333333333</c:v>
                </c:pt>
                <c:pt idx="3352">
                  <c:v>23.2777777777777</c:v>
                </c:pt>
                <c:pt idx="3353">
                  <c:v>23.2847222222222</c:v>
                </c:pt>
                <c:pt idx="3354">
                  <c:v>23.2916666666666</c:v>
                </c:pt>
                <c:pt idx="3355">
                  <c:v>23.2986111111111</c:v>
                </c:pt>
                <c:pt idx="3356">
                  <c:v>23.3055555555555</c:v>
                </c:pt>
                <c:pt idx="3357">
                  <c:v>23.3125</c:v>
                </c:pt>
                <c:pt idx="3358">
                  <c:v>23.3194444444444</c:v>
                </c:pt>
                <c:pt idx="3359">
                  <c:v>23.3263888888888</c:v>
                </c:pt>
                <c:pt idx="3360">
                  <c:v>23.3333333333333</c:v>
                </c:pt>
              </c:numCache>
            </c:numRef>
          </c:xVal>
          <c:yVal>
            <c:numRef>
              <c:f>('Enrich, Cont. mode, PBS&amp;flow(2)'!$R$4:$R$2603,'Enrich, Cont. mode, PBS&amp;flow(2)'!$R$2622:$R$3382)</c:f>
              <c:numCache>
                <c:formatCode>General</c:formatCode>
                <c:ptCount val="3361"/>
                <c:pt idx="0">
                  <c:v>9.9777777777777781E-3</c:v>
                </c:pt>
                <c:pt idx="1">
                  <c:v>9.9944444444444447E-3</c:v>
                </c:pt>
                <c:pt idx="2">
                  <c:v>1.0016666666666667E-2</c:v>
                </c:pt>
                <c:pt idx="3">
                  <c:v>1.0055555555555557E-2</c:v>
                </c:pt>
                <c:pt idx="4">
                  <c:v>1.0100000000000001E-2</c:v>
                </c:pt>
                <c:pt idx="5">
                  <c:v>1.0127777777777777E-2</c:v>
                </c:pt>
                <c:pt idx="6">
                  <c:v>1.0166666666666668E-2</c:v>
                </c:pt>
                <c:pt idx="7">
                  <c:v>1.0200000000000001E-2</c:v>
                </c:pt>
                <c:pt idx="8">
                  <c:v>1.0222222222222223E-2</c:v>
                </c:pt>
                <c:pt idx="9">
                  <c:v>1.0238888888888888E-2</c:v>
                </c:pt>
                <c:pt idx="10">
                  <c:v>1.0277777777777778E-2</c:v>
                </c:pt>
                <c:pt idx="11">
                  <c:v>1.0327777777777778E-2</c:v>
                </c:pt>
                <c:pt idx="12">
                  <c:v>1.0366666666666666E-2</c:v>
                </c:pt>
                <c:pt idx="13">
                  <c:v>1.0405555555555557E-2</c:v>
                </c:pt>
                <c:pt idx="14">
                  <c:v>1.0416666666666668E-2</c:v>
                </c:pt>
                <c:pt idx="15">
                  <c:v>1.0444444444444444E-2</c:v>
                </c:pt>
                <c:pt idx="16">
                  <c:v>1.048888888888889E-2</c:v>
                </c:pt>
                <c:pt idx="17">
                  <c:v>1.0555555555555556E-2</c:v>
                </c:pt>
                <c:pt idx="18">
                  <c:v>1.0633333333333335E-2</c:v>
                </c:pt>
                <c:pt idx="19">
                  <c:v>1.068888888888889E-2</c:v>
                </c:pt>
                <c:pt idx="20">
                  <c:v>1.0722222222222223E-2</c:v>
                </c:pt>
                <c:pt idx="21">
                  <c:v>1.076111111111111E-2</c:v>
                </c:pt>
                <c:pt idx="22">
                  <c:v>1.0800000000000001E-2</c:v>
                </c:pt>
                <c:pt idx="23">
                  <c:v>1.085E-2</c:v>
                </c:pt>
                <c:pt idx="24">
                  <c:v>1.0877777777777778E-2</c:v>
                </c:pt>
                <c:pt idx="25">
                  <c:v>1.0883333333333335E-2</c:v>
                </c:pt>
                <c:pt idx="26">
                  <c:v>1.0872222222222222E-2</c:v>
                </c:pt>
                <c:pt idx="27">
                  <c:v>1.0861111111111111E-2</c:v>
                </c:pt>
                <c:pt idx="28">
                  <c:v>1.0872222222222221E-2</c:v>
                </c:pt>
                <c:pt idx="29">
                  <c:v>1.0833333333333334E-2</c:v>
                </c:pt>
                <c:pt idx="30">
                  <c:v>1.0811111111111112E-2</c:v>
                </c:pt>
                <c:pt idx="31">
                  <c:v>1.0811111111111112E-2</c:v>
                </c:pt>
                <c:pt idx="32">
                  <c:v>1.0811111111111112E-2</c:v>
                </c:pt>
                <c:pt idx="33">
                  <c:v>1.0822222222222223E-2</c:v>
                </c:pt>
                <c:pt idx="34">
                  <c:v>1.0827777777777776E-2</c:v>
                </c:pt>
                <c:pt idx="35">
                  <c:v>1.0849999999999999E-2</c:v>
                </c:pt>
                <c:pt idx="36">
                  <c:v>1.0866666666666665E-2</c:v>
                </c:pt>
                <c:pt idx="37">
                  <c:v>1.0866666666666667E-2</c:v>
                </c:pt>
                <c:pt idx="38">
                  <c:v>1.0866666666666667E-2</c:v>
                </c:pt>
                <c:pt idx="39">
                  <c:v>1.0877777777777776E-2</c:v>
                </c:pt>
                <c:pt idx="40">
                  <c:v>1.0911111111111111E-2</c:v>
                </c:pt>
                <c:pt idx="41">
                  <c:v>1.0949999999999998E-2</c:v>
                </c:pt>
                <c:pt idx="42">
                  <c:v>1.0983333333333331E-2</c:v>
                </c:pt>
                <c:pt idx="43">
                  <c:v>1.0966666666666666E-2</c:v>
                </c:pt>
                <c:pt idx="44">
                  <c:v>1.0938888888888889E-2</c:v>
                </c:pt>
                <c:pt idx="45">
                  <c:v>1.0961111111111112E-2</c:v>
                </c:pt>
                <c:pt idx="46">
                  <c:v>1.0955555555555555E-2</c:v>
                </c:pt>
                <c:pt idx="47">
                  <c:v>1.0966666666666666E-2</c:v>
                </c:pt>
                <c:pt idx="48">
                  <c:v>1.0966666666666666E-2</c:v>
                </c:pt>
                <c:pt idx="49">
                  <c:v>1.0961111111111112E-2</c:v>
                </c:pt>
                <c:pt idx="50">
                  <c:v>1.0961111111111111E-2</c:v>
                </c:pt>
                <c:pt idx="51">
                  <c:v>1.0966666666666666E-2</c:v>
                </c:pt>
                <c:pt idx="52">
                  <c:v>1.0983333333333335E-2</c:v>
                </c:pt>
                <c:pt idx="53">
                  <c:v>1.0999999999999999E-2</c:v>
                </c:pt>
                <c:pt idx="54">
                  <c:v>1.0999999999999999E-2</c:v>
                </c:pt>
                <c:pt idx="55">
                  <c:v>1.0994444444444446E-2</c:v>
                </c:pt>
                <c:pt idx="56">
                  <c:v>1.1016666666666668E-2</c:v>
                </c:pt>
                <c:pt idx="57">
                  <c:v>1.1044444444444444E-2</c:v>
                </c:pt>
                <c:pt idx="58">
                  <c:v>1.1038888888888888E-2</c:v>
                </c:pt>
                <c:pt idx="59">
                  <c:v>1.0988888888888888E-2</c:v>
                </c:pt>
                <c:pt idx="60">
                  <c:v>1.0938888888888889E-2</c:v>
                </c:pt>
                <c:pt idx="61">
                  <c:v>1.0905555555555555E-2</c:v>
                </c:pt>
                <c:pt idx="62">
                  <c:v>1.0888888888888889E-2</c:v>
                </c:pt>
                <c:pt idx="63">
                  <c:v>1.09E-2</c:v>
                </c:pt>
                <c:pt idx="64">
                  <c:v>1.0944444444444444E-2</c:v>
                </c:pt>
                <c:pt idx="65">
                  <c:v>1.0972222222222222E-2</c:v>
                </c:pt>
                <c:pt idx="66">
                  <c:v>1.0933333333333333E-2</c:v>
                </c:pt>
                <c:pt idx="67">
                  <c:v>1.0911111111111111E-2</c:v>
                </c:pt>
                <c:pt idx="68">
                  <c:v>1.0911111111111111E-2</c:v>
                </c:pt>
                <c:pt idx="69">
                  <c:v>1.0872222222222221E-2</c:v>
                </c:pt>
                <c:pt idx="70">
                  <c:v>1.0827777777777776E-2</c:v>
                </c:pt>
                <c:pt idx="71">
                  <c:v>1.0783333333333332E-2</c:v>
                </c:pt>
                <c:pt idx="72">
                  <c:v>1.0749999999999999E-2</c:v>
                </c:pt>
                <c:pt idx="73">
                  <c:v>1.0711111111111112E-2</c:v>
                </c:pt>
                <c:pt idx="74">
                  <c:v>1.0716666666666666E-2</c:v>
                </c:pt>
                <c:pt idx="75">
                  <c:v>1.0716666666666666E-2</c:v>
                </c:pt>
                <c:pt idx="76">
                  <c:v>1.0699999999999999E-2</c:v>
                </c:pt>
                <c:pt idx="77">
                  <c:v>1.0655555555555555E-2</c:v>
                </c:pt>
                <c:pt idx="78">
                  <c:v>1.0611111111111113E-2</c:v>
                </c:pt>
                <c:pt idx="79">
                  <c:v>1.0566666666666667E-2</c:v>
                </c:pt>
                <c:pt idx="80">
                  <c:v>1.0561111111111111E-2</c:v>
                </c:pt>
                <c:pt idx="81">
                  <c:v>1.0583333333333333E-2</c:v>
                </c:pt>
                <c:pt idx="82">
                  <c:v>1.0594444444444445E-2</c:v>
                </c:pt>
                <c:pt idx="83">
                  <c:v>1.0583333333333333E-2</c:v>
                </c:pt>
                <c:pt idx="84">
                  <c:v>1.0555555555555558E-2</c:v>
                </c:pt>
                <c:pt idx="85">
                  <c:v>1.0527777777777778E-2</c:v>
                </c:pt>
                <c:pt idx="86">
                  <c:v>1.0516666666666667E-2</c:v>
                </c:pt>
                <c:pt idx="87">
                  <c:v>1.0538888888888889E-2</c:v>
                </c:pt>
                <c:pt idx="88">
                  <c:v>1.0561111111111111E-2</c:v>
                </c:pt>
                <c:pt idx="89">
                  <c:v>1.0538888888888889E-2</c:v>
                </c:pt>
                <c:pt idx="90">
                  <c:v>1.0516666666666667E-2</c:v>
                </c:pt>
                <c:pt idx="91">
                  <c:v>1.0522222222222223E-2</c:v>
                </c:pt>
                <c:pt idx="92">
                  <c:v>1.0538888888888889E-2</c:v>
                </c:pt>
                <c:pt idx="93">
                  <c:v>1.0538888888888889E-2</c:v>
                </c:pt>
                <c:pt idx="94">
                  <c:v>1.0538888888888889E-2</c:v>
                </c:pt>
                <c:pt idx="95">
                  <c:v>1.0527777777777778E-2</c:v>
                </c:pt>
                <c:pt idx="96">
                  <c:v>1.0505555555555554E-2</c:v>
                </c:pt>
                <c:pt idx="97">
                  <c:v>1.048888888888889E-2</c:v>
                </c:pt>
                <c:pt idx="98">
                  <c:v>1.0505555555555554E-2</c:v>
                </c:pt>
                <c:pt idx="99">
                  <c:v>1.0522222222222221E-2</c:v>
                </c:pt>
                <c:pt idx="100">
                  <c:v>1.0505555555555554E-2</c:v>
                </c:pt>
                <c:pt idx="101">
                  <c:v>1.0466666666666666E-2</c:v>
                </c:pt>
                <c:pt idx="102">
                  <c:v>1.0444444444444444E-2</c:v>
                </c:pt>
                <c:pt idx="103">
                  <c:v>1.0427777777777779E-2</c:v>
                </c:pt>
                <c:pt idx="104">
                  <c:v>1.0455555555555555E-2</c:v>
                </c:pt>
                <c:pt idx="105">
                  <c:v>1.0477777777777777E-2</c:v>
                </c:pt>
                <c:pt idx="106">
                  <c:v>1.0455555555555555E-2</c:v>
                </c:pt>
                <c:pt idx="107">
                  <c:v>1.0427777777777779E-2</c:v>
                </c:pt>
                <c:pt idx="108">
                  <c:v>1.0422222222222222E-2</c:v>
                </c:pt>
                <c:pt idx="109">
                  <c:v>1.0444444444444444E-2</c:v>
                </c:pt>
                <c:pt idx="110">
                  <c:v>1.0455555555555555E-2</c:v>
                </c:pt>
                <c:pt idx="111">
                  <c:v>1.0455555555555555E-2</c:v>
                </c:pt>
                <c:pt idx="112">
                  <c:v>1.0444444444444444E-2</c:v>
                </c:pt>
                <c:pt idx="113">
                  <c:v>1.0422222222222222E-2</c:v>
                </c:pt>
                <c:pt idx="114">
                  <c:v>1.0411111111111111E-2</c:v>
                </c:pt>
                <c:pt idx="115">
                  <c:v>1.0427777777777779E-2</c:v>
                </c:pt>
                <c:pt idx="116">
                  <c:v>1.043888888888889E-2</c:v>
                </c:pt>
                <c:pt idx="117">
                  <c:v>1.043888888888889E-2</c:v>
                </c:pt>
                <c:pt idx="118">
                  <c:v>1.0422222222222222E-2</c:v>
                </c:pt>
                <c:pt idx="119">
                  <c:v>1.0411111111111111E-2</c:v>
                </c:pt>
                <c:pt idx="120">
                  <c:v>1.0416666666666668E-2</c:v>
                </c:pt>
                <c:pt idx="121">
                  <c:v>1.0444444444444444E-2</c:v>
                </c:pt>
                <c:pt idx="122">
                  <c:v>1.0455555555555555E-2</c:v>
                </c:pt>
                <c:pt idx="123">
                  <c:v>1.0433333333333333E-2</c:v>
                </c:pt>
                <c:pt idx="124">
                  <c:v>1.0411111111111111E-2</c:v>
                </c:pt>
                <c:pt idx="125">
                  <c:v>1.0394444444444444E-2</c:v>
                </c:pt>
                <c:pt idx="126">
                  <c:v>1.04E-2</c:v>
                </c:pt>
                <c:pt idx="127">
                  <c:v>1.0422222222222222E-2</c:v>
                </c:pt>
                <c:pt idx="128">
                  <c:v>1.0444444444444444E-2</c:v>
                </c:pt>
                <c:pt idx="129">
                  <c:v>1.043888888888889E-2</c:v>
                </c:pt>
                <c:pt idx="130">
                  <c:v>1.0433333333333333E-2</c:v>
                </c:pt>
                <c:pt idx="131">
                  <c:v>1.0422222222222222E-2</c:v>
                </c:pt>
                <c:pt idx="132">
                  <c:v>1.0422222222222222E-2</c:v>
                </c:pt>
                <c:pt idx="133">
                  <c:v>1.0433333333333333E-2</c:v>
                </c:pt>
                <c:pt idx="134">
                  <c:v>1.0427777777777779E-2</c:v>
                </c:pt>
                <c:pt idx="135">
                  <c:v>1.0433333333333333E-2</c:v>
                </c:pt>
                <c:pt idx="136">
                  <c:v>1.0444444444444444E-2</c:v>
                </c:pt>
                <c:pt idx="137">
                  <c:v>1.043888888888889E-2</c:v>
                </c:pt>
                <c:pt idx="138">
                  <c:v>1.0450000000000001E-2</c:v>
                </c:pt>
                <c:pt idx="139">
                  <c:v>1.0461111111111112E-2</c:v>
                </c:pt>
                <c:pt idx="140">
                  <c:v>1.0500000000000001E-2</c:v>
                </c:pt>
                <c:pt idx="141">
                  <c:v>1.0588888888888887E-2</c:v>
                </c:pt>
                <c:pt idx="142">
                  <c:v>1.0711111111111112E-2</c:v>
                </c:pt>
                <c:pt idx="143">
                  <c:v>1.0838888888888889E-2</c:v>
                </c:pt>
                <c:pt idx="144">
                  <c:v>1.0983333333333331E-2</c:v>
                </c:pt>
                <c:pt idx="145">
                  <c:v>1.1144444444444443E-2</c:v>
                </c:pt>
                <c:pt idx="146">
                  <c:v>1.1316666666666666E-2</c:v>
                </c:pt>
                <c:pt idx="147">
                  <c:v>1.1477777777777778E-2</c:v>
                </c:pt>
                <c:pt idx="148">
                  <c:v>1.1616666666666668E-2</c:v>
                </c:pt>
                <c:pt idx="149">
                  <c:v>1.1755555555555556E-2</c:v>
                </c:pt>
                <c:pt idx="150">
                  <c:v>1.1883333333333334E-2</c:v>
                </c:pt>
                <c:pt idx="151">
                  <c:v>1.2016666666666667E-2</c:v>
                </c:pt>
                <c:pt idx="152">
                  <c:v>1.2094444444444446E-2</c:v>
                </c:pt>
                <c:pt idx="153">
                  <c:v>1.2161111111111112E-2</c:v>
                </c:pt>
                <c:pt idx="154">
                  <c:v>1.2211111111111112E-2</c:v>
                </c:pt>
                <c:pt idx="155">
                  <c:v>1.2294444444444445E-2</c:v>
                </c:pt>
                <c:pt idx="156">
                  <c:v>1.2344444444444444E-2</c:v>
                </c:pt>
                <c:pt idx="157">
                  <c:v>1.2344444444444446E-2</c:v>
                </c:pt>
                <c:pt idx="158">
                  <c:v>1.2244444444444443E-2</c:v>
                </c:pt>
                <c:pt idx="159">
                  <c:v>1.2166666666666666E-2</c:v>
                </c:pt>
                <c:pt idx="160">
                  <c:v>1.2077777777777778E-2</c:v>
                </c:pt>
                <c:pt idx="161">
                  <c:v>1.2000000000000002E-2</c:v>
                </c:pt>
                <c:pt idx="162">
                  <c:v>1.1988888888888889E-2</c:v>
                </c:pt>
                <c:pt idx="163">
                  <c:v>1.1977777777777778E-2</c:v>
                </c:pt>
                <c:pt idx="164">
                  <c:v>1.1944444444444443E-2</c:v>
                </c:pt>
                <c:pt idx="165">
                  <c:v>1.1911111111111112E-2</c:v>
                </c:pt>
                <c:pt idx="166">
                  <c:v>1.1872222222222223E-2</c:v>
                </c:pt>
                <c:pt idx="167">
                  <c:v>1.1844444444444446E-2</c:v>
                </c:pt>
                <c:pt idx="168">
                  <c:v>1.1822222222222224E-2</c:v>
                </c:pt>
                <c:pt idx="169">
                  <c:v>1.1777777777777776E-2</c:v>
                </c:pt>
                <c:pt idx="170">
                  <c:v>1.1722222222222221E-2</c:v>
                </c:pt>
                <c:pt idx="171">
                  <c:v>6.0388888888888888E-3</c:v>
                </c:pt>
                <c:pt idx="172">
                  <c:v>9.3555555555555562E-3</c:v>
                </c:pt>
                <c:pt idx="173">
                  <c:v>7.0222222222222222E-3</c:v>
                </c:pt>
                <c:pt idx="174">
                  <c:v>1.3922222222222221E-2</c:v>
                </c:pt>
                <c:pt idx="175">
                  <c:v>3.5555555555555557E-3</c:v>
                </c:pt>
                <c:pt idx="176">
                  <c:v>2.9111111111111113E-3</c:v>
                </c:pt>
                <c:pt idx="177">
                  <c:v>3.2888888888888889E-3</c:v>
                </c:pt>
                <c:pt idx="178">
                  <c:v>3.8055555555555555E-3</c:v>
                </c:pt>
                <c:pt idx="179">
                  <c:v>4.7222222222222223E-3</c:v>
                </c:pt>
                <c:pt idx="180">
                  <c:v>5.4555555555555564E-3</c:v>
                </c:pt>
                <c:pt idx="181">
                  <c:v>5.9277777777777714E-3</c:v>
                </c:pt>
                <c:pt idx="182">
                  <c:v>6.3999999999999942E-3</c:v>
                </c:pt>
                <c:pt idx="183">
                  <c:v>6.8833333333333333E-3</c:v>
                </c:pt>
                <c:pt idx="184">
                  <c:v>7.3555555555555562E-3</c:v>
                </c:pt>
                <c:pt idx="185">
                  <c:v>7.8055555555555552E-3</c:v>
                </c:pt>
                <c:pt idx="186">
                  <c:v>8.2722222222222225E-3</c:v>
                </c:pt>
                <c:pt idx="187">
                  <c:v>8.7444444444444436E-3</c:v>
                </c:pt>
                <c:pt idx="188">
                  <c:v>9.2055555555555571E-3</c:v>
                </c:pt>
                <c:pt idx="189">
                  <c:v>9.6833333333333355E-3</c:v>
                </c:pt>
                <c:pt idx="190">
                  <c:v>1.0144444444444444E-2</c:v>
                </c:pt>
                <c:pt idx="191">
                  <c:v>1.0583333333333333E-2</c:v>
                </c:pt>
                <c:pt idx="192">
                  <c:v>1.0977777777777781E-2</c:v>
                </c:pt>
                <c:pt idx="193">
                  <c:v>1.1383333333333334E-2</c:v>
                </c:pt>
                <c:pt idx="194">
                  <c:v>1.1761111111111111E-2</c:v>
                </c:pt>
                <c:pt idx="195">
                  <c:v>1.2127777777777777E-2</c:v>
                </c:pt>
                <c:pt idx="196">
                  <c:v>1.2472222222222223E-2</c:v>
                </c:pt>
                <c:pt idx="197">
                  <c:v>1.2833333333333332E-2</c:v>
                </c:pt>
                <c:pt idx="198">
                  <c:v>1.3138888888888889E-2</c:v>
                </c:pt>
                <c:pt idx="199">
                  <c:v>1.3394444444444445E-2</c:v>
                </c:pt>
                <c:pt idx="200">
                  <c:v>1.3650000000000001E-2</c:v>
                </c:pt>
                <c:pt idx="201">
                  <c:v>1.388888888888889E-2</c:v>
                </c:pt>
                <c:pt idx="202">
                  <c:v>1.4116666666666666E-2</c:v>
                </c:pt>
                <c:pt idx="203">
                  <c:v>1.4333333333333337E-2</c:v>
                </c:pt>
                <c:pt idx="204">
                  <c:v>1.4533333333333334E-2</c:v>
                </c:pt>
                <c:pt idx="205">
                  <c:v>1.4733333333333334E-2</c:v>
                </c:pt>
                <c:pt idx="206">
                  <c:v>1.4916666666666668E-2</c:v>
                </c:pt>
                <c:pt idx="207">
                  <c:v>1.5094444444444445E-2</c:v>
                </c:pt>
                <c:pt idx="208">
                  <c:v>1.523888888888889E-2</c:v>
                </c:pt>
                <c:pt idx="209">
                  <c:v>1.5388888888888889E-2</c:v>
                </c:pt>
                <c:pt idx="210">
                  <c:v>1.5511111111111113E-2</c:v>
                </c:pt>
                <c:pt idx="211">
                  <c:v>1.5627777777777779E-2</c:v>
                </c:pt>
                <c:pt idx="212">
                  <c:v>1.5738888888888889E-2</c:v>
                </c:pt>
                <c:pt idx="213">
                  <c:v>1.5900000000000001E-2</c:v>
                </c:pt>
                <c:pt idx="214">
                  <c:v>1.5972222222222221E-2</c:v>
                </c:pt>
                <c:pt idx="215">
                  <c:v>1.6072222222222224E-2</c:v>
                </c:pt>
                <c:pt idx="216">
                  <c:v>1.6133333333333333E-2</c:v>
                </c:pt>
                <c:pt idx="217">
                  <c:v>1.6216666666666667E-2</c:v>
                </c:pt>
                <c:pt idx="218">
                  <c:v>1.6294444444444445E-2</c:v>
                </c:pt>
                <c:pt idx="219">
                  <c:v>1.6372222222222226E-2</c:v>
                </c:pt>
                <c:pt idx="220">
                  <c:v>1.6444444444444446E-2</c:v>
                </c:pt>
                <c:pt idx="221">
                  <c:v>1.6500000000000001E-2</c:v>
                </c:pt>
                <c:pt idx="222">
                  <c:v>1.6566666666666667E-2</c:v>
                </c:pt>
                <c:pt idx="223">
                  <c:v>1.6644444444444444E-2</c:v>
                </c:pt>
                <c:pt idx="224">
                  <c:v>1.6722222222222222E-2</c:v>
                </c:pt>
                <c:pt idx="225">
                  <c:v>1.6822222222222225E-2</c:v>
                </c:pt>
                <c:pt idx="226">
                  <c:v>1.6933333333333335E-2</c:v>
                </c:pt>
                <c:pt idx="227">
                  <c:v>1.7022222222222223E-2</c:v>
                </c:pt>
                <c:pt idx="228">
                  <c:v>1.708888888888889E-2</c:v>
                </c:pt>
                <c:pt idx="229">
                  <c:v>1.7172222222222221E-2</c:v>
                </c:pt>
                <c:pt idx="230">
                  <c:v>1.7250000000000001E-2</c:v>
                </c:pt>
                <c:pt idx="231">
                  <c:v>1.7344444444444444E-2</c:v>
                </c:pt>
                <c:pt idx="232">
                  <c:v>1.7422222222222224E-2</c:v>
                </c:pt>
                <c:pt idx="233">
                  <c:v>1.7483333333333337E-2</c:v>
                </c:pt>
                <c:pt idx="234">
                  <c:v>1.7544444444444446E-2</c:v>
                </c:pt>
                <c:pt idx="235">
                  <c:v>1.7622222222222223E-2</c:v>
                </c:pt>
                <c:pt idx="236">
                  <c:v>1.7705555555555558E-2</c:v>
                </c:pt>
                <c:pt idx="237">
                  <c:v>1.7777777777777778E-2</c:v>
                </c:pt>
                <c:pt idx="238">
                  <c:v>1.7827777777777776E-2</c:v>
                </c:pt>
                <c:pt idx="239">
                  <c:v>1.7888888888888892E-2</c:v>
                </c:pt>
                <c:pt idx="240">
                  <c:v>1.797777777777778E-2</c:v>
                </c:pt>
                <c:pt idx="241">
                  <c:v>1.8066666666666668E-2</c:v>
                </c:pt>
                <c:pt idx="242">
                  <c:v>1.8133333333333335E-2</c:v>
                </c:pt>
                <c:pt idx="243">
                  <c:v>1.8200000000000001E-2</c:v>
                </c:pt>
                <c:pt idx="244">
                  <c:v>1.8244444444444445E-2</c:v>
                </c:pt>
                <c:pt idx="245">
                  <c:v>1.8322222222222222E-2</c:v>
                </c:pt>
                <c:pt idx="246">
                  <c:v>1.8394444444444446E-2</c:v>
                </c:pt>
                <c:pt idx="247">
                  <c:v>1.8483333333333338E-2</c:v>
                </c:pt>
                <c:pt idx="248">
                  <c:v>1.8555555555555558E-2</c:v>
                </c:pt>
                <c:pt idx="249">
                  <c:v>1.8627777777777778E-2</c:v>
                </c:pt>
                <c:pt idx="250">
                  <c:v>1.8677777777777779E-2</c:v>
                </c:pt>
                <c:pt idx="251">
                  <c:v>1.8750000000000003E-2</c:v>
                </c:pt>
                <c:pt idx="252">
                  <c:v>1.8844444444444445E-2</c:v>
                </c:pt>
                <c:pt idx="253">
                  <c:v>1.8933333333333333E-2</c:v>
                </c:pt>
                <c:pt idx="254">
                  <c:v>1.9016666666666668E-2</c:v>
                </c:pt>
                <c:pt idx="255">
                  <c:v>1.9072222222222223E-2</c:v>
                </c:pt>
                <c:pt idx="256">
                  <c:v>1.9133333333333336E-2</c:v>
                </c:pt>
                <c:pt idx="257">
                  <c:v>1.9205555555555556E-2</c:v>
                </c:pt>
                <c:pt idx="258">
                  <c:v>1.928888888888889E-2</c:v>
                </c:pt>
                <c:pt idx="259">
                  <c:v>1.9366666666666664E-2</c:v>
                </c:pt>
                <c:pt idx="260">
                  <c:v>1.9438888888888891E-2</c:v>
                </c:pt>
                <c:pt idx="261">
                  <c:v>1.9494444444444446E-2</c:v>
                </c:pt>
                <c:pt idx="262">
                  <c:v>1.9550000000000005E-2</c:v>
                </c:pt>
                <c:pt idx="263">
                  <c:v>1.9627777777777779E-2</c:v>
                </c:pt>
                <c:pt idx="264">
                  <c:v>1.9705555555555553E-2</c:v>
                </c:pt>
                <c:pt idx="265">
                  <c:v>1.9783333333333333E-2</c:v>
                </c:pt>
                <c:pt idx="266">
                  <c:v>1.9844444444444446E-2</c:v>
                </c:pt>
                <c:pt idx="267">
                  <c:v>1.9900000000000001E-2</c:v>
                </c:pt>
                <c:pt idx="268">
                  <c:v>1.9966666666666667E-2</c:v>
                </c:pt>
                <c:pt idx="269">
                  <c:v>2.0050000000000002E-2</c:v>
                </c:pt>
                <c:pt idx="270">
                  <c:v>2.0122222222222222E-2</c:v>
                </c:pt>
                <c:pt idx="271">
                  <c:v>2.021111111111111E-2</c:v>
                </c:pt>
                <c:pt idx="272">
                  <c:v>2.0283333333333334E-2</c:v>
                </c:pt>
                <c:pt idx="273">
                  <c:v>2.0361111111111111E-2</c:v>
                </c:pt>
                <c:pt idx="274">
                  <c:v>2.0438888888888892E-2</c:v>
                </c:pt>
                <c:pt idx="275">
                  <c:v>2.0527777777777777E-2</c:v>
                </c:pt>
                <c:pt idx="276">
                  <c:v>2.0605555555555554E-2</c:v>
                </c:pt>
                <c:pt idx="277">
                  <c:v>2.0677777777777781E-2</c:v>
                </c:pt>
                <c:pt idx="278">
                  <c:v>2.0744444444444444E-2</c:v>
                </c:pt>
                <c:pt idx="279">
                  <c:v>2.0816666666666667E-2</c:v>
                </c:pt>
                <c:pt idx="280">
                  <c:v>2.0900000000000002E-2</c:v>
                </c:pt>
                <c:pt idx="281">
                  <c:v>2.098888888888889E-2</c:v>
                </c:pt>
                <c:pt idx="282">
                  <c:v>2.1083333333333336E-2</c:v>
                </c:pt>
                <c:pt idx="283">
                  <c:v>2.1172222222222224E-2</c:v>
                </c:pt>
                <c:pt idx="284">
                  <c:v>2.1233333333333333E-2</c:v>
                </c:pt>
                <c:pt idx="285">
                  <c:v>2.1299999999999999E-2</c:v>
                </c:pt>
                <c:pt idx="286">
                  <c:v>2.1394444444444445E-2</c:v>
                </c:pt>
                <c:pt idx="287">
                  <c:v>2.1500000000000002E-2</c:v>
                </c:pt>
                <c:pt idx="288">
                  <c:v>2.1611111111111109E-2</c:v>
                </c:pt>
                <c:pt idx="289">
                  <c:v>2.1705555555555554E-2</c:v>
                </c:pt>
                <c:pt idx="290">
                  <c:v>2.1816666666666665E-2</c:v>
                </c:pt>
                <c:pt idx="291">
                  <c:v>2.1933333333333332E-2</c:v>
                </c:pt>
                <c:pt idx="292">
                  <c:v>2.205E-2</c:v>
                </c:pt>
                <c:pt idx="293">
                  <c:v>2.2183333333333333E-2</c:v>
                </c:pt>
                <c:pt idx="294">
                  <c:v>2.2316666666666669E-2</c:v>
                </c:pt>
                <c:pt idx="295">
                  <c:v>2.2461111111111112E-2</c:v>
                </c:pt>
                <c:pt idx="296">
                  <c:v>2.2588888888888888E-2</c:v>
                </c:pt>
                <c:pt idx="297">
                  <c:v>2.2699999999999998E-2</c:v>
                </c:pt>
                <c:pt idx="298">
                  <c:v>2.2844444444444445E-2</c:v>
                </c:pt>
                <c:pt idx="299">
                  <c:v>2.2983333333333335E-2</c:v>
                </c:pt>
                <c:pt idx="300">
                  <c:v>2.3100000000000002E-2</c:v>
                </c:pt>
                <c:pt idx="301">
                  <c:v>2.3238888888888892E-2</c:v>
                </c:pt>
                <c:pt idx="302">
                  <c:v>2.3405555555555558E-2</c:v>
                </c:pt>
                <c:pt idx="303">
                  <c:v>2.3566666666666666E-2</c:v>
                </c:pt>
                <c:pt idx="304">
                  <c:v>2.3722222222222224E-2</c:v>
                </c:pt>
                <c:pt idx="305">
                  <c:v>2.3850000000000003E-2</c:v>
                </c:pt>
                <c:pt idx="306">
                  <c:v>2.3961111111111114E-2</c:v>
                </c:pt>
                <c:pt idx="307">
                  <c:v>2.4016666666666665E-2</c:v>
                </c:pt>
                <c:pt idx="308">
                  <c:v>2.4066666666666667E-2</c:v>
                </c:pt>
                <c:pt idx="309">
                  <c:v>2.4149999999999998E-2</c:v>
                </c:pt>
                <c:pt idx="310">
                  <c:v>2.4222222222222221E-2</c:v>
                </c:pt>
                <c:pt idx="311">
                  <c:v>2.4283333333333334E-2</c:v>
                </c:pt>
                <c:pt idx="312">
                  <c:v>2.4316666666666667E-2</c:v>
                </c:pt>
                <c:pt idx="313">
                  <c:v>2.4316666666666667E-2</c:v>
                </c:pt>
                <c:pt idx="314">
                  <c:v>2.4355555555555554E-2</c:v>
                </c:pt>
                <c:pt idx="315">
                  <c:v>2.4427777777777777E-2</c:v>
                </c:pt>
                <c:pt idx="316">
                  <c:v>2.4427777777777777E-2</c:v>
                </c:pt>
                <c:pt idx="317">
                  <c:v>2.4483333333333333E-2</c:v>
                </c:pt>
                <c:pt idx="318">
                  <c:v>2.4572222222222224E-2</c:v>
                </c:pt>
                <c:pt idx="319">
                  <c:v>2.4616666666666662E-2</c:v>
                </c:pt>
                <c:pt idx="320">
                  <c:v>2.4688888888888892E-2</c:v>
                </c:pt>
                <c:pt idx="321">
                  <c:v>2.4794444444444445E-2</c:v>
                </c:pt>
                <c:pt idx="322">
                  <c:v>2.4883333333333334E-2</c:v>
                </c:pt>
                <c:pt idx="323">
                  <c:v>2.498333333333333E-2</c:v>
                </c:pt>
                <c:pt idx="324">
                  <c:v>2.505555555555556E-2</c:v>
                </c:pt>
                <c:pt idx="325">
                  <c:v>2.5144444444444448E-2</c:v>
                </c:pt>
                <c:pt idx="326">
                  <c:v>2.5222222222222222E-2</c:v>
                </c:pt>
                <c:pt idx="327">
                  <c:v>2.5316666666666668E-2</c:v>
                </c:pt>
                <c:pt idx="328">
                  <c:v>2.5416666666666671E-2</c:v>
                </c:pt>
                <c:pt idx="329">
                  <c:v>2.5461111111111115E-2</c:v>
                </c:pt>
                <c:pt idx="330">
                  <c:v>2.5483333333333337E-2</c:v>
                </c:pt>
                <c:pt idx="331">
                  <c:v>2.5527777777777781E-2</c:v>
                </c:pt>
                <c:pt idx="332">
                  <c:v>2.5572222222222225E-2</c:v>
                </c:pt>
                <c:pt idx="333">
                  <c:v>2.5616666666666666E-2</c:v>
                </c:pt>
                <c:pt idx="334">
                  <c:v>2.5638888888888892E-2</c:v>
                </c:pt>
                <c:pt idx="335">
                  <c:v>2.5683333333333336E-2</c:v>
                </c:pt>
                <c:pt idx="336">
                  <c:v>2.5716666666666665E-2</c:v>
                </c:pt>
                <c:pt idx="337">
                  <c:v>2.5761111111111113E-2</c:v>
                </c:pt>
                <c:pt idx="338">
                  <c:v>2.5833333333333333E-2</c:v>
                </c:pt>
                <c:pt idx="339">
                  <c:v>2.5916666666666668E-2</c:v>
                </c:pt>
                <c:pt idx="340">
                  <c:v>2.6005555555555553E-2</c:v>
                </c:pt>
                <c:pt idx="341">
                  <c:v>2.6099999999999998E-2</c:v>
                </c:pt>
                <c:pt idx="342">
                  <c:v>2.6177777777777779E-2</c:v>
                </c:pt>
                <c:pt idx="343">
                  <c:v>2.6266666666666667E-2</c:v>
                </c:pt>
                <c:pt idx="344">
                  <c:v>2.6355555555555556E-2</c:v>
                </c:pt>
                <c:pt idx="345">
                  <c:v>2.6472222222222223E-2</c:v>
                </c:pt>
                <c:pt idx="346">
                  <c:v>2.6555555555555554E-2</c:v>
                </c:pt>
                <c:pt idx="347">
                  <c:v>2.6605555555555552E-2</c:v>
                </c:pt>
                <c:pt idx="348">
                  <c:v>2.6661111111111111E-2</c:v>
                </c:pt>
                <c:pt idx="349">
                  <c:v>2.6727777777777781E-2</c:v>
                </c:pt>
                <c:pt idx="350">
                  <c:v>2.6794444444444447E-2</c:v>
                </c:pt>
                <c:pt idx="351">
                  <c:v>2.6822222222222223E-2</c:v>
                </c:pt>
                <c:pt idx="352">
                  <c:v>2.6877777777777778E-2</c:v>
                </c:pt>
                <c:pt idx="353">
                  <c:v>2.6938888888888887E-2</c:v>
                </c:pt>
                <c:pt idx="354">
                  <c:v>2.6994444444444446E-2</c:v>
                </c:pt>
                <c:pt idx="355">
                  <c:v>2.7049999999999998E-2</c:v>
                </c:pt>
                <c:pt idx="356">
                  <c:v>2.7083333333333334E-2</c:v>
                </c:pt>
                <c:pt idx="357">
                  <c:v>2.7111111111111114E-2</c:v>
                </c:pt>
                <c:pt idx="358">
                  <c:v>2.7155555555555558E-2</c:v>
                </c:pt>
                <c:pt idx="359">
                  <c:v>2.7166666666666665E-2</c:v>
                </c:pt>
                <c:pt idx="360">
                  <c:v>2.7166666666666665E-2</c:v>
                </c:pt>
                <c:pt idx="361">
                  <c:v>2.7183333333333334E-2</c:v>
                </c:pt>
                <c:pt idx="362">
                  <c:v>2.7183333333333334E-2</c:v>
                </c:pt>
                <c:pt idx="363">
                  <c:v>2.718333333333333E-2</c:v>
                </c:pt>
                <c:pt idx="364">
                  <c:v>2.7227777777777781E-2</c:v>
                </c:pt>
                <c:pt idx="365">
                  <c:v>2.7238888888888889E-2</c:v>
                </c:pt>
                <c:pt idx="366">
                  <c:v>2.7266666666666668E-2</c:v>
                </c:pt>
                <c:pt idx="367">
                  <c:v>2.728888888888889E-2</c:v>
                </c:pt>
                <c:pt idx="368">
                  <c:v>2.7305555555555559E-2</c:v>
                </c:pt>
                <c:pt idx="369">
                  <c:v>2.7338888888888888E-2</c:v>
                </c:pt>
                <c:pt idx="370">
                  <c:v>2.7366666666666671E-2</c:v>
                </c:pt>
                <c:pt idx="371">
                  <c:v>2.738888888888889E-2</c:v>
                </c:pt>
                <c:pt idx="372">
                  <c:v>2.7422222222222223E-2</c:v>
                </c:pt>
                <c:pt idx="373">
                  <c:v>2.746111111111111E-2</c:v>
                </c:pt>
                <c:pt idx="374">
                  <c:v>2.7500000000000004E-2</c:v>
                </c:pt>
                <c:pt idx="375">
                  <c:v>2.7533333333333333E-2</c:v>
                </c:pt>
                <c:pt idx="376">
                  <c:v>2.7561111111111113E-2</c:v>
                </c:pt>
                <c:pt idx="377">
                  <c:v>2.76E-2</c:v>
                </c:pt>
                <c:pt idx="378">
                  <c:v>2.7627777777777779E-2</c:v>
                </c:pt>
                <c:pt idx="379">
                  <c:v>2.7661111111111112E-2</c:v>
                </c:pt>
                <c:pt idx="380">
                  <c:v>2.7716666666666667E-2</c:v>
                </c:pt>
                <c:pt idx="381">
                  <c:v>2.7755555555555554E-2</c:v>
                </c:pt>
                <c:pt idx="382">
                  <c:v>2.7788888888888891E-2</c:v>
                </c:pt>
                <c:pt idx="383">
                  <c:v>2.7811111111111113E-2</c:v>
                </c:pt>
                <c:pt idx="384">
                  <c:v>2.7838888888888892E-2</c:v>
                </c:pt>
                <c:pt idx="385">
                  <c:v>2.7883333333333336E-2</c:v>
                </c:pt>
                <c:pt idx="386">
                  <c:v>2.7922222222222223E-2</c:v>
                </c:pt>
                <c:pt idx="387">
                  <c:v>2.7949999999999999E-2</c:v>
                </c:pt>
                <c:pt idx="388">
                  <c:v>2.7983333333333332E-2</c:v>
                </c:pt>
                <c:pt idx="389">
                  <c:v>2.7994444444444447E-2</c:v>
                </c:pt>
                <c:pt idx="390">
                  <c:v>2.8022222222222219E-2</c:v>
                </c:pt>
                <c:pt idx="391">
                  <c:v>2.8049999999999999E-2</c:v>
                </c:pt>
                <c:pt idx="392">
                  <c:v>2.8038888888888891E-2</c:v>
                </c:pt>
                <c:pt idx="393">
                  <c:v>2.8072222222222224E-2</c:v>
                </c:pt>
                <c:pt idx="394">
                  <c:v>2.8105555555555557E-2</c:v>
                </c:pt>
                <c:pt idx="395">
                  <c:v>2.8144444444444448E-2</c:v>
                </c:pt>
                <c:pt idx="396">
                  <c:v>2.8188888888888888E-2</c:v>
                </c:pt>
                <c:pt idx="397">
                  <c:v>2.8222222222222225E-2</c:v>
                </c:pt>
                <c:pt idx="398">
                  <c:v>2.8272222222222223E-2</c:v>
                </c:pt>
                <c:pt idx="399">
                  <c:v>2.8322222222222221E-2</c:v>
                </c:pt>
                <c:pt idx="400">
                  <c:v>2.838333333333333E-2</c:v>
                </c:pt>
                <c:pt idx="401">
                  <c:v>2.8427777777777781E-2</c:v>
                </c:pt>
                <c:pt idx="402">
                  <c:v>2.8466666666666668E-2</c:v>
                </c:pt>
                <c:pt idx="403">
                  <c:v>2.8516666666666669E-2</c:v>
                </c:pt>
                <c:pt idx="404">
                  <c:v>2.8549999999999999E-2</c:v>
                </c:pt>
                <c:pt idx="405">
                  <c:v>2.8611111111111108E-2</c:v>
                </c:pt>
                <c:pt idx="406">
                  <c:v>2.8672222222222224E-2</c:v>
                </c:pt>
                <c:pt idx="407">
                  <c:v>2.8750000000000001E-2</c:v>
                </c:pt>
                <c:pt idx="408">
                  <c:v>2.8788888888888892E-2</c:v>
                </c:pt>
                <c:pt idx="409">
                  <c:v>2.8844444444444447E-2</c:v>
                </c:pt>
                <c:pt idx="410">
                  <c:v>2.8888888888888891E-2</c:v>
                </c:pt>
                <c:pt idx="411">
                  <c:v>2.8922222222222224E-2</c:v>
                </c:pt>
                <c:pt idx="412">
                  <c:v>2.898888888888889E-2</c:v>
                </c:pt>
                <c:pt idx="413">
                  <c:v>2.9038888888888892E-2</c:v>
                </c:pt>
                <c:pt idx="414">
                  <c:v>2.9100000000000001E-2</c:v>
                </c:pt>
                <c:pt idx="415">
                  <c:v>2.9166666666666667E-2</c:v>
                </c:pt>
                <c:pt idx="416">
                  <c:v>2.9238888888888891E-2</c:v>
                </c:pt>
                <c:pt idx="417">
                  <c:v>2.9294444444444442E-2</c:v>
                </c:pt>
                <c:pt idx="418">
                  <c:v>2.9355555555555558E-2</c:v>
                </c:pt>
                <c:pt idx="419">
                  <c:v>2.9427777777777782E-2</c:v>
                </c:pt>
                <c:pt idx="420">
                  <c:v>2.9494444444444448E-2</c:v>
                </c:pt>
                <c:pt idx="421">
                  <c:v>2.9577777777777779E-2</c:v>
                </c:pt>
                <c:pt idx="422">
                  <c:v>2.9644444444444445E-2</c:v>
                </c:pt>
                <c:pt idx="423">
                  <c:v>2.9733333333333334E-2</c:v>
                </c:pt>
                <c:pt idx="424">
                  <c:v>2.983888888888889E-2</c:v>
                </c:pt>
                <c:pt idx="425">
                  <c:v>2.9955555555555562E-2</c:v>
                </c:pt>
                <c:pt idx="426">
                  <c:v>3.0111111111111116E-2</c:v>
                </c:pt>
                <c:pt idx="427">
                  <c:v>3.0222222222222223E-2</c:v>
                </c:pt>
                <c:pt idx="428">
                  <c:v>3.0333333333333334E-2</c:v>
                </c:pt>
                <c:pt idx="429">
                  <c:v>3.0450000000000005E-2</c:v>
                </c:pt>
                <c:pt idx="430">
                  <c:v>3.0566666666666673E-2</c:v>
                </c:pt>
                <c:pt idx="431">
                  <c:v>3.0688888888888887E-2</c:v>
                </c:pt>
                <c:pt idx="432">
                  <c:v>3.0800000000000001E-2</c:v>
                </c:pt>
                <c:pt idx="433">
                  <c:v>3.0900000000000004E-2</c:v>
                </c:pt>
                <c:pt idx="434">
                  <c:v>3.0988888888888892E-2</c:v>
                </c:pt>
                <c:pt idx="435">
                  <c:v>3.1105555555555556E-2</c:v>
                </c:pt>
                <c:pt idx="436">
                  <c:v>3.1266666666666665E-2</c:v>
                </c:pt>
                <c:pt idx="437">
                  <c:v>3.1416666666666669E-2</c:v>
                </c:pt>
                <c:pt idx="438">
                  <c:v>3.1566666666666666E-2</c:v>
                </c:pt>
                <c:pt idx="439">
                  <c:v>3.1727777777777778E-2</c:v>
                </c:pt>
                <c:pt idx="440">
                  <c:v>3.1894444444444447E-2</c:v>
                </c:pt>
                <c:pt idx="441">
                  <c:v>3.206111111111111E-2</c:v>
                </c:pt>
                <c:pt idx="442">
                  <c:v>3.3522222222222224E-2</c:v>
                </c:pt>
                <c:pt idx="443">
                  <c:v>3.3811111111111111E-2</c:v>
                </c:pt>
                <c:pt idx="444">
                  <c:v>3.3561111111111111E-2</c:v>
                </c:pt>
                <c:pt idx="445">
                  <c:v>3.3600000000000005E-2</c:v>
                </c:pt>
                <c:pt idx="446">
                  <c:v>3.3694444444444444E-2</c:v>
                </c:pt>
                <c:pt idx="447">
                  <c:v>3.3844444444444441E-2</c:v>
                </c:pt>
                <c:pt idx="448">
                  <c:v>3.411666666666667E-2</c:v>
                </c:pt>
                <c:pt idx="449">
                  <c:v>3.4494444444444446E-2</c:v>
                </c:pt>
                <c:pt idx="450">
                  <c:v>3.4838888888888891E-2</c:v>
                </c:pt>
                <c:pt idx="451">
                  <c:v>3.5111111111111114E-2</c:v>
                </c:pt>
                <c:pt idx="452">
                  <c:v>3.5277777777777783E-2</c:v>
                </c:pt>
                <c:pt idx="453">
                  <c:v>3.5538888888888884E-2</c:v>
                </c:pt>
                <c:pt idx="454">
                  <c:v>3.5844444444444443E-2</c:v>
                </c:pt>
                <c:pt idx="455">
                  <c:v>3.6111111111111115E-2</c:v>
                </c:pt>
                <c:pt idx="456">
                  <c:v>3.6366666666666665E-2</c:v>
                </c:pt>
                <c:pt idx="457">
                  <c:v>3.6611111111111115E-2</c:v>
                </c:pt>
                <c:pt idx="458">
                  <c:v>3.6799999999999999E-2</c:v>
                </c:pt>
                <c:pt idx="459">
                  <c:v>3.7094444444444444E-2</c:v>
                </c:pt>
                <c:pt idx="460">
                  <c:v>3.7366666666666666E-2</c:v>
                </c:pt>
                <c:pt idx="461">
                  <c:v>3.754444444444445E-2</c:v>
                </c:pt>
                <c:pt idx="462">
                  <c:v>3.7650000000000003E-2</c:v>
                </c:pt>
                <c:pt idx="463">
                  <c:v>3.7772222222222221E-2</c:v>
                </c:pt>
                <c:pt idx="464">
                  <c:v>3.78E-2</c:v>
                </c:pt>
                <c:pt idx="465">
                  <c:v>3.7911111111111118E-2</c:v>
                </c:pt>
                <c:pt idx="466">
                  <c:v>3.8105555555555559E-2</c:v>
                </c:pt>
                <c:pt idx="467">
                  <c:v>3.8327777777777773E-2</c:v>
                </c:pt>
                <c:pt idx="468">
                  <c:v>3.8555555555555551E-2</c:v>
                </c:pt>
                <c:pt idx="469">
                  <c:v>3.8811111111111116E-2</c:v>
                </c:pt>
                <c:pt idx="470">
                  <c:v>3.9E-2</c:v>
                </c:pt>
                <c:pt idx="471">
                  <c:v>3.9211111111111113E-2</c:v>
                </c:pt>
                <c:pt idx="472">
                  <c:v>3.9438888888888884E-2</c:v>
                </c:pt>
                <c:pt idx="473">
                  <c:v>3.9555555555555552E-2</c:v>
                </c:pt>
                <c:pt idx="474">
                  <c:v>3.9661111111111105E-2</c:v>
                </c:pt>
                <c:pt idx="475">
                  <c:v>3.9711111111111114E-2</c:v>
                </c:pt>
                <c:pt idx="476">
                  <c:v>3.9772222222222223E-2</c:v>
                </c:pt>
                <c:pt idx="477">
                  <c:v>3.9911111111111112E-2</c:v>
                </c:pt>
                <c:pt idx="478">
                  <c:v>4.0072222222222217E-2</c:v>
                </c:pt>
                <c:pt idx="479">
                  <c:v>4.0266666666666666E-2</c:v>
                </c:pt>
                <c:pt idx="480">
                  <c:v>4.0422222222222221E-2</c:v>
                </c:pt>
                <c:pt idx="481">
                  <c:v>4.0433333333333335E-2</c:v>
                </c:pt>
                <c:pt idx="482">
                  <c:v>4.0394444444444441E-2</c:v>
                </c:pt>
                <c:pt idx="483">
                  <c:v>4.0466666666666672E-2</c:v>
                </c:pt>
                <c:pt idx="484">
                  <c:v>4.0599999999999997E-2</c:v>
                </c:pt>
                <c:pt idx="485">
                  <c:v>4.0727777777777779E-2</c:v>
                </c:pt>
                <c:pt idx="486">
                  <c:v>4.0861111111111112E-2</c:v>
                </c:pt>
                <c:pt idx="487">
                  <c:v>4.0983333333333337E-2</c:v>
                </c:pt>
                <c:pt idx="488">
                  <c:v>4.1016666666666667E-2</c:v>
                </c:pt>
                <c:pt idx="489">
                  <c:v>4.1127777777777777E-2</c:v>
                </c:pt>
                <c:pt idx="490">
                  <c:v>4.1238888888888887E-2</c:v>
                </c:pt>
                <c:pt idx="491">
                  <c:v>4.1316666666666668E-2</c:v>
                </c:pt>
                <c:pt idx="492">
                  <c:v>4.1327777777777783E-2</c:v>
                </c:pt>
                <c:pt idx="493">
                  <c:v>4.133888888888889E-2</c:v>
                </c:pt>
                <c:pt idx="494">
                  <c:v>4.1388888888888892E-2</c:v>
                </c:pt>
                <c:pt idx="495">
                  <c:v>4.1505555555555559E-2</c:v>
                </c:pt>
                <c:pt idx="496">
                  <c:v>4.1650000000000006E-2</c:v>
                </c:pt>
                <c:pt idx="497">
                  <c:v>4.1783333333333332E-2</c:v>
                </c:pt>
                <c:pt idx="498">
                  <c:v>4.1888888888888892E-2</c:v>
                </c:pt>
                <c:pt idx="499">
                  <c:v>4.1927777777777779E-2</c:v>
                </c:pt>
                <c:pt idx="500">
                  <c:v>4.2000000000000003E-2</c:v>
                </c:pt>
                <c:pt idx="501">
                  <c:v>4.2066666666666669E-2</c:v>
                </c:pt>
                <c:pt idx="502">
                  <c:v>4.2177777777777779E-2</c:v>
                </c:pt>
                <c:pt idx="503">
                  <c:v>4.2272222222222225E-2</c:v>
                </c:pt>
                <c:pt idx="504">
                  <c:v>4.2355555555555556E-2</c:v>
                </c:pt>
                <c:pt idx="505">
                  <c:v>4.2444444444444437E-2</c:v>
                </c:pt>
                <c:pt idx="506">
                  <c:v>4.2522222222222225E-2</c:v>
                </c:pt>
                <c:pt idx="507">
                  <c:v>4.2599999999999999E-2</c:v>
                </c:pt>
                <c:pt idx="508">
                  <c:v>4.2688888888888887E-2</c:v>
                </c:pt>
                <c:pt idx="509">
                  <c:v>4.2800000000000005E-2</c:v>
                </c:pt>
                <c:pt idx="510">
                  <c:v>4.2888888888888893E-2</c:v>
                </c:pt>
                <c:pt idx="511">
                  <c:v>4.2961111111111054E-2</c:v>
                </c:pt>
                <c:pt idx="512">
                  <c:v>4.303333333333334E-2</c:v>
                </c:pt>
                <c:pt idx="513">
                  <c:v>4.3127777777777723E-2</c:v>
                </c:pt>
                <c:pt idx="514">
                  <c:v>4.3216666666666667E-2</c:v>
                </c:pt>
                <c:pt idx="515">
                  <c:v>4.3299999999999998E-2</c:v>
                </c:pt>
                <c:pt idx="516">
                  <c:v>4.3400000000000008E-2</c:v>
                </c:pt>
                <c:pt idx="517">
                  <c:v>4.3488888888888882E-2</c:v>
                </c:pt>
                <c:pt idx="518">
                  <c:v>4.36E-2</c:v>
                </c:pt>
                <c:pt idx="519">
                  <c:v>4.3688888888888895E-2</c:v>
                </c:pt>
                <c:pt idx="520">
                  <c:v>4.3805555555555556E-2</c:v>
                </c:pt>
                <c:pt idx="521">
                  <c:v>4.3961111111111117E-2</c:v>
                </c:pt>
                <c:pt idx="522">
                  <c:v>4.4055555555555556E-2</c:v>
                </c:pt>
                <c:pt idx="523">
                  <c:v>4.4166666666666611E-2</c:v>
                </c:pt>
                <c:pt idx="524">
                  <c:v>4.4305555555555556E-2</c:v>
                </c:pt>
                <c:pt idx="525">
                  <c:v>4.4433333333333339E-2</c:v>
                </c:pt>
                <c:pt idx="526">
                  <c:v>4.4572222222222221E-2</c:v>
                </c:pt>
                <c:pt idx="527">
                  <c:v>4.4699999999999997E-2</c:v>
                </c:pt>
                <c:pt idx="528">
                  <c:v>4.4827777777777786E-2</c:v>
                </c:pt>
                <c:pt idx="529">
                  <c:v>4.4972222222222219E-2</c:v>
                </c:pt>
                <c:pt idx="530">
                  <c:v>4.5111111111111116E-2</c:v>
                </c:pt>
                <c:pt idx="531">
                  <c:v>4.5255555555555556E-2</c:v>
                </c:pt>
                <c:pt idx="532">
                  <c:v>4.540555555555556E-2</c:v>
                </c:pt>
                <c:pt idx="533">
                  <c:v>4.555E-2</c:v>
                </c:pt>
                <c:pt idx="534">
                  <c:v>4.5700000000000005E-2</c:v>
                </c:pt>
                <c:pt idx="535">
                  <c:v>4.5855555555555552E-2</c:v>
                </c:pt>
                <c:pt idx="536">
                  <c:v>4.6033333333333329E-2</c:v>
                </c:pt>
                <c:pt idx="537">
                  <c:v>4.6200000000000005E-2</c:v>
                </c:pt>
                <c:pt idx="538">
                  <c:v>4.6372222222222224E-2</c:v>
                </c:pt>
                <c:pt idx="539">
                  <c:v>4.6544444444444333E-2</c:v>
                </c:pt>
                <c:pt idx="540">
                  <c:v>4.6711111111111113E-2</c:v>
                </c:pt>
                <c:pt idx="541">
                  <c:v>4.6883333333333332E-2</c:v>
                </c:pt>
                <c:pt idx="542">
                  <c:v>4.7077777777777781E-2</c:v>
                </c:pt>
                <c:pt idx="543">
                  <c:v>4.7266666666666672E-2</c:v>
                </c:pt>
                <c:pt idx="544">
                  <c:v>4.7472222222222228E-2</c:v>
                </c:pt>
                <c:pt idx="545">
                  <c:v>4.7677777777777777E-2</c:v>
                </c:pt>
                <c:pt idx="546">
                  <c:v>4.7899999999999998E-2</c:v>
                </c:pt>
                <c:pt idx="547">
                  <c:v>4.8111111111111118E-2</c:v>
                </c:pt>
                <c:pt idx="548">
                  <c:v>4.8333333333333339E-2</c:v>
                </c:pt>
                <c:pt idx="549">
                  <c:v>4.8544444444444453E-2</c:v>
                </c:pt>
                <c:pt idx="550">
                  <c:v>4.8755555555555559E-2</c:v>
                </c:pt>
                <c:pt idx="551">
                  <c:v>4.8988888888888887E-2</c:v>
                </c:pt>
                <c:pt idx="552">
                  <c:v>4.9216666666666617E-2</c:v>
                </c:pt>
                <c:pt idx="553">
                  <c:v>4.9449999999999994E-2</c:v>
                </c:pt>
                <c:pt idx="554">
                  <c:v>4.9705555555555558E-2</c:v>
                </c:pt>
                <c:pt idx="555">
                  <c:v>4.9961111111111116E-2</c:v>
                </c:pt>
                <c:pt idx="556">
                  <c:v>5.0200000000000009E-2</c:v>
                </c:pt>
                <c:pt idx="557">
                  <c:v>5.0422222222222222E-2</c:v>
                </c:pt>
                <c:pt idx="558">
                  <c:v>5.067222222222223E-2</c:v>
                </c:pt>
                <c:pt idx="559">
                  <c:v>5.0944444444444445E-2</c:v>
                </c:pt>
                <c:pt idx="560">
                  <c:v>5.1188888888888881E-2</c:v>
                </c:pt>
                <c:pt idx="561">
                  <c:v>5.1444444444444445E-2</c:v>
                </c:pt>
                <c:pt idx="562">
                  <c:v>5.1722222222222169E-2</c:v>
                </c:pt>
                <c:pt idx="563">
                  <c:v>5.2011111111111119E-2</c:v>
                </c:pt>
                <c:pt idx="564">
                  <c:v>5.2311111111111051E-2</c:v>
                </c:pt>
                <c:pt idx="565">
                  <c:v>5.2616666666666555E-2</c:v>
                </c:pt>
                <c:pt idx="566">
                  <c:v>5.2933333333333346E-2</c:v>
                </c:pt>
                <c:pt idx="567">
                  <c:v>5.3255555555555556E-2</c:v>
                </c:pt>
                <c:pt idx="568">
                  <c:v>5.357777777777778E-2</c:v>
                </c:pt>
                <c:pt idx="569">
                  <c:v>5.3894444444444453E-2</c:v>
                </c:pt>
                <c:pt idx="570">
                  <c:v>5.4238888888888837E-2</c:v>
                </c:pt>
                <c:pt idx="571">
                  <c:v>5.460000000000001E-2</c:v>
                </c:pt>
                <c:pt idx="572">
                  <c:v>5.4949999999999999E-2</c:v>
                </c:pt>
                <c:pt idx="573">
                  <c:v>5.5300000000000002E-2</c:v>
                </c:pt>
                <c:pt idx="574">
                  <c:v>5.5661111111111009E-2</c:v>
                </c:pt>
                <c:pt idx="575">
                  <c:v>5.602222222222223E-2</c:v>
                </c:pt>
                <c:pt idx="576">
                  <c:v>5.6411111111111106E-2</c:v>
                </c:pt>
                <c:pt idx="577">
                  <c:v>5.6861111111111119E-2</c:v>
                </c:pt>
                <c:pt idx="578">
                  <c:v>5.7344444444444448E-2</c:v>
                </c:pt>
                <c:pt idx="579">
                  <c:v>5.7838888888888891E-2</c:v>
                </c:pt>
                <c:pt idx="580">
                  <c:v>5.8372222222222173E-2</c:v>
                </c:pt>
                <c:pt idx="581">
                  <c:v>5.8944444444444438E-2</c:v>
                </c:pt>
                <c:pt idx="582">
                  <c:v>5.9522222222222226E-2</c:v>
                </c:pt>
                <c:pt idx="583">
                  <c:v>6.0083333333333273E-2</c:v>
                </c:pt>
                <c:pt idx="584">
                  <c:v>6.062777777777778E-2</c:v>
                </c:pt>
                <c:pt idx="585">
                  <c:v>6.1211111111111112E-2</c:v>
                </c:pt>
                <c:pt idx="586">
                  <c:v>6.1772222222222221E-2</c:v>
                </c:pt>
                <c:pt idx="587">
                  <c:v>6.2311111111111116E-2</c:v>
                </c:pt>
                <c:pt idx="588">
                  <c:v>6.2872222222222218E-2</c:v>
                </c:pt>
                <c:pt idx="589">
                  <c:v>6.3383333333333333E-2</c:v>
                </c:pt>
                <c:pt idx="590">
                  <c:v>6.3988888888888887E-2</c:v>
                </c:pt>
                <c:pt idx="591">
                  <c:v>6.4594444444444454E-2</c:v>
                </c:pt>
                <c:pt idx="592">
                  <c:v>6.5227777777777773E-2</c:v>
                </c:pt>
                <c:pt idx="593">
                  <c:v>6.5877777777777785E-2</c:v>
                </c:pt>
                <c:pt idx="594">
                  <c:v>6.6538888888888897E-2</c:v>
                </c:pt>
                <c:pt idx="595">
                  <c:v>6.7149999999999987E-2</c:v>
                </c:pt>
                <c:pt idx="596">
                  <c:v>6.774444444444444E-2</c:v>
                </c:pt>
                <c:pt idx="597">
                  <c:v>6.8361111111111122E-2</c:v>
                </c:pt>
                <c:pt idx="598">
                  <c:v>6.8977777777777777E-2</c:v>
                </c:pt>
                <c:pt idx="599">
                  <c:v>6.9477777777777777E-2</c:v>
                </c:pt>
                <c:pt idx="600">
                  <c:v>7.0038888888888887E-2</c:v>
                </c:pt>
                <c:pt idx="601">
                  <c:v>7.0644444444444454E-2</c:v>
                </c:pt>
                <c:pt idx="602">
                  <c:v>7.1233333333333343E-2</c:v>
                </c:pt>
                <c:pt idx="603">
                  <c:v>7.1811111111111117E-2</c:v>
                </c:pt>
                <c:pt idx="604">
                  <c:v>7.244444444444445E-2</c:v>
                </c:pt>
                <c:pt idx="605">
                  <c:v>7.3144444444444456E-2</c:v>
                </c:pt>
                <c:pt idx="606">
                  <c:v>7.3866666666666664E-2</c:v>
                </c:pt>
                <c:pt idx="607">
                  <c:v>7.4594444444444449E-2</c:v>
                </c:pt>
                <c:pt idx="608">
                  <c:v>7.5361111111111115E-2</c:v>
                </c:pt>
                <c:pt idx="609">
                  <c:v>7.6172222222222224E-2</c:v>
                </c:pt>
                <c:pt idx="610">
                  <c:v>7.6949999999999991E-2</c:v>
                </c:pt>
                <c:pt idx="611">
                  <c:v>7.771111111111112E-2</c:v>
                </c:pt>
                <c:pt idx="612">
                  <c:v>7.8505555555555551E-2</c:v>
                </c:pt>
                <c:pt idx="613">
                  <c:v>7.9355555555555568E-2</c:v>
                </c:pt>
                <c:pt idx="614">
                  <c:v>8.0222222222222223E-2</c:v>
                </c:pt>
                <c:pt idx="615">
                  <c:v>8.1088888888888891E-2</c:v>
                </c:pt>
                <c:pt idx="616">
                  <c:v>8.2016666666666668E-2</c:v>
                </c:pt>
                <c:pt idx="617">
                  <c:v>8.3016666666666683E-2</c:v>
                </c:pt>
                <c:pt idx="618">
                  <c:v>8.4066666666666665E-2</c:v>
                </c:pt>
                <c:pt idx="619">
                  <c:v>8.5133333333333339E-2</c:v>
                </c:pt>
                <c:pt idx="620">
                  <c:v>8.6188888888888884E-2</c:v>
                </c:pt>
                <c:pt idx="621">
                  <c:v>8.716666666666667E-2</c:v>
                </c:pt>
                <c:pt idx="622">
                  <c:v>8.8183333333333336E-2</c:v>
                </c:pt>
                <c:pt idx="623">
                  <c:v>8.9266666666666661E-2</c:v>
                </c:pt>
                <c:pt idx="624">
                  <c:v>9.0355555555555578E-2</c:v>
                </c:pt>
                <c:pt idx="625">
                  <c:v>9.1450000000000004E-2</c:v>
                </c:pt>
                <c:pt idx="626">
                  <c:v>9.2533333333333329E-2</c:v>
                </c:pt>
                <c:pt idx="627">
                  <c:v>9.3633333333333332E-2</c:v>
                </c:pt>
                <c:pt idx="628">
                  <c:v>9.475555555555551E-2</c:v>
                </c:pt>
                <c:pt idx="629">
                  <c:v>9.5911111111111114E-2</c:v>
                </c:pt>
                <c:pt idx="630">
                  <c:v>9.7149999999999986E-2</c:v>
                </c:pt>
                <c:pt idx="631">
                  <c:v>9.8405555555555552E-2</c:v>
                </c:pt>
                <c:pt idx="632">
                  <c:v>9.9622222222222223E-2</c:v>
                </c:pt>
                <c:pt idx="633">
                  <c:v>0.10078333333333334</c:v>
                </c:pt>
                <c:pt idx="634">
                  <c:v>0.10196111111111111</c:v>
                </c:pt>
                <c:pt idx="635">
                  <c:v>0.10316666666666668</c:v>
                </c:pt>
                <c:pt idx="636">
                  <c:v>0.10429999999999995</c:v>
                </c:pt>
                <c:pt idx="637">
                  <c:v>0.10541111111111111</c:v>
                </c:pt>
                <c:pt idx="638">
                  <c:v>0.10653333333333334</c:v>
                </c:pt>
                <c:pt idx="639">
                  <c:v>0.10765555555555557</c:v>
                </c:pt>
                <c:pt idx="640">
                  <c:v>0.10876666666666666</c:v>
                </c:pt>
                <c:pt idx="641">
                  <c:v>0.10988333333333333</c:v>
                </c:pt>
                <c:pt idx="642">
                  <c:v>0.11102222222222222</c:v>
                </c:pt>
                <c:pt idx="643">
                  <c:v>0.11216666666666668</c:v>
                </c:pt>
                <c:pt idx="644">
                  <c:v>0.11334999999999995</c:v>
                </c:pt>
                <c:pt idx="645">
                  <c:v>0.11458888888888888</c:v>
                </c:pt>
                <c:pt idx="646">
                  <c:v>0.11587777777777777</c:v>
                </c:pt>
                <c:pt idx="647">
                  <c:v>0.1171888888888889</c:v>
                </c:pt>
                <c:pt idx="648">
                  <c:v>0.11849444444444444</c:v>
                </c:pt>
                <c:pt idx="649">
                  <c:v>0.11977222222222222</c:v>
                </c:pt>
                <c:pt idx="650">
                  <c:v>0.12108888888888888</c:v>
                </c:pt>
                <c:pt idx="651">
                  <c:v>0.12245555555555557</c:v>
                </c:pt>
                <c:pt idx="652">
                  <c:v>0.12383888888888889</c:v>
                </c:pt>
                <c:pt idx="653">
                  <c:v>0.12522222222222223</c:v>
                </c:pt>
                <c:pt idx="654">
                  <c:v>0.12658888888888889</c:v>
                </c:pt>
                <c:pt idx="655">
                  <c:v>0.1279777777777778</c:v>
                </c:pt>
                <c:pt idx="656">
                  <c:v>0.12937777777777779</c:v>
                </c:pt>
                <c:pt idx="657">
                  <c:v>0.13082222222222223</c:v>
                </c:pt>
                <c:pt idx="658">
                  <c:v>0.13228888888888887</c:v>
                </c:pt>
                <c:pt idx="659">
                  <c:v>0.13377222222222221</c:v>
                </c:pt>
                <c:pt idx="660">
                  <c:v>0.13526111111111111</c:v>
                </c:pt>
                <c:pt idx="661">
                  <c:v>0.13675555555555557</c:v>
                </c:pt>
                <c:pt idx="662">
                  <c:v>0.13830555555555557</c:v>
                </c:pt>
                <c:pt idx="663">
                  <c:v>0.13986666666666669</c:v>
                </c:pt>
                <c:pt idx="664">
                  <c:v>0.14143333333333333</c:v>
                </c:pt>
                <c:pt idx="665">
                  <c:v>0.14303333333333332</c:v>
                </c:pt>
                <c:pt idx="666">
                  <c:v>0.14461666666666667</c:v>
                </c:pt>
                <c:pt idx="667">
                  <c:v>0.14628333333333335</c:v>
                </c:pt>
                <c:pt idx="668">
                  <c:v>0.14798333333333336</c:v>
                </c:pt>
                <c:pt idx="669">
                  <c:v>0.14971666666666666</c:v>
                </c:pt>
                <c:pt idx="670">
                  <c:v>0.15144444444444446</c:v>
                </c:pt>
                <c:pt idx="671">
                  <c:v>0.15318888888888887</c:v>
                </c:pt>
                <c:pt idx="672">
                  <c:v>0.15497222222222221</c:v>
                </c:pt>
                <c:pt idx="673">
                  <c:v>0.15678888888888889</c:v>
                </c:pt>
                <c:pt idx="674">
                  <c:v>0.15866666666666665</c:v>
                </c:pt>
                <c:pt idx="675">
                  <c:v>0.16057222222222223</c:v>
                </c:pt>
                <c:pt idx="676">
                  <c:v>0.16251111111111113</c:v>
                </c:pt>
                <c:pt idx="677">
                  <c:v>0.16445555555555558</c:v>
                </c:pt>
                <c:pt idx="678">
                  <c:v>0.16643333333333332</c:v>
                </c:pt>
                <c:pt idx="679">
                  <c:v>0.16848888888888891</c:v>
                </c:pt>
                <c:pt idx="680">
                  <c:v>0.17058333333333336</c:v>
                </c:pt>
                <c:pt idx="681">
                  <c:v>0.17267222222222223</c:v>
                </c:pt>
                <c:pt idx="682">
                  <c:v>0.17480000000000001</c:v>
                </c:pt>
                <c:pt idx="683">
                  <c:v>0.1769722222222222</c:v>
                </c:pt>
                <c:pt idx="684">
                  <c:v>0.17917222222222223</c:v>
                </c:pt>
                <c:pt idx="685">
                  <c:v>0.18142222222222221</c:v>
                </c:pt>
                <c:pt idx="686">
                  <c:v>0.18370555555555557</c:v>
                </c:pt>
                <c:pt idx="687">
                  <c:v>0.1860222222222222</c:v>
                </c:pt>
                <c:pt idx="688">
                  <c:v>0.18834999999999999</c:v>
                </c:pt>
                <c:pt idx="689">
                  <c:v>0.19070000000000001</c:v>
                </c:pt>
                <c:pt idx="690">
                  <c:v>0.19313888888888889</c:v>
                </c:pt>
                <c:pt idx="691">
                  <c:v>0.19563888888888889</c:v>
                </c:pt>
                <c:pt idx="692">
                  <c:v>0.19816666666666666</c:v>
                </c:pt>
                <c:pt idx="693">
                  <c:v>0.20068888888888892</c:v>
                </c:pt>
                <c:pt idx="694">
                  <c:v>0.20318888888888889</c:v>
                </c:pt>
                <c:pt idx="695">
                  <c:v>0.20574444444444445</c:v>
                </c:pt>
                <c:pt idx="696">
                  <c:v>0.20840555555555557</c:v>
                </c:pt>
                <c:pt idx="697">
                  <c:v>0.21114444444444447</c:v>
                </c:pt>
                <c:pt idx="698">
                  <c:v>0.21394444444444444</c:v>
                </c:pt>
                <c:pt idx="699">
                  <c:v>0.21679444444444446</c:v>
                </c:pt>
                <c:pt idx="700">
                  <c:v>0.21968333333333334</c:v>
                </c:pt>
                <c:pt idx="701">
                  <c:v>0.22268888888888888</c:v>
                </c:pt>
                <c:pt idx="702">
                  <c:v>0.22582777777777779</c:v>
                </c:pt>
                <c:pt idx="703">
                  <c:v>0.2291333333333333</c:v>
                </c:pt>
                <c:pt idx="704">
                  <c:v>0.23246666666666665</c:v>
                </c:pt>
                <c:pt idx="705">
                  <c:v>0.23585</c:v>
                </c:pt>
                <c:pt idx="706">
                  <c:v>0.23931666666666668</c:v>
                </c:pt>
                <c:pt idx="707">
                  <c:v>0.24289444444444444</c:v>
                </c:pt>
                <c:pt idx="708">
                  <c:v>0.24658888888888891</c:v>
                </c:pt>
                <c:pt idx="709">
                  <c:v>0.25043888888888893</c:v>
                </c:pt>
                <c:pt idx="710">
                  <c:v>0.2543333333333333</c:v>
                </c:pt>
                <c:pt idx="711">
                  <c:v>0.25827222222222224</c:v>
                </c:pt>
                <c:pt idx="712">
                  <c:v>0.2622444444444445</c:v>
                </c:pt>
                <c:pt idx="713">
                  <c:v>0.26631666666666665</c:v>
                </c:pt>
                <c:pt idx="714">
                  <c:v>0.27055555555555555</c:v>
                </c:pt>
                <c:pt idx="715">
                  <c:v>0.27486111111111111</c:v>
                </c:pt>
                <c:pt idx="716">
                  <c:v>0.27922777777777774</c:v>
                </c:pt>
                <c:pt idx="717">
                  <c:v>0.28370555555555554</c:v>
                </c:pt>
                <c:pt idx="718">
                  <c:v>0.28832222222222226</c:v>
                </c:pt>
                <c:pt idx="719">
                  <c:v>0.29313888888888889</c:v>
                </c:pt>
                <c:pt idx="720">
                  <c:v>0.29805000000000004</c:v>
                </c:pt>
                <c:pt idx="721">
                  <c:v>0.30309999999999998</c:v>
                </c:pt>
                <c:pt idx="722">
                  <c:v>0.3082611111111111</c:v>
                </c:pt>
                <c:pt idx="723">
                  <c:v>0.31356666666666666</c:v>
                </c:pt>
                <c:pt idx="724">
                  <c:v>0.31904999999999994</c:v>
                </c:pt>
                <c:pt idx="725">
                  <c:v>0.32465555555555559</c:v>
                </c:pt>
                <c:pt idx="726">
                  <c:v>0.33035000000000003</c:v>
                </c:pt>
                <c:pt idx="727">
                  <c:v>0.33594444444444388</c:v>
                </c:pt>
                <c:pt idx="728">
                  <c:v>0.34151666666666669</c:v>
                </c:pt>
                <c:pt idx="729">
                  <c:v>0.34705555555555556</c:v>
                </c:pt>
                <c:pt idx="730">
                  <c:v>0.35260555555555556</c:v>
                </c:pt>
                <c:pt idx="731">
                  <c:v>0.35828333333333329</c:v>
                </c:pt>
                <c:pt idx="732">
                  <c:v>0.36407222222222224</c:v>
                </c:pt>
                <c:pt idx="733">
                  <c:v>0.36997222222222226</c:v>
                </c:pt>
                <c:pt idx="734">
                  <c:v>0.37601666666666672</c:v>
                </c:pt>
                <c:pt idx="735">
                  <c:v>0.38214999999999999</c:v>
                </c:pt>
                <c:pt idx="736">
                  <c:v>0.38839444444444443</c:v>
                </c:pt>
                <c:pt idx="737">
                  <c:v>0.39464444444444391</c:v>
                </c:pt>
                <c:pt idx="738">
                  <c:v>0.40088888888888891</c:v>
                </c:pt>
                <c:pt idx="739">
                  <c:v>0.40697777777777783</c:v>
                </c:pt>
                <c:pt idx="740">
                  <c:v>0.41326666666666667</c:v>
                </c:pt>
                <c:pt idx="741">
                  <c:v>0.4196333333333333</c:v>
                </c:pt>
                <c:pt idx="742">
                  <c:v>0.42610555555555557</c:v>
                </c:pt>
                <c:pt idx="743">
                  <c:v>0.4325666666666661</c:v>
                </c:pt>
                <c:pt idx="744">
                  <c:v>0.43900555555555443</c:v>
                </c:pt>
                <c:pt idx="745">
                  <c:v>0.44540555555555494</c:v>
                </c:pt>
                <c:pt idx="746">
                  <c:v>0.4521222222222222</c:v>
                </c:pt>
                <c:pt idx="747">
                  <c:v>0.45900555555555556</c:v>
                </c:pt>
                <c:pt idx="748">
                  <c:v>0.46618888888888893</c:v>
                </c:pt>
                <c:pt idx="749">
                  <c:v>0.47357777777777776</c:v>
                </c:pt>
                <c:pt idx="750">
                  <c:v>0.48065000000000002</c:v>
                </c:pt>
                <c:pt idx="751">
                  <c:v>0.48743888888888887</c:v>
                </c:pt>
                <c:pt idx="752">
                  <c:v>0.49394444444444441</c:v>
                </c:pt>
                <c:pt idx="753">
                  <c:v>0.50031666666666663</c:v>
                </c:pt>
                <c:pt idx="754">
                  <c:v>0.50678888888888884</c:v>
                </c:pt>
                <c:pt idx="755">
                  <c:v>0.51344999999999996</c:v>
                </c:pt>
                <c:pt idx="756">
                  <c:v>0.5199111111111111</c:v>
                </c:pt>
                <c:pt idx="757">
                  <c:v>0.52602222222222217</c:v>
                </c:pt>
                <c:pt idx="758">
                  <c:v>0.53183333333333271</c:v>
                </c:pt>
                <c:pt idx="759">
                  <c:v>0.53723888888888893</c:v>
                </c:pt>
                <c:pt idx="760">
                  <c:v>0.54266111111111104</c:v>
                </c:pt>
                <c:pt idx="761">
                  <c:v>0.54800555555555563</c:v>
                </c:pt>
                <c:pt idx="762">
                  <c:v>0.55323888888888839</c:v>
                </c:pt>
                <c:pt idx="763">
                  <c:v>0.55843888888888893</c:v>
                </c:pt>
                <c:pt idx="764">
                  <c:v>0.56323333333333347</c:v>
                </c:pt>
                <c:pt idx="765">
                  <c:v>0.56770000000000009</c:v>
                </c:pt>
                <c:pt idx="766">
                  <c:v>0.57209444444444446</c:v>
                </c:pt>
                <c:pt idx="767">
                  <c:v>0.57590555555555556</c:v>
                </c:pt>
                <c:pt idx="768">
                  <c:v>0.57925000000000004</c:v>
                </c:pt>
                <c:pt idx="769">
                  <c:v>0.58227222222222219</c:v>
                </c:pt>
                <c:pt idx="770">
                  <c:v>0.58497777777777782</c:v>
                </c:pt>
                <c:pt idx="771">
                  <c:v>0.58768888888888893</c:v>
                </c:pt>
                <c:pt idx="772">
                  <c:v>0.59012777777777781</c:v>
                </c:pt>
                <c:pt idx="773">
                  <c:v>0.59248333333333325</c:v>
                </c:pt>
                <c:pt idx="774">
                  <c:v>0.59477777777777785</c:v>
                </c:pt>
                <c:pt idx="775">
                  <c:v>0.59667777777777786</c:v>
                </c:pt>
                <c:pt idx="776">
                  <c:v>0.59831666666666661</c:v>
                </c:pt>
                <c:pt idx="777">
                  <c:v>0.6003222222222222</c:v>
                </c:pt>
                <c:pt idx="778">
                  <c:v>0.60255555555555551</c:v>
                </c:pt>
                <c:pt idx="779">
                  <c:v>0.60477222222222227</c:v>
                </c:pt>
                <c:pt idx="780">
                  <c:v>0.60731666666666673</c:v>
                </c:pt>
                <c:pt idx="781">
                  <c:v>0.60992222222222225</c:v>
                </c:pt>
                <c:pt idx="782">
                  <c:v>0.6118055555555556</c:v>
                </c:pt>
                <c:pt idx="783">
                  <c:v>0.61341111111111113</c:v>
                </c:pt>
                <c:pt idx="784">
                  <c:v>0.61511111111111116</c:v>
                </c:pt>
                <c:pt idx="785">
                  <c:v>0.61668333333333336</c:v>
                </c:pt>
                <c:pt idx="786">
                  <c:v>0.61801111111111118</c:v>
                </c:pt>
                <c:pt idx="787">
                  <c:v>0.61920555555555556</c:v>
                </c:pt>
                <c:pt idx="788">
                  <c:v>0.61957777777777778</c:v>
                </c:pt>
                <c:pt idx="789">
                  <c:v>0.62011666666666665</c:v>
                </c:pt>
                <c:pt idx="790">
                  <c:v>0.6212833333333333</c:v>
                </c:pt>
                <c:pt idx="791">
                  <c:v>0.62253333333333338</c:v>
                </c:pt>
                <c:pt idx="792">
                  <c:v>0.62298888888888893</c:v>
                </c:pt>
                <c:pt idx="793">
                  <c:v>0.62290000000000001</c:v>
                </c:pt>
                <c:pt idx="794">
                  <c:v>0.62306666666666621</c:v>
                </c:pt>
                <c:pt idx="795">
                  <c:v>0.62340555555555555</c:v>
                </c:pt>
                <c:pt idx="796">
                  <c:v>0.6238277777777772</c:v>
                </c:pt>
                <c:pt idx="797">
                  <c:v>0.62371666666666603</c:v>
                </c:pt>
                <c:pt idx="798">
                  <c:v>0.62309999999999943</c:v>
                </c:pt>
                <c:pt idx="799">
                  <c:v>0.62253888888888831</c:v>
                </c:pt>
                <c:pt idx="800">
                  <c:v>0.62208888888888836</c:v>
                </c:pt>
                <c:pt idx="801">
                  <c:v>0.62122222222222168</c:v>
                </c:pt>
                <c:pt idx="802">
                  <c:v>0.62072777777777777</c:v>
                </c:pt>
                <c:pt idx="803">
                  <c:v>0.61974444444444443</c:v>
                </c:pt>
                <c:pt idx="804">
                  <c:v>0.61860000000000004</c:v>
                </c:pt>
                <c:pt idx="805">
                  <c:v>0.61715000000000009</c:v>
                </c:pt>
                <c:pt idx="806">
                  <c:v>0.61569444444444443</c:v>
                </c:pt>
                <c:pt idx="807">
                  <c:v>0.61419444444444449</c:v>
                </c:pt>
                <c:pt idx="808">
                  <c:v>0.61226111111111114</c:v>
                </c:pt>
                <c:pt idx="809">
                  <c:v>0.60984444444444441</c:v>
                </c:pt>
                <c:pt idx="810">
                  <c:v>0.60734999999999995</c:v>
                </c:pt>
                <c:pt idx="811">
                  <c:v>0.60401111111111105</c:v>
                </c:pt>
                <c:pt idx="812">
                  <c:v>0.60130555555555554</c:v>
                </c:pt>
                <c:pt idx="813">
                  <c:v>0.59843333333333326</c:v>
                </c:pt>
                <c:pt idx="814">
                  <c:v>0.59498888888888835</c:v>
                </c:pt>
                <c:pt idx="815">
                  <c:v>0.59152222222222228</c:v>
                </c:pt>
                <c:pt idx="816">
                  <c:v>0.58749999999999991</c:v>
                </c:pt>
                <c:pt idx="817">
                  <c:v>0.58337777777777777</c:v>
                </c:pt>
                <c:pt idx="818">
                  <c:v>0.57978888888888902</c:v>
                </c:pt>
                <c:pt idx="819">
                  <c:v>0.57587222222222234</c:v>
                </c:pt>
                <c:pt idx="820">
                  <c:v>0.57180555555555568</c:v>
                </c:pt>
                <c:pt idx="821">
                  <c:v>0.56733888888888884</c:v>
                </c:pt>
                <c:pt idx="822">
                  <c:v>0.5627111111111105</c:v>
                </c:pt>
                <c:pt idx="823">
                  <c:v>0.5584055555555556</c:v>
                </c:pt>
                <c:pt idx="824">
                  <c:v>0.55493888888888887</c:v>
                </c:pt>
                <c:pt idx="825">
                  <c:v>0.55090000000000006</c:v>
                </c:pt>
                <c:pt idx="826">
                  <c:v>0.54677222222222222</c:v>
                </c:pt>
                <c:pt idx="827">
                  <c:v>0.54237222222222159</c:v>
                </c:pt>
                <c:pt idx="828">
                  <c:v>0.53806666666666669</c:v>
                </c:pt>
                <c:pt idx="829">
                  <c:v>0.5342055555555556</c:v>
                </c:pt>
                <c:pt idx="830">
                  <c:v>0.53047222222222223</c:v>
                </c:pt>
                <c:pt idx="831">
                  <c:v>0.5265777777777777</c:v>
                </c:pt>
                <c:pt idx="832">
                  <c:v>0.52271666666666661</c:v>
                </c:pt>
                <c:pt idx="833">
                  <c:v>0.51852222222222222</c:v>
                </c:pt>
                <c:pt idx="834">
                  <c:v>0.51444444444444448</c:v>
                </c:pt>
                <c:pt idx="835">
                  <c:v>0.51093333333333335</c:v>
                </c:pt>
                <c:pt idx="836">
                  <c:v>0.50705555555555559</c:v>
                </c:pt>
                <c:pt idx="837">
                  <c:v>0.50335000000000008</c:v>
                </c:pt>
                <c:pt idx="838">
                  <c:v>0.4994277777777778</c:v>
                </c:pt>
                <c:pt idx="839">
                  <c:v>0.49553888888888897</c:v>
                </c:pt>
                <c:pt idx="840">
                  <c:v>0.49170000000000003</c:v>
                </c:pt>
                <c:pt idx="841">
                  <c:v>0.48795555555555559</c:v>
                </c:pt>
                <c:pt idx="842">
                  <c:v>0.48440555555555553</c:v>
                </c:pt>
                <c:pt idx="843">
                  <c:v>0.48082222222222226</c:v>
                </c:pt>
                <c:pt idx="844">
                  <c:v>0.47707777777777777</c:v>
                </c:pt>
                <c:pt idx="845">
                  <c:v>0.4735166666666667</c:v>
                </c:pt>
                <c:pt idx="846">
                  <c:v>0.47029444444444451</c:v>
                </c:pt>
                <c:pt idx="847">
                  <c:v>0.46728888888888886</c:v>
                </c:pt>
                <c:pt idx="848">
                  <c:v>0.46426666666666672</c:v>
                </c:pt>
                <c:pt idx="849">
                  <c:v>0.46126111111111112</c:v>
                </c:pt>
                <c:pt idx="850">
                  <c:v>0.45801666666666674</c:v>
                </c:pt>
                <c:pt idx="851">
                  <c:v>0.45511111111111113</c:v>
                </c:pt>
                <c:pt idx="852">
                  <c:v>0.45258888888888893</c:v>
                </c:pt>
                <c:pt idx="853">
                  <c:v>0.45006111111111113</c:v>
                </c:pt>
                <c:pt idx="854">
                  <c:v>0.44707777777777774</c:v>
                </c:pt>
                <c:pt idx="855">
                  <c:v>0.44388888888888894</c:v>
                </c:pt>
                <c:pt idx="856">
                  <c:v>0.4403111111111111</c:v>
                </c:pt>
                <c:pt idx="857">
                  <c:v>0.43733888888888889</c:v>
                </c:pt>
                <c:pt idx="858">
                  <c:v>0.43419444444444449</c:v>
                </c:pt>
                <c:pt idx="859">
                  <c:v>0.43109999999999993</c:v>
                </c:pt>
                <c:pt idx="860">
                  <c:v>0.42796111111111113</c:v>
                </c:pt>
                <c:pt idx="861">
                  <c:v>0.42453333333333337</c:v>
                </c:pt>
                <c:pt idx="862">
                  <c:v>0.42145555555555553</c:v>
                </c:pt>
                <c:pt idx="863">
                  <c:v>0.41913888888888895</c:v>
                </c:pt>
                <c:pt idx="864">
                  <c:v>0.41713888888888895</c:v>
                </c:pt>
                <c:pt idx="865">
                  <c:v>0.41452777777777777</c:v>
                </c:pt>
                <c:pt idx="866">
                  <c:v>0.41153333333333336</c:v>
                </c:pt>
                <c:pt idx="867">
                  <c:v>0.40824444444444441</c:v>
                </c:pt>
                <c:pt idx="868">
                  <c:v>0.40516111111111114</c:v>
                </c:pt>
                <c:pt idx="869">
                  <c:v>0.4025777777777777</c:v>
                </c:pt>
                <c:pt idx="870">
                  <c:v>0.40051111111111115</c:v>
                </c:pt>
                <c:pt idx="871">
                  <c:v>0.39859444444444447</c:v>
                </c:pt>
                <c:pt idx="872">
                  <c:v>0.39581111111111117</c:v>
                </c:pt>
                <c:pt idx="873">
                  <c:v>0.39207222222222221</c:v>
                </c:pt>
                <c:pt idx="874">
                  <c:v>0.38937777777777777</c:v>
                </c:pt>
                <c:pt idx="875">
                  <c:v>0.38754444444444447</c:v>
                </c:pt>
                <c:pt idx="876">
                  <c:v>0.38562777777777785</c:v>
                </c:pt>
                <c:pt idx="877">
                  <c:v>0.38373333333333326</c:v>
                </c:pt>
                <c:pt idx="878">
                  <c:v>0.38046666666666662</c:v>
                </c:pt>
                <c:pt idx="879">
                  <c:v>0.37637222222222222</c:v>
                </c:pt>
                <c:pt idx="880">
                  <c:v>0.37468888888888885</c:v>
                </c:pt>
                <c:pt idx="881">
                  <c:v>0.37321666666666664</c:v>
                </c:pt>
                <c:pt idx="882">
                  <c:v>0.37066111111111116</c:v>
                </c:pt>
                <c:pt idx="883">
                  <c:v>0.36773888888888889</c:v>
                </c:pt>
                <c:pt idx="884">
                  <c:v>0.36425555555555555</c:v>
                </c:pt>
                <c:pt idx="885">
                  <c:v>0.36103333333333332</c:v>
                </c:pt>
                <c:pt idx="886">
                  <c:v>0.35901666666666671</c:v>
                </c:pt>
                <c:pt idx="887">
                  <c:v>0.35658333333333336</c:v>
                </c:pt>
                <c:pt idx="888">
                  <c:v>0.35320555555555555</c:v>
                </c:pt>
                <c:pt idx="889">
                  <c:v>0.34943333333333332</c:v>
                </c:pt>
                <c:pt idx="890">
                  <c:v>0.3463</c:v>
                </c:pt>
                <c:pt idx="891">
                  <c:v>0.34399999999999997</c:v>
                </c:pt>
                <c:pt idx="892">
                  <c:v>0.34173333333333339</c:v>
                </c:pt>
                <c:pt idx="893">
                  <c:v>0.33878333333333333</c:v>
                </c:pt>
                <c:pt idx="894">
                  <c:v>0.3358888888888889</c:v>
                </c:pt>
                <c:pt idx="895">
                  <c:v>0.33235555555555552</c:v>
                </c:pt>
                <c:pt idx="896">
                  <c:v>0.32767777777777779</c:v>
                </c:pt>
                <c:pt idx="897">
                  <c:v>0.32555000000000001</c:v>
                </c:pt>
                <c:pt idx="898">
                  <c:v>0.32370555555555564</c:v>
                </c:pt>
                <c:pt idx="899">
                  <c:v>0.32060555555555559</c:v>
                </c:pt>
                <c:pt idx="900">
                  <c:v>0.31654444444444446</c:v>
                </c:pt>
                <c:pt idx="901">
                  <c:v>0.31188888888888888</c:v>
                </c:pt>
                <c:pt idx="902">
                  <c:v>0.30849444444444446</c:v>
                </c:pt>
                <c:pt idx="903">
                  <c:v>0.30654444444444384</c:v>
                </c:pt>
                <c:pt idx="904">
                  <c:v>0.30464999999999998</c:v>
                </c:pt>
                <c:pt idx="905">
                  <c:v>0.30212777777777777</c:v>
                </c:pt>
                <c:pt idx="906">
                  <c:v>0.29929444444444447</c:v>
                </c:pt>
                <c:pt idx="907">
                  <c:v>0.295705555555555</c:v>
                </c:pt>
                <c:pt idx="908">
                  <c:v>0.29306666666666609</c:v>
                </c:pt>
                <c:pt idx="909">
                  <c:v>0.29134444444444446</c:v>
                </c:pt>
                <c:pt idx="910">
                  <c:v>0.28888888888888831</c:v>
                </c:pt>
                <c:pt idx="911">
                  <c:v>0.28652777777777783</c:v>
                </c:pt>
                <c:pt idx="912">
                  <c:v>0.28374999999999945</c:v>
                </c:pt>
                <c:pt idx="913">
                  <c:v>0.28102222222222223</c:v>
                </c:pt>
                <c:pt idx="914">
                  <c:v>0.27875555555555559</c:v>
                </c:pt>
                <c:pt idx="915">
                  <c:v>0.27626111111111107</c:v>
                </c:pt>
                <c:pt idx="916">
                  <c:v>0.27395555555555551</c:v>
                </c:pt>
                <c:pt idx="917">
                  <c:v>0.2716055555555556</c:v>
                </c:pt>
                <c:pt idx="918">
                  <c:v>0.26819444444444446</c:v>
                </c:pt>
                <c:pt idx="919">
                  <c:v>0.26537222222222223</c:v>
                </c:pt>
                <c:pt idx="920">
                  <c:v>0.26366111111111112</c:v>
                </c:pt>
                <c:pt idx="921">
                  <c:v>0.26127777777777778</c:v>
                </c:pt>
                <c:pt idx="922">
                  <c:v>0.25903333333333334</c:v>
                </c:pt>
                <c:pt idx="923">
                  <c:v>0.25654444444444446</c:v>
                </c:pt>
                <c:pt idx="924">
                  <c:v>0.25364444444444445</c:v>
                </c:pt>
                <c:pt idx="925">
                  <c:v>0.25127777777777777</c:v>
                </c:pt>
                <c:pt idx="926">
                  <c:v>0.24961111111111109</c:v>
                </c:pt>
                <c:pt idx="927">
                  <c:v>0.24756666666666666</c:v>
                </c:pt>
                <c:pt idx="928">
                  <c:v>0.24491111111111113</c:v>
                </c:pt>
                <c:pt idx="929">
                  <c:v>0.24264999999999998</c:v>
                </c:pt>
                <c:pt idx="930">
                  <c:v>0.24003888888888888</c:v>
                </c:pt>
                <c:pt idx="931">
                  <c:v>0.23783333333333331</c:v>
                </c:pt>
                <c:pt idx="932">
                  <c:v>0.23606111111111111</c:v>
                </c:pt>
                <c:pt idx="933">
                  <c:v>0.2341166666666667</c:v>
                </c:pt>
                <c:pt idx="934">
                  <c:v>0.23193888888888892</c:v>
                </c:pt>
                <c:pt idx="935">
                  <c:v>0.22967222222222228</c:v>
                </c:pt>
                <c:pt idx="936">
                  <c:v>0.22756666666666664</c:v>
                </c:pt>
                <c:pt idx="937">
                  <c:v>0.22568333333333332</c:v>
                </c:pt>
                <c:pt idx="938">
                  <c:v>0.22360555555555556</c:v>
                </c:pt>
                <c:pt idx="939">
                  <c:v>0.2220166666666667</c:v>
                </c:pt>
                <c:pt idx="940">
                  <c:v>0.22019444444444439</c:v>
                </c:pt>
                <c:pt idx="941">
                  <c:v>0.21768888888888888</c:v>
                </c:pt>
                <c:pt idx="942">
                  <c:v>0.21586111111111109</c:v>
                </c:pt>
                <c:pt idx="943">
                  <c:v>0.21423888888888892</c:v>
                </c:pt>
                <c:pt idx="944">
                  <c:v>0.21247222222222223</c:v>
                </c:pt>
                <c:pt idx="945">
                  <c:v>0.21077222222222225</c:v>
                </c:pt>
                <c:pt idx="946">
                  <c:v>0.20907222222222221</c:v>
                </c:pt>
                <c:pt idx="947">
                  <c:v>0.20730000000000001</c:v>
                </c:pt>
                <c:pt idx="948">
                  <c:v>0.20562222222222223</c:v>
                </c:pt>
                <c:pt idx="949">
                  <c:v>0.20411666666666661</c:v>
                </c:pt>
                <c:pt idx="950">
                  <c:v>0.2025666666666667</c:v>
                </c:pt>
                <c:pt idx="951">
                  <c:v>0.20083333333333334</c:v>
                </c:pt>
                <c:pt idx="952">
                  <c:v>0.19861111111111113</c:v>
                </c:pt>
                <c:pt idx="953">
                  <c:v>0.19671666666666668</c:v>
                </c:pt>
                <c:pt idx="954">
                  <c:v>0.19504444444444444</c:v>
                </c:pt>
                <c:pt idx="955">
                  <c:v>0.19358888888888889</c:v>
                </c:pt>
                <c:pt idx="956">
                  <c:v>0.1921666666666666</c:v>
                </c:pt>
                <c:pt idx="957">
                  <c:v>0.19055000000000002</c:v>
                </c:pt>
                <c:pt idx="958">
                  <c:v>0.18843888888888891</c:v>
                </c:pt>
                <c:pt idx="959">
                  <c:v>0.18665555555555557</c:v>
                </c:pt>
                <c:pt idx="960">
                  <c:v>0.18531666666666666</c:v>
                </c:pt>
                <c:pt idx="961">
                  <c:v>0.18390555555555557</c:v>
                </c:pt>
                <c:pt idx="962">
                  <c:v>0.18249444444444443</c:v>
                </c:pt>
                <c:pt idx="963">
                  <c:v>0.18067777777777777</c:v>
                </c:pt>
                <c:pt idx="964">
                  <c:v>0.17867222222222223</c:v>
                </c:pt>
                <c:pt idx="965">
                  <c:v>0.17754999999999999</c:v>
                </c:pt>
                <c:pt idx="966">
                  <c:v>0.17630555555555555</c:v>
                </c:pt>
                <c:pt idx="967">
                  <c:v>0.17488333333333334</c:v>
                </c:pt>
                <c:pt idx="968">
                  <c:v>0.17362222222222221</c:v>
                </c:pt>
                <c:pt idx="969">
                  <c:v>0.17215</c:v>
                </c:pt>
                <c:pt idx="970">
                  <c:v>0.17048888888888888</c:v>
                </c:pt>
                <c:pt idx="971">
                  <c:v>0.16940555555555556</c:v>
                </c:pt>
                <c:pt idx="972">
                  <c:v>0.16817222222222225</c:v>
                </c:pt>
                <c:pt idx="973">
                  <c:v>0.16675000000000001</c:v>
                </c:pt>
                <c:pt idx="974">
                  <c:v>0.16537777777777779</c:v>
                </c:pt>
                <c:pt idx="975">
                  <c:v>0.16394444444444445</c:v>
                </c:pt>
                <c:pt idx="976">
                  <c:v>0.16273888888888888</c:v>
                </c:pt>
                <c:pt idx="977">
                  <c:v>0.16183888888888887</c:v>
                </c:pt>
                <c:pt idx="978">
                  <c:v>0.16068888888888888</c:v>
                </c:pt>
                <c:pt idx="979">
                  <c:v>0.15921111111111114</c:v>
                </c:pt>
                <c:pt idx="980">
                  <c:v>0.15762222222222222</c:v>
                </c:pt>
                <c:pt idx="981">
                  <c:v>0.15611666666666668</c:v>
                </c:pt>
                <c:pt idx="982">
                  <c:v>0.15496666666666667</c:v>
                </c:pt>
                <c:pt idx="983">
                  <c:v>0.154</c:v>
                </c:pt>
                <c:pt idx="984">
                  <c:v>0.15288888888888891</c:v>
                </c:pt>
                <c:pt idx="985">
                  <c:v>0.15160555555555555</c:v>
                </c:pt>
                <c:pt idx="986">
                  <c:v>0.15024444444444443</c:v>
                </c:pt>
                <c:pt idx="987">
                  <c:v>0.14883333333333332</c:v>
                </c:pt>
                <c:pt idx="988">
                  <c:v>0.14783333333333334</c:v>
                </c:pt>
                <c:pt idx="989">
                  <c:v>0.14687222222222221</c:v>
                </c:pt>
                <c:pt idx="990">
                  <c:v>0.1459222222222222</c:v>
                </c:pt>
                <c:pt idx="991">
                  <c:v>0.1447</c:v>
                </c:pt>
                <c:pt idx="992">
                  <c:v>0.1430888888888889</c:v>
                </c:pt>
                <c:pt idx="993">
                  <c:v>0.14172222222222222</c:v>
                </c:pt>
                <c:pt idx="994">
                  <c:v>0.1408722222222222</c:v>
                </c:pt>
                <c:pt idx="995">
                  <c:v>0.13993333333333335</c:v>
                </c:pt>
                <c:pt idx="996">
                  <c:v>0.13896111111111109</c:v>
                </c:pt>
                <c:pt idx="997">
                  <c:v>0.13776111111111111</c:v>
                </c:pt>
                <c:pt idx="998">
                  <c:v>0.13663333333333333</c:v>
                </c:pt>
                <c:pt idx="999">
                  <c:v>0.13577222222222216</c:v>
                </c:pt>
                <c:pt idx="1000">
                  <c:v>0.13498888888888888</c:v>
                </c:pt>
                <c:pt idx="1001">
                  <c:v>0.13393333333333332</c:v>
                </c:pt>
                <c:pt idx="1002">
                  <c:v>0.13280555555555557</c:v>
                </c:pt>
                <c:pt idx="1003">
                  <c:v>0.1315388888888889</c:v>
                </c:pt>
                <c:pt idx="1004">
                  <c:v>0.13063333333333332</c:v>
                </c:pt>
                <c:pt idx="1005">
                  <c:v>0.12977222222222223</c:v>
                </c:pt>
                <c:pt idx="1006">
                  <c:v>0.12873888888888887</c:v>
                </c:pt>
                <c:pt idx="1007">
                  <c:v>0.12793333333333334</c:v>
                </c:pt>
                <c:pt idx="1008">
                  <c:v>0.12726111111111113</c:v>
                </c:pt>
                <c:pt idx="1009">
                  <c:v>0.13170000000000001</c:v>
                </c:pt>
                <c:pt idx="1010">
                  <c:v>0.12407222222222222</c:v>
                </c:pt>
                <c:pt idx="1011">
                  <c:v>0.12442777777777779</c:v>
                </c:pt>
                <c:pt idx="1012">
                  <c:v>0.12496111111111112</c:v>
                </c:pt>
                <c:pt idx="1013">
                  <c:v>0.12438333333333335</c:v>
                </c:pt>
                <c:pt idx="1014">
                  <c:v>0.12316111111111107</c:v>
                </c:pt>
                <c:pt idx="1015">
                  <c:v>0.15291111111111111</c:v>
                </c:pt>
                <c:pt idx="1016">
                  <c:v>0.12348333333333333</c:v>
                </c:pt>
                <c:pt idx="1017">
                  <c:v>0.22561666666666669</c:v>
                </c:pt>
                <c:pt idx="1018">
                  <c:v>0.26126111111111111</c:v>
                </c:pt>
                <c:pt idx="1019">
                  <c:v>0.17939444444444447</c:v>
                </c:pt>
                <c:pt idx="1020">
                  <c:v>0.33999444444444443</c:v>
                </c:pt>
                <c:pt idx="1021">
                  <c:v>0.45458333333333345</c:v>
                </c:pt>
                <c:pt idx="1022">
                  <c:v>0.52536666666666676</c:v>
                </c:pt>
                <c:pt idx="1023">
                  <c:v>0.57105000000000006</c:v>
                </c:pt>
                <c:pt idx="1024">
                  <c:v>0.60667222222222228</c:v>
                </c:pt>
                <c:pt idx="1025">
                  <c:v>0.63751666666666662</c:v>
                </c:pt>
                <c:pt idx="1026">
                  <c:v>0.66582777777777769</c:v>
                </c:pt>
                <c:pt idx="1027">
                  <c:v>0.69261666666666666</c:v>
                </c:pt>
                <c:pt idx="1028">
                  <c:v>0.71983333333333333</c:v>
                </c:pt>
                <c:pt idx="1029">
                  <c:v>0.74636111111111048</c:v>
                </c:pt>
                <c:pt idx="1030">
                  <c:v>0.77172777777777724</c:v>
                </c:pt>
                <c:pt idx="1031">
                  <c:v>0.79498333333333271</c:v>
                </c:pt>
                <c:pt idx="1032">
                  <c:v>0.81927222222222218</c:v>
                </c:pt>
                <c:pt idx="1033">
                  <c:v>0.84325555555555554</c:v>
                </c:pt>
                <c:pt idx="1034">
                  <c:v>0.86429444444444392</c:v>
                </c:pt>
                <c:pt idx="1035">
                  <c:v>0.88265000000000005</c:v>
                </c:pt>
                <c:pt idx="1036">
                  <c:v>0.90093333333333336</c:v>
                </c:pt>
                <c:pt idx="1037">
                  <c:v>0.91765555555555556</c:v>
                </c:pt>
                <c:pt idx="1038">
                  <c:v>0.93313333333333337</c:v>
                </c:pt>
                <c:pt idx="1039">
                  <c:v>0.9514555555555555</c:v>
                </c:pt>
                <c:pt idx="1040">
                  <c:v>0.96791666666666665</c:v>
                </c:pt>
                <c:pt idx="1041">
                  <c:v>0.98416666666666686</c:v>
                </c:pt>
                <c:pt idx="1042">
                  <c:v>0.99950000000000006</c:v>
                </c:pt>
                <c:pt idx="1043">
                  <c:v>1.0136277777777778</c:v>
                </c:pt>
                <c:pt idx="1044">
                  <c:v>1.0275888888888889</c:v>
                </c:pt>
                <c:pt idx="1045">
                  <c:v>1.0435111111111111</c:v>
                </c:pt>
                <c:pt idx="1046">
                  <c:v>1.0564055555555556</c:v>
                </c:pt>
                <c:pt idx="1047">
                  <c:v>1.0701499999999999</c:v>
                </c:pt>
                <c:pt idx="1048">
                  <c:v>1.0844055555555556</c:v>
                </c:pt>
                <c:pt idx="1049">
                  <c:v>1.0978888888888889</c:v>
                </c:pt>
                <c:pt idx="1050">
                  <c:v>1.1128</c:v>
                </c:pt>
                <c:pt idx="1051">
                  <c:v>1.1254611111111112</c:v>
                </c:pt>
                <c:pt idx="1052">
                  <c:v>1.1374444444444445</c:v>
                </c:pt>
                <c:pt idx="1053">
                  <c:v>1.1457777777777778</c:v>
                </c:pt>
                <c:pt idx="1054">
                  <c:v>1.1551777777777779</c:v>
                </c:pt>
                <c:pt idx="1055">
                  <c:v>1.1607000000000001</c:v>
                </c:pt>
                <c:pt idx="1056">
                  <c:v>1.1656055555555556</c:v>
                </c:pt>
                <c:pt idx="1057">
                  <c:v>1.1724944444444445</c:v>
                </c:pt>
                <c:pt idx="1058">
                  <c:v>1.1826055555555555</c:v>
                </c:pt>
                <c:pt idx="1059">
                  <c:v>1.1809944444444445</c:v>
                </c:pt>
                <c:pt idx="1060">
                  <c:v>1.1874055555555554</c:v>
                </c:pt>
                <c:pt idx="1061">
                  <c:v>1.1951111111111112</c:v>
                </c:pt>
                <c:pt idx="1062">
                  <c:v>1.1964333333333332</c:v>
                </c:pt>
                <c:pt idx="1063">
                  <c:v>1.2006611111111112</c:v>
                </c:pt>
                <c:pt idx="1064">
                  <c:v>1.2061166666666665</c:v>
                </c:pt>
                <c:pt idx="1065">
                  <c:v>1.211138888888889</c:v>
                </c:pt>
                <c:pt idx="1066">
                  <c:v>1.2177555555555557</c:v>
                </c:pt>
                <c:pt idx="1067">
                  <c:v>1.2174055555555556</c:v>
                </c:pt>
                <c:pt idx="1068">
                  <c:v>1.2221944444444444</c:v>
                </c:pt>
                <c:pt idx="1069">
                  <c:v>1.226861111111111</c:v>
                </c:pt>
                <c:pt idx="1070">
                  <c:v>1.2294555555555555</c:v>
                </c:pt>
                <c:pt idx="1071">
                  <c:v>1.2336555555555555</c:v>
                </c:pt>
                <c:pt idx="1072">
                  <c:v>1.2398222222222222</c:v>
                </c:pt>
                <c:pt idx="1073">
                  <c:v>1.2420388888888889</c:v>
                </c:pt>
                <c:pt idx="1074">
                  <c:v>1.2459055555555556</c:v>
                </c:pt>
                <c:pt idx="1075">
                  <c:v>1.2514666666666669</c:v>
                </c:pt>
                <c:pt idx="1076">
                  <c:v>1.2495555555555558</c:v>
                </c:pt>
                <c:pt idx="1077">
                  <c:v>1.2512555555555558</c:v>
                </c:pt>
                <c:pt idx="1078">
                  <c:v>1.2494333333333334</c:v>
                </c:pt>
                <c:pt idx="1079">
                  <c:v>1.2490611111111112</c:v>
                </c:pt>
                <c:pt idx="1080">
                  <c:v>1.2508777777777778</c:v>
                </c:pt>
                <c:pt idx="1081">
                  <c:v>1.2513944444444445</c:v>
                </c:pt>
                <c:pt idx="1082">
                  <c:v>1.2506111111111111</c:v>
                </c:pt>
                <c:pt idx="1083">
                  <c:v>1.2478111111111112</c:v>
                </c:pt>
                <c:pt idx="1084">
                  <c:v>1.2464111111111111</c:v>
                </c:pt>
                <c:pt idx="1085">
                  <c:v>1.2467055555555555</c:v>
                </c:pt>
                <c:pt idx="1086">
                  <c:v>1.244561111111111</c:v>
                </c:pt>
                <c:pt idx="1087">
                  <c:v>1.2474833333333333</c:v>
                </c:pt>
                <c:pt idx="1088">
                  <c:v>1.2463111111111109</c:v>
                </c:pt>
                <c:pt idx="1089">
                  <c:v>1.2486555555555556</c:v>
                </c:pt>
                <c:pt idx="1090">
                  <c:v>1.2484277777777777</c:v>
                </c:pt>
                <c:pt idx="1091">
                  <c:v>1.2480500000000001</c:v>
                </c:pt>
                <c:pt idx="1092">
                  <c:v>1.2421277777777777</c:v>
                </c:pt>
                <c:pt idx="1093">
                  <c:v>1.2440055555555556</c:v>
                </c:pt>
                <c:pt idx="1094">
                  <c:v>1.238316666666667</c:v>
                </c:pt>
                <c:pt idx="1095">
                  <c:v>1.239138888888889</c:v>
                </c:pt>
                <c:pt idx="1096">
                  <c:v>1.2371222222222225</c:v>
                </c:pt>
                <c:pt idx="1097">
                  <c:v>1.2369166666666667</c:v>
                </c:pt>
                <c:pt idx="1098">
                  <c:v>1.2377611111111111</c:v>
                </c:pt>
                <c:pt idx="1099">
                  <c:v>1.2337444444444445</c:v>
                </c:pt>
                <c:pt idx="1100">
                  <c:v>1.2384444444444442</c:v>
                </c:pt>
                <c:pt idx="1101">
                  <c:v>1.2387833333333333</c:v>
                </c:pt>
                <c:pt idx="1102">
                  <c:v>1.2384000000000002</c:v>
                </c:pt>
                <c:pt idx="1103">
                  <c:v>1.2375722222222223</c:v>
                </c:pt>
                <c:pt idx="1104">
                  <c:v>1.2378111111111112</c:v>
                </c:pt>
                <c:pt idx="1105">
                  <c:v>1.2393333333333332</c:v>
                </c:pt>
                <c:pt idx="1106">
                  <c:v>1.2435055555555556</c:v>
                </c:pt>
                <c:pt idx="1107">
                  <c:v>1.2401833333333334</c:v>
                </c:pt>
                <c:pt idx="1108">
                  <c:v>1.2424055555555558</c:v>
                </c:pt>
                <c:pt idx="1109">
                  <c:v>1.2417777777777776</c:v>
                </c:pt>
                <c:pt idx="1110">
                  <c:v>1.2426611111111112</c:v>
                </c:pt>
                <c:pt idx="1111">
                  <c:v>1.2411055555555555</c:v>
                </c:pt>
                <c:pt idx="1112">
                  <c:v>1.2407833333333333</c:v>
                </c:pt>
                <c:pt idx="1113">
                  <c:v>1.2383000000000002</c:v>
                </c:pt>
                <c:pt idx="1114">
                  <c:v>1.2422055555555556</c:v>
                </c:pt>
                <c:pt idx="1115">
                  <c:v>1.2361555555555555</c:v>
                </c:pt>
                <c:pt idx="1116">
                  <c:v>1.2367722222222222</c:v>
                </c:pt>
                <c:pt idx="1117">
                  <c:v>1.2364999999999999</c:v>
                </c:pt>
                <c:pt idx="1118">
                  <c:v>1.2350444444444446</c:v>
                </c:pt>
                <c:pt idx="1119">
                  <c:v>1.2371500000000002</c:v>
                </c:pt>
                <c:pt idx="1120">
                  <c:v>1.2358555555555557</c:v>
                </c:pt>
                <c:pt idx="1121">
                  <c:v>1.23685</c:v>
                </c:pt>
                <c:pt idx="1122">
                  <c:v>1.2384166666666667</c:v>
                </c:pt>
                <c:pt idx="1123">
                  <c:v>1.2353055555555557</c:v>
                </c:pt>
                <c:pt idx="1124">
                  <c:v>1.2364277777777779</c:v>
                </c:pt>
                <c:pt idx="1125">
                  <c:v>1.2285166666666667</c:v>
                </c:pt>
                <c:pt idx="1126">
                  <c:v>1.2261111111111112</c:v>
                </c:pt>
                <c:pt idx="1127">
                  <c:v>1.2257388888888889</c:v>
                </c:pt>
                <c:pt idx="1128">
                  <c:v>1.2250000000000001</c:v>
                </c:pt>
                <c:pt idx="1129">
                  <c:v>1.2225444444444444</c:v>
                </c:pt>
                <c:pt idx="1130">
                  <c:v>1.2219388888888889</c:v>
                </c:pt>
                <c:pt idx="1131">
                  <c:v>1.2211333333333334</c:v>
                </c:pt>
                <c:pt idx="1132">
                  <c:v>1.2223166666666665</c:v>
                </c:pt>
                <c:pt idx="1133">
                  <c:v>1.2190444444444446</c:v>
                </c:pt>
                <c:pt idx="1134">
                  <c:v>1.2187222222222223</c:v>
                </c:pt>
                <c:pt idx="1135">
                  <c:v>1.2176388888888887</c:v>
                </c:pt>
                <c:pt idx="1136">
                  <c:v>1.2155499999999999</c:v>
                </c:pt>
                <c:pt idx="1137">
                  <c:v>1.2174111111111112</c:v>
                </c:pt>
                <c:pt idx="1138">
                  <c:v>1.216272222222222</c:v>
                </c:pt>
                <c:pt idx="1139">
                  <c:v>1.2194277777777778</c:v>
                </c:pt>
                <c:pt idx="1140">
                  <c:v>1.214</c:v>
                </c:pt>
                <c:pt idx="1141">
                  <c:v>1.2164333333333333</c:v>
                </c:pt>
                <c:pt idx="1142">
                  <c:v>1.2198555555555557</c:v>
                </c:pt>
                <c:pt idx="1143">
                  <c:v>1.220677777777778</c:v>
                </c:pt>
                <c:pt idx="1144">
                  <c:v>1.2182111111111111</c:v>
                </c:pt>
                <c:pt idx="1145">
                  <c:v>1.2191833333333335</c:v>
                </c:pt>
                <c:pt idx="1146">
                  <c:v>1.2224944444444446</c:v>
                </c:pt>
                <c:pt idx="1147">
                  <c:v>1.2248888888888891</c:v>
                </c:pt>
                <c:pt idx="1148">
                  <c:v>1.2243055555555555</c:v>
                </c:pt>
                <c:pt idx="1149">
                  <c:v>1.2269166666666669</c:v>
                </c:pt>
                <c:pt idx="1150">
                  <c:v>1.2287277777777779</c:v>
                </c:pt>
                <c:pt idx="1151">
                  <c:v>1.232877777777778</c:v>
                </c:pt>
                <c:pt idx="1152">
                  <c:v>1.2343000000000002</c:v>
                </c:pt>
                <c:pt idx="1153">
                  <c:v>1.2379388888888889</c:v>
                </c:pt>
                <c:pt idx="1154">
                  <c:v>1.2494555555555555</c:v>
                </c:pt>
                <c:pt idx="1155">
                  <c:v>1.2541388888888889</c:v>
                </c:pt>
                <c:pt idx="1156">
                  <c:v>1.2494944444444442</c:v>
                </c:pt>
                <c:pt idx="1157">
                  <c:v>1.2574888888888891</c:v>
                </c:pt>
                <c:pt idx="1158">
                  <c:v>1.2568944444444443</c:v>
                </c:pt>
                <c:pt idx="1159">
                  <c:v>1.2597333333333334</c:v>
                </c:pt>
                <c:pt idx="1160">
                  <c:v>1.2561333333333333</c:v>
                </c:pt>
                <c:pt idx="1161">
                  <c:v>1.2602166666666665</c:v>
                </c:pt>
                <c:pt idx="1162">
                  <c:v>1.2578111111111112</c:v>
                </c:pt>
                <c:pt idx="1163">
                  <c:v>1.2595055555555557</c:v>
                </c:pt>
                <c:pt idx="1164">
                  <c:v>1.2594444444444444</c:v>
                </c:pt>
                <c:pt idx="1165">
                  <c:v>1.258777777777778</c:v>
                </c:pt>
                <c:pt idx="1166">
                  <c:v>1.2605666666666666</c:v>
                </c:pt>
                <c:pt idx="1167">
                  <c:v>1.2609666666666666</c:v>
                </c:pt>
                <c:pt idx="1168">
                  <c:v>1.2592111111111111</c:v>
                </c:pt>
                <c:pt idx="1169">
                  <c:v>1.2585388888888889</c:v>
                </c:pt>
                <c:pt idx="1170">
                  <c:v>1.254977777777778</c:v>
                </c:pt>
                <c:pt idx="1171">
                  <c:v>1.2576166666666668</c:v>
                </c:pt>
                <c:pt idx="1172">
                  <c:v>1.2565777777777778</c:v>
                </c:pt>
                <c:pt idx="1173">
                  <c:v>1.257711111111111</c:v>
                </c:pt>
                <c:pt idx="1174">
                  <c:v>1.2593222222222222</c:v>
                </c:pt>
                <c:pt idx="1175">
                  <c:v>1.2561388888888887</c:v>
                </c:pt>
                <c:pt idx="1176">
                  <c:v>1.2571277777777778</c:v>
                </c:pt>
                <c:pt idx="1177">
                  <c:v>1.2576499999999999</c:v>
                </c:pt>
                <c:pt idx="1178">
                  <c:v>1.2558555555555557</c:v>
                </c:pt>
                <c:pt idx="1179">
                  <c:v>1.2526722222222224</c:v>
                </c:pt>
                <c:pt idx="1180">
                  <c:v>1.2477833333333335</c:v>
                </c:pt>
                <c:pt idx="1181">
                  <c:v>1.2490055555555555</c:v>
                </c:pt>
                <c:pt idx="1182">
                  <c:v>1.2471222222222225</c:v>
                </c:pt>
                <c:pt idx="1183">
                  <c:v>1.2455666666666667</c:v>
                </c:pt>
                <c:pt idx="1184">
                  <c:v>1.248477777777778</c:v>
                </c:pt>
                <c:pt idx="1185">
                  <c:v>1.2445722222222222</c:v>
                </c:pt>
                <c:pt idx="1186">
                  <c:v>1.2419944444444444</c:v>
                </c:pt>
                <c:pt idx="1187">
                  <c:v>1.2455555555555557</c:v>
                </c:pt>
                <c:pt idx="1188">
                  <c:v>1.242661111111111</c:v>
                </c:pt>
                <c:pt idx="1189">
                  <c:v>1.2432277777777778</c:v>
                </c:pt>
                <c:pt idx="1190">
                  <c:v>1.2427000000000001</c:v>
                </c:pt>
                <c:pt idx="1191">
                  <c:v>1.2441333333333331</c:v>
                </c:pt>
                <c:pt idx="1192">
                  <c:v>1.2488000000000001</c:v>
                </c:pt>
                <c:pt idx="1193">
                  <c:v>1.2489777777777777</c:v>
                </c:pt>
                <c:pt idx="1194">
                  <c:v>1.2480666666666667</c:v>
                </c:pt>
                <c:pt idx="1195">
                  <c:v>1.2448388888888888</c:v>
                </c:pt>
                <c:pt idx="1196">
                  <c:v>1.2455333333333334</c:v>
                </c:pt>
                <c:pt idx="1197">
                  <c:v>1.2424777777777778</c:v>
                </c:pt>
                <c:pt idx="1198">
                  <c:v>1.2403611111111112</c:v>
                </c:pt>
                <c:pt idx="1199">
                  <c:v>1.2437666666666667</c:v>
                </c:pt>
                <c:pt idx="1200">
                  <c:v>1.2446166666666665</c:v>
                </c:pt>
                <c:pt idx="1201">
                  <c:v>1.2422277777777777</c:v>
                </c:pt>
                <c:pt idx="1202">
                  <c:v>1.2398833333333332</c:v>
                </c:pt>
                <c:pt idx="1203">
                  <c:v>1.2416611111111111</c:v>
                </c:pt>
                <c:pt idx="1204">
                  <c:v>1.2388666666666668</c:v>
                </c:pt>
                <c:pt idx="1205">
                  <c:v>1.241538888888889</c:v>
                </c:pt>
                <c:pt idx="1206">
                  <c:v>1.2390222222222222</c:v>
                </c:pt>
                <c:pt idx="1207">
                  <c:v>1.2394333333333334</c:v>
                </c:pt>
                <c:pt idx="1208">
                  <c:v>1.2387388888888891</c:v>
                </c:pt>
                <c:pt idx="1209">
                  <c:v>1.2374222222222222</c:v>
                </c:pt>
                <c:pt idx="1210">
                  <c:v>1.2402333333333333</c:v>
                </c:pt>
                <c:pt idx="1211">
                  <c:v>1.23705</c:v>
                </c:pt>
                <c:pt idx="1212">
                  <c:v>1.2341277777777777</c:v>
                </c:pt>
                <c:pt idx="1213">
                  <c:v>1.236961111111111</c:v>
                </c:pt>
                <c:pt idx="1214">
                  <c:v>1.2369277777777778</c:v>
                </c:pt>
                <c:pt idx="1215">
                  <c:v>1.235611111111111</c:v>
                </c:pt>
                <c:pt idx="1216">
                  <c:v>1.2334499999999999</c:v>
                </c:pt>
                <c:pt idx="1217">
                  <c:v>1.2321944444444446</c:v>
                </c:pt>
                <c:pt idx="1218">
                  <c:v>1.2290222222222222</c:v>
                </c:pt>
                <c:pt idx="1219">
                  <c:v>1.2328000000000001</c:v>
                </c:pt>
                <c:pt idx="1220">
                  <c:v>1.2266444444444444</c:v>
                </c:pt>
                <c:pt idx="1221">
                  <c:v>1.2269666666666668</c:v>
                </c:pt>
                <c:pt idx="1222">
                  <c:v>1.22475</c:v>
                </c:pt>
                <c:pt idx="1223">
                  <c:v>1.2233166666666668</c:v>
                </c:pt>
                <c:pt idx="1224">
                  <c:v>1.2232055555555554</c:v>
                </c:pt>
                <c:pt idx="1225">
                  <c:v>1.219038888888889</c:v>
                </c:pt>
                <c:pt idx="1226">
                  <c:v>1.2166277777777779</c:v>
                </c:pt>
                <c:pt idx="1227">
                  <c:v>1.2120611111111113</c:v>
                </c:pt>
                <c:pt idx="1228">
                  <c:v>1.2110555555555558</c:v>
                </c:pt>
                <c:pt idx="1229">
                  <c:v>1.2011000000000001</c:v>
                </c:pt>
                <c:pt idx="1230">
                  <c:v>1.1961444444444447</c:v>
                </c:pt>
                <c:pt idx="1231">
                  <c:v>1.1904444444444446</c:v>
                </c:pt>
                <c:pt idx="1232">
                  <c:v>1.1828888888888889</c:v>
                </c:pt>
                <c:pt idx="1233">
                  <c:v>1.168088888888889</c:v>
                </c:pt>
                <c:pt idx="1234">
                  <c:v>1.1337388888888889</c:v>
                </c:pt>
                <c:pt idx="1235">
                  <c:v>1.0515666666666668</c:v>
                </c:pt>
                <c:pt idx="1236">
                  <c:v>1.0307388888888891</c:v>
                </c:pt>
                <c:pt idx="1237">
                  <c:v>1.0126333333333328</c:v>
                </c:pt>
                <c:pt idx="1238">
                  <c:v>0.99228888888888889</c:v>
                </c:pt>
                <c:pt idx="1239">
                  <c:v>0.9803722222222222</c:v>
                </c:pt>
                <c:pt idx="1240">
                  <c:v>0.96993888888888846</c:v>
                </c:pt>
                <c:pt idx="1241">
                  <c:v>0.95865555555555559</c:v>
                </c:pt>
                <c:pt idx="1242">
                  <c:v>0.94994444444444448</c:v>
                </c:pt>
                <c:pt idx="1243">
                  <c:v>0.94422777777777722</c:v>
                </c:pt>
                <c:pt idx="1244">
                  <c:v>0.93747777777777785</c:v>
                </c:pt>
                <c:pt idx="1245">
                  <c:v>0.93176666666666685</c:v>
                </c:pt>
                <c:pt idx="1246">
                  <c:v>0.92427777777777786</c:v>
                </c:pt>
                <c:pt idx="1247">
                  <c:v>0.92013888888888884</c:v>
                </c:pt>
                <c:pt idx="1248">
                  <c:v>0.91376666666666662</c:v>
                </c:pt>
                <c:pt idx="1249">
                  <c:v>0.90704999999999991</c:v>
                </c:pt>
                <c:pt idx="1250">
                  <c:v>0.90068888888888909</c:v>
                </c:pt>
                <c:pt idx="1251">
                  <c:v>0.89557777777777781</c:v>
                </c:pt>
                <c:pt idx="1252">
                  <c:v>0.88800000000000001</c:v>
                </c:pt>
                <c:pt idx="1253">
                  <c:v>0.88423333333333343</c:v>
                </c:pt>
                <c:pt idx="1254">
                  <c:v>0.88140000000000018</c:v>
                </c:pt>
                <c:pt idx="1255">
                  <c:v>0.87737777777777781</c:v>
                </c:pt>
                <c:pt idx="1256">
                  <c:v>0.87243888888888887</c:v>
                </c:pt>
                <c:pt idx="1257">
                  <c:v>0.86724444444444448</c:v>
                </c:pt>
                <c:pt idx="1258">
                  <c:v>0.8577611111111112</c:v>
                </c:pt>
                <c:pt idx="1259">
                  <c:v>0.85305555555555557</c:v>
                </c:pt>
                <c:pt idx="1260">
                  <c:v>0.8479444444444445</c:v>
                </c:pt>
                <c:pt idx="1261">
                  <c:v>0.83591666666666664</c:v>
                </c:pt>
                <c:pt idx="1262">
                  <c:v>0.83063888888888893</c:v>
                </c:pt>
                <c:pt idx="1263">
                  <c:v>0.82462777777777774</c:v>
                </c:pt>
                <c:pt idx="1264">
                  <c:v>0.82148333333333334</c:v>
                </c:pt>
                <c:pt idx="1265">
                  <c:v>0.81239444444444431</c:v>
                </c:pt>
                <c:pt idx="1266">
                  <c:v>0.80662777777777772</c:v>
                </c:pt>
                <c:pt idx="1267">
                  <c:v>0.79694444444444446</c:v>
                </c:pt>
                <c:pt idx="1268">
                  <c:v>0.78895000000000004</c:v>
                </c:pt>
                <c:pt idx="1269">
                  <c:v>0.77800555555555562</c:v>
                </c:pt>
                <c:pt idx="1270">
                  <c:v>0.7644833333333334</c:v>
                </c:pt>
                <c:pt idx="1271">
                  <c:v>0.74735555555555566</c:v>
                </c:pt>
                <c:pt idx="1272">
                  <c:v>0.697888888888889</c:v>
                </c:pt>
                <c:pt idx="1273">
                  <c:v>0.6630833333333328</c:v>
                </c:pt>
                <c:pt idx="1274">
                  <c:v>0.64197222222222217</c:v>
                </c:pt>
                <c:pt idx="1275">
                  <c:v>0.62294444444444452</c:v>
                </c:pt>
                <c:pt idx="1276">
                  <c:v>0.60527777777777725</c:v>
                </c:pt>
                <c:pt idx="1277">
                  <c:v>0.59076666666666666</c:v>
                </c:pt>
                <c:pt idx="1278">
                  <c:v>0.57840000000000003</c:v>
                </c:pt>
                <c:pt idx="1279">
                  <c:v>0.56792222222222222</c:v>
                </c:pt>
                <c:pt idx="1280">
                  <c:v>0.55830555555555561</c:v>
                </c:pt>
                <c:pt idx="1281">
                  <c:v>0.54986111111111113</c:v>
                </c:pt>
                <c:pt idx="1282">
                  <c:v>0.54128333333333334</c:v>
                </c:pt>
                <c:pt idx="1283">
                  <c:v>0.53342222222222224</c:v>
                </c:pt>
                <c:pt idx="1284">
                  <c:v>0.52634444444444395</c:v>
                </c:pt>
                <c:pt idx="1285">
                  <c:v>0.51942777777777782</c:v>
                </c:pt>
                <c:pt idx="1286">
                  <c:v>0.51283888888888896</c:v>
                </c:pt>
                <c:pt idx="1287">
                  <c:v>0.50697222222222216</c:v>
                </c:pt>
                <c:pt idx="1288">
                  <c:v>0.50080000000000002</c:v>
                </c:pt>
                <c:pt idx="1289">
                  <c:v>0.49474444444444443</c:v>
                </c:pt>
                <c:pt idx="1290">
                  <c:v>0.48982777777777775</c:v>
                </c:pt>
                <c:pt idx="1291">
                  <c:v>0.48431666666666667</c:v>
                </c:pt>
                <c:pt idx="1292">
                  <c:v>0.47899999999999998</c:v>
                </c:pt>
                <c:pt idx="1293">
                  <c:v>0.47308888888888889</c:v>
                </c:pt>
                <c:pt idx="1294">
                  <c:v>0.46690555555555557</c:v>
                </c:pt>
                <c:pt idx="1295">
                  <c:v>0.46143333333333336</c:v>
                </c:pt>
                <c:pt idx="1296">
                  <c:v>0.45657222222222216</c:v>
                </c:pt>
                <c:pt idx="1297">
                  <c:v>0.45929444444444439</c:v>
                </c:pt>
                <c:pt idx="1298">
                  <c:v>0.46711666666666668</c:v>
                </c:pt>
                <c:pt idx="1299">
                  <c:v>0.49088333333333334</c:v>
                </c:pt>
                <c:pt idx="1300">
                  <c:v>0.52720555555555559</c:v>
                </c:pt>
                <c:pt idx="1301">
                  <c:v>0.72013333333333329</c:v>
                </c:pt>
                <c:pt idx="1302">
                  <c:v>0.79350555555555569</c:v>
                </c:pt>
                <c:pt idx="1303">
                  <c:v>0.83400555555555556</c:v>
                </c:pt>
                <c:pt idx="1304">
                  <c:v>0.9150611111111111</c:v>
                </c:pt>
                <c:pt idx="1305">
                  <c:v>0.98681111111111108</c:v>
                </c:pt>
                <c:pt idx="1306">
                  <c:v>1.025416666666666</c:v>
                </c:pt>
                <c:pt idx="1307">
                  <c:v>1.06165</c:v>
                </c:pt>
                <c:pt idx="1308">
                  <c:v>1.0711222222222223</c:v>
                </c:pt>
                <c:pt idx="1309">
                  <c:v>1.0812666666666668</c:v>
                </c:pt>
                <c:pt idx="1310">
                  <c:v>1.0862277777777778</c:v>
                </c:pt>
                <c:pt idx="1311">
                  <c:v>1.0850333333333335</c:v>
                </c:pt>
                <c:pt idx="1312">
                  <c:v>1.0863222222222217</c:v>
                </c:pt>
                <c:pt idx="1313">
                  <c:v>1.0909555555555555</c:v>
                </c:pt>
                <c:pt idx="1314">
                  <c:v>1.1010777777777778</c:v>
                </c:pt>
                <c:pt idx="1315">
                  <c:v>1.1012055555555555</c:v>
                </c:pt>
                <c:pt idx="1316">
                  <c:v>1.0979833333333333</c:v>
                </c:pt>
                <c:pt idx="1317">
                  <c:v>1.1012222222222217</c:v>
                </c:pt>
                <c:pt idx="1318">
                  <c:v>1.1109777777777778</c:v>
                </c:pt>
                <c:pt idx="1319">
                  <c:v>1.1210111111111112</c:v>
                </c:pt>
                <c:pt idx="1320">
                  <c:v>1.1154388888888889</c:v>
                </c:pt>
                <c:pt idx="1321">
                  <c:v>1.1179555555555556</c:v>
                </c:pt>
                <c:pt idx="1322">
                  <c:v>1.1252333333333335</c:v>
                </c:pt>
                <c:pt idx="1323">
                  <c:v>1.13375</c:v>
                </c:pt>
                <c:pt idx="1324">
                  <c:v>1.1314777777777778</c:v>
                </c:pt>
                <c:pt idx="1325">
                  <c:v>1.1348833333333332</c:v>
                </c:pt>
                <c:pt idx="1326">
                  <c:v>1.1427055555555556</c:v>
                </c:pt>
                <c:pt idx="1327">
                  <c:v>1.1629166666666668</c:v>
                </c:pt>
                <c:pt idx="1328">
                  <c:v>1.1819500000000001</c:v>
                </c:pt>
                <c:pt idx="1329">
                  <c:v>1.1852333333333334</c:v>
                </c:pt>
                <c:pt idx="1330">
                  <c:v>1.1945333333333334</c:v>
                </c:pt>
                <c:pt idx="1331">
                  <c:v>1.2081388888888891</c:v>
                </c:pt>
                <c:pt idx="1332">
                  <c:v>1.2285666666666668</c:v>
                </c:pt>
                <c:pt idx="1333">
                  <c:v>1.2233388888888888</c:v>
                </c:pt>
                <c:pt idx="1334">
                  <c:v>1.2216333333333336</c:v>
                </c:pt>
                <c:pt idx="1335">
                  <c:v>1.2214222222222224</c:v>
                </c:pt>
                <c:pt idx="1336">
                  <c:v>1.2375833333333335</c:v>
                </c:pt>
                <c:pt idx="1337">
                  <c:v>1.230261111111111</c:v>
                </c:pt>
                <c:pt idx="1338">
                  <c:v>1.2308666666666668</c:v>
                </c:pt>
                <c:pt idx="1339">
                  <c:v>1.2279111111111112</c:v>
                </c:pt>
                <c:pt idx="1340">
                  <c:v>1.2288277777777779</c:v>
                </c:pt>
                <c:pt idx="1341">
                  <c:v>1.2449944444444445</c:v>
                </c:pt>
                <c:pt idx="1342">
                  <c:v>1.245888888888889</c:v>
                </c:pt>
                <c:pt idx="1343">
                  <c:v>1.2365222222222223</c:v>
                </c:pt>
                <c:pt idx="1344">
                  <c:v>1.2342111111111111</c:v>
                </c:pt>
                <c:pt idx="1345">
                  <c:v>1.2333333333333334</c:v>
                </c:pt>
                <c:pt idx="1346">
                  <c:v>1.2432722222222223</c:v>
                </c:pt>
                <c:pt idx="1347">
                  <c:v>1.235711111111111</c:v>
                </c:pt>
                <c:pt idx="1348">
                  <c:v>1.2319388888888891</c:v>
                </c:pt>
                <c:pt idx="1349">
                  <c:v>1.2260111111111112</c:v>
                </c:pt>
                <c:pt idx="1350">
                  <c:v>1.2400055555555556</c:v>
                </c:pt>
                <c:pt idx="1351">
                  <c:v>1.2480666666666667</c:v>
                </c:pt>
                <c:pt idx="1352">
                  <c:v>1.2366222222222221</c:v>
                </c:pt>
                <c:pt idx="1353">
                  <c:v>1.2333444444444444</c:v>
                </c:pt>
                <c:pt idx="1354">
                  <c:v>1.2346888888888889</c:v>
                </c:pt>
                <c:pt idx="1355">
                  <c:v>1.2480166666666666</c:v>
                </c:pt>
                <c:pt idx="1356">
                  <c:v>1.2468944444444445</c:v>
                </c:pt>
                <c:pt idx="1357">
                  <c:v>1.2380944444444446</c:v>
                </c:pt>
                <c:pt idx="1358">
                  <c:v>1.2314833333333333</c:v>
                </c:pt>
                <c:pt idx="1359">
                  <c:v>1.2344444444444445</c:v>
                </c:pt>
                <c:pt idx="1360">
                  <c:v>1.2399055555555556</c:v>
                </c:pt>
                <c:pt idx="1361">
                  <c:v>1.2340888888888888</c:v>
                </c:pt>
                <c:pt idx="1362">
                  <c:v>1.2275555555555555</c:v>
                </c:pt>
                <c:pt idx="1363">
                  <c:v>1.2299722222222222</c:v>
                </c:pt>
                <c:pt idx="1364">
                  <c:v>1.2455166666666666</c:v>
                </c:pt>
                <c:pt idx="1365">
                  <c:v>1.2474166666666666</c:v>
                </c:pt>
                <c:pt idx="1366">
                  <c:v>1.2403166666666667</c:v>
                </c:pt>
                <c:pt idx="1367">
                  <c:v>1.238861111111111</c:v>
                </c:pt>
                <c:pt idx="1368">
                  <c:v>1.2379444444444445</c:v>
                </c:pt>
                <c:pt idx="1369">
                  <c:v>1.2433611111111114</c:v>
                </c:pt>
                <c:pt idx="1370">
                  <c:v>1.2363722222222222</c:v>
                </c:pt>
                <c:pt idx="1371">
                  <c:v>1.231438888888889</c:v>
                </c:pt>
                <c:pt idx="1372">
                  <c:v>1.23245</c:v>
                </c:pt>
                <c:pt idx="1373">
                  <c:v>1.23645</c:v>
                </c:pt>
                <c:pt idx="1374">
                  <c:v>1.2379555555555557</c:v>
                </c:pt>
                <c:pt idx="1375">
                  <c:v>1.2311388888888888</c:v>
                </c:pt>
                <c:pt idx="1376">
                  <c:v>1.2271277777777776</c:v>
                </c:pt>
                <c:pt idx="1377">
                  <c:v>1.2268277777777779</c:v>
                </c:pt>
                <c:pt idx="1378">
                  <c:v>1.2372722222222223</c:v>
                </c:pt>
                <c:pt idx="1379">
                  <c:v>1.2301333333333333</c:v>
                </c:pt>
                <c:pt idx="1380">
                  <c:v>1.2257833333333332</c:v>
                </c:pt>
                <c:pt idx="1381">
                  <c:v>1.2273166666666666</c:v>
                </c:pt>
                <c:pt idx="1382">
                  <c:v>1.2386555555555556</c:v>
                </c:pt>
                <c:pt idx="1383">
                  <c:v>1.2329611111111112</c:v>
                </c:pt>
                <c:pt idx="1384">
                  <c:v>1.2260722222222222</c:v>
                </c:pt>
                <c:pt idx="1385">
                  <c:v>1.2251500000000002</c:v>
                </c:pt>
                <c:pt idx="1386">
                  <c:v>1.2338611111111111</c:v>
                </c:pt>
                <c:pt idx="1387">
                  <c:v>1.2376222222222224</c:v>
                </c:pt>
                <c:pt idx="1388">
                  <c:v>1.2280777777777778</c:v>
                </c:pt>
                <c:pt idx="1389">
                  <c:v>1.236938888888889</c:v>
                </c:pt>
                <c:pt idx="1390">
                  <c:v>1.2333222222222222</c:v>
                </c:pt>
                <c:pt idx="1391">
                  <c:v>1.2508833333333333</c:v>
                </c:pt>
                <c:pt idx="1392">
                  <c:v>1.2475111111111112</c:v>
                </c:pt>
                <c:pt idx="1393">
                  <c:v>1.2346888888888889</c:v>
                </c:pt>
                <c:pt idx="1394">
                  <c:v>1.2320611111111111</c:v>
                </c:pt>
                <c:pt idx="1395">
                  <c:v>1.2360222222222221</c:v>
                </c:pt>
                <c:pt idx="1396">
                  <c:v>1.2355</c:v>
                </c:pt>
                <c:pt idx="1397">
                  <c:v>1.2301055555555556</c:v>
                </c:pt>
                <c:pt idx="1398">
                  <c:v>1.2235888888888891</c:v>
                </c:pt>
                <c:pt idx="1399">
                  <c:v>1.2266277777777779</c:v>
                </c:pt>
                <c:pt idx="1400">
                  <c:v>1.2378555555555557</c:v>
                </c:pt>
                <c:pt idx="1401">
                  <c:v>1.2323388888888891</c:v>
                </c:pt>
                <c:pt idx="1402">
                  <c:v>1.2247611111111112</c:v>
                </c:pt>
                <c:pt idx="1403">
                  <c:v>1.2286222222222223</c:v>
                </c:pt>
                <c:pt idx="1404">
                  <c:v>1.2402500000000001</c:v>
                </c:pt>
                <c:pt idx="1405">
                  <c:v>1.2452777777777779</c:v>
                </c:pt>
                <c:pt idx="1406">
                  <c:v>1.23875</c:v>
                </c:pt>
                <c:pt idx="1407">
                  <c:v>1.2444277777777777</c:v>
                </c:pt>
                <c:pt idx="1408">
                  <c:v>1.2495666666666665</c:v>
                </c:pt>
                <c:pt idx="1409">
                  <c:v>1.2402111111111114</c:v>
                </c:pt>
                <c:pt idx="1410">
                  <c:v>1.2277111111111112</c:v>
                </c:pt>
                <c:pt idx="1411">
                  <c:v>1.2224833333333334</c:v>
                </c:pt>
                <c:pt idx="1412">
                  <c:v>1.2221055555555558</c:v>
                </c:pt>
                <c:pt idx="1413">
                  <c:v>1.2364833333333334</c:v>
                </c:pt>
                <c:pt idx="1414">
                  <c:v>1.2285944444444445</c:v>
                </c:pt>
                <c:pt idx="1415">
                  <c:v>1.2249111111111111</c:v>
                </c:pt>
                <c:pt idx="1416">
                  <c:v>1.2248777777777777</c:v>
                </c:pt>
                <c:pt idx="1417">
                  <c:v>1.237222222222222</c:v>
                </c:pt>
                <c:pt idx="1418">
                  <c:v>1.2459833333333332</c:v>
                </c:pt>
                <c:pt idx="1419">
                  <c:v>1.2499500000000001</c:v>
                </c:pt>
                <c:pt idx="1420">
                  <c:v>1.2391944444444447</c:v>
                </c:pt>
                <c:pt idx="1421">
                  <c:v>1.2535166666666668</c:v>
                </c:pt>
                <c:pt idx="1422">
                  <c:v>1.2436777777777777</c:v>
                </c:pt>
                <c:pt idx="1423">
                  <c:v>1.2314555555555555</c:v>
                </c:pt>
                <c:pt idx="1424">
                  <c:v>1.2239944444444446</c:v>
                </c:pt>
                <c:pt idx="1425">
                  <c:v>1.2196</c:v>
                </c:pt>
                <c:pt idx="1426">
                  <c:v>1.2325055555555555</c:v>
                </c:pt>
                <c:pt idx="1427">
                  <c:v>1.2428222222222221</c:v>
                </c:pt>
                <c:pt idx="1428">
                  <c:v>1.2445333333333333</c:v>
                </c:pt>
                <c:pt idx="1429">
                  <c:v>1.2520555555555557</c:v>
                </c:pt>
                <c:pt idx="1430">
                  <c:v>1.2425444444444447</c:v>
                </c:pt>
                <c:pt idx="1431">
                  <c:v>1.237138888888889</c:v>
                </c:pt>
                <c:pt idx="1432">
                  <c:v>1.2453500000000002</c:v>
                </c:pt>
                <c:pt idx="1433">
                  <c:v>1.2463611111111113</c:v>
                </c:pt>
                <c:pt idx="1434">
                  <c:v>1.2433111111111113</c:v>
                </c:pt>
                <c:pt idx="1435">
                  <c:v>1.2376499999999999</c:v>
                </c:pt>
                <c:pt idx="1436">
                  <c:v>1.2421944444444446</c:v>
                </c:pt>
                <c:pt idx="1437">
                  <c:v>1.2481555555555555</c:v>
                </c:pt>
                <c:pt idx="1438">
                  <c:v>1.241338888888889</c:v>
                </c:pt>
                <c:pt idx="1439">
                  <c:v>1.2452777777777779</c:v>
                </c:pt>
                <c:pt idx="1440">
                  <c:v>1.2615499999999999</c:v>
                </c:pt>
                <c:pt idx="1441">
                  <c:v>1.2599777777777779</c:v>
                </c:pt>
                <c:pt idx="1442">
                  <c:v>1.2532777777777779</c:v>
                </c:pt>
                <c:pt idx="1443">
                  <c:v>1.2415166666666666</c:v>
                </c:pt>
                <c:pt idx="1444">
                  <c:v>1.2504500000000001</c:v>
                </c:pt>
                <c:pt idx="1445">
                  <c:v>1.2591999999999999</c:v>
                </c:pt>
                <c:pt idx="1446">
                  <c:v>1.2632444444444446</c:v>
                </c:pt>
                <c:pt idx="1447">
                  <c:v>1.2597444444444443</c:v>
                </c:pt>
                <c:pt idx="1448">
                  <c:v>1.2626444444444442</c:v>
                </c:pt>
                <c:pt idx="1449">
                  <c:v>1.2699055555555556</c:v>
                </c:pt>
                <c:pt idx="1450">
                  <c:v>1.2732277777777778</c:v>
                </c:pt>
                <c:pt idx="1451">
                  <c:v>1.2729888888888889</c:v>
                </c:pt>
                <c:pt idx="1452">
                  <c:v>1.2657888888888891</c:v>
                </c:pt>
                <c:pt idx="1453">
                  <c:v>1.2709611111111112</c:v>
                </c:pt>
                <c:pt idx="1454">
                  <c:v>1.2712055555555555</c:v>
                </c:pt>
                <c:pt idx="1455">
                  <c:v>1.2735722222222221</c:v>
                </c:pt>
                <c:pt idx="1456">
                  <c:v>1.2765222222222223</c:v>
                </c:pt>
                <c:pt idx="1457">
                  <c:v>1.2737000000000001</c:v>
                </c:pt>
                <c:pt idx="1458">
                  <c:v>1.2713666666666668</c:v>
                </c:pt>
                <c:pt idx="1459">
                  <c:v>1.2714888888888889</c:v>
                </c:pt>
                <c:pt idx="1460">
                  <c:v>1.2736444444444444</c:v>
                </c:pt>
                <c:pt idx="1461">
                  <c:v>1.2748777777777778</c:v>
                </c:pt>
                <c:pt idx="1462">
                  <c:v>1.2780111111111112</c:v>
                </c:pt>
                <c:pt idx="1463">
                  <c:v>1.2774000000000001</c:v>
                </c:pt>
                <c:pt idx="1464">
                  <c:v>1.2753333333333334</c:v>
                </c:pt>
                <c:pt idx="1465">
                  <c:v>1.2772333333333334</c:v>
                </c:pt>
                <c:pt idx="1466">
                  <c:v>1.2787999999999999</c:v>
                </c:pt>
                <c:pt idx="1467">
                  <c:v>1.2830055555555555</c:v>
                </c:pt>
                <c:pt idx="1468">
                  <c:v>1.2901833333333332</c:v>
                </c:pt>
                <c:pt idx="1469">
                  <c:v>1.2915333333333332</c:v>
                </c:pt>
                <c:pt idx="1470">
                  <c:v>1.2906944444444444</c:v>
                </c:pt>
                <c:pt idx="1471">
                  <c:v>1.2708000000000002</c:v>
                </c:pt>
                <c:pt idx="1472">
                  <c:v>1.2694444444444444</c:v>
                </c:pt>
                <c:pt idx="1473">
                  <c:v>1.2667722222222224</c:v>
                </c:pt>
                <c:pt idx="1474">
                  <c:v>1.2715944444444447</c:v>
                </c:pt>
                <c:pt idx="1475">
                  <c:v>1.2743611111111113</c:v>
                </c:pt>
                <c:pt idx="1476">
                  <c:v>1.2724500000000001</c:v>
                </c:pt>
                <c:pt idx="1477">
                  <c:v>1.2719944444444444</c:v>
                </c:pt>
                <c:pt idx="1478">
                  <c:v>1.266</c:v>
                </c:pt>
                <c:pt idx="1479">
                  <c:v>1.2645333333333335</c:v>
                </c:pt>
                <c:pt idx="1480">
                  <c:v>1.267611111111111</c:v>
                </c:pt>
                <c:pt idx="1481">
                  <c:v>1.2722388888888889</c:v>
                </c:pt>
                <c:pt idx="1482">
                  <c:v>1.2735666666666665</c:v>
                </c:pt>
                <c:pt idx="1483">
                  <c:v>1.2720722222222225</c:v>
                </c:pt>
                <c:pt idx="1484">
                  <c:v>1.2753888888888891</c:v>
                </c:pt>
                <c:pt idx="1485">
                  <c:v>1.2760666666666669</c:v>
                </c:pt>
                <c:pt idx="1486">
                  <c:v>1.2770055555555557</c:v>
                </c:pt>
                <c:pt idx="1487">
                  <c:v>1.277738888888889</c:v>
                </c:pt>
                <c:pt idx="1488">
                  <c:v>1.2777055555555554</c:v>
                </c:pt>
                <c:pt idx="1489">
                  <c:v>1.275611111111111</c:v>
                </c:pt>
                <c:pt idx="1490">
                  <c:v>1.2677666666666667</c:v>
                </c:pt>
                <c:pt idx="1491">
                  <c:v>1.2716611111111111</c:v>
                </c:pt>
                <c:pt idx="1492">
                  <c:v>1.2745944444444444</c:v>
                </c:pt>
                <c:pt idx="1493">
                  <c:v>1.2759</c:v>
                </c:pt>
                <c:pt idx="1494">
                  <c:v>1.2737000000000001</c:v>
                </c:pt>
                <c:pt idx="1495">
                  <c:v>1.27295</c:v>
                </c:pt>
                <c:pt idx="1496">
                  <c:v>1.2722277777777777</c:v>
                </c:pt>
                <c:pt idx="1497">
                  <c:v>1.26715</c:v>
                </c:pt>
                <c:pt idx="1498">
                  <c:v>1.2662944444444446</c:v>
                </c:pt>
                <c:pt idx="1499">
                  <c:v>1.26485</c:v>
                </c:pt>
                <c:pt idx="1500">
                  <c:v>1.2646222222222221</c:v>
                </c:pt>
                <c:pt idx="1501">
                  <c:v>1.2581944444444444</c:v>
                </c:pt>
                <c:pt idx="1502">
                  <c:v>1.260588888888889</c:v>
                </c:pt>
                <c:pt idx="1503">
                  <c:v>1.2590333333333334</c:v>
                </c:pt>
                <c:pt idx="1504">
                  <c:v>1.2639388888888887</c:v>
                </c:pt>
                <c:pt idx="1505">
                  <c:v>1.2613555555555558</c:v>
                </c:pt>
                <c:pt idx="1506">
                  <c:v>1.2644333333333333</c:v>
                </c:pt>
                <c:pt idx="1507">
                  <c:v>1.2637111111111112</c:v>
                </c:pt>
                <c:pt idx="1508">
                  <c:v>1.2598833333333332</c:v>
                </c:pt>
                <c:pt idx="1509">
                  <c:v>1.2565944444444446</c:v>
                </c:pt>
                <c:pt idx="1510">
                  <c:v>1.2622</c:v>
                </c:pt>
                <c:pt idx="1511">
                  <c:v>1.2591333333333332</c:v>
                </c:pt>
                <c:pt idx="1512">
                  <c:v>1.2585666666666668</c:v>
                </c:pt>
                <c:pt idx="1513">
                  <c:v>1.2588888888888889</c:v>
                </c:pt>
                <c:pt idx="1514">
                  <c:v>1.258977777777778</c:v>
                </c:pt>
                <c:pt idx="1515">
                  <c:v>1.2584055555555556</c:v>
                </c:pt>
                <c:pt idx="1516">
                  <c:v>1.2558333333333334</c:v>
                </c:pt>
                <c:pt idx="1517">
                  <c:v>1.2573666666666667</c:v>
                </c:pt>
                <c:pt idx="1518">
                  <c:v>1.25745</c:v>
                </c:pt>
                <c:pt idx="1519">
                  <c:v>1.2551833333333333</c:v>
                </c:pt>
                <c:pt idx="1520">
                  <c:v>1.2534777777777779</c:v>
                </c:pt>
                <c:pt idx="1521">
                  <c:v>1.2533555555555556</c:v>
                </c:pt>
                <c:pt idx="1522">
                  <c:v>1.2568944444444443</c:v>
                </c:pt>
                <c:pt idx="1523">
                  <c:v>1.2545777777777778</c:v>
                </c:pt>
                <c:pt idx="1524">
                  <c:v>1.2564888888888888</c:v>
                </c:pt>
                <c:pt idx="1525">
                  <c:v>1.2537777777777777</c:v>
                </c:pt>
                <c:pt idx="1526">
                  <c:v>1.2544555555555554</c:v>
                </c:pt>
                <c:pt idx="1527">
                  <c:v>1.2522555555555557</c:v>
                </c:pt>
                <c:pt idx="1528">
                  <c:v>1.2531444444444446</c:v>
                </c:pt>
                <c:pt idx="1529">
                  <c:v>1.2529166666666667</c:v>
                </c:pt>
                <c:pt idx="1530">
                  <c:v>1.2521722222222225</c:v>
                </c:pt>
                <c:pt idx="1531">
                  <c:v>1.2500055555555556</c:v>
                </c:pt>
                <c:pt idx="1532">
                  <c:v>1.2504444444444445</c:v>
                </c:pt>
                <c:pt idx="1533">
                  <c:v>1.2487444444444444</c:v>
                </c:pt>
                <c:pt idx="1534">
                  <c:v>1.2500499999999999</c:v>
                </c:pt>
                <c:pt idx="1535">
                  <c:v>1.2507277777777777</c:v>
                </c:pt>
                <c:pt idx="1536">
                  <c:v>1.2489055555555557</c:v>
                </c:pt>
                <c:pt idx="1537">
                  <c:v>1.24685</c:v>
                </c:pt>
                <c:pt idx="1538">
                  <c:v>1.2491777777777777</c:v>
                </c:pt>
                <c:pt idx="1539">
                  <c:v>1.2505222222222221</c:v>
                </c:pt>
                <c:pt idx="1540">
                  <c:v>1.2504500000000003</c:v>
                </c:pt>
                <c:pt idx="1541">
                  <c:v>1.2473777777777777</c:v>
                </c:pt>
                <c:pt idx="1542">
                  <c:v>1.2465944444444446</c:v>
                </c:pt>
                <c:pt idx="1543">
                  <c:v>1.2458111111111112</c:v>
                </c:pt>
                <c:pt idx="1544">
                  <c:v>1.2466944444444445</c:v>
                </c:pt>
                <c:pt idx="1545">
                  <c:v>1.2461722222222225</c:v>
                </c:pt>
                <c:pt idx="1546">
                  <c:v>1.2456833333333335</c:v>
                </c:pt>
                <c:pt idx="1547">
                  <c:v>1.2421777777777776</c:v>
                </c:pt>
                <c:pt idx="1548">
                  <c:v>1.2422500000000001</c:v>
                </c:pt>
                <c:pt idx="1549">
                  <c:v>1.2450555555555556</c:v>
                </c:pt>
                <c:pt idx="1550">
                  <c:v>1.2440277777777777</c:v>
                </c:pt>
                <c:pt idx="1551">
                  <c:v>1.2420111111111112</c:v>
                </c:pt>
                <c:pt idx="1552">
                  <c:v>1.2422166666666667</c:v>
                </c:pt>
                <c:pt idx="1553">
                  <c:v>1.2446277777777777</c:v>
                </c:pt>
                <c:pt idx="1554">
                  <c:v>1.2418166666666668</c:v>
                </c:pt>
                <c:pt idx="1555">
                  <c:v>1.2448111111111111</c:v>
                </c:pt>
                <c:pt idx="1556">
                  <c:v>1.2437333333333336</c:v>
                </c:pt>
                <c:pt idx="1557">
                  <c:v>1.2436111111111112</c:v>
                </c:pt>
                <c:pt idx="1558">
                  <c:v>1.243266666666667</c:v>
                </c:pt>
                <c:pt idx="1559">
                  <c:v>1.2456944444444447</c:v>
                </c:pt>
                <c:pt idx="1560">
                  <c:v>1.2433722222222223</c:v>
                </c:pt>
                <c:pt idx="1561">
                  <c:v>1.2406999999999999</c:v>
                </c:pt>
                <c:pt idx="1562">
                  <c:v>1.2417666666666667</c:v>
                </c:pt>
                <c:pt idx="1563">
                  <c:v>1.2422222222222223</c:v>
                </c:pt>
                <c:pt idx="1564">
                  <c:v>1.2379333333333333</c:v>
                </c:pt>
                <c:pt idx="1565">
                  <c:v>1.2392555555555556</c:v>
                </c:pt>
                <c:pt idx="1566">
                  <c:v>1.2401666666666666</c:v>
                </c:pt>
                <c:pt idx="1567">
                  <c:v>1.2401111111111112</c:v>
                </c:pt>
                <c:pt idx="1568">
                  <c:v>1.2389833333333333</c:v>
                </c:pt>
                <c:pt idx="1569">
                  <c:v>1.2383555555555557</c:v>
                </c:pt>
                <c:pt idx="1570">
                  <c:v>1.2392166666666666</c:v>
                </c:pt>
                <c:pt idx="1571">
                  <c:v>1.2351777777777779</c:v>
                </c:pt>
                <c:pt idx="1572">
                  <c:v>1.2386666666666666</c:v>
                </c:pt>
                <c:pt idx="1573">
                  <c:v>1.2355666666666667</c:v>
                </c:pt>
                <c:pt idx="1574">
                  <c:v>1.2377</c:v>
                </c:pt>
                <c:pt idx="1575">
                  <c:v>1.2351944444444443</c:v>
                </c:pt>
                <c:pt idx="1576">
                  <c:v>1.2350111111111111</c:v>
                </c:pt>
                <c:pt idx="1577">
                  <c:v>1.2341888888888888</c:v>
                </c:pt>
                <c:pt idx="1578">
                  <c:v>1.2347166666666667</c:v>
                </c:pt>
                <c:pt idx="1579">
                  <c:v>1.2357166666666668</c:v>
                </c:pt>
                <c:pt idx="1580">
                  <c:v>1.2348111111111111</c:v>
                </c:pt>
                <c:pt idx="1581">
                  <c:v>1.2369111111111111</c:v>
                </c:pt>
                <c:pt idx="1582">
                  <c:v>1.2393722222222223</c:v>
                </c:pt>
                <c:pt idx="1583">
                  <c:v>1.2405222222222223</c:v>
                </c:pt>
                <c:pt idx="1584">
                  <c:v>1.2398222222222222</c:v>
                </c:pt>
                <c:pt idx="1585">
                  <c:v>1.24285</c:v>
                </c:pt>
                <c:pt idx="1586">
                  <c:v>1.2401222222222223</c:v>
                </c:pt>
                <c:pt idx="1587">
                  <c:v>1.2400777777777778</c:v>
                </c:pt>
                <c:pt idx="1588">
                  <c:v>1.23915</c:v>
                </c:pt>
                <c:pt idx="1589">
                  <c:v>1.2405333333333333</c:v>
                </c:pt>
                <c:pt idx="1590">
                  <c:v>1.2371166666666666</c:v>
                </c:pt>
                <c:pt idx="1591">
                  <c:v>1.2358055555555556</c:v>
                </c:pt>
                <c:pt idx="1592">
                  <c:v>1.2382555555555554</c:v>
                </c:pt>
                <c:pt idx="1593">
                  <c:v>1.2378499999999999</c:v>
                </c:pt>
                <c:pt idx="1594">
                  <c:v>1.2396944444444444</c:v>
                </c:pt>
                <c:pt idx="1595">
                  <c:v>1.2418499999999999</c:v>
                </c:pt>
                <c:pt idx="1596">
                  <c:v>1.239527777777778</c:v>
                </c:pt>
                <c:pt idx="1597">
                  <c:v>1.2395333333333334</c:v>
                </c:pt>
                <c:pt idx="1598">
                  <c:v>1.2400166666666665</c:v>
                </c:pt>
                <c:pt idx="1599">
                  <c:v>1.2401777777777778</c:v>
                </c:pt>
                <c:pt idx="1600">
                  <c:v>1.2392333333333334</c:v>
                </c:pt>
                <c:pt idx="1601">
                  <c:v>1.2412388888888888</c:v>
                </c:pt>
                <c:pt idx="1602">
                  <c:v>1.2404333333333333</c:v>
                </c:pt>
                <c:pt idx="1603">
                  <c:v>1.2373888888888889</c:v>
                </c:pt>
                <c:pt idx="1604">
                  <c:v>1.2370333333333332</c:v>
                </c:pt>
                <c:pt idx="1605">
                  <c:v>1.2368111111111111</c:v>
                </c:pt>
                <c:pt idx="1606">
                  <c:v>1.2360722222222225</c:v>
                </c:pt>
                <c:pt idx="1607">
                  <c:v>1.2377666666666665</c:v>
                </c:pt>
                <c:pt idx="1608">
                  <c:v>1.2357499999999999</c:v>
                </c:pt>
                <c:pt idx="1609">
                  <c:v>1.2355555555555555</c:v>
                </c:pt>
                <c:pt idx="1610">
                  <c:v>1.2365555555555556</c:v>
                </c:pt>
                <c:pt idx="1611">
                  <c:v>1.2380444444444443</c:v>
                </c:pt>
                <c:pt idx="1612">
                  <c:v>1.2383333333333333</c:v>
                </c:pt>
                <c:pt idx="1613">
                  <c:v>1.2400166666666668</c:v>
                </c:pt>
                <c:pt idx="1614">
                  <c:v>1.2419777777777781</c:v>
                </c:pt>
                <c:pt idx="1615">
                  <c:v>1.2411500000000002</c:v>
                </c:pt>
                <c:pt idx="1616">
                  <c:v>1.2432611111111109</c:v>
                </c:pt>
                <c:pt idx="1617">
                  <c:v>1.2433722222222223</c:v>
                </c:pt>
                <c:pt idx="1618">
                  <c:v>1.239438888888889</c:v>
                </c:pt>
                <c:pt idx="1619">
                  <c:v>1.2410000000000001</c:v>
                </c:pt>
                <c:pt idx="1620">
                  <c:v>1.2425166666666667</c:v>
                </c:pt>
                <c:pt idx="1621">
                  <c:v>1.2425999999999999</c:v>
                </c:pt>
                <c:pt idx="1622">
                  <c:v>1.2407222222222223</c:v>
                </c:pt>
                <c:pt idx="1623">
                  <c:v>1.2423833333333336</c:v>
                </c:pt>
                <c:pt idx="1624">
                  <c:v>1.2405722222222222</c:v>
                </c:pt>
                <c:pt idx="1625">
                  <c:v>1.2405444444444444</c:v>
                </c:pt>
                <c:pt idx="1626">
                  <c:v>1.2400388888888889</c:v>
                </c:pt>
                <c:pt idx="1627">
                  <c:v>1.2399777777777778</c:v>
                </c:pt>
                <c:pt idx="1628">
                  <c:v>1.2464500000000001</c:v>
                </c:pt>
                <c:pt idx="1629">
                  <c:v>1.2497888888888888</c:v>
                </c:pt>
                <c:pt idx="1630">
                  <c:v>1.2492166666666666</c:v>
                </c:pt>
                <c:pt idx="1631">
                  <c:v>1.2492333333333336</c:v>
                </c:pt>
                <c:pt idx="1632">
                  <c:v>1.2477444444444443</c:v>
                </c:pt>
                <c:pt idx="1633">
                  <c:v>1.2481888888888888</c:v>
                </c:pt>
                <c:pt idx="1634">
                  <c:v>1.2501833333333334</c:v>
                </c:pt>
                <c:pt idx="1635">
                  <c:v>1.2527277777777779</c:v>
                </c:pt>
                <c:pt idx="1636">
                  <c:v>1.2519444444444445</c:v>
                </c:pt>
                <c:pt idx="1637">
                  <c:v>1.2514055555555554</c:v>
                </c:pt>
                <c:pt idx="1638">
                  <c:v>1.2498777777777779</c:v>
                </c:pt>
                <c:pt idx="1639">
                  <c:v>1.2495555555555558</c:v>
                </c:pt>
                <c:pt idx="1640">
                  <c:v>1.2471611111111109</c:v>
                </c:pt>
                <c:pt idx="1641">
                  <c:v>1.2473000000000001</c:v>
                </c:pt>
                <c:pt idx="1642">
                  <c:v>1.2469166666666669</c:v>
                </c:pt>
                <c:pt idx="1643">
                  <c:v>1.2478666666666667</c:v>
                </c:pt>
                <c:pt idx="1644">
                  <c:v>1.2471777777777777</c:v>
                </c:pt>
                <c:pt idx="1645">
                  <c:v>1.2452611111111112</c:v>
                </c:pt>
                <c:pt idx="1646">
                  <c:v>1.2442555555555554</c:v>
                </c:pt>
                <c:pt idx="1647">
                  <c:v>1.2438666666666667</c:v>
                </c:pt>
                <c:pt idx="1648">
                  <c:v>1.2454333333333332</c:v>
                </c:pt>
                <c:pt idx="1649">
                  <c:v>1.2425722222222222</c:v>
                </c:pt>
                <c:pt idx="1650">
                  <c:v>1.2432944444444445</c:v>
                </c:pt>
                <c:pt idx="1651">
                  <c:v>1.2411055555555555</c:v>
                </c:pt>
                <c:pt idx="1652">
                  <c:v>1.2416888888888891</c:v>
                </c:pt>
                <c:pt idx="1653">
                  <c:v>1.2375888888888888</c:v>
                </c:pt>
                <c:pt idx="1654">
                  <c:v>1.2404444444444445</c:v>
                </c:pt>
                <c:pt idx="1655">
                  <c:v>1.2396833333333332</c:v>
                </c:pt>
                <c:pt idx="1656">
                  <c:v>1.2392944444444445</c:v>
                </c:pt>
                <c:pt idx="1657">
                  <c:v>1.2393388888888888</c:v>
                </c:pt>
                <c:pt idx="1658">
                  <c:v>1.2397777777777779</c:v>
                </c:pt>
                <c:pt idx="1659">
                  <c:v>1.2410277777777778</c:v>
                </c:pt>
                <c:pt idx="1660">
                  <c:v>1.2415944444444444</c:v>
                </c:pt>
                <c:pt idx="1661">
                  <c:v>1.239927777777778</c:v>
                </c:pt>
                <c:pt idx="1662">
                  <c:v>1.2387111111111113</c:v>
                </c:pt>
                <c:pt idx="1663">
                  <c:v>1.2395055555555556</c:v>
                </c:pt>
                <c:pt idx="1664">
                  <c:v>1.2404777777777778</c:v>
                </c:pt>
                <c:pt idx="1665">
                  <c:v>1.2381444444444445</c:v>
                </c:pt>
                <c:pt idx="1666">
                  <c:v>1.2372555555555556</c:v>
                </c:pt>
                <c:pt idx="1667">
                  <c:v>1.2381166666666665</c:v>
                </c:pt>
                <c:pt idx="1668">
                  <c:v>1.2359555555555555</c:v>
                </c:pt>
                <c:pt idx="1669">
                  <c:v>1.2362333333333333</c:v>
                </c:pt>
                <c:pt idx="1670">
                  <c:v>1.2366388888888888</c:v>
                </c:pt>
                <c:pt idx="1671">
                  <c:v>1.2341111111111114</c:v>
                </c:pt>
                <c:pt idx="1672">
                  <c:v>1.2377166666666666</c:v>
                </c:pt>
                <c:pt idx="1673">
                  <c:v>1.234</c:v>
                </c:pt>
                <c:pt idx="1674">
                  <c:v>1.2345611111111112</c:v>
                </c:pt>
                <c:pt idx="1675">
                  <c:v>1.2341388888888889</c:v>
                </c:pt>
                <c:pt idx="1676">
                  <c:v>1.2356222222222222</c:v>
                </c:pt>
                <c:pt idx="1677">
                  <c:v>1.2340111111111112</c:v>
                </c:pt>
                <c:pt idx="1678">
                  <c:v>1.2336111111111112</c:v>
                </c:pt>
                <c:pt idx="1679">
                  <c:v>1.2297055555555556</c:v>
                </c:pt>
                <c:pt idx="1680">
                  <c:v>1.2320666666666669</c:v>
                </c:pt>
                <c:pt idx="1681">
                  <c:v>1.2330444444444444</c:v>
                </c:pt>
                <c:pt idx="1682">
                  <c:v>1.2333666666666667</c:v>
                </c:pt>
                <c:pt idx="1683">
                  <c:v>1.2318500000000001</c:v>
                </c:pt>
                <c:pt idx="1684">
                  <c:v>1.2290777777777779</c:v>
                </c:pt>
                <c:pt idx="1685">
                  <c:v>1.2294611111111111</c:v>
                </c:pt>
                <c:pt idx="1686">
                  <c:v>1.2314777777777777</c:v>
                </c:pt>
                <c:pt idx="1687">
                  <c:v>1.2289833333333333</c:v>
                </c:pt>
                <c:pt idx="1688">
                  <c:v>1.2305000000000001</c:v>
                </c:pt>
                <c:pt idx="1689">
                  <c:v>1.232161111111111</c:v>
                </c:pt>
                <c:pt idx="1690">
                  <c:v>1.2275499999999999</c:v>
                </c:pt>
                <c:pt idx="1691">
                  <c:v>1.228088888888889</c:v>
                </c:pt>
                <c:pt idx="1692">
                  <c:v>1.2281222222222223</c:v>
                </c:pt>
                <c:pt idx="1693">
                  <c:v>1.230177777777778</c:v>
                </c:pt>
                <c:pt idx="1694">
                  <c:v>1.2251722222222221</c:v>
                </c:pt>
                <c:pt idx="1695">
                  <c:v>1.2238555555555557</c:v>
                </c:pt>
                <c:pt idx="1696">
                  <c:v>1.2245444444444447</c:v>
                </c:pt>
                <c:pt idx="1697">
                  <c:v>1.2289055555555555</c:v>
                </c:pt>
                <c:pt idx="1698">
                  <c:v>1.2276833333333332</c:v>
                </c:pt>
                <c:pt idx="1699">
                  <c:v>1.2241166666666667</c:v>
                </c:pt>
                <c:pt idx="1700">
                  <c:v>1.2242222222222221</c:v>
                </c:pt>
                <c:pt idx="1701">
                  <c:v>1.2266833333333333</c:v>
                </c:pt>
                <c:pt idx="1702">
                  <c:v>1.226838888888889</c:v>
                </c:pt>
                <c:pt idx="1703">
                  <c:v>1.2264333333333335</c:v>
                </c:pt>
                <c:pt idx="1704">
                  <c:v>1.2261166666666665</c:v>
                </c:pt>
                <c:pt idx="1705">
                  <c:v>1.2257666666666669</c:v>
                </c:pt>
                <c:pt idx="1706">
                  <c:v>1.2268777777777777</c:v>
                </c:pt>
                <c:pt idx="1707">
                  <c:v>1.2260166666666668</c:v>
                </c:pt>
                <c:pt idx="1708">
                  <c:v>1.2264111111111111</c:v>
                </c:pt>
                <c:pt idx="1709">
                  <c:v>1.2249666666666668</c:v>
                </c:pt>
                <c:pt idx="1710">
                  <c:v>1.2239499999999999</c:v>
                </c:pt>
                <c:pt idx="1711">
                  <c:v>1.227438888888889</c:v>
                </c:pt>
                <c:pt idx="1712">
                  <c:v>1.22695</c:v>
                </c:pt>
                <c:pt idx="1713">
                  <c:v>1.2235666666666667</c:v>
                </c:pt>
                <c:pt idx="1714">
                  <c:v>1.2265611111111112</c:v>
                </c:pt>
                <c:pt idx="1715">
                  <c:v>1.2253777777777777</c:v>
                </c:pt>
                <c:pt idx="1716">
                  <c:v>1.2263944444444446</c:v>
                </c:pt>
                <c:pt idx="1717">
                  <c:v>1.2247555555555554</c:v>
                </c:pt>
                <c:pt idx="1718">
                  <c:v>1.2267333333333332</c:v>
                </c:pt>
                <c:pt idx="1719">
                  <c:v>1.2284000000000002</c:v>
                </c:pt>
                <c:pt idx="1720">
                  <c:v>1.2277166666666668</c:v>
                </c:pt>
                <c:pt idx="1721">
                  <c:v>1.2264444444444447</c:v>
                </c:pt>
                <c:pt idx="1722">
                  <c:v>1.2267000000000001</c:v>
                </c:pt>
                <c:pt idx="1723">
                  <c:v>1.2280555555555557</c:v>
                </c:pt>
                <c:pt idx="1724">
                  <c:v>1.2281277777777779</c:v>
                </c:pt>
                <c:pt idx="1725">
                  <c:v>1.2294222222222222</c:v>
                </c:pt>
                <c:pt idx="1726">
                  <c:v>1.2285222222222223</c:v>
                </c:pt>
                <c:pt idx="1727">
                  <c:v>1.2309166666666669</c:v>
                </c:pt>
                <c:pt idx="1728">
                  <c:v>1.2300333333333335</c:v>
                </c:pt>
                <c:pt idx="1729">
                  <c:v>1.2308722222222221</c:v>
                </c:pt>
                <c:pt idx="1730">
                  <c:v>1.2335333333333334</c:v>
                </c:pt>
                <c:pt idx="1731">
                  <c:v>1.2296499999999999</c:v>
                </c:pt>
                <c:pt idx="1732">
                  <c:v>1.2310944444444445</c:v>
                </c:pt>
                <c:pt idx="1733">
                  <c:v>1.2290611111111112</c:v>
                </c:pt>
                <c:pt idx="1734">
                  <c:v>1.22895</c:v>
                </c:pt>
                <c:pt idx="1735">
                  <c:v>1.2305444444444444</c:v>
                </c:pt>
                <c:pt idx="1736">
                  <c:v>1.2298555555555555</c:v>
                </c:pt>
                <c:pt idx="1737">
                  <c:v>1.2300611111111113</c:v>
                </c:pt>
                <c:pt idx="1738">
                  <c:v>1.2295055555555554</c:v>
                </c:pt>
                <c:pt idx="1739">
                  <c:v>1.2309111111111113</c:v>
                </c:pt>
                <c:pt idx="1740">
                  <c:v>1.2324833333333334</c:v>
                </c:pt>
                <c:pt idx="1741">
                  <c:v>1.2310111111111111</c:v>
                </c:pt>
                <c:pt idx="1742">
                  <c:v>1.2344333333333335</c:v>
                </c:pt>
                <c:pt idx="1743">
                  <c:v>1.2335722222222223</c:v>
                </c:pt>
                <c:pt idx="1744">
                  <c:v>1.2322833333333336</c:v>
                </c:pt>
                <c:pt idx="1745">
                  <c:v>1.2311999999999999</c:v>
                </c:pt>
                <c:pt idx="1746">
                  <c:v>1.2326999999999999</c:v>
                </c:pt>
                <c:pt idx="1747">
                  <c:v>1.2327833333333333</c:v>
                </c:pt>
                <c:pt idx="1748">
                  <c:v>1.2322222222222223</c:v>
                </c:pt>
                <c:pt idx="1749">
                  <c:v>1.2335</c:v>
                </c:pt>
                <c:pt idx="1750">
                  <c:v>1.231788888888889</c:v>
                </c:pt>
                <c:pt idx="1751">
                  <c:v>1.2321277777777779</c:v>
                </c:pt>
                <c:pt idx="1752">
                  <c:v>1.2297333333333333</c:v>
                </c:pt>
                <c:pt idx="1753">
                  <c:v>1.2326000000000001</c:v>
                </c:pt>
                <c:pt idx="1754">
                  <c:v>1.2347555555555556</c:v>
                </c:pt>
                <c:pt idx="1755">
                  <c:v>1.2324833333333336</c:v>
                </c:pt>
                <c:pt idx="1756">
                  <c:v>1.2314499999999999</c:v>
                </c:pt>
                <c:pt idx="1757">
                  <c:v>1.2317944444444444</c:v>
                </c:pt>
                <c:pt idx="1758">
                  <c:v>1.2336055555555556</c:v>
                </c:pt>
                <c:pt idx="1759">
                  <c:v>1.2348611111111112</c:v>
                </c:pt>
                <c:pt idx="1760">
                  <c:v>1.23515</c:v>
                </c:pt>
                <c:pt idx="1761">
                  <c:v>1.2364611111111108</c:v>
                </c:pt>
                <c:pt idx="1762">
                  <c:v>1.2326277777777777</c:v>
                </c:pt>
                <c:pt idx="1763">
                  <c:v>1.2305777777777778</c:v>
                </c:pt>
                <c:pt idx="1764">
                  <c:v>1.229972222222222</c:v>
                </c:pt>
                <c:pt idx="1765">
                  <c:v>1.2336888888888891</c:v>
                </c:pt>
                <c:pt idx="1766">
                  <c:v>1.2300277777777779</c:v>
                </c:pt>
                <c:pt idx="1767">
                  <c:v>1.2351222222222225</c:v>
                </c:pt>
                <c:pt idx="1768">
                  <c:v>1.2351888888888889</c:v>
                </c:pt>
                <c:pt idx="1769">
                  <c:v>1.2330722222222223</c:v>
                </c:pt>
                <c:pt idx="1770">
                  <c:v>1.2318888888888888</c:v>
                </c:pt>
                <c:pt idx="1771">
                  <c:v>1.2344277777777779</c:v>
                </c:pt>
                <c:pt idx="1772">
                  <c:v>1.2340055555555556</c:v>
                </c:pt>
                <c:pt idx="1773">
                  <c:v>1.2316777777777779</c:v>
                </c:pt>
                <c:pt idx="1774">
                  <c:v>1.2347000000000001</c:v>
                </c:pt>
                <c:pt idx="1775">
                  <c:v>1.2318055555555554</c:v>
                </c:pt>
                <c:pt idx="1776">
                  <c:v>1.2329444444444446</c:v>
                </c:pt>
                <c:pt idx="1777">
                  <c:v>1.2327833333333333</c:v>
                </c:pt>
                <c:pt idx="1778">
                  <c:v>1.2314777777777781</c:v>
                </c:pt>
                <c:pt idx="1779">
                  <c:v>1.2321055555555556</c:v>
                </c:pt>
                <c:pt idx="1780">
                  <c:v>1.2340055555555556</c:v>
                </c:pt>
                <c:pt idx="1781">
                  <c:v>1.2333944444444445</c:v>
                </c:pt>
                <c:pt idx="1782">
                  <c:v>1.2318333333333333</c:v>
                </c:pt>
                <c:pt idx="1783">
                  <c:v>1.2320222222222221</c:v>
                </c:pt>
                <c:pt idx="1784">
                  <c:v>1.2302722222222224</c:v>
                </c:pt>
                <c:pt idx="1785">
                  <c:v>1.2309999999999999</c:v>
                </c:pt>
                <c:pt idx="1786">
                  <c:v>1.2329888888888889</c:v>
                </c:pt>
                <c:pt idx="1787">
                  <c:v>1.229338888888889</c:v>
                </c:pt>
                <c:pt idx="1788">
                  <c:v>1.2298111111111112</c:v>
                </c:pt>
                <c:pt idx="1789">
                  <c:v>1.2306333333333332</c:v>
                </c:pt>
                <c:pt idx="1790">
                  <c:v>1.2302333333333335</c:v>
                </c:pt>
                <c:pt idx="1791">
                  <c:v>1.2301111111111109</c:v>
                </c:pt>
                <c:pt idx="1792">
                  <c:v>1.2302777777777778</c:v>
                </c:pt>
                <c:pt idx="1793">
                  <c:v>1.2286055555555557</c:v>
                </c:pt>
                <c:pt idx="1794">
                  <c:v>1.2281777777777778</c:v>
                </c:pt>
                <c:pt idx="1795">
                  <c:v>1.2318666666666667</c:v>
                </c:pt>
                <c:pt idx="1796">
                  <c:v>1.2294944444444444</c:v>
                </c:pt>
                <c:pt idx="1797">
                  <c:v>1.2296666666666667</c:v>
                </c:pt>
                <c:pt idx="1798">
                  <c:v>1.2298611111111111</c:v>
                </c:pt>
                <c:pt idx="1799">
                  <c:v>1.2289777777777777</c:v>
                </c:pt>
                <c:pt idx="1800">
                  <c:v>1.2288722222222224</c:v>
                </c:pt>
                <c:pt idx="1801">
                  <c:v>1.230377777777778</c:v>
                </c:pt>
                <c:pt idx="1802">
                  <c:v>1.230288888888889</c:v>
                </c:pt>
                <c:pt idx="1803">
                  <c:v>1.2314777777777777</c:v>
                </c:pt>
                <c:pt idx="1804">
                  <c:v>1.2297055555555556</c:v>
                </c:pt>
                <c:pt idx="1805">
                  <c:v>1.2305222222222221</c:v>
                </c:pt>
                <c:pt idx="1806">
                  <c:v>1.2296555555555555</c:v>
                </c:pt>
                <c:pt idx="1807">
                  <c:v>1.2278888888888888</c:v>
                </c:pt>
                <c:pt idx="1808">
                  <c:v>1.2278500000000001</c:v>
                </c:pt>
                <c:pt idx="1809">
                  <c:v>1.2254055555555556</c:v>
                </c:pt>
                <c:pt idx="1810">
                  <c:v>1.2276166666666668</c:v>
                </c:pt>
                <c:pt idx="1811">
                  <c:v>1.2258277777777777</c:v>
                </c:pt>
                <c:pt idx="1812">
                  <c:v>1.224738888888889</c:v>
                </c:pt>
                <c:pt idx="1813">
                  <c:v>1.2279666666666667</c:v>
                </c:pt>
                <c:pt idx="1814">
                  <c:v>1.2251500000000002</c:v>
                </c:pt>
                <c:pt idx="1815">
                  <c:v>1.2262222222222223</c:v>
                </c:pt>
                <c:pt idx="1816">
                  <c:v>1.2249055555555555</c:v>
                </c:pt>
                <c:pt idx="1817">
                  <c:v>1.2282388888888889</c:v>
                </c:pt>
                <c:pt idx="1818">
                  <c:v>1.2262722222222222</c:v>
                </c:pt>
                <c:pt idx="1819">
                  <c:v>1.2272444444444444</c:v>
                </c:pt>
                <c:pt idx="1820">
                  <c:v>1.2255500000000001</c:v>
                </c:pt>
                <c:pt idx="1821">
                  <c:v>1.2258777777777778</c:v>
                </c:pt>
                <c:pt idx="1822">
                  <c:v>1.2265999999999999</c:v>
                </c:pt>
                <c:pt idx="1823">
                  <c:v>1.2226499999999998</c:v>
                </c:pt>
                <c:pt idx="1824">
                  <c:v>1.2229555555555556</c:v>
                </c:pt>
                <c:pt idx="1825">
                  <c:v>1.2230055555555555</c:v>
                </c:pt>
                <c:pt idx="1826">
                  <c:v>1.2196388888888889</c:v>
                </c:pt>
                <c:pt idx="1827">
                  <c:v>1.2230555555555553</c:v>
                </c:pt>
                <c:pt idx="1828">
                  <c:v>1.2208722222222224</c:v>
                </c:pt>
                <c:pt idx="1829">
                  <c:v>1.2199666666666669</c:v>
                </c:pt>
                <c:pt idx="1830">
                  <c:v>1.2237222222222224</c:v>
                </c:pt>
                <c:pt idx="1831">
                  <c:v>1.2207944444444445</c:v>
                </c:pt>
                <c:pt idx="1832">
                  <c:v>1.2195888888888891</c:v>
                </c:pt>
                <c:pt idx="1833">
                  <c:v>1.2198722222222222</c:v>
                </c:pt>
                <c:pt idx="1834">
                  <c:v>1.2212888888888889</c:v>
                </c:pt>
                <c:pt idx="1835">
                  <c:v>1.2216444444444443</c:v>
                </c:pt>
                <c:pt idx="1836">
                  <c:v>1.2206333333333332</c:v>
                </c:pt>
                <c:pt idx="1837">
                  <c:v>1.2204222222222223</c:v>
                </c:pt>
                <c:pt idx="1838">
                  <c:v>1.22285</c:v>
                </c:pt>
                <c:pt idx="1839">
                  <c:v>1.2203499999999998</c:v>
                </c:pt>
                <c:pt idx="1840">
                  <c:v>1.2213500000000002</c:v>
                </c:pt>
                <c:pt idx="1841">
                  <c:v>1.2212000000000001</c:v>
                </c:pt>
                <c:pt idx="1842">
                  <c:v>1.2191666666666667</c:v>
                </c:pt>
                <c:pt idx="1843">
                  <c:v>1.2214999999999998</c:v>
                </c:pt>
                <c:pt idx="1844">
                  <c:v>1.2187611111111112</c:v>
                </c:pt>
                <c:pt idx="1845">
                  <c:v>1.2200000000000002</c:v>
                </c:pt>
                <c:pt idx="1846">
                  <c:v>1.2166444444444444</c:v>
                </c:pt>
                <c:pt idx="1847">
                  <c:v>1.2162111111111114</c:v>
                </c:pt>
                <c:pt idx="1848">
                  <c:v>1.2177944444444444</c:v>
                </c:pt>
                <c:pt idx="1849">
                  <c:v>1.2171000000000001</c:v>
                </c:pt>
                <c:pt idx="1850">
                  <c:v>1.2164555555555556</c:v>
                </c:pt>
                <c:pt idx="1851">
                  <c:v>1.2166611111111112</c:v>
                </c:pt>
                <c:pt idx="1852">
                  <c:v>1.2156833333333334</c:v>
                </c:pt>
                <c:pt idx="1853">
                  <c:v>1.2130777777777779</c:v>
                </c:pt>
                <c:pt idx="1854">
                  <c:v>1.2179277777777777</c:v>
                </c:pt>
                <c:pt idx="1855">
                  <c:v>1.2149222222222222</c:v>
                </c:pt>
                <c:pt idx="1856">
                  <c:v>1.2174777777777779</c:v>
                </c:pt>
                <c:pt idx="1857">
                  <c:v>1.2126333333333335</c:v>
                </c:pt>
                <c:pt idx="1858">
                  <c:v>1.2141555555555557</c:v>
                </c:pt>
                <c:pt idx="1859">
                  <c:v>1.2167055555555557</c:v>
                </c:pt>
                <c:pt idx="1860">
                  <c:v>1.2150611111111114</c:v>
                </c:pt>
                <c:pt idx="1861">
                  <c:v>1.214638888888889</c:v>
                </c:pt>
                <c:pt idx="1862">
                  <c:v>1.2133277777777778</c:v>
                </c:pt>
                <c:pt idx="1863">
                  <c:v>1.2146111111111111</c:v>
                </c:pt>
                <c:pt idx="1864">
                  <c:v>1.2144388888888891</c:v>
                </c:pt>
                <c:pt idx="1865">
                  <c:v>1.21485</c:v>
                </c:pt>
                <c:pt idx="1866">
                  <c:v>1.21435</c:v>
                </c:pt>
                <c:pt idx="1867">
                  <c:v>1.2135555555555557</c:v>
                </c:pt>
                <c:pt idx="1868">
                  <c:v>1.2155055555555556</c:v>
                </c:pt>
                <c:pt idx="1869">
                  <c:v>1.2148777777777777</c:v>
                </c:pt>
                <c:pt idx="1870">
                  <c:v>1.2193611111111111</c:v>
                </c:pt>
                <c:pt idx="1871">
                  <c:v>1.2163222222222223</c:v>
                </c:pt>
                <c:pt idx="1872">
                  <c:v>1.2168111111111113</c:v>
                </c:pt>
                <c:pt idx="1873">
                  <c:v>1.2190999999999999</c:v>
                </c:pt>
                <c:pt idx="1874">
                  <c:v>1.216361111111111</c:v>
                </c:pt>
                <c:pt idx="1875">
                  <c:v>1.2170944444444443</c:v>
                </c:pt>
                <c:pt idx="1876">
                  <c:v>1.2182111111111111</c:v>
                </c:pt>
                <c:pt idx="1877">
                  <c:v>1.2187222222222225</c:v>
                </c:pt>
                <c:pt idx="1878">
                  <c:v>1.2195222222222224</c:v>
                </c:pt>
                <c:pt idx="1879">
                  <c:v>1.2178444444444445</c:v>
                </c:pt>
                <c:pt idx="1880">
                  <c:v>1.2168833333333333</c:v>
                </c:pt>
                <c:pt idx="1881">
                  <c:v>1.2161000000000002</c:v>
                </c:pt>
                <c:pt idx="1882">
                  <c:v>1.2206277777777776</c:v>
                </c:pt>
                <c:pt idx="1883">
                  <c:v>1.2182666666666668</c:v>
                </c:pt>
                <c:pt idx="1884">
                  <c:v>1.2180055555555556</c:v>
                </c:pt>
                <c:pt idx="1885">
                  <c:v>1.2177166666666668</c:v>
                </c:pt>
                <c:pt idx="1886">
                  <c:v>1.2185722222222224</c:v>
                </c:pt>
                <c:pt idx="1887">
                  <c:v>1.2184722222222222</c:v>
                </c:pt>
                <c:pt idx="1888">
                  <c:v>1.2165833333333333</c:v>
                </c:pt>
                <c:pt idx="1889">
                  <c:v>1.2191111111111113</c:v>
                </c:pt>
                <c:pt idx="1890">
                  <c:v>1.2192166666666668</c:v>
                </c:pt>
                <c:pt idx="1891">
                  <c:v>1.2172277777777778</c:v>
                </c:pt>
                <c:pt idx="1892">
                  <c:v>1.2199</c:v>
                </c:pt>
                <c:pt idx="1893">
                  <c:v>1.2193222222222222</c:v>
                </c:pt>
                <c:pt idx="1894">
                  <c:v>1.2219833333333332</c:v>
                </c:pt>
                <c:pt idx="1895">
                  <c:v>1.2208833333333333</c:v>
                </c:pt>
                <c:pt idx="1896">
                  <c:v>1.2221611111111113</c:v>
                </c:pt>
                <c:pt idx="1897">
                  <c:v>1.2213277777777778</c:v>
                </c:pt>
                <c:pt idx="1898">
                  <c:v>1.2231777777777777</c:v>
                </c:pt>
                <c:pt idx="1899">
                  <c:v>1.2242777777777778</c:v>
                </c:pt>
                <c:pt idx="1900">
                  <c:v>1.2252055555555557</c:v>
                </c:pt>
                <c:pt idx="1901">
                  <c:v>1.2276777777777776</c:v>
                </c:pt>
                <c:pt idx="1902">
                  <c:v>1.2253833333333333</c:v>
                </c:pt>
                <c:pt idx="1903">
                  <c:v>1.2232500000000002</c:v>
                </c:pt>
                <c:pt idx="1904">
                  <c:v>1.2266666666666668</c:v>
                </c:pt>
                <c:pt idx="1905">
                  <c:v>1.2248944444444443</c:v>
                </c:pt>
                <c:pt idx="1906">
                  <c:v>1.2246277777777776</c:v>
                </c:pt>
                <c:pt idx="1907">
                  <c:v>1.2267055555555557</c:v>
                </c:pt>
                <c:pt idx="1908">
                  <c:v>1.2270277777777778</c:v>
                </c:pt>
                <c:pt idx="1909">
                  <c:v>1.2263999999999999</c:v>
                </c:pt>
                <c:pt idx="1910">
                  <c:v>1.2231833333333335</c:v>
                </c:pt>
                <c:pt idx="1911">
                  <c:v>1.2249777777777777</c:v>
                </c:pt>
                <c:pt idx="1912">
                  <c:v>1.2270999999999999</c:v>
                </c:pt>
                <c:pt idx="1913">
                  <c:v>1.2250277777777778</c:v>
                </c:pt>
                <c:pt idx="1914">
                  <c:v>1.225538888888889</c:v>
                </c:pt>
                <c:pt idx="1915">
                  <c:v>1.2289222222222222</c:v>
                </c:pt>
                <c:pt idx="1916">
                  <c:v>1.2274555555555555</c:v>
                </c:pt>
                <c:pt idx="1917">
                  <c:v>1.2276</c:v>
                </c:pt>
                <c:pt idx="1918">
                  <c:v>1.2270111111111111</c:v>
                </c:pt>
                <c:pt idx="1919">
                  <c:v>1.226377777777778</c:v>
                </c:pt>
                <c:pt idx="1920">
                  <c:v>1.2271444444444444</c:v>
                </c:pt>
                <c:pt idx="1921">
                  <c:v>1.2276333333333334</c:v>
                </c:pt>
                <c:pt idx="1922">
                  <c:v>1.2284944444444443</c:v>
                </c:pt>
                <c:pt idx="1923">
                  <c:v>1.2261222222222221</c:v>
                </c:pt>
                <c:pt idx="1924">
                  <c:v>1.2214222222222222</c:v>
                </c:pt>
                <c:pt idx="1925">
                  <c:v>1.2237611111111111</c:v>
                </c:pt>
                <c:pt idx="1926">
                  <c:v>1.2225111111111109</c:v>
                </c:pt>
                <c:pt idx="1927">
                  <c:v>1.2242833333333334</c:v>
                </c:pt>
                <c:pt idx="1928">
                  <c:v>1.2225333333333332</c:v>
                </c:pt>
                <c:pt idx="1929">
                  <c:v>1.2238888888888888</c:v>
                </c:pt>
                <c:pt idx="1930">
                  <c:v>1.2212833333333331</c:v>
                </c:pt>
                <c:pt idx="1931">
                  <c:v>1.2208000000000001</c:v>
                </c:pt>
                <c:pt idx="1932">
                  <c:v>1.221688888888889</c:v>
                </c:pt>
                <c:pt idx="1933">
                  <c:v>1.2194666666666667</c:v>
                </c:pt>
                <c:pt idx="1934">
                  <c:v>1.2215444444444445</c:v>
                </c:pt>
                <c:pt idx="1935">
                  <c:v>1.2214666666666667</c:v>
                </c:pt>
                <c:pt idx="1936">
                  <c:v>1.2228333333333334</c:v>
                </c:pt>
                <c:pt idx="1937">
                  <c:v>1.2215666666666667</c:v>
                </c:pt>
                <c:pt idx="1938">
                  <c:v>1.2228722222222221</c:v>
                </c:pt>
                <c:pt idx="1939">
                  <c:v>1.2221333333333333</c:v>
                </c:pt>
                <c:pt idx="1940">
                  <c:v>1.2238388888888889</c:v>
                </c:pt>
                <c:pt idx="1941">
                  <c:v>1.2212111111111112</c:v>
                </c:pt>
                <c:pt idx="1942">
                  <c:v>1.2198</c:v>
                </c:pt>
                <c:pt idx="1943">
                  <c:v>1.2211722222222221</c:v>
                </c:pt>
                <c:pt idx="1944">
                  <c:v>1.2188944444444445</c:v>
                </c:pt>
                <c:pt idx="1945">
                  <c:v>1.2180555555555554</c:v>
                </c:pt>
                <c:pt idx="1946">
                  <c:v>1.22105</c:v>
                </c:pt>
                <c:pt idx="1947">
                  <c:v>1.2206111111111113</c:v>
                </c:pt>
                <c:pt idx="1948">
                  <c:v>1.2190500000000002</c:v>
                </c:pt>
                <c:pt idx="1949">
                  <c:v>1.2209333333333334</c:v>
                </c:pt>
                <c:pt idx="1950">
                  <c:v>1.2180722222222222</c:v>
                </c:pt>
                <c:pt idx="1951">
                  <c:v>1.2186666666666666</c:v>
                </c:pt>
                <c:pt idx="1952">
                  <c:v>1.2232722222222223</c:v>
                </c:pt>
                <c:pt idx="1953">
                  <c:v>1.2204222222222221</c:v>
                </c:pt>
                <c:pt idx="1954">
                  <c:v>1.2204055555555557</c:v>
                </c:pt>
                <c:pt idx="1955">
                  <c:v>1.2186055555555555</c:v>
                </c:pt>
                <c:pt idx="1956">
                  <c:v>1.2190833333333333</c:v>
                </c:pt>
                <c:pt idx="1957">
                  <c:v>1.2158666666666667</c:v>
                </c:pt>
                <c:pt idx="1958">
                  <c:v>1.2199611111111111</c:v>
                </c:pt>
                <c:pt idx="1959">
                  <c:v>1.2213722222222221</c:v>
                </c:pt>
                <c:pt idx="1960">
                  <c:v>1.2236333333333334</c:v>
                </c:pt>
                <c:pt idx="1961">
                  <c:v>1.2196611111111113</c:v>
                </c:pt>
                <c:pt idx="1962">
                  <c:v>1.2187277777777781</c:v>
                </c:pt>
                <c:pt idx="1963">
                  <c:v>1.2181944444444444</c:v>
                </c:pt>
                <c:pt idx="1964">
                  <c:v>1.2192611111111109</c:v>
                </c:pt>
                <c:pt idx="1965">
                  <c:v>1.2145222222222223</c:v>
                </c:pt>
                <c:pt idx="1966">
                  <c:v>1.2167277777777779</c:v>
                </c:pt>
                <c:pt idx="1967">
                  <c:v>1.2153333333333332</c:v>
                </c:pt>
                <c:pt idx="1968">
                  <c:v>1.2132666666666667</c:v>
                </c:pt>
                <c:pt idx="1969">
                  <c:v>1.2133166666666668</c:v>
                </c:pt>
                <c:pt idx="1970">
                  <c:v>1.2152277777777778</c:v>
                </c:pt>
                <c:pt idx="1971">
                  <c:v>1.2140111111111112</c:v>
                </c:pt>
                <c:pt idx="1972">
                  <c:v>1.2142777777777778</c:v>
                </c:pt>
                <c:pt idx="1973">
                  <c:v>1.2168277777777778</c:v>
                </c:pt>
                <c:pt idx="1974">
                  <c:v>1.2146944444444445</c:v>
                </c:pt>
                <c:pt idx="1975">
                  <c:v>1.2152055555555554</c:v>
                </c:pt>
                <c:pt idx="1976">
                  <c:v>1.2120611111111113</c:v>
                </c:pt>
                <c:pt idx="1977">
                  <c:v>1.2104999999999999</c:v>
                </c:pt>
                <c:pt idx="1978">
                  <c:v>1.2136333333333336</c:v>
                </c:pt>
                <c:pt idx="1979">
                  <c:v>1.2125666666666666</c:v>
                </c:pt>
                <c:pt idx="1980">
                  <c:v>1.2148111111111111</c:v>
                </c:pt>
                <c:pt idx="1981">
                  <c:v>1.2141444444444445</c:v>
                </c:pt>
                <c:pt idx="1982">
                  <c:v>1.2136777777777779</c:v>
                </c:pt>
                <c:pt idx="1983">
                  <c:v>1.21265</c:v>
                </c:pt>
                <c:pt idx="1984">
                  <c:v>1.2136555555555555</c:v>
                </c:pt>
                <c:pt idx="1985">
                  <c:v>1.2108111111111111</c:v>
                </c:pt>
                <c:pt idx="1986">
                  <c:v>1.2096333333333333</c:v>
                </c:pt>
                <c:pt idx="1987">
                  <c:v>1.2109055555555557</c:v>
                </c:pt>
                <c:pt idx="1988">
                  <c:v>1.2105944444444445</c:v>
                </c:pt>
                <c:pt idx="1989">
                  <c:v>1.2085388888888891</c:v>
                </c:pt>
                <c:pt idx="1990">
                  <c:v>1.2070777777777777</c:v>
                </c:pt>
                <c:pt idx="1991">
                  <c:v>1.2080722222222222</c:v>
                </c:pt>
                <c:pt idx="1992">
                  <c:v>1.2061111111111114</c:v>
                </c:pt>
                <c:pt idx="1993">
                  <c:v>1.2051055555555554</c:v>
                </c:pt>
                <c:pt idx="1994">
                  <c:v>1.2060055555555556</c:v>
                </c:pt>
                <c:pt idx="1995">
                  <c:v>1.2078944444444444</c:v>
                </c:pt>
                <c:pt idx="1996">
                  <c:v>1.20655</c:v>
                </c:pt>
                <c:pt idx="1997">
                  <c:v>1.2075777777777779</c:v>
                </c:pt>
                <c:pt idx="1998">
                  <c:v>1.2094611111111111</c:v>
                </c:pt>
                <c:pt idx="1999">
                  <c:v>1.2074444444444445</c:v>
                </c:pt>
                <c:pt idx="2000">
                  <c:v>1.2066277777777779</c:v>
                </c:pt>
                <c:pt idx="2001">
                  <c:v>1.2038111111111112</c:v>
                </c:pt>
                <c:pt idx="2002">
                  <c:v>1.2033111111111112</c:v>
                </c:pt>
                <c:pt idx="2003">
                  <c:v>1.2054444444444443</c:v>
                </c:pt>
                <c:pt idx="2004">
                  <c:v>1.2061333333333333</c:v>
                </c:pt>
                <c:pt idx="2005">
                  <c:v>1.2063722222222222</c:v>
                </c:pt>
                <c:pt idx="2006">
                  <c:v>1.2069833333333333</c:v>
                </c:pt>
                <c:pt idx="2007">
                  <c:v>1.2057611111111113</c:v>
                </c:pt>
                <c:pt idx="2008">
                  <c:v>1.2105888888888889</c:v>
                </c:pt>
                <c:pt idx="2009">
                  <c:v>1.2071944444444445</c:v>
                </c:pt>
                <c:pt idx="2010">
                  <c:v>1.2122833333333334</c:v>
                </c:pt>
                <c:pt idx="2011">
                  <c:v>1.2128611111111112</c:v>
                </c:pt>
                <c:pt idx="2012">
                  <c:v>1.213688888888889</c:v>
                </c:pt>
                <c:pt idx="2013">
                  <c:v>1.2162555555555556</c:v>
                </c:pt>
                <c:pt idx="2014">
                  <c:v>1.2153666666666667</c:v>
                </c:pt>
                <c:pt idx="2015">
                  <c:v>1.2099055555555558</c:v>
                </c:pt>
                <c:pt idx="2016">
                  <c:v>1.2122555555555556</c:v>
                </c:pt>
                <c:pt idx="2017">
                  <c:v>1.2128000000000001</c:v>
                </c:pt>
                <c:pt idx="2018">
                  <c:v>1.2114333333333334</c:v>
                </c:pt>
                <c:pt idx="2019">
                  <c:v>1.2108888888888889</c:v>
                </c:pt>
                <c:pt idx="2020">
                  <c:v>1.2149888888888889</c:v>
                </c:pt>
                <c:pt idx="2021">
                  <c:v>1.2344388888888889</c:v>
                </c:pt>
                <c:pt idx="2022">
                  <c:v>1.2627555555555556</c:v>
                </c:pt>
                <c:pt idx="2023">
                  <c:v>1.2646166666666667</c:v>
                </c:pt>
                <c:pt idx="2024">
                  <c:v>1.2657888888888889</c:v>
                </c:pt>
                <c:pt idx="2025">
                  <c:v>1.2645</c:v>
                </c:pt>
                <c:pt idx="2026">
                  <c:v>1.2690833333333333</c:v>
                </c:pt>
                <c:pt idx="2027">
                  <c:v>1.2697777777777777</c:v>
                </c:pt>
                <c:pt idx="2028">
                  <c:v>1.2697277777777778</c:v>
                </c:pt>
                <c:pt idx="2029">
                  <c:v>1.2740388888888889</c:v>
                </c:pt>
                <c:pt idx="2030">
                  <c:v>1.2733888888888889</c:v>
                </c:pt>
                <c:pt idx="2031">
                  <c:v>1.2724944444444444</c:v>
                </c:pt>
                <c:pt idx="2032">
                  <c:v>1.2715611111111111</c:v>
                </c:pt>
                <c:pt idx="2033">
                  <c:v>1.2739166666666666</c:v>
                </c:pt>
                <c:pt idx="2034">
                  <c:v>1.2687833333333334</c:v>
                </c:pt>
                <c:pt idx="2035">
                  <c:v>1.2668833333333334</c:v>
                </c:pt>
                <c:pt idx="2036">
                  <c:v>1.2658444444444443</c:v>
                </c:pt>
                <c:pt idx="2037">
                  <c:v>1.2678277777777778</c:v>
                </c:pt>
                <c:pt idx="2038">
                  <c:v>1.2705388888888889</c:v>
                </c:pt>
                <c:pt idx="2039">
                  <c:v>1.266488888888889</c:v>
                </c:pt>
                <c:pt idx="2040">
                  <c:v>1.2677499999999999</c:v>
                </c:pt>
                <c:pt idx="2041">
                  <c:v>1.2684111111111114</c:v>
                </c:pt>
                <c:pt idx="2042">
                  <c:v>1.2710166666666667</c:v>
                </c:pt>
                <c:pt idx="2043">
                  <c:v>1.2713666666666668</c:v>
                </c:pt>
                <c:pt idx="2044">
                  <c:v>1.2727722222222222</c:v>
                </c:pt>
                <c:pt idx="2045">
                  <c:v>1.2717722222222223</c:v>
                </c:pt>
                <c:pt idx="2046">
                  <c:v>1.2729333333333335</c:v>
                </c:pt>
                <c:pt idx="2047">
                  <c:v>1.2748166666666667</c:v>
                </c:pt>
                <c:pt idx="2048">
                  <c:v>1.2757444444444443</c:v>
                </c:pt>
                <c:pt idx="2049">
                  <c:v>1.2781</c:v>
                </c:pt>
                <c:pt idx="2050">
                  <c:v>1.2788833333333334</c:v>
                </c:pt>
                <c:pt idx="2051">
                  <c:v>1.2732555555555556</c:v>
                </c:pt>
                <c:pt idx="2052">
                  <c:v>1.2736722222222223</c:v>
                </c:pt>
                <c:pt idx="2053">
                  <c:v>1.270577777777778</c:v>
                </c:pt>
                <c:pt idx="2054">
                  <c:v>1.2713888888888891</c:v>
                </c:pt>
                <c:pt idx="2055">
                  <c:v>1.2720055555555556</c:v>
                </c:pt>
                <c:pt idx="2056">
                  <c:v>1.2731888888888889</c:v>
                </c:pt>
                <c:pt idx="2057">
                  <c:v>1.2739222222222222</c:v>
                </c:pt>
                <c:pt idx="2058">
                  <c:v>1.2718222222222222</c:v>
                </c:pt>
                <c:pt idx="2059">
                  <c:v>1.2707055555555555</c:v>
                </c:pt>
                <c:pt idx="2060">
                  <c:v>1.2707722222222224</c:v>
                </c:pt>
                <c:pt idx="2061">
                  <c:v>1.2731999999999999</c:v>
                </c:pt>
                <c:pt idx="2062">
                  <c:v>1.2731166666666667</c:v>
                </c:pt>
                <c:pt idx="2063">
                  <c:v>1.2684944444444444</c:v>
                </c:pt>
                <c:pt idx="2064">
                  <c:v>1.2684277777777777</c:v>
                </c:pt>
                <c:pt idx="2065">
                  <c:v>1.2691666666666668</c:v>
                </c:pt>
                <c:pt idx="2066">
                  <c:v>1.26515</c:v>
                </c:pt>
                <c:pt idx="2067">
                  <c:v>1.2649555555555556</c:v>
                </c:pt>
                <c:pt idx="2068">
                  <c:v>1.2639166666666668</c:v>
                </c:pt>
                <c:pt idx="2069">
                  <c:v>1.2633166666666669</c:v>
                </c:pt>
                <c:pt idx="2070">
                  <c:v>1.2633166666666669</c:v>
                </c:pt>
                <c:pt idx="2071">
                  <c:v>1.2622666666666666</c:v>
                </c:pt>
                <c:pt idx="2072">
                  <c:v>1.2588777777777778</c:v>
                </c:pt>
                <c:pt idx="2073">
                  <c:v>1.255538888888889</c:v>
                </c:pt>
                <c:pt idx="2074">
                  <c:v>1.2527111111111111</c:v>
                </c:pt>
                <c:pt idx="2075">
                  <c:v>1.255638888888889</c:v>
                </c:pt>
                <c:pt idx="2076">
                  <c:v>1.2520388888888889</c:v>
                </c:pt>
                <c:pt idx="2077">
                  <c:v>1.2522388888888889</c:v>
                </c:pt>
                <c:pt idx="2078">
                  <c:v>1.2530333333333334</c:v>
                </c:pt>
                <c:pt idx="2079">
                  <c:v>1.2517611111111111</c:v>
                </c:pt>
                <c:pt idx="2080">
                  <c:v>1.25125</c:v>
                </c:pt>
                <c:pt idx="2081">
                  <c:v>1.2498055555555556</c:v>
                </c:pt>
                <c:pt idx="2082">
                  <c:v>1.2499555555555557</c:v>
                </c:pt>
                <c:pt idx="2083">
                  <c:v>1.2499888888888888</c:v>
                </c:pt>
                <c:pt idx="2084">
                  <c:v>1.2523111111111112</c:v>
                </c:pt>
                <c:pt idx="2085">
                  <c:v>1.2506444444444444</c:v>
                </c:pt>
                <c:pt idx="2086">
                  <c:v>1.24655</c:v>
                </c:pt>
                <c:pt idx="2087">
                  <c:v>1.248461111111111</c:v>
                </c:pt>
                <c:pt idx="2088">
                  <c:v>1.2482166666666668</c:v>
                </c:pt>
                <c:pt idx="2089">
                  <c:v>1.2473944444444445</c:v>
                </c:pt>
                <c:pt idx="2090">
                  <c:v>1.2476333333333334</c:v>
                </c:pt>
                <c:pt idx="2091">
                  <c:v>1.2463</c:v>
                </c:pt>
                <c:pt idx="2092">
                  <c:v>1.2451222222222222</c:v>
                </c:pt>
                <c:pt idx="2093">
                  <c:v>1.2477166666666666</c:v>
                </c:pt>
                <c:pt idx="2094">
                  <c:v>1.2464388888888889</c:v>
                </c:pt>
                <c:pt idx="2095">
                  <c:v>1.2466277777777779</c:v>
                </c:pt>
                <c:pt idx="2096">
                  <c:v>1.2520833333333334</c:v>
                </c:pt>
                <c:pt idx="2097">
                  <c:v>1.2541611111111113</c:v>
                </c:pt>
                <c:pt idx="2098">
                  <c:v>1.2550000000000001</c:v>
                </c:pt>
                <c:pt idx="2099">
                  <c:v>1.2514444444444446</c:v>
                </c:pt>
                <c:pt idx="2100">
                  <c:v>1.2493944444444445</c:v>
                </c:pt>
                <c:pt idx="2101">
                  <c:v>1.2531222222222222</c:v>
                </c:pt>
                <c:pt idx="2102">
                  <c:v>1.2507277777777779</c:v>
                </c:pt>
                <c:pt idx="2103">
                  <c:v>1.252216666666667</c:v>
                </c:pt>
                <c:pt idx="2104">
                  <c:v>1.2511611111111112</c:v>
                </c:pt>
                <c:pt idx="2105">
                  <c:v>1.2505222222222221</c:v>
                </c:pt>
                <c:pt idx="2106">
                  <c:v>1.2509888888888889</c:v>
                </c:pt>
                <c:pt idx="2107">
                  <c:v>1.249311111111111</c:v>
                </c:pt>
                <c:pt idx="2108">
                  <c:v>1.2487388888888891</c:v>
                </c:pt>
                <c:pt idx="2109">
                  <c:v>1.2459555555555555</c:v>
                </c:pt>
                <c:pt idx="2110">
                  <c:v>1.2459722222222225</c:v>
                </c:pt>
                <c:pt idx="2111">
                  <c:v>1.2435888888888889</c:v>
                </c:pt>
                <c:pt idx="2112">
                  <c:v>1.2458333333333336</c:v>
                </c:pt>
                <c:pt idx="2113">
                  <c:v>1.2463222222222223</c:v>
                </c:pt>
                <c:pt idx="2114">
                  <c:v>1.2492999999999999</c:v>
                </c:pt>
                <c:pt idx="2115">
                  <c:v>1.2480500000000001</c:v>
                </c:pt>
                <c:pt idx="2116">
                  <c:v>1.2471277777777778</c:v>
                </c:pt>
                <c:pt idx="2117">
                  <c:v>1.2443111111111111</c:v>
                </c:pt>
                <c:pt idx="2118">
                  <c:v>1.2434333333333334</c:v>
                </c:pt>
                <c:pt idx="2119">
                  <c:v>1.2452944444444447</c:v>
                </c:pt>
                <c:pt idx="2120">
                  <c:v>1.244961111111111</c:v>
                </c:pt>
                <c:pt idx="2121">
                  <c:v>1.2447555555555554</c:v>
                </c:pt>
                <c:pt idx="2122">
                  <c:v>1.2453722222222221</c:v>
                </c:pt>
                <c:pt idx="2123">
                  <c:v>1.2445166666666667</c:v>
                </c:pt>
                <c:pt idx="2124">
                  <c:v>1.2447166666666665</c:v>
                </c:pt>
                <c:pt idx="2125">
                  <c:v>1.2458444444444443</c:v>
                </c:pt>
                <c:pt idx="2126">
                  <c:v>1.2451444444444446</c:v>
                </c:pt>
                <c:pt idx="2127">
                  <c:v>1.2438722222222225</c:v>
                </c:pt>
                <c:pt idx="2128">
                  <c:v>1.2446944444444443</c:v>
                </c:pt>
                <c:pt idx="2129">
                  <c:v>1.2423277777777777</c:v>
                </c:pt>
                <c:pt idx="2130">
                  <c:v>1.244761111111111</c:v>
                </c:pt>
                <c:pt idx="2131">
                  <c:v>1.2443777777777778</c:v>
                </c:pt>
                <c:pt idx="2132">
                  <c:v>1.2446833333333336</c:v>
                </c:pt>
                <c:pt idx="2133">
                  <c:v>1.2407833333333333</c:v>
                </c:pt>
                <c:pt idx="2134">
                  <c:v>1.2396333333333334</c:v>
                </c:pt>
                <c:pt idx="2135">
                  <c:v>1.2403388888888889</c:v>
                </c:pt>
                <c:pt idx="2136">
                  <c:v>1.2403999999999999</c:v>
                </c:pt>
                <c:pt idx="2137">
                  <c:v>1.24085</c:v>
                </c:pt>
                <c:pt idx="2138">
                  <c:v>1.2395555555555555</c:v>
                </c:pt>
                <c:pt idx="2139">
                  <c:v>1.2378555555555555</c:v>
                </c:pt>
                <c:pt idx="2140">
                  <c:v>1.2349222222222223</c:v>
                </c:pt>
                <c:pt idx="2141">
                  <c:v>1.2375722222222223</c:v>
                </c:pt>
                <c:pt idx="2142">
                  <c:v>1.242922222222222</c:v>
                </c:pt>
                <c:pt idx="2143">
                  <c:v>1.2355777777777779</c:v>
                </c:pt>
                <c:pt idx="2144">
                  <c:v>1.2410722222222224</c:v>
                </c:pt>
                <c:pt idx="2145">
                  <c:v>1.2446333333333333</c:v>
                </c:pt>
                <c:pt idx="2146">
                  <c:v>1.2447055555555555</c:v>
                </c:pt>
                <c:pt idx="2147">
                  <c:v>1.2469055555555557</c:v>
                </c:pt>
                <c:pt idx="2148">
                  <c:v>1.245927777777778</c:v>
                </c:pt>
                <c:pt idx="2149">
                  <c:v>1.2420055555555556</c:v>
                </c:pt>
                <c:pt idx="2150">
                  <c:v>1.2419222222222221</c:v>
                </c:pt>
                <c:pt idx="2151">
                  <c:v>1.2417666666666665</c:v>
                </c:pt>
                <c:pt idx="2152">
                  <c:v>1.2446111111111111</c:v>
                </c:pt>
                <c:pt idx="2153">
                  <c:v>1.2455166666666666</c:v>
                </c:pt>
                <c:pt idx="2154">
                  <c:v>1.2433666666666667</c:v>
                </c:pt>
                <c:pt idx="2155">
                  <c:v>1.2434000000000003</c:v>
                </c:pt>
                <c:pt idx="2156">
                  <c:v>1.2437388888888887</c:v>
                </c:pt>
                <c:pt idx="2157">
                  <c:v>1.2436499999999999</c:v>
                </c:pt>
                <c:pt idx="2158">
                  <c:v>1.2437888888888891</c:v>
                </c:pt>
                <c:pt idx="2159">
                  <c:v>1.2454000000000001</c:v>
                </c:pt>
                <c:pt idx="2160">
                  <c:v>1.2464</c:v>
                </c:pt>
                <c:pt idx="2161">
                  <c:v>1.2489222222222223</c:v>
                </c:pt>
                <c:pt idx="2162">
                  <c:v>1.2505777777777778</c:v>
                </c:pt>
                <c:pt idx="2163">
                  <c:v>1.2554333333333334</c:v>
                </c:pt>
                <c:pt idx="2164">
                  <c:v>1.2561833333333334</c:v>
                </c:pt>
                <c:pt idx="2165">
                  <c:v>1.2538</c:v>
                </c:pt>
                <c:pt idx="2166">
                  <c:v>1.2540444444444443</c:v>
                </c:pt>
                <c:pt idx="2167">
                  <c:v>1.2562</c:v>
                </c:pt>
                <c:pt idx="2168">
                  <c:v>1.2193444444444443</c:v>
                </c:pt>
                <c:pt idx="2169">
                  <c:v>0.24396111111111113</c:v>
                </c:pt>
                <c:pt idx="2170">
                  <c:v>4.8844444444444447E-2</c:v>
                </c:pt>
                <c:pt idx="2171">
                  <c:v>0.17209444444444444</c:v>
                </c:pt>
                <c:pt idx="2172">
                  <c:v>0.64129999999999998</c:v>
                </c:pt>
                <c:pt idx="2173">
                  <c:v>0.84585555555555569</c:v>
                </c:pt>
                <c:pt idx="2174">
                  <c:v>13.58911111111111</c:v>
                </c:pt>
                <c:pt idx="2175">
                  <c:v>13.154222222222224</c:v>
                </c:pt>
                <c:pt idx="2176">
                  <c:v>13.103388888888889</c:v>
                </c:pt>
                <c:pt idx="2177">
                  <c:v>13.031388888888888</c:v>
                </c:pt>
                <c:pt idx="2178">
                  <c:v>13.060499999999999</c:v>
                </c:pt>
                <c:pt idx="2179">
                  <c:v>13.0425</c:v>
                </c:pt>
                <c:pt idx="2180">
                  <c:v>13.050055555555556</c:v>
                </c:pt>
                <c:pt idx="2181">
                  <c:v>13.012611111111111</c:v>
                </c:pt>
                <c:pt idx="2182">
                  <c:v>12.973166666666666</c:v>
                </c:pt>
                <c:pt idx="2183">
                  <c:v>12.915111111111111</c:v>
                </c:pt>
                <c:pt idx="2184">
                  <c:v>12.919111111111111</c:v>
                </c:pt>
                <c:pt idx="2185">
                  <c:v>12.864277777777779</c:v>
                </c:pt>
                <c:pt idx="2186">
                  <c:v>12.765222222222222</c:v>
                </c:pt>
                <c:pt idx="2187">
                  <c:v>12.805944444444444</c:v>
                </c:pt>
                <c:pt idx="2188">
                  <c:v>12.759388888888889</c:v>
                </c:pt>
                <c:pt idx="2189">
                  <c:v>12.732333333333333</c:v>
                </c:pt>
                <c:pt idx="2190">
                  <c:v>12.784333333333333</c:v>
                </c:pt>
                <c:pt idx="2191">
                  <c:v>12.69372222222222</c:v>
                </c:pt>
                <c:pt idx="2192">
                  <c:v>12.914222222222222</c:v>
                </c:pt>
                <c:pt idx="2193">
                  <c:v>13.267722222222222</c:v>
                </c:pt>
                <c:pt idx="2194">
                  <c:v>13.356777777777777</c:v>
                </c:pt>
                <c:pt idx="2195">
                  <c:v>13.385222222222222</c:v>
                </c:pt>
                <c:pt idx="2196">
                  <c:v>13.406333333333333</c:v>
                </c:pt>
                <c:pt idx="2197">
                  <c:v>13.338333333333335</c:v>
                </c:pt>
                <c:pt idx="2198">
                  <c:v>13.212222222222222</c:v>
                </c:pt>
                <c:pt idx="2199">
                  <c:v>13.253722222222223</c:v>
                </c:pt>
                <c:pt idx="2200">
                  <c:v>13.144611111111111</c:v>
                </c:pt>
                <c:pt idx="2201">
                  <c:v>13.025444444444446</c:v>
                </c:pt>
                <c:pt idx="2202">
                  <c:v>12.766833333333333</c:v>
                </c:pt>
                <c:pt idx="2203">
                  <c:v>12.978166666666667</c:v>
                </c:pt>
                <c:pt idx="2204">
                  <c:v>12.914055555555557</c:v>
                </c:pt>
                <c:pt idx="2205">
                  <c:v>12.873444444444445</c:v>
                </c:pt>
                <c:pt idx="2206">
                  <c:v>12.843333333333334</c:v>
                </c:pt>
                <c:pt idx="2207">
                  <c:v>12.772166666666667</c:v>
                </c:pt>
                <c:pt idx="2208">
                  <c:v>11.235444444444443</c:v>
                </c:pt>
                <c:pt idx="2209">
                  <c:v>12.048111111111112</c:v>
                </c:pt>
                <c:pt idx="2210">
                  <c:v>12.08988888888889</c:v>
                </c:pt>
                <c:pt idx="2211">
                  <c:v>12.096222222222224</c:v>
                </c:pt>
                <c:pt idx="2212">
                  <c:v>12.037611111111111</c:v>
                </c:pt>
                <c:pt idx="2213">
                  <c:v>11.992444444444445</c:v>
                </c:pt>
                <c:pt idx="2214">
                  <c:v>11.960944444444443</c:v>
                </c:pt>
                <c:pt idx="2215">
                  <c:v>11.897111111111112</c:v>
                </c:pt>
                <c:pt idx="2216">
                  <c:v>11.80638888888889</c:v>
                </c:pt>
                <c:pt idx="2217">
                  <c:v>11.709111111111111</c:v>
                </c:pt>
                <c:pt idx="2218">
                  <c:v>11.588944444444445</c:v>
                </c:pt>
                <c:pt idx="2219">
                  <c:v>11.462666666666667</c:v>
                </c:pt>
                <c:pt idx="2220">
                  <c:v>11.3325</c:v>
                </c:pt>
                <c:pt idx="2221">
                  <c:v>10.840222222222224</c:v>
                </c:pt>
                <c:pt idx="2222">
                  <c:v>10.419444444444444</c:v>
                </c:pt>
                <c:pt idx="2223">
                  <c:v>10.205722222222221</c:v>
                </c:pt>
                <c:pt idx="2224">
                  <c:v>9.9011111111111063</c:v>
                </c:pt>
                <c:pt idx="2225">
                  <c:v>9.4258333333333333</c:v>
                </c:pt>
                <c:pt idx="2226">
                  <c:v>8.661611111111112</c:v>
                </c:pt>
                <c:pt idx="2227">
                  <c:v>8.2988888888888894</c:v>
                </c:pt>
                <c:pt idx="2228">
                  <c:v>7.9104444444444439</c:v>
                </c:pt>
                <c:pt idx="2229">
                  <c:v>7.5708333333333337</c:v>
                </c:pt>
                <c:pt idx="2230">
                  <c:v>7.3020000000000005</c:v>
                </c:pt>
                <c:pt idx="2231">
                  <c:v>7.040111111111111</c:v>
                </c:pt>
                <c:pt idx="2232">
                  <c:v>6.7439444444444447</c:v>
                </c:pt>
                <c:pt idx="2233">
                  <c:v>6.5501111111111108</c:v>
                </c:pt>
                <c:pt idx="2234">
                  <c:v>6.4586666666666668</c:v>
                </c:pt>
                <c:pt idx="2235">
                  <c:v>6.4350555555555555</c:v>
                </c:pt>
                <c:pt idx="2236">
                  <c:v>6.4317777777777785</c:v>
                </c:pt>
                <c:pt idx="2237">
                  <c:v>6.4091111111111108</c:v>
                </c:pt>
                <c:pt idx="2238">
                  <c:v>6.3674444444444447</c:v>
                </c:pt>
                <c:pt idx="2239">
                  <c:v>6.3014444444444448</c:v>
                </c:pt>
                <c:pt idx="2240">
                  <c:v>6.2370000000000001</c:v>
                </c:pt>
                <c:pt idx="2241">
                  <c:v>6.1689444444444446</c:v>
                </c:pt>
                <c:pt idx="2242">
                  <c:v>6.121722222222223</c:v>
                </c:pt>
                <c:pt idx="2243">
                  <c:v>6.083111111111112</c:v>
                </c:pt>
                <c:pt idx="2244">
                  <c:v>6.023944444444445</c:v>
                </c:pt>
                <c:pt idx="2245">
                  <c:v>5.952</c:v>
                </c:pt>
                <c:pt idx="2246">
                  <c:v>5.8756111111111107</c:v>
                </c:pt>
                <c:pt idx="2247">
                  <c:v>5.788388888888889</c:v>
                </c:pt>
                <c:pt idx="2248">
                  <c:v>5.7027222222222225</c:v>
                </c:pt>
                <c:pt idx="2249">
                  <c:v>5.6379444444444449</c:v>
                </c:pt>
                <c:pt idx="2250">
                  <c:v>5.5834444444444449</c:v>
                </c:pt>
                <c:pt idx="2251">
                  <c:v>5.536777777777778</c:v>
                </c:pt>
                <c:pt idx="2252">
                  <c:v>5.4910555555555565</c:v>
                </c:pt>
                <c:pt idx="2253">
                  <c:v>5.432666666666667</c:v>
                </c:pt>
                <c:pt idx="2254">
                  <c:v>5.3658333333333275</c:v>
                </c:pt>
                <c:pt idx="2255">
                  <c:v>5.2961111111111112</c:v>
                </c:pt>
                <c:pt idx="2256">
                  <c:v>5.2199444444444456</c:v>
                </c:pt>
                <c:pt idx="2257">
                  <c:v>5.1437777777777782</c:v>
                </c:pt>
                <c:pt idx="2258">
                  <c:v>5.0712777777777784</c:v>
                </c:pt>
                <c:pt idx="2259">
                  <c:v>5.0012222222222231</c:v>
                </c:pt>
                <c:pt idx="2260">
                  <c:v>4.9557777777777776</c:v>
                </c:pt>
                <c:pt idx="2261">
                  <c:v>4.9330555555555566</c:v>
                </c:pt>
                <c:pt idx="2262">
                  <c:v>4.9308333333333341</c:v>
                </c:pt>
                <c:pt idx="2263">
                  <c:v>4.9248888888888889</c:v>
                </c:pt>
                <c:pt idx="2264">
                  <c:v>4.9029444444444392</c:v>
                </c:pt>
                <c:pt idx="2265">
                  <c:v>4.8533333333333335</c:v>
                </c:pt>
                <c:pt idx="2266">
                  <c:v>4.7953888888888834</c:v>
                </c:pt>
                <c:pt idx="2267">
                  <c:v>4.7326111111111118</c:v>
                </c:pt>
                <c:pt idx="2268">
                  <c:v>4.681111111111111</c:v>
                </c:pt>
                <c:pt idx="2269">
                  <c:v>4.631333333333334</c:v>
                </c:pt>
                <c:pt idx="2270">
                  <c:v>4.5803888888888888</c:v>
                </c:pt>
                <c:pt idx="2271">
                  <c:v>4.5236111111111112</c:v>
                </c:pt>
                <c:pt idx="2272">
                  <c:v>4.4732777777777777</c:v>
                </c:pt>
                <c:pt idx="2273">
                  <c:v>4.4431111111111115</c:v>
                </c:pt>
                <c:pt idx="2274">
                  <c:v>4.4183888888888889</c:v>
                </c:pt>
                <c:pt idx="2275">
                  <c:v>4.3783888888888889</c:v>
                </c:pt>
                <c:pt idx="2276">
                  <c:v>4.3196111111111115</c:v>
                </c:pt>
                <c:pt idx="2277">
                  <c:v>4.2553888888888771</c:v>
                </c:pt>
                <c:pt idx="2278">
                  <c:v>4.1975555555555504</c:v>
                </c:pt>
                <c:pt idx="2279">
                  <c:v>4.1439444444444451</c:v>
                </c:pt>
                <c:pt idx="2280">
                  <c:v>4.0865555555555506</c:v>
                </c:pt>
                <c:pt idx="2281">
                  <c:v>4.0264444444444445</c:v>
                </c:pt>
                <c:pt idx="2282">
                  <c:v>3.9718333333333335</c:v>
                </c:pt>
                <c:pt idx="2283">
                  <c:v>3.927444444444439</c:v>
                </c:pt>
                <c:pt idx="2284">
                  <c:v>3.8904444444444444</c:v>
                </c:pt>
                <c:pt idx="2285">
                  <c:v>3.8607222222222219</c:v>
                </c:pt>
                <c:pt idx="2286">
                  <c:v>3.8366666666666669</c:v>
                </c:pt>
                <c:pt idx="2287">
                  <c:v>3.8142222222222224</c:v>
                </c:pt>
                <c:pt idx="2288">
                  <c:v>3.7887222222222219</c:v>
                </c:pt>
                <c:pt idx="2289">
                  <c:v>3.7646111111111109</c:v>
                </c:pt>
                <c:pt idx="2290">
                  <c:v>3.748388888888889</c:v>
                </c:pt>
                <c:pt idx="2291">
                  <c:v>3.7346666666666666</c:v>
                </c:pt>
                <c:pt idx="2292">
                  <c:v>3.7077222222222224</c:v>
                </c:pt>
                <c:pt idx="2293">
                  <c:v>3.6763888888888889</c:v>
                </c:pt>
                <c:pt idx="2294">
                  <c:v>3.6407222222222222</c:v>
                </c:pt>
                <c:pt idx="2295">
                  <c:v>3.6121666666666665</c:v>
                </c:pt>
                <c:pt idx="2296">
                  <c:v>3.5991111111111111</c:v>
                </c:pt>
                <c:pt idx="2297">
                  <c:v>3.5903888888888886</c:v>
                </c:pt>
                <c:pt idx="2298">
                  <c:v>3.5745555555555555</c:v>
                </c:pt>
                <c:pt idx="2299">
                  <c:v>3.5497777777777726</c:v>
                </c:pt>
                <c:pt idx="2300">
                  <c:v>3.5214444444444446</c:v>
                </c:pt>
                <c:pt idx="2301">
                  <c:v>3.4928333333333335</c:v>
                </c:pt>
                <c:pt idx="2302">
                  <c:v>3.4644444444444451</c:v>
                </c:pt>
                <c:pt idx="2303">
                  <c:v>3.4419999999999944</c:v>
                </c:pt>
                <c:pt idx="2304">
                  <c:v>3.4281666666666668</c:v>
                </c:pt>
                <c:pt idx="2305">
                  <c:v>3.4153333333333338</c:v>
                </c:pt>
                <c:pt idx="2306">
                  <c:v>3.3978888888888892</c:v>
                </c:pt>
                <c:pt idx="2307">
                  <c:v>3.3835555555555556</c:v>
                </c:pt>
                <c:pt idx="2308">
                  <c:v>3.3651111111111112</c:v>
                </c:pt>
                <c:pt idx="2309">
                  <c:v>3.3427777777777719</c:v>
                </c:pt>
                <c:pt idx="2310">
                  <c:v>3.321666666666661</c:v>
                </c:pt>
                <c:pt idx="2311">
                  <c:v>3.3029444444444449</c:v>
                </c:pt>
                <c:pt idx="2312">
                  <c:v>3.2870555555555558</c:v>
                </c:pt>
                <c:pt idx="2313">
                  <c:v>3.2728888888888834</c:v>
                </c:pt>
                <c:pt idx="2314">
                  <c:v>3.2591111111111113</c:v>
                </c:pt>
                <c:pt idx="2315">
                  <c:v>3.246722222222223</c:v>
                </c:pt>
                <c:pt idx="2316">
                  <c:v>3.2342222222222219</c:v>
                </c:pt>
                <c:pt idx="2317">
                  <c:v>3.2246111111111055</c:v>
                </c:pt>
                <c:pt idx="2318">
                  <c:v>3.2189444444444444</c:v>
                </c:pt>
                <c:pt idx="2319">
                  <c:v>3.2110000000000003</c:v>
                </c:pt>
                <c:pt idx="2320">
                  <c:v>3.2</c:v>
                </c:pt>
                <c:pt idx="2321">
                  <c:v>3.1895555555555553</c:v>
                </c:pt>
                <c:pt idx="2322">
                  <c:v>3.1831111111111117</c:v>
                </c:pt>
                <c:pt idx="2323">
                  <c:v>3.1867777777777775</c:v>
                </c:pt>
                <c:pt idx="2324">
                  <c:v>3.1871111111111112</c:v>
                </c:pt>
                <c:pt idx="2325">
                  <c:v>3.177888888888889</c:v>
                </c:pt>
                <c:pt idx="2326">
                  <c:v>3.1603333333333339</c:v>
                </c:pt>
                <c:pt idx="2327">
                  <c:v>3.141</c:v>
                </c:pt>
                <c:pt idx="2328">
                  <c:v>3.126444444444445</c:v>
                </c:pt>
                <c:pt idx="2329">
                  <c:v>3.1167222222222168</c:v>
                </c:pt>
                <c:pt idx="2330">
                  <c:v>3.1019444444444448</c:v>
                </c:pt>
                <c:pt idx="2331">
                  <c:v>3.0828333333333338</c:v>
                </c:pt>
                <c:pt idx="2332">
                  <c:v>3.0625</c:v>
                </c:pt>
                <c:pt idx="2333">
                  <c:v>3.0442222222222224</c:v>
                </c:pt>
                <c:pt idx="2334">
                  <c:v>3.0309999999999997</c:v>
                </c:pt>
                <c:pt idx="2335">
                  <c:v>3.0228333333333337</c:v>
                </c:pt>
                <c:pt idx="2336">
                  <c:v>3.0175555555555555</c:v>
                </c:pt>
                <c:pt idx="2337">
                  <c:v>3.0064444444444449</c:v>
                </c:pt>
                <c:pt idx="2338">
                  <c:v>2.9996666666666667</c:v>
                </c:pt>
                <c:pt idx="2339">
                  <c:v>2.9978888888888888</c:v>
                </c:pt>
                <c:pt idx="2340">
                  <c:v>2.9981666666666671</c:v>
                </c:pt>
                <c:pt idx="2341">
                  <c:v>2.9976666666666665</c:v>
                </c:pt>
                <c:pt idx="2342">
                  <c:v>2.9953333333333338</c:v>
                </c:pt>
                <c:pt idx="2343">
                  <c:v>3.0005555555555556</c:v>
                </c:pt>
                <c:pt idx="2344">
                  <c:v>3.0133888888888887</c:v>
                </c:pt>
                <c:pt idx="2345">
                  <c:v>3.0213333333333336</c:v>
                </c:pt>
                <c:pt idx="2346">
                  <c:v>3.0144444444444445</c:v>
                </c:pt>
                <c:pt idx="2347">
                  <c:v>2.9998333333333331</c:v>
                </c:pt>
                <c:pt idx="2348">
                  <c:v>2.9789444444444442</c:v>
                </c:pt>
                <c:pt idx="2349">
                  <c:v>2.9542777777777776</c:v>
                </c:pt>
                <c:pt idx="2350">
                  <c:v>2.931111111111111</c:v>
                </c:pt>
                <c:pt idx="2351">
                  <c:v>2.913388888888889</c:v>
                </c:pt>
                <c:pt idx="2352">
                  <c:v>2.8988888888888886</c:v>
                </c:pt>
                <c:pt idx="2353">
                  <c:v>2.8836111111111111</c:v>
                </c:pt>
                <c:pt idx="2354">
                  <c:v>2.8738888888888887</c:v>
                </c:pt>
                <c:pt idx="2355">
                  <c:v>2.8649444444444447</c:v>
                </c:pt>
                <c:pt idx="2356">
                  <c:v>2.8563333333333336</c:v>
                </c:pt>
                <c:pt idx="2357">
                  <c:v>2.8424444444444443</c:v>
                </c:pt>
                <c:pt idx="2358">
                  <c:v>2.8252222222222221</c:v>
                </c:pt>
                <c:pt idx="2359">
                  <c:v>2.8139444444444441</c:v>
                </c:pt>
                <c:pt idx="2360">
                  <c:v>2.8122222222222222</c:v>
                </c:pt>
                <c:pt idx="2361">
                  <c:v>2.8256666666666668</c:v>
                </c:pt>
                <c:pt idx="2362">
                  <c:v>2.8451666666666666</c:v>
                </c:pt>
                <c:pt idx="2363">
                  <c:v>2.8609444444444447</c:v>
                </c:pt>
                <c:pt idx="2364">
                  <c:v>2.8746111111111112</c:v>
                </c:pt>
                <c:pt idx="2365">
                  <c:v>2.8887222222222224</c:v>
                </c:pt>
                <c:pt idx="2366">
                  <c:v>2.9045555555555556</c:v>
                </c:pt>
                <c:pt idx="2367">
                  <c:v>2.9226666666666667</c:v>
                </c:pt>
                <c:pt idx="2368">
                  <c:v>2.9321111111111113</c:v>
                </c:pt>
                <c:pt idx="2369">
                  <c:v>2.9336666666666664</c:v>
                </c:pt>
                <c:pt idx="2370">
                  <c:v>2.9336666666666664</c:v>
                </c:pt>
                <c:pt idx="2371">
                  <c:v>2.9362222222222223</c:v>
                </c:pt>
                <c:pt idx="2372">
                  <c:v>2.9406111111111111</c:v>
                </c:pt>
                <c:pt idx="2373">
                  <c:v>2.945444444444445</c:v>
                </c:pt>
                <c:pt idx="2374">
                  <c:v>2.955111111111111</c:v>
                </c:pt>
                <c:pt idx="2375">
                  <c:v>2.9684444444444447</c:v>
                </c:pt>
                <c:pt idx="2376">
                  <c:v>2.9773333333333332</c:v>
                </c:pt>
                <c:pt idx="2377">
                  <c:v>2.9847222222222225</c:v>
                </c:pt>
                <c:pt idx="2378">
                  <c:v>2.992</c:v>
                </c:pt>
                <c:pt idx="2379">
                  <c:v>2.9964999999999997</c:v>
                </c:pt>
                <c:pt idx="2380">
                  <c:v>2.9971666666666668</c:v>
                </c:pt>
                <c:pt idx="2381">
                  <c:v>2.9991111111111111</c:v>
                </c:pt>
                <c:pt idx="2382">
                  <c:v>3.0017222222222224</c:v>
                </c:pt>
                <c:pt idx="2383">
                  <c:v>3.0051666666666668</c:v>
                </c:pt>
                <c:pt idx="2384">
                  <c:v>3.0067777777777778</c:v>
                </c:pt>
                <c:pt idx="2385">
                  <c:v>3.002277777777778</c:v>
                </c:pt>
                <c:pt idx="2386">
                  <c:v>2.9895000000000005</c:v>
                </c:pt>
                <c:pt idx="2387">
                  <c:v>2.9784444444444444</c:v>
                </c:pt>
                <c:pt idx="2388">
                  <c:v>2.9709444444444451</c:v>
                </c:pt>
                <c:pt idx="2389">
                  <c:v>2.9678333333333331</c:v>
                </c:pt>
                <c:pt idx="2390">
                  <c:v>2.9650555555555558</c:v>
                </c:pt>
                <c:pt idx="2391">
                  <c:v>2.9649444444444444</c:v>
                </c:pt>
                <c:pt idx="2392">
                  <c:v>2.9657777777777778</c:v>
                </c:pt>
                <c:pt idx="2393">
                  <c:v>2.9670555555555556</c:v>
                </c:pt>
                <c:pt idx="2394">
                  <c:v>2.9709444444444442</c:v>
                </c:pt>
                <c:pt idx="2395">
                  <c:v>2.9773333333333332</c:v>
                </c:pt>
                <c:pt idx="2396">
                  <c:v>2.9771111111111113</c:v>
                </c:pt>
                <c:pt idx="2397">
                  <c:v>2.9740000000000002</c:v>
                </c:pt>
                <c:pt idx="2398">
                  <c:v>2.9736111111111114</c:v>
                </c:pt>
                <c:pt idx="2399">
                  <c:v>2.9747222222222223</c:v>
                </c:pt>
                <c:pt idx="2400">
                  <c:v>2.9761111111111109</c:v>
                </c:pt>
                <c:pt idx="2401">
                  <c:v>2.977611111111111</c:v>
                </c:pt>
                <c:pt idx="2402">
                  <c:v>2.9762222222222223</c:v>
                </c:pt>
                <c:pt idx="2403">
                  <c:v>2.9751666666666665</c:v>
                </c:pt>
                <c:pt idx="2404">
                  <c:v>2.9845555555555556</c:v>
                </c:pt>
                <c:pt idx="2405">
                  <c:v>2.9930000000000003</c:v>
                </c:pt>
                <c:pt idx="2406">
                  <c:v>2.9951666666666665</c:v>
                </c:pt>
                <c:pt idx="2407">
                  <c:v>2.9922777777777778</c:v>
                </c:pt>
                <c:pt idx="2408">
                  <c:v>2.9893888888888895</c:v>
                </c:pt>
                <c:pt idx="2409">
                  <c:v>2.9889999999999999</c:v>
                </c:pt>
                <c:pt idx="2410">
                  <c:v>2.9924999999999997</c:v>
                </c:pt>
                <c:pt idx="2411">
                  <c:v>2.9973888888888887</c:v>
                </c:pt>
                <c:pt idx="2412">
                  <c:v>3.0012777777777782</c:v>
                </c:pt>
                <c:pt idx="2413">
                  <c:v>3.0015000000000001</c:v>
                </c:pt>
                <c:pt idx="2414">
                  <c:v>2.9994999999999998</c:v>
                </c:pt>
                <c:pt idx="2415">
                  <c:v>2.9957777777777777</c:v>
                </c:pt>
                <c:pt idx="2416">
                  <c:v>2.9950000000000001</c:v>
                </c:pt>
                <c:pt idx="2417">
                  <c:v>2.9930555555555554</c:v>
                </c:pt>
                <c:pt idx="2418">
                  <c:v>2.9875000000000003</c:v>
                </c:pt>
                <c:pt idx="2419">
                  <c:v>2.9854444444444441</c:v>
                </c:pt>
                <c:pt idx="2420">
                  <c:v>2.9850555555555554</c:v>
                </c:pt>
                <c:pt idx="2421">
                  <c:v>2.9852777777777781</c:v>
                </c:pt>
                <c:pt idx="2422">
                  <c:v>2.9866666666666668</c:v>
                </c:pt>
                <c:pt idx="2423">
                  <c:v>2.9842777777777778</c:v>
                </c:pt>
                <c:pt idx="2424">
                  <c:v>2.9748888888888887</c:v>
                </c:pt>
                <c:pt idx="2425">
                  <c:v>2.962277777777778</c:v>
                </c:pt>
                <c:pt idx="2426">
                  <c:v>2.9475555555555557</c:v>
                </c:pt>
                <c:pt idx="2427">
                  <c:v>2.9335</c:v>
                </c:pt>
                <c:pt idx="2428">
                  <c:v>2.9201666666666668</c:v>
                </c:pt>
                <c:pt idx="2429">
                  <c:v>2.9075000000000006</c:v>
                </c:pt>
                <c:pt idx="2430">
                  <c:v>2.8950000000000005</c:v>
                </c:pt>
                <c:pt idx="2431">
                  <c:v>2.8844444444444446</c:v>
                </c:pt>
                <c:pt idx="2432">
                  <c:v>2.8858888888888892</c:v>
                </c:pt>
                <c:pt idx="2433">
                  <c:v>2.8928888888888888</c:v>
                </c:pt>
                <c:pt idx="2434">
                  <c:v>2.9011111111111116</c:v>
                </c:pt>
                <c:pt idx="2435">
                  <c:v>2.9091666666666667</c:v>
                </c:pt>
                <c:pt idx="2436">
                  <c:v>2.9125555555555556</c:v>
                </c:pt>
                <c:pt idx="2437">
                  <c:v>2.9137222222222219</c:v>
                </c:pt>
                <c:pt idx="2438">
                  <c:v>2.9152222222222228</c:v>
                </c:pt>
                <c:pt idx="2439">
                  <c:v>2.9224999999999999</c:v>
                </c:pt>
                <c:pt idx="2440">
                  <c:v>2.9237222222222221</c:v>
                </c:pt>
                <c:pt idx="2441">
                  <c:v>2.9145000000000003</c:v>
                </c:pt>
                <c:pt idx="2442">
                  <c:v>2.9046666666666665</c:v>
                </c:pt>
                <c:pt idx="2443">
                  <c:v>2.9033333333333333</c:v>
                </c:pt>
                <c:pt idx="2444">
                  <c:v>2.907888888888889</c:v>
                </c:pt>
                <c:pt idx="2445">
                  <c:v>2.9083888888888891</c:v>
                </c:pt>
                <c:pt idx="2446">
                  <c:v>2.9073333333333333</c:v>
                </c:pt>
                <c:pt idx="2447">
                  <c:v>2.9057222222222223</c:v>
                </c:pt>
                <c:pt idx="2448">
                  <c:v>2.9075000000000002</c:v>
                </c:pt>
                <c:pt idx="2449">
                  <c:v>2.9101111111111111</c:v>
                </c:pt>
                <c:pt idx="2450">
                  <c:v>2.7576111111111112</c:v>
                </c:pt>
                <c:pt idx="2451">
                  <c:v>2.9559444444444445</c:v>
                </c:pt>
                <c:pt idx="2452">
                  <c:v>2.9349444444444446</c:v>
                </c:pt>
                <c:pt idx="2453">
                  <c:v>2.9453333333333336</c:v>
                </c:pt>
                <c:pt idx="2454">
                  <c:v>2.9575555555555555</c:v>
                </c:pt>
                <c:pt idx="2455">
                  <c:v>2.9336111111111114</c:v>
                </c:pt>
                <c:pt idx="2456">
                  <c:v>2.9613333333333332</c:v>
                </c:pt>
                <c:pt idx="2457">
                  <c:v>2.9596666666666667</c:v>
                </c:pt>
                <c:pt idx="2458">
                  <c:v>2.9702222222222225</c:v>
                </c:pt>
                <c:pt idx="2459">
                  <c:v>2.9781666666666666</c:v>
                </c:pt>
                <c:pt idx="2460">
                  <c:v>2.9816111111111114</c:v>
                </c:pt>
                <c:pt idx="2461">
                  <c:v>2.9926666666666666</c:v>
                </c:pt>
                <c:pt idx="2462">
                  <c:v>3.0050000000000003</c:v>
                </c:pt>
                <c:pt idx="2463">
                  <c:v>3.0113333333333339</c:v>
                </c:pt>
                <c:pt idx="2464">
                  <c:v>3.0107777777777782</c:v>
                </c:pt>
                <c:pt idx="2465">
                  <c:v>3.0121666666666664</c:v>
                </c:pt>
                <c:pt idx="2466">
                  <c:v>3.02</c:v>
                </c:pt>
                <c:pt idx="2467">
                  <c:v>3.0241666666666669</c:v>
                </c:pt>
                <c:pt idx="2468">
                  <c:v>3.0331111111111113</c:v>
                </c:pt>
                <c:pt idx="2469">
                  <c:v>3.0508888888888892</c:v>
                </c:pt>
                <c:pt idx="2470">
                  <c:v>3.0668888888888892</c:v>
                </c:pt>
                <c:pt idx="2471">
                  <c:v>3.0857222222222225</c:v>
                </c:pt>
                <c:pt idx="2472">
                  <c:v>3.1073333333333335</c:v>
                </c:pt>
                <c:pt idx="2473">
                  <c:v>3.125666666666667</c:v>
                </c:pt>
                <c:pt idx="2474">
                  <c:v>3.1444444444444448</c:v>
                </c:pt>
                <c:pt idx="2475">
                  <c:v>3.1550000000000002</c:v>
                </c:pt>
                <c:pt idx="2476">
                  <c:v>3.153388888888883</c:v>
                </c:pt>
                <c:pt idx="2477">
                  <c:v>3.1618333333333331</c:v>
                </c:pt>
                <c:pt idx="2478">
                  <c:v>3.1676111111111109</c:v>
                </c:pt>
                <c:pt idx="2479">
                  <c:v>3.1558333333333337</c:v>
                </c:pt>
                <c:pt idx="2480">
                  <c:v>3.1516111111111114</c:v>
                </c:pt>
                <c:pt idx="2481">
                  <c:v>3.145777777777778</c:v>
                </c:pt>
                <c:pt idx="2482">
                  <c:v>3.1438888888888892</c:v>
                </c:pt>
                <c:pt idx="2483">
                  <c:v>3.1509444444444448</c:v>
                </c:pt>
                <c:pt idx="2484">
                  <c:v>3.1513333333333335</c:v>
                </c:pt>
                <c:pt idx="2485">
                  <c:v>3.1466666666666665</c:v>
                </c:pt>
                <c:pt idx="2486">
                  <c:v>3.1524444444444444</c:v>
                </c:pt>
                <c:pt idx="2487">
                  <c:v>3.1681111111111111</c:v>
                </c:pt>
                <c:pt idx="2488">
                  <c:v>3.1900000000000004</c:v>
                </c:pt>
                <c:pt idx="2489">
                  <c:v>3.2092777777777775</c:v>
                </c:pt>
                <c:pt idx="2490">
                  <c:v>3.2204444444444449</c:v>
                </c:pt>
                <c:pt idx="2491">
                  <c:v>3.2204999999999941</c:v>
                </c:pt>
                <c:pt idx="2492">
                  <c:v>3.2169999999999943</c:v>
                </c:pt>
                <c:pt idx="2493">
                  <c:v>3.2179999999999938</c:v>
                </c:pt>
                <c:pt idx="2494">
                  <c:v>3.2283888888888894</c:v>
                </c:pt>
                <c:pt idx="2495">
                  <c:v>3.234</c:v>
                </c:pt>
                <c:pt idx="2496">
                  <c:v>3.2320555555555561</c:v>
                </c:pt>
                <c:pt idx="2497">
                  <c:v>3.2297777777777776</c:v>
                </c:pt>
                <c:pt idx="2498">
                  <c:v>3.2315555555555555</c:v>
                </c:pt>
                <c:pt idx="2499">
                  <c:v>3.2381666666666673</c:v>
                </c:pt>
                <c:pt idx="2500">
                  <c:v>3.2406666666666668</c:v>
                </c:pt>
                <c:pt idx="2501">
                  <c:v>3.2366666666666668</c:v>
                </c:pt>
                <c:pt idx="2502">
                  <c:v>3.2311666666666667</c:v>
                </c:pt>
                <c:pt idx="2503">
                  <c:v>3.2223333333333337</c:v>
                </c:pt>
                <c:pt idx="2504">
                  <c:v>3.2122222222222225</c:v>
                </c:pt>
                <c:pt idx="2505">
                  <c:v>3.2042777777777784</c:v>
                </c:pt>
                <c:pt idx="2506">
                  <c:v>3.2</c:v>
                </c:pt>
                <c:pt idx="2507">
                  <c:v>3.1933333333333334</c:v>
                </c:pt>
                <c:pt idx="2508">
                  <c:v>3.1847777777777719</c:v>
                </c:pt>
                <c:pt idx="2509">
                  <c:v>3.1783888888888887</c:v>
                </c:pt>
                <c:pt idx="2510">
                  <c:v>3.1724444444444444</c:v>
                </c:pt>
                <c:pt idx="2511">
                  <c:v>3.1674444444444392</c:v>
                </c:pt>
                <c:pt idx="2512">
                  <c:v>3.1601111111111111</c:v>
                </c:pt>
                <c:pt idx="2513">
                  <c:v>3.1513888888888895</c:v>
                </c:pt>
                <c:pt idx="2514">
                  <c:v>3.1468333333333276</c:v>
                </c:pt>
                <c:pt idx="2515">
                  <c:v>3.15</c:v>
                </c:pt>
                <c:pt idx="2516">
                  <c:v>3.1621111111111055</c:v>
                </c:pt>
                <c:pt idx="2517">
                  <c:v>3.1697222222222221</c:v>
                </c:pt>
                <c:pt idx="2518">
                  <c:v>3.1690555555555555</c:v>
                </c:pt>
                <c:pt idx="2519">
                  <c:v>3.1634444444444387</c:v>
                </c:pt>
                <c:pt idx="2520">
                  <c:v>3.1621111111111118</c:v>
                </c:pt>
                <c:pt idx="2521">
                  <c:v>3.17</c:v>
                </c:pt>
                <c:pt idx="2522">
                  <c:v>3.1795555555555559</c:v>
                </c:pt>
                <c:pt idx="2523">
                  <c:v>3.1864444444444446</c:v>
                </c:pt>
                <c:pt idx="2524">
                  <c:v>3.189222222222222</c:v>
                </c:pt>
                <c:pt idx="2525">
                  <c:v>3.1896111111111116</c:v>
                </c:pt>
                <c:pt idx="2526">
                  <c:v>3.1911666666666667</c:v>
                </c:pt>
                <c:pt idx="2527">
                  <c:v>3.1914444444444445</c:v>
                </c:pt>
                <c:pt idx="2528">
                  <c:v>3.1896111111111116</c:v>
                </c:pt>
                <c:pt idx="2529">
                  <c:v>3.1879999999999944</c:v>
                </c:pt>
                <c:pt idx="2530">
                  <c:v>3.1870000000000003</c:v>
                </c:pt>
                <c:pt idx="2531">
                  <c:v>3.1901111111111113</c:v>
                </c:pt>
                <c:pt idx="2532">
                  <c:v>3.1938333333333331</c:v>
                </c:pt>
                <c:pt idx="2533">
                  <c:v>3.1963888888888889</c:v>
                </c:pt>
                <c:pt idx="2534">
                  <c:v>3.1967777777777782</c:v>
                </c:pt>
                <c:pt idx="2535">
                  <c:v>3.1952777777777781</c:v>
                </c:pt>
                <c:pt idx="2536">
                  <c:v>3.194666666666667</c:v>
                </c:pt>
                <c:pt idx="2537">
                  <c:v>3.1983888888888883</c:v>
                </c:pt>
                <c:pt idx="2538">
                  <c:v>3.2011666666666669</c:v>
                </c:pt>
                <c:pt idx="2539">
                  <c:v>3.202</c:v>
                </c:pt>
                <c:pt idx="2540">
                  <c:v>3.2012222222222224</c:v>
                </c:pt>
                <c:pt idx="2541">
                  <c:v>3.1928333333333336</c:v>
                </c:pt>
                <c:pt idx="2542">
                  <c:v>3.1793333333333336</c:v>
                </c:pt>
                <c:pt idx="2543">
                  <c:v>3.1694444444444443</c:v>
                </c:pt>
                <c:pt idx="2544">
                  <c:v>3.1647777777777781</c:v>
                </c:pt>
                <c:pt idx="2545">
                  <c:v>3.1615555555555557</c:v>
                </c:pt>
                <c:pt idx="2546">
                  <c:v>3.1596666666666668</c:v>
                </c:pt>
                <c:pt idx="2547">
                  <c:v>3.1623333333333332</c:v>
                </c:pt>
                <c:pt idx="2548">
                  <c:v>3.1683888888888889</c:v>
                </c:pt>
                <c:pt idx="2549">
                  <c:v>3.1771111111111106</c:v>
                </c:pt>
                <c:pt idx="2550">
                  <c:v>3.1896111111111112</c:v>
                </c:pt>
                <c:pt idx="2551">
                  <c:v>3.1968333333333332</c:v>
                </c:pt>
                <c:pt idx="2552">
                  <c:v>3.1972777777777779</c:v>
                </c:pt>
                <c:pt idx="2553">
                  <c:v>3.1947777777777779</c:v>
                </c:pt>
                <c:pt idx="2554">
                  <c:v>3.2013888888888888</c:v>
                </c:pt>
                <c:pt idx="2555">
                  <c:v>3.2085555555555558</c:v>
                </c:pt>
                <c:pt idx="2556">
                  <c:v>3.205111111111111</c:v>
                </c:pt>
                <c:pt idx="2557">
                  <c:v>3.1992222222222222</c:v>
                </c:pt>
                <c:pt idx="2558">
                  <c:v>3.1947222222222225</c:v>
                </c:pt>
                <c:pt idx="2559">
                  <c:v>3.1924444444444444</c:v>
                </c:pt>
                <c:pt idx="2560">
                  <c:v>3.1882777777777775</c:v>
                </c:pt>
                <c:pt idx="2561">
                  <c:v>3.1844999999999999</c:v>
                </c:pt>
                <c:pt idx="2562">
                  <c:v>3.1812777777777783</c:v>
                </c:pt>
                <c:pt idx="2563">
                  <c:v>3.1782777777777778</c:v>
                </c:pt>
                <c:pt idx="2564">
                  <c:v>3.1807222222222222</c:v>
                </c:pt>
                <c:pt idx="2565">
                  <c:v>3.1918888888888892</c:v>
                </c:pt>
                <c:pt idx="2566">
                  <c:v>3.202</c:v>
                </c:pt>
                <c:pt idx="2567">
                  <c:v>3.2080000000000002</c:v>
                </c:pt>
                <c:pt idx="2568">
                  <c:v>3.2070000000000007</c:v>
                </c:pt>
                <c:pt idx="2569">
                  <c:v>3.2020555555555559</c:v>
                </c:pt>
                <c:pt idx="2570">
                  <c:v>3.2037777777777778</c:v>
                </c:pt>
                <c:pt idx="2571">
                  <c:v>3.2118333333333338</c:v>
                </c:pt>
                <c:pt idx="2572">
                  <c:v>3.2191666666666663</c:v>
                </c:pt>
                <c:pt idx="2573">
                  <c:v>3.2157777777777783</c:v>
                </c:pt>
                <c:pt idx="2574">
                  <c:v>3.2064444444444442</c:v>
                </c:pt>
                <c:pt idx="2575">
                  <c:v>3.2003333333333339</c:v>
                </c:pt>
                <c:pt idx="2576">
                  <c:v>3.2013333333333334</c:v>
                </c:pt>
                <c:pt idx="2577">
                  <c:v>3.2034444444444441</c:v>
                </c:pt>
                <c:pt idx="2578">
                  <c:v>3.2010555555555502</c:v>
                </c:pt>
                <c:pt idx="2579">
                  <c:v>3.1957777777777778</c:v>
                </c:pt>
                <c:pt idx="2580">
                  <c:v>3.1911111111111055</c:v>
                </c:pt>
                <c:pt idx="2581">
                  <c:v>3.1915000000000004</c:v>
                </c:pt>
                <c:pt idx="2582">
                  <c:v>3.197888888888889</c:v>
                </c:pt>
                <c:pt idx="2583">
                  <c:v>3.2022777777777778</c:v>
                </c:pt>
                <c:pt idx="2584">
                  <c:v>3.2026666666666674</c:v>
                </c:pt>
                <c:pt idx="2585">
                  <c:v>3.198666666666667</c:v>
                </c:pt>
                <c:pt idx="2586">
                  <c:v>3.1961666666666666</c:v>
                </c:pt>
                <c:pt idx="2587">
                  <c:v>3.1968333333333332</c:v>
                </c:pt>
                <c:pt idx="2588">
                  <c:v>3.2021111111111114</c:v>
                </c:pt>
                <c:pt idx="2589">
                  <c:v>3.2036111111111114</c:v>
                </c:pt>
                <c:pt idx="2590">
                  <c:v>3.2003333333333335</c:v>
                </c:pt>
                <c:pt idx="2591">
                  <c:v>3.1953333333333331</c:v>
                </c:pt>
                <c:pt idx="2592">
                  <c:v>3.194277777777772</c:v>
                </c:pt>
                <c:pt idx="2593">
                  <c:v>3.1987222222222225</c:v>
                </c:pt>
                <c:pt idx="2594">
                  <c:v>3.2073888888888886</c:v>
                </c:pt>
                <c:pt idx="2595">
                  <c:v>3.2173888888888889</c:v>
                </c:pt>
                <c:pt idx="2596">
                  <c:v>3.2237222222222224</c:v>
                </c:pt>
                <c:pt idx="2597">
                  <c:v>3.2308888888888889</c:v>
                </c:pt>
                <c:pt idx="2598">
                  <c:v>3.2439444444444447</c:v>
                </c:pt>
                <c:pt idx="2599">
                  <c:v>3.2681111111111107</c:v>
                </c:pt>
                <c:pt idx="2600">
                  <c:v>3.2957777777777779</c:v>
                </c:pt>
                <c:pt idx="2601">
                  <c:v>3.3158888888888889</c:v>
                </c:pt>
                <c:pt idx="2602">
                  <c:v>3.3110555555555554</c:v>
                </c:pt>
                <c:pt idx="2603">
                  <c:v>3.3015000000000003</c:v>
                </c:pt>
                <c:pt idx="2604">
                  <c:v>3.2898333333333332</c:v>
                </c:pt>
                <c:pt idx="2605">
                  <c:v>3.2762222222222226</c:v>
                </c:pt>
                <c:pt idx="2606">
                  <c:v>3.2630555555555558</c:v>
                </c:pt>
                <c:pt idx="2607">
                  <c:v>3.2505555555555556</c:v>
                </c:pt>
                <c:pt idx="2608">
                  <c:v>3.2358333333333333</c:v>
                </c:pt>
                <c:pt idx="2609">
                  <c:v>3.2248333333333337</c:v>
                </c:pt>
                <c:pt idx="2610">
                  <c:v>3.2127777777777782</c:v>
                </c:pt>
                <c:pt idx="2611">
                  <c:v>3.2002222222222221</c:v>
                </c:pt>
                <c:pt idx="2612">
                  <c:v>3.1873333333333336</c:v>
                </c:pt>
                <c:pt idx="2613">
                  <c:v>3.1802222222222225</c:v>
                </c:pt>
                <c:pt idx="2614">
                  <c:v>3.1752222222222217</c:v>
                </c:pt>
                <c:pt idx="2615">
                  <c:v>3.1717222222222223</c:v>
                </c:pt>
                <c:pt idx="2616">
                  <c:v>3.1686111111111113</c:v>
                </c:pt>
                <c:pt idx="2617">
                  <c:v>3.1675</c:v>
                </c:pt>
                <c:pt idx="2618">
                  <c:v>3.1631666666666667</c:v>
                </c:pt>
                <c:pt idx="2619">
                  <c:v>3.1597777777777778</c:v>
                </c:pt>
                <c:pt idx="2620">
                  <c:v>3.1620000000000004</c:v>
                </c:pt>
                <c:pt idx="2621">
                  <c:v>3.1787777777777775</c:v>
                </c:pt>
                <c:pt idx="2622">
                  <c:v>3.190666666666667</c:v>
                </c:pt>
                <c:pt idx="2623">
                  <c:v>3.1918888888888892</c:v>
                </c:pt>
                <c:pt idx="2624">
                  <c:v>3.1847777777777777</c:v>
                </c:pt>
                <c:pt idx="2625">
                  <c:v>3.1779444444444445</c:v>
                </c:pt>
                <c:pt idx="2626">
                  <c:v>3.1756111111111114</c:v>
                </c:pt>
                <c:pt idx="2627">
                  <c:v>3.1885555555555554</c:v>
                </c:pt>
                <c:pt idx="2628">
                  <c:v>3.1986111111111111</c:v>
                </c:pt>
                <c:pt idx="2629">
                  <c:v>3.2039999999999997</c:v>
                </c:pt>
                <c:pt idx="2630">
                  <c:v>3.2061666666666664</c:v>
                </c:pt>
                <c:pt idx="2631">
                  <c:v>3.2075555555555555</c:v>
                </c:pt>
                <c:pt idx="2632">
                  <c:v>3.21</c:v>
                </c:pt>
                <c:pt idx="2633">
                  <c:v>3.2158333333333333</c:v>
                </c:pt>
                <c:pt idx="2634">
                  <c:v>3.220388888888889</c:v>
                </c:pt>
                <c:pt idx="2635">
                  <c:v>3.2214999999999998</c:v>
                </c:pt>
                <c:pt idx="2636">
                  <c:v>3.2159444444444447</c:v>
                </c:pt>
                <c:pt idx="2637">
                  <c:v>3.2039444444444447</c:v>
                </c:pt>
                <c:pt idx="2638">
                  <c:v>3.1990000000000003</c:v>
                </c:pt>
                <c:pt idx="2639">
                  <c:v>3.1953333333333331</c:v>
                </c:pt>
                <c:pt idx="2640">
                  <c:v>3.1997777777777778</c:v>
                </c:pt>
                <c:pt idx="2641">
                  <c:v>3.2121111111111111</c:v>
                </c:pt>
                <c:pt idx="2642">
                  <c:v>3.2192777777777781</c:v>
                </c:pt>
                <c:pt idx="2643">
                  <c:v>3.2201111111111116</c:v>
                </c:pt>
                <c:pt idx="2644">
                  <c:v>3.2182777777777778</c:v>
                </c:pt>
                <c:pt idx="2645">
                  <c:v>3.2191111111111108</c:v>
                </c:pt>
                <c:pt idx="2646">
                  <c:v>3.2227222222222225</c:v>
                </c:pt>
                <c:pt idx="2647">
                  <c:v>3.2275</c:v>
                </c:pt>
                <c:pt idx="2648">
                  <c:v>3.2286111111111113</c:v>
                </c:pt>
                <c:pt idx="2649">
                  <c:v>3.2347777777777775</c:v>
                </c:pt>
                <c:pt idx="2650">
                  <c:v>3.2383888888888888</c:v>
                </c:pt>
                <c:pt idx="2651">
                  <c:v>3.2387222222222221</c:v>
                </c:pt>
                <c:pt idx="2652">
                  <c:v>3.238777777777778</c:v>
                </c:pt>
                <c:pt idx="2653">
                  <c:v>3.2341666666666669</c:v>
                </c:pt>
                <c:pt idx="2654">
                  <c:v>3.2277222222222166</c:v>
                </c:pt>
                <c:pt idx="2655">
                  <c:v>3.2254999999999998</c:v>
                </c:pt>
                <c:pt idx="2656">
                  <c:v>3.2235555555555555</c:v>
                </c:pt>
                <c:pt idx="2657">
                  <c:v>3.2155555555555555</c:v>
                </c:pt>
                <c:pt idx="2658">
                  <c:v>3.2025000000000001</c:v>
                </c:pt>
                <c:pt idx="2659">
                  <c:v>3.1871666666666663</c:v>
                </c:pt>
                <c:pt idx="2660">
                  <c:v>3.1751666666666667</c:v>
                </c:pt>
                <c:pt idx="2661">
                  <c:v>3.1678333333333333</c:v>
                </c:pt>
                <c:pt idx="2662">
                  <c:v>3.1620555555555558</c:v>
                </c:pt>
                <c:pt idx="2663">
                  <c:v>3.1532222222222224</c:v>
                </c:pt>
                <c:pt idx="2664">
                  <c:v>3.1430555555555557</c:v>
                </c:pt>
                <c:pt idx="2665">
                  <c:v>3.1357222222222223</c:v>
                </c:pt>
                <c:pt idx="2666">
                  <c:v>3.1280000000000001</c:v>
                </c:pt>
                <c:pt idx="2667">
                  <c:v>3.1213888888888892</c:v>
                </c:pt>
                <c:pt idx="2668">
                  <c:v>3.1148333333333333</c:v>
                </c:pt>
                <c:pt idx="2669">
                  <c:v>3.1081111111111115</c:v>
                </c:pt>
                <c:pt idx="2670">
                  <c:v>3.1039444444444446</c:v>
                </c:pt>
                <c:pt idx="2671">
                  <c:v>3.1027222222222219</c:v>
                </c:pt>
                <c:pt idx="2672">
                  <c:v>3.0996666666666668</c:v>
                </c:pt>
                <c:pt idx="2673">
                  <c:v>3.0958888888888887</c:v>
                </c:pt>
                <c:pt idx="2674">
                  <c:v>3.0925555555555557</c:v>
                </c:pt>
                <c:pt idx="2675">
                  <c:v>3.0878333333333332</c:v>
                </c:pt>
                <c:pt idx="2676">
                  <c:v>3.0824444444444445</c:v>
                </c:pt>
                <c:pt idx="2677">
                  <c:v>3.076888888888889</c:v>
                </c:pt>
                <c:pt idx="2678">
                  <c:v>3.072888888888889</c:v>
                </c:pt>
                <c:pt idx="2679">
                  <c:v>3.0721666666666669</c:v>
                </c:pt>
                <c:pt idx="2680">
                  <c:v>3.071333333333333</c:v>
                </c:pt>
                <c:pt idx="2681">
                  <c:v>3.0722222222222224</c:v>
                </c:pt>
                <c:pt idx="2682">
                  <c:v>3.075166666666667</c:v>
                </c:pt>
                <c:pt idx="2683">
                  <c:v>3.0754444444444444</c:v>
                </c:pt>
                <c:pt idx="2684">
                  <c:v>3.0696666666666665</c:v>
                </c:pt>
                <c:pt idx="2685">
                  <c:v>3.064111111111111</c:v>
                </c:pt>
                <c:pt idx="2686">
                  <c:v>3.060833333333334</c:v>
                </c:pt>
                <c:pt idx="2687">
                  <c:v>3.057833333333333</c:v>
                </c:pt>
                <c:pt idx="2688">
                  <c:v>3.0587222222222223</c:v>
                </c:pt>
                <c:pt idx="2689">
                  <c:v>3.0546666666666669</c:v>
                </c:pt>
                <c:pt idx="2690">
                  <c:v>3.0488888888888894</c:v>
                </c:pt>
                <c:pt idx="2691">
                  <c:v>3.0462222222222222</c:v>
                </c:pt>
                <c:pt idx="2692">
                  <c:v>3.048111111111111</c:v>
                </c:pt>
                <c:pt idx="2693">
                  <c:v>3.0494444444444446</c:v>
                </c:pt>
                <c:pt idx="2694">
                  <c:v>3.049833333333333</c:v>
                </c:pt>
                <c:pt idx="2695">
                  <c:v>3.0500000000000007</c:v>
                </c:pt>
                <c:pt idx="2696">
                  <c:v>3.0502777777777776</c:v>
                </c:pt>
                <c:pt idx="2697">
                  <c:v>3.0485555555555557</c:v>
                </c:pt>
                <c:pt idx="2698">
                  <c:v>3.0466111111111109</c:v>
                </c:pt>
                <c:pt idx="2699">
                  <c:v>3.0449999999999999</c:v>
                </c:pt>
                <c:pt idx="2700">
                  <c:v>3.0430555555555552</c:v>
                </c:pt>
                <c:pt idx="2701">
                  <c:v>3.0398333333333332</c:v>
                </c:pt>
                <c:pt idx="2702">
                  <c:v>3.0366666666666671</c:v>
                </c:pt>
                <c:pt idx="2703">
                  <c:v>3.0338333333333334</c:v>
                </c:pt>
                <c:pt idx="2704">
                  <c:v>3.0305</c:v>
                </c:pt>
                <c:pt idx="2705">
                  <c:v>3.0262222222222221</c:v>
                </c:pt>
                <c:pt idx="2706">
                  <c:v>3.0228333333333337</c:v>
                </c:pt>
                <c:pt idx="2707">
                  <c:v>3.0201666666666664</c:v>
                </c:pt>
                <c:pt idx="2708">
                  <c:v>3.0173333333333332</c:v>
                </c:pt>
                <c:pt idx="2709">
                  <c:v>3.0154444444444444</c:v>
                </c:pt>
                <c:pt idx="2710">
                  <c:v>3.0145555555555559</c:v>
                </c:pt>
                <c:pt idx="2711">
                  <c:v>3.0158333333333336</c:v>
                </c:pt>
                <c:pt idx="2712">
                  <c:v>3.0166666666666666</c:v>
                </c:pt>
                <c:pt idx="2713">
                  <c:v>3.0150000000000001</c:v>
                </c:pt>
                <c:pt idx="2714">
                  <c:v>3.0156111111111112</c:v>
                </c:pt>
                <c:pt idx="2715">
                  <c:v>3.0166111111111107</c:v>
                </c:pt>
                <c:pt idx="2716">
                  <c:v>3.0165000000000002</c:v>
                </c:pt>
                <c:pt idx="2717">
                  <c:v>3.016</c:v>
                </c:pt>
                <c:pt idx="2718">
                  <c:v>3.0141111111111112</c:v>
                </c:pt>
                <c:pt idx="2719">
                  <c:v>3.0105</c:v>
                </c:pt>
                <c:pt idx="2720">
                  <c:v>3.0076666666666667</c:v>
                </c:pt>
                <c:pt idx="2721">
                  <c:v>3.0052777777777777</c:v>
                </c:pt>
                <c:pt idx="2722">
                  <c:v>3.0036111111111112</c:v>
                </c:pt>
                <c:pt idx="2723">
                  <c:v>3.001611111111111</c:v>
                </c:pt>
                <c:pt idx="2724">
                  <c:v>3.000833333333333</c:v>
                </c:pt>
                <c:pt idx="2725">
                  <c:v>3.0008888888888885</c:v>
                </c:pt>
                <c:pt idx="2726">
                  <c:v>3.0025555555555554</c:v>
                </c:pt>
                <c:pt idx="2727">
                  <c:v>3.0015000000000001</c:v>
                </c:pt>
                <c:pt idx="2728">
                  <c:v>3.0003333333333337</c:v>
                </c:pt>
                <c:pt idx="2729">
                  <c:v>2.9992222222222225</c:v>
                </c:pt>
                <c:pt idx="2730">
                  <c:v>2.9976111111111114</c:v>
                </c:pt>
                <c:pt idx="2731">
                  <c:v>2.9967222222222221</c:v>
                </c:pt>
                <c:pt idx="2732">
                  <c:v>2.9960555555555555</c:v>
                </c:pt>
                <c:pt idx="2733">
                  <c:v>2.9949444444444446</c:v>
                </c:pt>
                <c:pt idx="2734">
                  <c:v>2.9959444444444445</c:v>
                </c:pt>
                <c:pt idx="2735">
                  <c:v>2.9941666666666666</c:v>
                </c:pt>
                <c:pt idx="2736">
                  <c:v>2.9917222222222226</c:v>
                </c:pt>
                <c:pt idx="2737">
                  <c:v>2.9907222222222227</c:v>
                </c:pt>
                <c:pt idx="2738">
                  <c:v>2.9887222222222221</c:v>
                </c:pt>
                <c:pt idx="2739">
                  <c:v>2.9877777777777776</c:v>
                </c:pt>
                <c:pt idx="2740">
                  <c:v>2.9886111111111111</c:v>
                </c:pt>
                <c:pt idx="2741">
                  <c:v>2.9898888888888884</c:v>
                </c:pt>
                <c:pt idx="2742">
                  <c:v>2.9898333333333333</c:v>
                </c:pt>
                <c:pt idx="2743">
                  <c:v>2.9894444444444446</c:v>
                </c:pt>
                <c:pt idx="2744">
                  <c:v>2.9877777777777776</c:v>
                </c:pt>
                <c:pt idx="2745">
                  <c:v>2.9845555555555556</c:v>
                </c:pt>
                <c:pt idx="2746">
                  <c:v>2.98</c:v>
                </c:pt>
                <c:pt idx="2747">
                  <c:v>2.9745555555555558</c:v>
                </c:pt>
                <c:pt idx="2748">
                  <c:v>2.97</c:v>
                </c:pt>
                <c:pt idx="2749">
                  <c:v>2.9681111111111114</c:v>
                </c:pt>
                <c:pt idx="2750">
                  <c:v>2.9666666666666668</c:v>
                </c:pt>
                <c:pt idx="2751">
                  <c:v>2.9650555555555558</c:v>
                </c:pt>
                <c:pt idx="2752">
                  <c:v>2.9642777777777778</c:v>
                </c:pt>
                <c:pt idx="2753">
                  <c:v>2.9639444444444445</c:v>
                </c:pt>
                <c:pt idx="2754">
                  <c:v>2.9628333333333332</c:v>
                </c:pt>
                <c:pt idx="2755">
                  <c:v>2.9615000000000005</c:v>
                </c:pt>
                <c:pt idx="2756">
                  <c:v>2.9612777777777781</c:v>
                </c:pt>
                <c:pt idx="2757">
                  <c:v>2.9617777777777778</c:v>
                </c:pt>
                <c:pt idx="2758">
                  <c:v>2.9611666666666667</c:v>
                </c:pt>
                <c:pt idx="2759">
                  <c:v>2.9591666666666669</c:v>
                </c:pt>
                <c:pt idx="2760">
                  <c:v>2.9577222222222224</c:v>
                </c:pt>
                <c:pt idx="2761">
                  <c:v>2.9573333333333336</c:v>
                </c:pt>
                <c:pt idx="2762">
                  <c:v>2.9563333333333333</c:v>
                </c:pt>
                <c:pt idx="2763">
                  <c:v>2.9540555555555557</c:v>
                </c:pt>
                <c:pt idx="2764">
                  <c:v>2.9510555555555555</c:v>
                </c:pt>
                <c:pt idx="2765">
                  <c:v>2.9470555555555555</c:v>
                </c:pt>
                <c:pt idx="2766">
                  <c:v>2.9437777777777772</c:v>
                </c:pt>
                <c:pt idx="2767">
                  <c:v>2.9395555555555557</c:v>
                </c:pt>
                <c:pt idx="2768">
                  <c:v>2.932666666666667</c:v>
                </c:pt>
                <c:pt idx="2769">
                  <c:v>2.9248888888888889</c:v>
                </c:pt>
                <c:pt idx="2770">
                  <c:v>2.9180000000000001</c:v>
                </c:pt>
                <c:pt idx="2771">
                  <c:v>2.9107777777777781</c:v>
                </c:pt>
                <c:pt idx="2772">
                  <c:v>2.9028333333333336</c:v>
                </c:pt>
                <c:pt idx="2773">
                  <c:v>2.8947777777777777</c:v>
                </c:pt>
                <c:pt idx="2774">
                  <c:v>2.8876666666666666</c:v>
                </c:pt>
                <c:pt idx="2775">
                  <c:v>2.8828888888888886</c:v>
                </c:pt>
                <c:pt idx="2776">
                  <c:v>2.8774999999999999</c:v>
                </c:pt>
                <c:pt idx="2777">
                  <c:v>2.8717222222222225</c:v>
                </c:pt>
                <c:pt idx="2778">
                  <c:v>2.8668333333333331</c:v>
                </c:pt>
                <c:pt idx="2779">
                  <c:v>2.8605</c:v>
                </c:pt>
                <c:pt idx="2780">
                  <c:v>2.8592222222222219</c:v>
                </c:pt>
                <c:pt idx="2781">
                  <c:v>2.8576111111111113</c:v>
                </c:pt>
                <c:pt idx="2782">
                  <c:v>2.8537777777777782</c:v>
                </c:pt>
                <c:pt idx="2783">
                  <c:v>2.8488333333333338</c:v>
                </c:pt>
                <c:pt idx="2784">
                  <c:v>2.8441111111111113</c:v>
                </c:pt>
                <c:pt idx="2785">
                  <c:v>2.842888888888889</c:v>
                </c:pt>
                <c:pt idx="2786">
                  <c:v>2.8428333333333331</c:v>
                </c:pt>
                <c:pt idx="2787">
                  <c:v>2.8416666666666668</c:v>
                </c:pt>
                <c:pt idx="2788">
                  <c:v>2.8386666666666667</c:v>
                </c:pt>
                <c:pt idx="2789">
                  <c:v>2.836611111111111</c:v>
                </c:pt>
                <c:pt idx="2790">
                  <c:v>2.835722222222222</c:v>
                </c:pt>
                <c:pt idx="2791">
                  <c:v>2.8330555555555557</c:v>
                </c:pt>
                <c:pt idx="2792">
                  <c:v>2.8277222222222225</c:v>
                </c:pt>
                <c:pt idx="2793">
                  <c:v>2.8209999999999997</c:v>
                </c:pt>
                <c:pt idx="2794">
                  <c:v>2.8139444444444446</c:v>
                </c:pt>
                <c:pt idx="2795">
                  <c:v>2.8116666666666665</c:v>
                </c:pt>
                <c:pt idx="2796">
                  <c:v>2.809277777777778</c:v>
                </c:pt>
                <c:pt idx="2797">
                  <c:v>2.8069999999999995</c:v>
                </c:pt>
                <c:pt idx="2798">
                  <c:v>2.8039444444444444</c:v>
                </c:pt>
                <c:pt idx="2799">
                  <c:v>2.798</c:v>
                </c:pt>
                <c:pt idx="2800">
                  <c:v>2.7911666666666668</c:v>
                </c:pt>
                <c:pt idx="2801">
                  <c:v>2.7877777777777779</c:v>
                </c:pt>
                <c:pt idx="2802">
                  <c:v>2.7881111111111112</c:v>
                </c:pt>
                <c:pt idx="2803">
                  <c:v>2.7893888888888885</c:v>
                </c:pt>
                <c:pt idx="2804">
                  <c:v>2.7857777777777781</c:v>
                </c:pt>
                <c:pt idx="2805">
                  <c:v>2.7811666666666666</c:v>
                </c:pt>
                <c:pt idx="2806">
                  <c:v>2.7776111111111108</c:v>
                </c:pt>
                <c:pt idx="2807">
                  <c:v>2.7777777777777777</c:v>
                </c:pt>
                <c:pt idx="2808">
                  <c:v>2.7786111111111107</c:v>
                </c:pt>
                <c:pt idx="2809">
                  <c:v>2.7793888888888887</c:v>
                </c:pt>
                <c:pt idx="2810">
                  <c:v>2.7778333333333336</c:v>
                </c:pt>
                <c:pt idx="2811">
                  <c:v>2.7751666666666672</c:v>
                </c:pt>
                <c:pt idx="2812">
                  <c:v>2.7753333333333332</c:v>
                </c:pt>
                <c:pt idx="2813">
                  <c:v>2.7783888888888892</c:v>
                </c:pt>
                <c:pt idx="2814">
                  <c:v>2.7853888888888889</c:v>
                </c:pt>
                <c:pt idx="2815">
                  <c:v>2.7922222222222226</c:v>
                </c:pt>
                <c:pt idx="2816">
                  <c:v>2.7936111111111108</c:v>
                </c:pt>
                <c:pt idx="2817">
                  <c:v>2.7896666666666667</c:v>
                </c:pt>
                <c:pt idx="2818">
                  <c:v>2.7842222222222226</c:v>
                </c:pt>
                <c:pt idx="2819">
                  <c:v>2.782</c:v>
                </c:pt>
                <c:pt idx="2820">
                  <c:v>2.7830000000000004</c:v>
                </c:pt>
                <c:pt idx="2821">
                  <c:v>2.7861111111111114</c:v>
                </c:pt>
                <c:pt idx="2822">
                  <c:v>2.7875555555555556</c:v>
                </c:pt>
                <c:pt idx="2823">
                  <c:v>2.7859444444444441</c:v>
                </c:pt>
                <c:pt idx="2824">
                  <c:v>2.7844444444444445</c:v>
                </c:pt>
                <c:pt idx="2825">
                  <c:v>2.7833888888888891</c:v>
                </c:pt>
                <c:pt idx="2826">
                  <c:v>2.7805</c:v>
                </c:pt>
                <c:pt idx="2827">
                  <c:v>2.7791111111111109</c:v>
                </c:pt>
                <c:pt idx="2828">
                  <c:v>2.7802777777777781</c:v>
                </c:pt>
                <c:pt idx="2829">
                  <c:v>2.7803333333333331</c:v>
                </c:pt>
                <c:pt idx="2830">
                  <c:v>2.7823888888888888</c:v>
                </c:pt>
                <c:pt idx="2831">
                  <c:v>2.784388888888889</c:v>
                </c:pt>
                <c:pt idx="2832">
                  <c:v>2.783666666666667</c:v>
                </c:pt>
                <c:pt idx="2833">
                  <c:v>2.7832777777777777</c:v>
                </c:pt>
                <c:pt idx="2834">
                  <c:v>2.7811111111111111</c:v>
                </c:pt>
                <c:pt idx="2835">
                  <c:v>2.7806666666666668</c:v>
                </c:pt>
                <c:pt idx="2836">
                  <c:v>2.7809444444444447</c:v>
                </c:pt>
                <c:pt idx="2837">
                  <c:v>2.7786111111111111</c:v>
                </c:pt>
                <c:pt idx="2838">
                  <c:v>2.7765</c:v>
                </c:pt>
                <c:pt idx="2839">
                  <c:v>2.7753333333333332</c:v>
                </c:pt>
                <c:pt idx="2840">
                  <c:v>2.7742222222222219</c:v>
                </c:pt>
                <c:pt idx="2841">
                  <c:v>2.7748888888888894</c:v>
                </c:pt>
                <c:pt idx="2842">
                  <c:v>2.7752222222222223</c:v>
                </c:pt>
                <c:pt idx="2843">
                  <c:v>2.7753333333333332</c:v>
                </c:pt>
                <c:pt idx="2844">
                  <c:v>2.7742777777777778</c:v>
                </c:pt>
                <c:pt idx="2845">
                  <c:v>2.7757777777777779</c:v>
                </c:pt>
                <c:pt idx="2846">
                  <c:v>2.7793333333333328</c:v>
                </c:pt>
                <c:pt idx="2847">
                  <c:v>2.7801111111111112</c:v>
                </c:pt>
                <c:pt idx="2848">
                  <c:v>2.7781666666666665</c:v>
                </c:pt>
                <c:pt idx="2849">
                  <c:v>2.7753888888888891</c:v>
                </c:pt>
                <c:pt idx="2850">
                  <c:v>2.7734999999999999</c:v>
                </c:pt>
                <c:pt idx="2851">
                  <c:v>2.7737777777777781</c:v>
                </c:pt>
                <c:pt idx="2852">
                  <c:v>2.7727777777777778</c:v>
                </c:pt>
                <c:pt idx="2853">
                  <c:v>2.7698888888888886</c:v>
                </c:pt>
                <c:pt idx="2854">
                  <c:v>2.7664444444444443</c:v>
                </c:pt>
                <c:pt idx="2855">
                  <c:v>2.7646666666666668</c:v>
                </c:pt>
                <c:pt idx="2856">
                  <c:v>2.7641666666666667</c:v>
                </c:pt>
                <c:pt idx="2857">
                  <c:v>2.762666666666667</c:v>
                </c:pt>
                <c:pt idx="2858">
                  <c:v>2.7610000000000001</c:v>
                </c:pt>
                <c:pt idx="2859">
                  <c:v>2.7584999999999997</c:v>
                </c:pt>
                <c:pt idx="2860">
                  <c:v>2.7568333333333337</c:v>
                </c:pt>
                <c:pt idx="2861">
                  <c:v>2.7547222222222225</c:v>
                </c:pt>
                <c:pt idx="2862">
                  <c:v>2.7522222222222226</c:v>
                </c:pt>
                <c:pt idx="2863">
                  <c:v>2.7514444444444446</c:v>
                </c:pt>
                <c:pt idx="2864">
                  <c:v>2.7514444444444446</c:v>
                </c:pt>
                <c:pt idx="2865">
                  <c:v>2.7512222222222222</c:v>
                </c:pt>
                <c:pt idx="2866">
                  <c:v>2.7522222222222226</c:v>
                </c:pt>
                <c:pt idx="2867">
                  <c:v>2.7526666666666673</c:v>
                </c:pt>
                <c:pt idx="2868">
                  <c:v>2.7549999999999999</c:v>
                </c:pt>
                <c:pt idx="2869">
                  <c:v>2.7543333333333333</c:v>
                </c:pt>
                <c:pt idx="2870">
                  <c:v>2.7521666666666667</c:v>
                </c:pt>
                <c:pt idx="2871">
                  <c:v>2.7509444444444444</c:v>
                </c:pt>
                <c:pt idx="2872">
                  <c:v>2.7481111111111112</c:v>
                </c:pt>
                <c:pt idx="2873">
                  <c:v>2.7466111111111111</c:v>
                </c:pt>
                <c:pt idx="2874">
                  <c:v>2.7471111111111108</c:v>
                </c:pt>
                <c:pt idx="2875">
                  <c:v>2.7453333333333338</c:v>
                </c:pt>
                <c:pt idx="2876">
                  <c:v>2.7447222222222223</c:v>
                </c:pt>
                <c:pt idx="2877">
                  <c:v>2.7450000000000001</c:v>
                </c:pt>
                <c:pt idx="2878">
                  <c:v>2.7447777777777778</c:v>
                </c:pt>
                <c:pt idx="2879">
                  <c:v>2.7430555555555554</c:v>
                </c:pt>
                <c:pt idx="2880">
                  <c:v>2.7407777777777778</c:v>
                </c:pt>
                <c:pt idx="2881">
                  <c:v>2.7389999999999999</c:v>
                </c:pt>
                <c:pt idx="2882">
                  <c:v>2.7389999999999999</c:v>
                </c:pt>
                <c:pt idx="2883">
                  <c:v>2.7386111111111111</c:v>
                </c:pt>
                <c:pt idx="2884">
                  <c:v>2.7398333333333333</c:v>
                </c:pt>
                <c:pt idx="2885">
                  <c:v>2.7405555555555559</c:v>
                </c:pt>
                <c:pt idx="2886">
                  <c:v>2.7389444444444448</c:v>
                </c:pt>
                <c:pt idx="2887">
                  <c:v>2.7385000000000002</c:v>
                </c:pt>
                <c:pt idx="2888">
                  <c:v>2.7406666666666668</c:v>
                </c:pt>
                <c:pt idx="2889">
                  <c:v>2.7433333333333341</c:v>
                </c:pt>
                <c:pt idx="2890">
                  <c:v>2.743611111111111</c:v>
                </c:pt>
                <c:pt idx="2891">
                  <c:v>2.7449444444444446</c:v>
                </c:pt>
                <c:pt idx="2892">
                  <c:v>2.748388888888889</c:v>
                </c:pt>
                <c:pt idx="2893">
                  <c:v>2.7507777777777775</c:v>
                </c:pt>
                <c:pt idx="2894">
                  <c:v>2.7535000000000003</c:v>
                </c:pt>
                <c:pt idx="2895">
                  <c:v>2.7573888888888893</c:v>
                </c:pt>
                <c:pt idx="2896">
                  <c:v>2.7592222222222222</c:v>
                </c:pt>
                <c:pt idx="2897">
                  <c:v>2.7593888888888891</c:v>
                </c:pt>
                <c:pt idx="2898">
                  <c:v>2.7596666666666669</c:v>
                </c:pt>
                <c:pt idx="2899">
                  <c:v>2.7614999999999998</c:v>
                </c:pt>
                <c:pt idx="2900">
                  <c:v>2.7652222222222225</c:v>
                </c:pt>
                <c:pt idx="2901">
                  <c:v>2.7665555555555557</c:v>
                </c:pt>
                <c:pt idx="2902">
                  <c:v>2.7666111111111111</c:v>
                </c:pt>
                <c:pt idx="2903">
                  <c:v>2.766111111111111</c:v>
                </c:pt>
                <c:pt idx="2904">
                  <c:v>2.7640000000000002</c:v>
                </c:pt>
                <c:pt idx="2905">
                  <c:v>2.7644444444444445</c:v>
                </c:pt>
                <c:pt idx="2906">
                  <c:v>2.7641111111111112</c:v>
                </c:pt>
                <c:pt idx="2907">
                  <c:v>2.7622777777777778</c:v>
                </c:pt>
                <c:pt idx="2908">
                  <c:v>2.7618333333333336</c:v>
                </c:pt>
                <c:pt idx="2909">
                  <c:v>2.7626666666666662</c:v>
                </c:pt>
                <c:pt idx="2910">
                  <c:v>2.7637222222222224</c:v>
                </c:pt>
                <c:pt idx="2911">
                  <c:v>2.7642777777777781</c:v>
                </c:pt>
                <c:pt idx="2912">
                  <c:v>2.7645555555555559</c:v>
                </c:pt>
                <c:pt idx="2913">
                  <c:v>2.7649444444444442</c:v>
                </c:pt>
                <c:pt idx="2914">
                  <c:v>2.7656111111111112</c:v>
                </c:pt>
                <c:pt idx="2915">
                  <c:v>2.7657222222222222</c:v>
                </c:pt>
                <c:pt idx="2916">
                  <c:v>2.7648888888888887</c:v>
                </c:pt>
                <c:pt idx="2917">
                  <c:v>2.7618888888888891</c:v>
                </c:pt>
                <c:pt idx="2918">
                  <c:v>2.7586111111111111</c:v>
                </c:pt>
                <c:pt idx="2919">
                  <c:v>2.7562777777777776</c:v>
                </c:pt>
                <c:pt idx="2920">
                  <c:v>2.7549999999999999</c:v>
                </c:pt>
                <c:pt idx="2921">
                  <c:v>2.7543888888888892</c:v>
                </c:pt>
                <c:pt idx="2922">
                  <c:v>2.7531111111111111</c:v>
                </c:pt>
                <c:pt idx="2923">
                  <c:v>2.7484444444444445</c:v>
                </c:pt>
                <c:pt idx="2924">
                  <c:v>2.7448333333333337</c:v>
                </c:pt>
                <c:pt idx="2925">
                  <c:v>2.7426111111111116</c:v>
                </c:pt>
                <c:pt idx="2926">
                  <c:v>2.740444444444444</c:v>
                </c:pt>
                <c:pt idx="2927">
                  <c:v>2.7384444444444442</c:v>
                </c:pt>
                <c:pt idx="2928">
                  <c:v>2.7343888888888892</c:v>
                </c:pt>
                <c:pt idx="2929">
                  <c:v>2.7307222222222225</c:v>
                </c:pt>
                <c:pt idx="2930">
                  <c:v>2.7292222222222224</c:v>
                </c:pt>
                <c:pt idx="2931">
                  <c:v>2.7280555555555557</c:v>
                </c:pt>
                <c:pt idx="2932">
                  <c:v>2.7281666666666666</c:v>
                </c:pt>
                <c:pt idx="2933">
                  <c:v>2.7284444444444444</c:v>
                </c:pt>
                <c:pt idx="2934">
                  <c:v>2.7295555555555557</c:v>
                </c:pt>
                <c:pt idx="2935">
                  <c:v>2.7311111111111108</c:v>
                </c:pt>
                <c:pt idx="2936">
                  <c:v>2.7333333333333334</c:v>
                </c:pt>
                <c:pt idx="2937">
                  <c:v>2.7331666666666665</c:v>
                </c:pt>
                <c:pt idx="2938">
                  <c:v>2.7305000000000001</c:v>
                </c:pt>
                <c:pt idx="2939">
                  <c:v>2.7273333333333332</c:v>
                </c:pt>
                <c:pt idx="2940">
                  <c:v>2.7241666666666666</c:v>
                </c:pt>
                <c:pt idx="2941">
                  <c:v>2.7212777777777779</c:v>
                </c:pt>
                <c:pt idx="2942">
                  <c:v>2.7198333333333333</c:v>
                </c:pt>
                <c:pt idx="2943">
                  <c:v>2.7184444444444447</c:v>
                </c:pt>
                <c:pt idx="2944">
                  <c:v>2.7167222222222223</c:v>
                </c:pt>
                <c:pt idx="2945">
                  <c:v>2.7130000000000001</c:v>
                </c:pt>
                <c:pt idx="2946">
                  <c:v>2.7066111111111111</c:v>
                </c:pt>
                <c:pt idx="2947">
                  <c:v>2.7006111111111113</c:v>
                </c:pt>
                <c:pt idx="2948">
                  <c:v>2.6950000000000003</c:v>
                </c:pt>
                <c:pt idx="2949">
                  <c:v>2.6921111111111111</c:v>
                </c:pt>
                <c:pt idx="2950">
                  <c:v>2.6891666666666669</c:v>
                </c:pt>
                <c:pt idx="2951">
                  <c:v>2.6856111111111112</c:v>
                </c:pt>
                <c:pt idx="2952">
                  <c:v>2.6814999999999998</c:v>
                </c:pt>
                <c:pt idx="2953">
                  <c:v>2.6755555555555559</c:v>
                </c:pt>
                <c:pt idx="2954">
                  <c:v>2.6745555555555551</c:v>
                </c:pt>
                <c:pt idx="2955">
                  <c:v>2.6717222222222223</c:v>
                </c:pt>
                <c:pt idx="2956">
                  <c:v>2.6662777777777782</c:v>
                </c:pt>
                <c:pt idx="2957">
                  <c:v>2.6629444444444443</c:v>
                </c:pt>
                <c:pt idx="2958">
                  <c:v>2.6594444444444445</c:v>
                </c:pt>
                <c:pt idx="2959">
                  <c:v>2.6573888888888888</c:v>
                </c:pt>
                <c:pt idx="2960">
                  <c:v>2.6561111111111111</c:v>
                </c:pt>
                <c:pt idx="2961">
                  <c:v>2.6541666666666668</c:v>
                </c:pt>
                <c:pt idx="2962">
                  <c:v>2.6514444444444445</c:v>
                </c:pt>
                <c:pt idx="2963">
                  <c:v>2.6501666666666668</c:v>
                </c:pt>
                <c:pt idx="2964">
                  <c:v>2.6501111111111113</c:v>
                </c:pt>
                <c:pt idx="2965">
                  <c:v>2.6513888888888895</c:v>
                </c:pt>
                <c:pt idx="2966">
                  <c:v>2.6515555555555554</c:v>
                </c:pt>
                <c:pt idx="2967">
                  <c:v>2.6506666666666669</c:v>
                </c:pt>
                <c:pt idx="2968">
                  <c:v>2.6487777777777781</c:v>
                </c:pt>
                <c:pt idx="2969">
                  <c:v>2.645111111111111</c:v>
                </c:pt>
                <c:pt idx="2970">
                  <c:v>2.6421666666666668</c:v>
                </c:pt>
                <c:pt idx="2971">
                  <c:v>2.6395</c:v>
                </c:pt>
                <c:pt idx="2972">
                  <c:v>2.6362777777777779</c:v>
                </c:pt>
                <c:pt idx="2973">
                  <c:v>2.6330555555555559</c:v>
                </c:pt>
                <c:pt idx="2974">
                  <c:v>2.6302222222222227</c:v>
                </c:pt>
                <c:pt idx="2975">
                  <c:v>2.6277777777777782</c:v>
                </c:pt>
                <c:pt idx="2976">
                  <c:v>2.6262222222222222</c:v>
                </c:pt>
                <c:pt idx="2977">
                  <c:v>2.6222222222222227</c:v>
                </c:pt>
                <c:pt idx="2978">
                  <c:v>2.6180000000000003</c:v>
                </c:pt>
                <c:pt idx="2979">
                  <c:v>2.6139999999999999</c:v>
                </c:pt>
                <c:pt idx="2980">
                  <c:v>2.610611111111111</c:v>
                </c:pt>
                <c:pt idx="2981">
                  <c:v>2.6099444444444444</c:v>
                </c:pt>
                <c:pt idx="2982">
                  <c:v>2.6096666666666666</c:v>
                </c:pt>
                <c:pt idx="2983">
                  <c:v>2.6102222222222222</c:v>
                </c:pt>
                <c:pt idx="2984">
                  <c:v>2.6115000000000004</c:v>
                </c:pt>
                <c:pt idx="2985">
                  <c:v>2.6127222222222226</c:v>
                </c:pt>
                <c:pt idx="2986">
                  <c:v>2.6135555555555552</c:v>
                </c:pt>
                <c:pt idx="2987">
                  <c:v>2.6131666666666664</c:v>
                </c:pt>
                <c:pt idx="2988">
                  <c:v>2.6126111111111112</c:v>
                </c:pt>
                <c:pt idx="2989">
                  <c:v>2.612055555555556</c:v>
                </c:pt>
                <c:pt idx="2990">
                  <c:v>2.6114444444444449</c:v>
                </c:pt>
                <c:pt idx="2991">
                  <c:v>2.6095555555555556</c:v>
                </c:pt>
                <c:pt idx="2992">
                  <c:v>2.6110555555555557</c:v>
                </c:pt>
                <c:pt idx="2993">
                  <c:v>2.6108333333333338</c:v>
                </c:pt>
                <c:pt idx="2994">
                  <c:v>2.6081666666666665</c:v>
                </c:pt>
                <c:pt idx="2995">
                  <c:v>2.6047777777777776</c:v>
                </c:pt>
                <c:pt idx="2996">
                  <c:v>2.6029999999999998</c:v>
                </c:pt>
                <c:pt idx="2997">
                  <c:v>2.6016111111111111</c:v>
                </c:pt>
                <c:pt idx="2998">
                  <c:v>2.5986111111111114</c:v>
                </c:pt>
                <c:pt idx="2999">
                  <c:v>2.5957222222222223</c:v>
                </c:pt>
                <c:pt idx="3000">
                  <c:v>2.5943333333333332</c:v>
                </c:pt>
                <c:pt idx="3001">
                  <c:v>2.593666666666667</c:v>
                </c:pt>
                <c:pt idx="3002">
                  <c:v>2.5925555555555557</c:v>
                </c:pt>
                <c:pt idx="3003">
                  <c:v>2.5902222222222226</c:v>
                </c:pt>
                <c:pt idx="3004">
                  <c:v>2.59</c:v>
                </c:pt>
                <c:pt idx="3005">
                  <c:v>2.5905000000000005</c:v>
                </c:pt>
                <c:pt idx="3006">
                  <c:v>2.5890555555555559</c:v>
                </c:pt>
                <c:pt idx="3007">
                  <c:v>2.5865</c:v>
                </c:pt>
                <c:pt idx="3008">
                  <c:v>2.5850555555555559</c:v>
                </c:pt>
                <c:pt idx="3009">
                  <c:v>2.5824444444444441</c:v>
                </c:pt>
                <c:pt idx="3010">
                  <c:v>2.5793333333333335</c:v>
                </c:pt>
                <c:pt idx="3011">
                  <c:v>2.5757222222222222</c:v>
                </c:pt>
                <c:pt idx="3012">
                  <c:v>2.572111111111111</c:v>
                </c:pt>
                <c:pt idx="3013">
                  <c:v>2.5696666666666665</c:v>
                </c:pt>
                <c:pt idx="3014">
                  <c:v>2.5661111111111108</c:v>
                </c:pt>
                <c:pt idx="3015">
                  <c:v>2.562388888888889</c:v>
                </c:pt>
                <c:pt idx="3016">
                  <c:v>2.5618888888888893</c:v>
                </c:pt>
                <c:pt idx="3017">
                  <c:v>2.5620555555555553</c:v>
                </c:pt>
                <c:pt idx="3018">
                  <c:v>2.5616111111111115</c:v>
                </c:pt>
                <c:pt idx="3019">
                  <c:v>2.5625555555555559</c:v>
                </c:pt>
                <c:pt idx="3020">
                  <c:v>2.5630000000000002</c:v>
                </c:pt>
                <c:pt idx="3021">
                  <c:v>2.5628333333333333</c:v>
                </c:pt>
                <c:pt idx="3022">
                  <c:v>2.5624444444444445</c:v>
                </c:pt>
                <c:pt idx="3023">
                  <c:v>2.5611666666666668</c:v>
                </c:pt>
                <c:pt idx="3024">
                  <c:v>2.560888888888889</c:v>
                </c:pt>
                <c:pt idx="3025">
                  <c:v>2.5621666666666667</c:v>
                </c:pt>
                <c:pt idx="3026">
                  <c:v>2.5659999999999998</c:v>
                </c:pt>
                <c:pt idx="3027">
                  <c:v>2.5761666666666669</c:v>
                </c:pt>
                <c:pt idx="3028">
                  <c:v>2.5872777777777776</c:v>
                </c:pt>
                <c:pt idx="3029">
                  <c:v>2.5950000000000002</c:v>
                </c:pt>
                <c:pt idx="3030">
                  <c:v>2.599277777777778</c:v>
                </c:pt>
                <c:pt idx="3032">
                  <c:v>2.6031666666666666</c:v>
                </c:pt>
                <c:pt idx="3033">
                  <c:v>2.6038888888888891</c:v>
                </c:pt>
                <c:pt idx="3034">
                  <c:v>2.6128333333333336</c:v>
                </c:pt>
                <c:pt idx="3035">
                  <c:v>2.6225000000000001</c:v>
                </c:pt>
                <c:pt idx="3036">
                  <c:v>2.6295555555555556</c:v>
                </c:pt>
                <c:pt idx="3037">
                  <c:v>2.6338888888888889</c:v>
                </c:pt>
                <c:pt idx="3038">
                  <c:v>2.6348888888888888</c:v>
                </c:pt>
                <c:pt idx="3039">
                  <c:v>2.6357222222222223</c:v>
                </c:pt>
                <c:pt idx="3040">
                  <c:v>2.6382222222222222</c:v>
                </c:pt>
                <c:pt idx="3041">
                  <c:v>2.6388333333333334</c:v>
                </c:pt>
                <c:pt idx="3042">
                  <c:v>2.6371666666666664</c:v>
                </c:pt>
                <c:pt idx="3043">
                  <c:v>2.6338888888888885</c:v>
                </c:pt>
                <c:pt idx="3044">
                  <c:v>2.6320000000000001</c:v>
                </c:pt>
                <c:pt idx="3045">
                  <c:v>2.6348333333333338</c:v>
                </c:pt>
                <c:pt idx="3046">
                  <c:v>2.6357222222222223</c:v>
                </c:pt>
                <c:pt idx="3047">
                  <c:v>2.6358888888888892</c:v>
                </c:pt>
                <c:pt idx="3048">
                  <c:v>2.6355555555555554</c:v>
                </c:pt>
                <c:pt idx="3049">
                  <c:v>2.6325555555555553</c:v>
                </c:pt>
                <c:pt idx="3050">
                  <c:v>2.6287222222222226</c:v>
                </c:pt>
                <c:pt idx="3051">
                  <c:v>2.6274999999999999</c:v>
                </c:pt>
                <c:pt idx="3052">
                  <c:v>2.6267777777777779</c:v>
                </c:pt>
                <c:pt idx="3053">
                  <c:v>2.6269444444444447</c:v>
                </c:pt>
                <c:pt idx="3054">
                  <c:v>2.628222222222222</c:v>
                </c:pt>
                <c:pt idx="3055">
                  <c:v>2.6307222222222224</c:v>
                </c:pt>
                <c:pt idx="3056">
                  <c:v>2.6350555555555557</c:v>
                </c:pt>
                <c:pt idx="3057">
                  <c:v>2.6379444444444449</c:v>
                </c:pt>
                <c:pt idx="3058">
                  <c:v>2.64</c:v>
                </c:pt>
                <c:pt idx="3059">
                  <c:v>2.6410555555555559</c:v>
                </c:pt>
                <c:pt idx="3060">
                  <c:v>2.6417222222222225</c:v>
                </c:pt>
                <c:pt idx="3061">
                  <c:v>2.6431111111111112</c:v>
                </c:pt>
                <c:pt idx="3062">
                  <c:v>2.6440555555555552</c:v>
                </c:pt>
                <c:pt idx="3063">
                  <c:v>2.6424444444444442</c:v>
                </c:pt>
                <c:pt idx="3064">
                  <c:v>2.6420555555555554</c:v>
                </c:pt>
                <c:pt idx="3065">
                  <c:v>2.6421111111111113</c:v>
                </c:pt>
                <c:pt idx="3066">
                  <c:v>2.6427777777777779</c:v>
                </c:pt>
                <c:pt idx="3067">
                  <c:v>2.6428333333333329</c:v>
                </c:pt>
                <c:pt idx="3068">
                  <c:v>2.6395555555555559</c:v>
                </c:pt>
                <c:pt idx="3069">
                  <c:v>2.6351111111111116</c:v>
                </c:pt>
                <c:pt idx="3070">
                  <c:v>2.6340000000000003</c:v>
                </c:pt>
                <c:pt idx="3071">
                  <c:v>2.6338888888888885</c:v>
                </c:pt>
                <c:pt idx="3072">
                  <c:v>2.6348333333333338</c:v>
                </c:pt>
                <c:pt idx="3073">
                  <c:v>2.6343888888888891</c:v>
                </c:pt>
                <c:pt idx="3074">
                  <c:v>2.6340555555555554</c:v>
                </c:pt>
                <c:pt idx="3075">
                  <c:v>2.6420555555555554</c:v>
                </c:pt>
                <c:pt idx="3076">
                  <c:v>2.6583333333333332</c:v>
                </c:pt>
                <c:pt idx="3077">
                  <c:v>2.6782222222222227</c:v>
                </c:pt>
                <c:pt idx="3078">
                  <c:v>2.6965555555555554</c:v>
                </c:pt>
                <c:pt idx="3079">
                  <c:v>2.7148333333333334</c:v>
                </c:pt>
                <c:pt idx="3080">
                  <c:v>2.7321111111111112</c:v>
                </c:pt>
                <c:pt idx="3081">
                  <c:v>2.7336666666666667</c:v>
                </c:pt>
                <c:pt idx="3082">
                  <c:v>2.7308333333333334</c:v>
                </c:pt>
                <c:pt idx="3083">
                  <c:v>2.724444444444444</c:v>
                </c:pt>
                <c:pt idx="3084">
                  <c:v>2.7200555555555557</c:v>
                </c:pt>
                <c:pt idx="3085">
                  <c:v>2.7159444444444443</c:v>
                </c:pt>
                <c:pt idx="3086">
                  <c:v>2.7097777777777776</c:v>
                </c:pt>
                <c:pt idx="3087">
                  <c:v>2.7019444444444449</c:v>
                </c:pt>
                <c:pt idx="3088">
                  <c:v>2.6914444444444445</c:v>
                </c:pt>
                <c:pt idx="3089">
                  <c:v>2.6804999999999999</c:v>
                </c:pt>
                <c:pt idx="3090">
                  <c:v>2.6703333333333328</c:v>
                </c:pt>
                <c:pt idx="3091">
                  <c:v>2.6592222222222222</c:v>
                </c:pt>
                <c:pt idx="3092">
                  <c:v>2.6473333333333331</c:v>
                </c:pt>
                <c:pt idx="3093">
                  <c:v>2.6359444444444442</c:v>
                </c:pt>
                <c:pt idx="3094">
                  <c:v>2.6252222222222219</c:v>
                </c:pt>
                <c:pt idx="3095">
                  <c:v>2.6163888888888893</c:v>
                </c:pt>
                <c:pt idx="3096">
                  <c:v>2.6083888888888893</c:v>
                </c:pt>
                <c:pt idx="3097">
                  <c:v>2.5996666666666668</c:v>
                </c:pt>
                <c:pt idx="3098">
                  <c:v>2.591388888888889</c:v>
                </c:pt>
                <c:pt idx="3099">
                  <c:v>2.5825</c:v>
                </c:pt>
                <c:pt idx="3100">
                  <c:v>2.5738333333333339</c:v>
                </c:pt>
                <c:pt idx="3101">
                  <c:v>2.5665555555555555</c:v>
                </c:pt>
                <c:pt idx="3102">
                  <c:v>2.5599444444444446</c:v>
                </c:pt>
                <c:pt idx="3103">
                  <c:v>2.5523888888888884</c:v>
                </c:pt>
                <c:pt idx="3104">
                  <c:v>2.5445000000000002</c:v>
                </c:pt>
                <c:pt idx="3105">
                  <c:v>2.5377222222222224</c:v>
                </c:pt>
                <c:pt idx="3106">
                  <c:v>2.5315000000000003</c:v>
                </c:pt>
                <c:pt idx="3107">
                  <c:v>2.5253333333333332</c:v>
                </c:pt>
                <c:pt idx="3108">
                  <c:v>2.5197222222222226</c:v>
                </c:pt>
                <c:pt idx="3109">
                  <c:v>2.512111111111111</c:v>
                </c:pt>
                <c:pt idx="3110">
                  <c:v>2.5039444444444445</c:v>
                </c:pt>
                <c:pt idx="3111">
                  <c:v>2.4979444444444443</c:v>
                </c:pt>
                <c:pt idx="3112">
                  <c:v>2.4936666666666669</c:v>
                </c:pt>
                <c:pt idx="3113">
                  <c:v>2.4898888888888888</c:v>
                </c:pt>
                <c:pt idx="3114">
                  <c:v>2.4850000000000003</c:v>
                </c:pt>
                <c:pt idx="3115">
                  <c:v>2.4796666666666667</c:v>
                </c:pt>
                <c:pt idx="3116">
                  <c:v>2.474277777777778</c:v>
                </c:pt>
                <c:pt idx="3117">
                  <c:v>2.4690000000000003</c:v>
                </c:pt>
                <c:pt idx="3118">
                  <c:v>2.4620000000000002</c:v>
                </c:pt>
                <c:pt idx="3119">
                  <c:v>2.4547222222222222</c:v>
                </c:pt>
                <c:pt idx="3120">
                  <c:v>2.4485555555555552</c:v>
                </c:pt>
                <c:pt idx="3121">
                  <c:v>2.4451111111111112</c:v>
                </c:pt>
                <c:pt idx="3122">
                  <c:v>2.4431666666666669</c:v>
                </c:pt>
                <c:pt idx="3123">
                  <c:v>2.4424999999999999</c:v>
                </c:pt>
                <c:pt idx="3124">
                  <c:v>2.4415555555555555</c:v>
                </c:pt>
                <c:pt idx="3125">
                  <c:v>2.4396666666666667</c:v>
                </c:pt>
                <c:pt idx="3126">
                  <c:v>2.4370000000000003</c:v>
                </c:pt>
                <c:pt idx="3127">
                  <c:v>2.4346111111111108</c:v>
                </c:pt>
                <c:pt idx="3128">
                  <c:v>2.4319444444444445</c:v>
                </c:pt>
                <c:pt idx="3129">
                  <c:v>2.4294444444444441</c:v>
                </c:pt>
                <c:pt idx="3130">
                  <c:v>2.4262222222222221</c:v>
                </c:pt>
                <c:pt idx="3131">
                  <c:v>2.4225000000000003</c:v>
                </c:pt>
                <c:pt idx="3132">
                  <c:v>2.4189444444444446</c:v>
                </c:pt>
                <c:pt idx="3133">
                  <c:v>2.4154444444444447</c:v>
                </c:pt>
                <c:pt idx="3134">
                  <c:v>2.4112777777777779</c:v>
                </c:pt>
                <c:pt idx="3135">
                  <c:v>2.4066666666666667</c:v>
                </c:pt>
                <c:pt idx="3136">
                  <c:v>2.4017222222222223</c:v>
                </c:pt>
                <c:pt idx="3137">
                  <c:v>2.3968333333333334</c:v>
                </c:pt>
                <c:pt idx="3138">
                  <c:v>2.3935555555555554</c:v>
                </c:pt>
                <c:pt idx="3139">
                  <c:v>2.3914999999999997</c:v>
                </c:pt>
                <c:pt idx="3140">
                  <c:v>2.389388888888889</c:v>
                </c:pt>
                <c:pt idx="3141">
                  <c:v>2.3864999999999998</c:v>
                </c:pt>
                <c:pt idx="3142">
                  <c:v>2.3840555555555554</c:v>
                </c:pt>
                <c:pt idx="3143">
                  <c:v>2.3809444444444443</c:v>
                </c:pt>
                <c:pt idx="3144">
                  <c:v>2.3778333333333332</c:v>
                </c:pt>
                <c:pt idx="3145">
                  <c:v>2.375</c:v>
                </c:pt>
                <c:pt idx="3146">
                  <c:v>2.3723888888888887</c:v>
                </c:pt>
                <c:pt idx="3147">
                  <c:v>2.3702777777777779</c:v>
                </c:pt>
                <c:pt idx="3148">
                  <c:v>2.367666666666667</c:v>
                </c:pt>
                <c:pt idx="3149">
                  <c:v>2.3648333333333333</c:v>
                </c:pt>
                <c:pt idx="3150">
                  <c:v>2.3619444444444446</c:v>
                </c:pt>
                <c:pt idx="3151">
                  <c:v>2.3584444444444443</c:v>
                </c:pt>
                <c:pt idx="3152">
                  <c:v>2.3545555555555553</c:v>
                </c:pt>
                <c:pt idx="3153">
                  <c:v>2.3518888888888889</c:v>
                </c:pt>
                <c:pt idx="3154">
                  <c:v>2.3498333333333337</c:v>
                </c:pt>
                <c:pt idx="3155">
                  <c:v>2.3472777777777774</c:v>
                </c:pt>
                <c:pt idx="3156">
                  <c:v>2.3439444444444444</c:v>
                </c:pt>
                <c:pt idx="3157">
                  <c:v>2.3411666666666666</c:v>
                </c:pt>
                <c:pt idx="3158">
                  <c:v>2.338111111111111</c:v>
                </c:pt>
                <c:pt idx="3159">
                  <c:v>2.3331111111111111</c:v>
                </c:pt>
                <c:pt idx="3160">
                  <c:v>2.3282222222222222</c:v>
                </c:pt>
                <c:pt idx="3161">
                  <c:v>2.3239444444444444</c:v>
                </c:pt>
                <c:pt idx="3162">
                  <c:v>2.318833333333334</c:v>
                </c:pt>
                <c:pt idx="3163">
                  <c:v>2.3143888888888888</c:v>
                </c:pt>
                <c:pt idx="3164">
                  <c:v>2.3129444444444447</c:v>
                </c:pt>
                <c:pt idx="3165">
                  <c:v>2.3132222222222221</c:v>
                </c:pt>
                <c:pt idx="3166">
                  <c:v>2.3162777777777777</c:v>
                </c:pt>
                <c:pt idx="3167">
                  <c:v>2.325277777777778</c:v>
                </c:pt>
                <c:pt idx="3168">
                  <c:v>2.3403888888888886</c:v>
                </c:pt>
                <c:pt idx="3169">
                  <c:v>2.3643888888888895</c:v>
                </c:pt>
                <c:pt idx="3170">
                  <c:v>2.3957222222222221</c:v>
                </c:pt>
                <c:pt idx="3171">
                  <c:v>2.426166666666667</c:v>
                </c:pt>
                <c:pt idx="3172">
                  <c:v>2.4511111111111115</c:v>
                </c:pt>
                <c:pt idx="3173">
                  <c:v>2.472777777777778</c:v>
                </c:pt>
                <c:pt idx="3174">
                  <c:v>2.498388888888889</c:v>
                </c:pt>
                <c:pt idx="3175">
                  <c:v>2.5261111111111116</c:v>
                </c:pt>
                <c:pt idx="3176">
                  <c:v>2.5483888888888888</c:v>
                </c:pt>
                <c:pt idx="3177">
                  <c:v>2.5652222222222223</c:v>
                </c:pt>
                <c:pt idx="3178">
                  <c:v>2.5813333333333333</c:v>
                </c:pt>
                <c:pt idx="3179">
                  <c:v>2.595277777777778</c:v>
                </c:pt>
                <c:pt idx="3180">
                  <c:v>2.6031111111111112</c:v>
                </c:pt>
                <c:pt idx="3181">
                  <c:v>2.6116111111111113</c:v>
                </c:pt>
                <c:pt idx="3182">
                  <c:v>2.6178888888888889</c:v>
                </c:pt>
                <c:pt idx="3183">
                  <c:v>2.6154999999999999</c:v>
                </c:pt>
                <c:pt idx="3184">
                  <c:v>2.6124999999999998</c:v>
                </c:pt>
                <c:pt idx="3185">
                  <c:v>2.6075555555555558</c:v>
                </c:pt>
                <c:pt idx="3186">
                  <c:v>2.6047777777777776</c:v>
                </c:pt>
                <c:pt idx="3187">
                  <c:v>2.600888888888889</c:v>
                </c:pt>
                <c:pt idx="3188">
                  <c:v>2.5950555555555557</c:v>
                </c:pt>
                <c:pt idx="3189">
                  <c:v>2.5963888888888889</c:v>
                </c:pt>
                <c:pt idx="3190">
                  <c:v>2.5972222222222223</c:v>
                </c:pt>
                <c:pt idx="3191">
                  <c:v>2.5938333333333334</c:v>
                </c:pt>
                <c:pt idx="3192">
                  <c:v>2.5927777777777781</c:v>
                </c:pt>
                <c:pt idx="3193">
                  <c:v>2.5955555555555554</c:v>
                </c:pt>
                <c:pt idx="3194">
                  <c:v>2.6006666666666671</c:v>
                </c:pt>
                <c:pt idx="3195">
                  <c:v>2.6131666666666669</c:v>
                </c:pt>
                <c:pt idx="3196">
                  <c:v>2.6296111111111111</c:v>
                </c:pt>
                <c:pt idx="3197">
                  <c:v>2.641888888888889</c:v>
                </c:pt>
                <c:pt idx="3198">
                  <c:v>2.6482222222222225</c:v>
                </c:pt>
                <c:pt idx="3199">
                  <c:v>2.6531666666666665</c:v>
                </c:pt>
                <c:pt idx="3200">
                  <c:v>2.6615555555555557</c:v>
                </c:pt>
                <c:pt idx="3201">
                  <c:v>2.667388888888889</c:v>
                </c:pt>
                <c:pt idx="3202">
                  <c:v>2.6660000000000004</c:v>
                </c:pt>
                <c:pt idx="3203">
                  <c:v>2.657111111111111</c:v>
                </c:pt>
                <c:pt idx="3204">
                  <c:v>2.6426666666666665</c:v>
                </c:pt>
                <c:pt idx="3205">
                  <c:v>2.6317777777777778</c:v>
                </c:pt>
                <c:pt idx="3206">
                  <c:v>2.6250555555555555</c:v>
                </c:pt>
                <c:pt idx="3207">
                  <c:v>2.6204444444444448</c:v>
                </c:pt>
                <c:pt idx="3208">
                  <c:v>2.6182777777777773</c:v>
                </c:pt>
                <c:pt idx="3209">
                  <c:v>2.6139999999999999</c:v>
                </c:pt>
                <c:pt idx="3210">
                  <c:v>2.6060555555555558</c:v>
                </c:pt>
                <c:pt idx="3211">
                  <c:v>2.6003888888888893</c:v>
                </c:pt>
                <c:pt idx="3212">
                  <c:v>2.6010555555555559</c:v>
                </c:pt>
                <c:pt idx="3213">
                  <c:v>2.6036111111111113</c:v>
                </c:pt>
                <c:pt idx="3214">
                  <c:v>2.6017222222222225</c:v>
                </c:pt>
                <c:pt idx="3215">
                  <c:v>2.6077777777777778</c:v>
                </c:pt>
                <c:pt idx="3216">
                  <c:v>2.6257222222222225</c:v>
                </c:pt>
                <c:pt idx="3217">
                  <c:v>2.6381666666666668</c:v>
                </c:pt>
                <c:pt idx="3218">
                  <c:v>2.6440555555555552</c:v>
                </c:pt>
                <c:pt idx="3219">
                  <c:v>2.6364999999999998</c:v>
                </c:pt>
                <c:pt idx="3220">
                  <c:v>2.6233333333333335</c:v>
                </c:pt>
                <c:pt idx="3221">
                  <c:v>2.6361111111111111</c:v>
                </c:pt>
                <c:pt idx="3222">
                  <c:v>2.6590555555555557</c:v>
                </c:pt>
                <c:pt idx="3223">
                  <c:v>2.6652777777777779</c:v>
                </c:pt>
                <c:pt idx="3224">
                  <c:v>2.6488888888888891</c:v>
                </c:pt>
                <c:pt idx="3225">
                  <c:v>2.6339444444444444</c:v>
                </c:pt>
                <c:pt idx="3226">
                  <c:v>2.6219999999999999</c:v>
                </c:pt>
                <c:pt idx="3227">
                  <c:v>2.6113333333333335</c:v>
                </c:pt>
                <c:pt idx="3228">
                  <c:v>2.6032777777777776</c:v>
                </c:pt>
                <c:pt idx="3229">
                  <c:v>2.5967222222222222</c:v>
                </c:pt>
                <c:pt idx="3230">
                  <c:v>2.5903333333333336</c:v>
                </c:pt>
                <c:pt idx="3231">
                  <c:v>2.5838333333333336</c:v>
                </c:pt>
                <c:pt idx="3232">
                  <c:v>2.5773888888888887</c:v>
                </c:pt>
                <c:pt idx="3233">
                  <c:v>2.5697222222222225</c:v>
                </c:pt>
                <c:pt idx="3234">
                  <c:v>2.5633888888888889</c:v>
                </c:pt>
                <c:pt idx="3235">
                  <c:v>2.557833333333333</c:v>
                </c:pt>
                <c:pt idx="3236">
                  <c:v>2.5528333333333331</c:v>
                </c:pt>
                <c:pt idx="3237">
                  <c:v>2.5486666666666666</c:v>
                </c:pt>
                <c:pt idx="3238">
                  <c:v>2.5436666666666667</c:v>
                </c:pt>
                <c:pt idx="3239">
                  <c:v>2.5372222222222218</c:v>
                </c:pt>
                <c:pt idx="3240">
                  <c:v>2.5312777777777775</c:v>
                </c:pt>
                <c:pt idx="3241">
                  <c:v>2.5266111111111114</c:v>
                </c:pt>
                <c:pt idx="3242">
                  <c:v>2.5207222222222221</c:v>
                </c:pt>
                <c:pt idx="3243">
                  <c:v>2.5135000000000001</c:v>
                </c:pt>
                <c:pt idx="3244">
                  <c:v>2.505611111111111</c:v>
                </c:pt>
                <c:pt idx="3245">
                  <c:v>2.4970555555555558</c:v>
                </c:pt>
                <c:pt idx="3246">
                  <c:v>2.4883888888888892</c:v>
                </c:pt>
                <c:pt idx="3247">
                  <c:v>2.4809999999999999</c:v>
                </c:pt>
                <c:pt idx="3248">
                  <c:v>2.4750555555555556</c:v>
                </c:pt>
                <c:pt idx="3249">
                  <c:v>2.4690555555555558</c:v>
                </c:pt>
                <c:pt idx="3250">
                  <c:v>2.4636666666666667</c:v>
                </c:pt>
                <c:pt idx="3251">
                  <c:v>2.4580555555555557</c:v>
                </c:pt>
                <c:pt idx="3252">
                  <c:v>2.4528888888888893</c:v>
                </c:pt>
                <c:pt idx="3253">
                  <c:v>2.4465000000000003</c:v>
                </c:pt>
                <c:pt idx="3254">
                  <c:v>2.440666666666667</c:v>
                </c:pt>
                <c:pt idx="3255">
                  <c:v>2.4346111111111108</c:v>
                </c:pt>
                <c:pt idx="3256">
                  <c:v>2.4287222222222224</c:v>
                </c:pt>
                <c:pt idx="3257">
                  <c:v>2.4222222222222225</c:v>
                </c:pt>
                <c:pt idx="3258">
                  <c:v>2.4157222222222225</c:v>
                </c:pt>
                <c:pt idx="3259">
                  <c:v>2.4108333333333332</c:v>
                </c:pt>
                <c:pt idx="3260">
                  <c:v>2.4059999999999997</c:v>
                </c:pt>
                <c:pt idx="3261">
                  <c:v>2.400611111111111</c:v>
                </c:pt>
                <c:pt idx="3262">
                  <c:v>2.3956111111111111</c:v>
                </c:pt>
                <c:pt idx="3263">
                  <c:v>2.3909444444444441</c:v>
                </c:pt>
                <c:pt idx="3264">
                  <c:v>2.3853333333333335</c:v>
                </c:pt>
                <c:pt idx="3265">
                  <c:v>2.3806111111111115</c:v>
                </c:pt>
                <c:pt idx="3266">
                  <c:v>2.3771111111111112</c:v>
                </c:pt>
                <c:pt idx="3267">
                  <c:v>2.373277777777778</c:v>
                </c:pt>
                <c:pt idx="3268">
                  <c:v>2.3689999999999998</c:v>
                </c:pt>
                <c:pt idx="3269">
                  <c:v>2.3638333333333339</c:v>
                </c:pt>
                <c:pt idx="3270">
                  <c:v>2.3597777777777775</c:v>
                </c:pt>
                <c:pt idx="3271">
                  <c:v>2.3550555555555555</c:v>
                </c:pt>
                <c:pt idx="3272">
                  <c:v>2.3515555555555556</c:v>
                </c:pt>
                <c:pt idx="3273">
                  <c:v>2.3478888888888889</c:v>
                </c:pt>
                <c:pt idx="3274">
                  <c:v>2.3448333333333333</c:v>
                </c:pt>
                <c:pt idx="3275">
                  <c:v>2.3414999999999999</c:v>
                </c:pt>
                <c:pt idx="3276">
                  <c:v>2.337388888888889</c:v>
                </c:pt>
                <c:pt idx="3277">
                  <c:v>2.3335555555555558</c:v>
                </c:pt>
                <c:pt idx="3278">
                  <c:v>2.3299444444444446</c:v>
                </c:pt>
                <c:pt idx="3279">
                  <c:v>2.3266111111111112</c:v>
                </c:pt>
                <c:pt idx="3280">
                  <c:v>2.3237777777777779</c:v>
                </c:pt>
                <c:pt idx="3281">
                  <c:v>2.3196111111111111</c:v>
                </c:pt>
                <c:pt idx="3282">
                  <c:v>2.3161111111111108</c:v>
                </c:pt>
                <c:pt idx="3283">
                  <c:v>2.3132222222222221</c:v>
                </c:pt>
                <c:pt idx="3284">
                  <c:v>2.3114444444444442</c:v>
                </c:pt>
                <c:pt idx="3285">
                  <c:v>2.3093333333333339</c:v>
                </c:pt>
                <c:pt idx="3286">
                  <c:v>2.3061666666666669</c:v>
                </c:pt>
                <c:pt idx="3287">
                  <c:v>2.3032222222222223</c:v>
                </c:pt>
                <c:pt idx="3288">
                  <c:v>2.2999999999999998</c:v>
                </c:pt>
                <c:pt idx="3289">
                  <c:v>2.2970555555555556</c:v>
                </c:pt>
                <c:pt idx="3290">
                  <c:v>2.2945000000000002</c:v>
                </c:pt>
                <c:pt idx="3291">
                  <c:v>2.2922777777777776</c:v>
                </c:pt>
                <c:pt idx="3292">
                  <c:v>2.2891111111111115</c:v>
                </c:pt>
                <c:pt idx="3293">
                  <c:v>2.2854999999999999</c:v>
                </c:pt>
                <c:pt idx="3294">
                  <c:v>2.2818888888888886</c:v>
                </c:pt>
                <c:pt idx="3295">
                  <c:v>2.2803333333333331</c:v>
                </c:pt>
                <c:pt idx="3296">
                  <c:v>2.2786111111111116</c:v>
                </c:pt>
                <c:pt idx="3297">
                  <c:v>2.2760555555555557</c:v>
                </c:pt>
                <c:pt idx="3298">
                  <c:v>2.2731111111111111</c:v>
                </c:pt>
                <c:pt idx="3299">
                  <c:v>2.270888888888889</c:v>
                </c:pt>
                <c:pt idx="3300">
                  <c:v>2.2697222222222218</c:v>
                </c:pt>
                <c:pt idx="3301">
                  <c:v>2.2677777777777779</c:v>
                </c:pt>
                <c:pt idx="3302">
                  <c:v>2.2649444444444446</c:v>
                </c:pt>
                <c:pt idx="3303">
                  <c:v>2.2620555555555555</c:v>
                </c:pt>
                <c:pt idx="3304">
                  <c:v>2.2601666666666667</c:v>
                </c:pt>
                <c:pt idx="3305">
                  <c:v>2.2586111111111111</c:v>
                </c:pt>
                <c:pt idx="3306">
                  <c:v>2.2578333333333331</c:v>
                </c:pt>
                <c:pt idx="3307">
                  <c:v>2.2578333333333336</c:v>
                </c:pt>
                <c:pt idx="3308">
                  <c:v>2.258</c:v>
                </c:pt>
                <c:pt idx="3309">
                  <c:v>2.2675000000000001</c:v>
                </c:pt>
                <c:pt idx="3310">
                  <c:v>2.2835555555555556</c:v>
                </c:pt>
                <c:pt idx="3311">
                  <c:v>2.307555555555556</c:v>
                </c:pt>
                <c:pt idx="3312">
                  <c:v>2.3291111111111111</c:v>
                </c:pt>
                <c:pt idx="3313">
                  <c:v>2.3448888888888888</c:v>
                </c:pt>
                <c:pt idx="3314">
                  <c:v>2.3561666666666667</c:v>
                </c:pt>
                <c:pt idx="3315">
                  <c:v>2.3611666666666671</c:v>
                </c:pt>
                <c:pt idx="3316">
                  <c:v>2.3611666666666666</c:v>
                </c:pt>
                <c:pt idx="3317">
                  <c:v>2.3610555555555557</c:v>
                </c:pt>
                <c:pt idx="3318">
                  <c:v>2.3633888888888892</c:v>
                </c:pt>
                <c:pt idx="3319">
                  <c:v>2.3646666666666669</c:v>
                </c:pt>
                <c:pt idx="3320">
                  <c:v>2.3648333333333333</c:v>
                </c:pt>
                <c:pt idx="3321">
                  <c:v>2.3629444444444445</c:v>
                </c:pt>
                <c:pt idx="3322">
                  <c:v>2.3602777777777777</c:v>
                </c:pt>
                <c:pt idx="3323">
                  <c:v>2.3585555555555557</c:v>
                </c:pt>
                <c:pt idx="3324">
                  <c:v>2.3571111111111112</c:v>
                </c:pt>
                <c:pt idx="3325">
                  <c:v>2.3566666666666665</c:v>
                </c:pt>
                <c:pt idx="3326">
                  <c:v>2.357388888888889</c:v>
                </c:pt>
                <c:pt idx="3327">
                  <c:v>2.3583888888888893</c:v>
                </c:pt>
                <c:pt idx="3328">
                  <c:v>2.3584444444444443</c:v>
                </c:pt>
                <c:pt idx="3329">
                  <c:v>2.3593888888888888</c:v>
                </c:pt>
                <c:pt idx="3330">
                  <c:v>2.3600000000000003</c:v>
                </c:pt>
                <c:pt idx="3331">
                  <c:v>2.3593333333333337</c:v>
                </c:pt>
                <c:pt idx="3332">
                  <c:v>2.3577222222222218</c:v>
                </c:pt>
                <c:pt idx="3333">
                  <c:v>2.3571666666666666</c:v>
                </c:pt>
                <c:pt idx="3334">
                  <c:v>2.3568888888888888</c:v>
                </c:pt>
                <c:pt idx="3335">
                  <c:v>2.3557222222222225</c:v>
                </c:pt>
                <c:pt idx="3336">
                  <c:v>2.355777777777778</c:v>
                </c:pt>
                <c:pt idx="3337">
                  <c:v>2.3562222222222227</c:v>
                </c:pt>
                <c:pt idx="3338">
                  <c:v>2.3601111111111113</c:v>
                </c:pt>
                <c:pt idx="3339">
                  <c:v>2.3657222222222223</c:v>
                </c:pt>
                <c:pt idx="3340">
                  <c:v>2.3686666666666669</c:v>
                </c:pt>
                <c:pt idx="3341">
                  <c:v>2.3693888888888885</c:v>
                </c:pt>
                <c:pt idx="3342">
                  <c:v>2.3703333333333334</c:v>
                </c:pt>
                <c:pt idx="3343">
                  <c:v>2.3735555555555559</c:v>
                </c:pt>
                <c:pt idx="3344">
                  <c:v>2.3811666666666667</c:v>
                </c:pt>
                <c:pt idx="3345">
                  <c:v>2.3998333333333335</c:v>
                </c:pt>
                <c:pt idx="3346">
                  <c:v>2.4087777777777775</c:v>
                </c:pt>
                <c:pt idx="3347">
                  <c:v>2.4079444444444444</c:v>
                </c:pt>
                <c:pt idx="3348">
                  <c:v>2.399888888888889</c:v>
                </c:pt>
                <c:pt idx="3349">
                  <c:v>2.3943888888888889</c:v>
                </c:pt>
                <c:pt idx="3350">
                  <c:v>2.3896111111111114</c:v>
                </c:pt>
                <c:pt idx="3351">
                  <c:v>2.3854444444444445</c:v>
                </c:pt>
                <c:pt idx="3352">
                  <c:v>2.3891666666666667</c:v>
                </c:pt>
                <c:pt idx="3353">
                  <c:v>2.3936111111111114</c:v>
                </c:pt>
                <c:pt idx="3354">
                  <c:v>2.3863888888888889</c:v>
                </c:pt>
                <c:pt idx="3355">
                  <c:v>2.3888888888888893</c:v>
                </c:pt>
                <c:pt idx="3356">
                  <c:v>2.3859444444444451</c:v>
                </c:pt>
                <c:pt idx="3357">
                  <c:v>2.3821666666666665</c:v>
                </c:pt>
                <c:pt idx="3358">
                  <c:v>2.3787222222222222</c:v>
                </c:pt>
                <c:pt idx="3359">
                  <c:v>2.3771666666666667</c:v>
                </c:pt>
                <c:pt idx="3360">
                  <c:v>2.3776666666666668</c:v>
                </c:pt>
              </c:numCache>
            </c:numRef>
          </c:yVal>
          <c:smooth val="1"/>
          <c:extLst>
            <c:ext xmlns:c16="http://schemas.microsoft.com/office/drawing/2014/chart" uri="{C3380CC4-5D6E-409C-BE32-E72D297353CC}">
              <c16:uniqueId val="{0000000D-9DD0-AD4A-9BB6-3F7B4C338364}"/>
            </c:ext>
          </c:extLst>
        </c:ser>
        <c:dLbls>
          <c:showLegendKey val="0"/>
          <c:showVal val="0"/>
          <c:showCatName val="0"/>
          <c:showSerName val="0"/>
          <c:showPercent val="0"/>
          <c:showBubbleSize val="0"/>
        </c:dLbls>
        <c:axId val="484348920"/>
        <c:axId val="484348528"/>
      </c:scatterChart>
      <c:valAx>
        <c:axId val="4843477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day)</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4348136"/>
        <c:crossesAt val="-0.4"/>
        <c:crossBetween val="midCat"/>
      </c:valAx>
      <c:valAx>
        <c:axId val="48434813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otential (V)</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4347744"/>
        <c:crosses val="autoZero"/>
        <c:crossBetween val="midCat"/>
      </c:valAx>
      <c:valAx>
        <c:axId val="484348528"/>
        <c:scaling>
          <c:orientation val="minMax"/>
          <c:max val="20"/>
          <c:min val="0"/>
        </c:scaling>
        <c:delete val="0"/>
        <c:axPos val="r"/>
        <c:title>
          <c:tx>
            <c:rich>
              <a:bodyPr rot="5400000" spcFirstLastPara="1" vertOverflow="ellipsis"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urrent density (A/m</a:t>
                </a:r>
                <a:r>
                  <a:rPr lang="en-US" baseline="30000"/>
                  <a:t>2</a:t>
                </a:r>
                <a:r>
                  <a:rPr lang="en-US"/>
                  <a:t>)</a:t>
                </a:r>
              </a:p>
            </c:rich>
          </c:tx>
          <c:overlay val="0"/>
          <c:spPr>
            <a:noFill/>
            <a:ln>
              <a:noFill/>
            </a:ln>
            <a:effectLst/>
          </c:spPr>
          <c:txPr>
            <a:bodyPr rot="5400000" spcFirstLastPara="1" vertOverflow="ellipsis"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4348920"/>
        <c:crosses val="max"/>
        <c:crossBetween val="midCat"/>
      </c:valAx>
      <c:valAx>
        <c:axId val="484348920"/>
        <c:scaling>
          <c:orientation val="minMax"/>
        </c:scaling>
        <c:delete val="1"/>
        <c:axPos val="b"/>
        <c:numFmt formatCode="General" sourceLinked="1"/>
        <c:majorTickMark val="out"/>
        <c:minorTickMark val="none"/>
        <c:tickLblPos val="nextTo"/>
        <c:crossAx val="484348528"/>
        <c:crosses val="autoZero"/>
        <c:crossBetween val="midCat"/>
      </c:valAx>
      <c:spPr>
        <a:noFill/>
        <a:ln>
          <a:solidFill>
            <a:srgbClr val="E7E6E6"/>
          </a:solidFill>
        </a:ln>
        <a:effectLst/>
      </c:spPr>
    </c:plotArea>
    <c:legend>
      <c:legendPos val="b"/>
      <c:legendEntry>
        <c:idx val="2"/>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ayout>
        <c:manualLayout>
          <c:xMode val="edge"/>
          <c:yMode val="edge"/>
          <c:x val="0.1532683729159918"/>
          <c:y val="0.58655876767474979"/>
          <c:w val="0.16128237291045375"/>
          <c:h val="0.16197704225626827"/>
        </c:manualLayout>
      </c:layout>
      <c:overlay val="1"/>
      <c:spPr>
        <a:solidFill>
          <a:sysClr val="window" lastClr="FFFFFF">
            <a:alpha val="80000"/>
          </a:sysClr>
        </a:solidFill>
        <a:ln>
          <a:solidFill>
            <a:srgbClr val="E7E6E6"/>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0"/>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Enrich, Cont. mode, PBS&amp;flow(2)'!$O$2</c:f>
              <c:strCache>
                <c:ptCount val="1"/>
                <c:pt idx="0">
                  <c:v>Ecell</c:v>
                </c:pt>
              </c:strCache>
            </c:strRef>
          </c:tx>
          <c:spPr>
            <a:ln w="19050" cap="rnd">
              <a:solidFill>
                <a:schemeClr val="accent1"/>
              </a:solidFill>
              <a:round/>
            </a:ln>
            <a:effectLst/>
          </c:spPr>
          <c:marker>
            <c:symbol val="none"/>
          </c:marker>
          <c:errBars>
            <c:errDir val="y"/>
            <c:errBarType val="both"/>
            <c:errValType val="cust"/>
            <c:noEndCap val="0"/>
            <c:plus>
              <c:numRef>
                <c:f>'Enrich, Cont. mode, PBS&amp;flow(2)'!$T$2178:$T$2603</c:f>
                <c:numCache>
                  <c:formatCode>General</c:formatCode>
                  <c:ptCount val="426"/>
                  <c:pt idx="22">
                    <c:v>1.5393000000000007E-2</c:v>
                  </c:pt>
                  <c:pt idx="58">
                    <c:v>6.144999999999996E-4</c:v>
                  </c:pt>
                  <c:pt idx="94">
                    <c:v>4.2669999999999991E-3</c:v>
                  </c:pt>
                  <c:pt idx="130">
                    <c:v>3.2495000000000011E-3</c:v>
                  </c:pt>
                  <c:pt idx="166">
                    <c:v>4.2804999999999996E-3</c:v>
                  </c:pt>
                  <c:pt idx="202">
                    <c:v>3.2450000000000009E-3</c:v>
                  </c:pt>
                  <c:pt idx="238">
                    <c:v>3.8955000000000001E-3</c:v>
                  </c:pt>
                  <c:pt idx="274">
                    <c:v>4.0455000000000005E-3</c:v>
                  </c:pt>
                  <c:pt idx="310">
                    <c:v>6.705E-3</c:v>
                  </c:pt>
                  <c:pt idx="346">
                    <c:v>7.1010000000000005E-3</c:v>
                  </c:pt>
                  <c:pt idx="382">
                    <c:v>4.5689999999999993E-3</c:v>
                  </c:pt>
                  <c:pt idx="418">
                    <c:v>3.3684999999999492E-3</c:v>
                  </c:pt>
                </c:numCache>
              </c:numRef>
            </c:plus>
            <c:minus>
              <c:numRef>
                <c:f>'Enrich, Cont. mode, PBS&amp;flow(2)'!$T$2178:$T$2603</c:f>
                <c:numCache>
                  <c:formatCode>General</c:formatCode>
                  <c:ptCount val="426"/>
                  <c:pt idx="22">
                    <c:v>1.5393000000000007E-2</c:v>
                  </c:pt>
                  <c:pt idx="58">
                    <c:v>6.144999999999996E-4</c:v>
                  </c:pt>
                  <c:pt idx="94">
                    <c:v>4.2669999999999991E-3</c:v>
                  </c:pt>
                  <c:pt idx="130">
                    <c:v>3.2495000000000011E-3</c:v>
                  </c:pt>
                  <c:pt idx="166">
                    <c:v>4.2804999999999996E-3</c:v>
                  </c:pt>
                  <c:pt idx="202">
                    <c:v>3.2450000000000009E-3</c:v>
                  </c:pt>
                  <c:pt idx="238">
                    <c:v>3.8955000000000001E-3</c:v>
                  </c:pt>
                  <c:pt idx="274">
                    <c:v>4.0455000000000005E-3</c:v>
                  </c:pt>
                  <c:pt idx="310">
                    <c:v>6.705E-3</c:v>
                  </c:pt>
                  <c:pt idx="346">
                    <c:v>7.1010000000000005E-3</c:v>
                  </c:pt>
                  <c:pt idx="382">
                    <c:v>4.5689999999999993E-3</c:v>
                  </c:pt>
                  <c:pt idx="418">
                    <c:v>3.3684999999999492E-3</c:v>
                  </c:pt>
                </c:numCache>
              </c:numRef>
            </c:minus>
            <c:spPr>
              <a:noFill/>
              <a:ln w="9525" cap="flat" cmpd="sng" algn="ctr">
                <a:solidFill>
                  <a:schemeClr val="tx1">
                    <a:lumMod val="65000"/>
                    <a:lumOff val="35000"/>
                  </a:schemeClr>
                </a:solidFill>
                <a:round/>
              </a:ln>
              <a:effectLst/>
            </c:spPr>
          </c:errBars>
          <c:xVal>
            <c:numRef>
              <c:f>'Enrich, Cont. mode, PBS&amp;flow(2)'!$N$2178:$N$2603</c:f>
              <c:numCache>
                <c:formatCode>General</c:formatCode>
                <c:ptCount val="426"/>
                <c:pt idx="0">
                  <c:v>15.0972222222222</c:v>
                </c:pt>
                <c:pt idx="1">
                  <c:v>15.1041666666666</c:v>
                </c:pt>
                <c:pt idx="2">
                  <c:v>15.1111111111111</c:v>
                </c:pt>
                <c:pt idx="3">
                  <c:v>15.1180555555555</c:v>
                </c:pt>
                <c:pt idx="4">
                  <c:v>15.125</c:v>
                </c:pt>
                <c:pt idx="5">
                  <c:v>15.1319444444444</c:v>
                </c:pt>
                <c:pt idx="6">
                  <c:v>15.1388888888888</c:v>
                </c:pt>
                <c:pt idx="7">
                  <c:v>15.1458333333333</c:v>
                </c:pt>
                <c:pt idx="8">
                  <c:v>15.1527777777777</c:v>
                </c:pt>
                <c:pt idx="9">
                  <c:v>15.1597222222222</c:v>
                </c:pt>
                <c:pt idx="10">
                  <c:v>15.1666666666666</c:v>
                </c:pt>
                <c:pt idx="11">
                  <c:v>15.1736111111111</c:v>
                </c:pt>
                <c:pt idx="12">
                  <c:v>15.1805555555555</c:v>
                </c:pt>
                <c:pt idx="13">
                  <c:v>15.1875</c:v>
                </c:pt>
                <c:pt idx="14">
                  <c:v>15.1944444444444</c:v>
                </c:pt>
                <c:pt idx="15">
                  <c:v>15.2013888888888</c:v>
                </c:pt>
                <c:pt idx="16">
                  <c:v>15.2083333333333</c:v>
                </c:pt>
                <c:pt idx="17">
                  <c:v>15.2152777777777</c:v>
                </c:pt>
                <c:pt idx="18">
                  <c:v>15.2222222222222</c:v>
                </c:pt>
                <c:pt idx="19">
                  <c:v>15.2291666666666</c:v>
                </c:pt>
                <c:pt idx="20">
                  <c:v>15.2361111111111</c:v>
                </c:pt>
                <c:pt idx="21">
                  <c:v>15.2430555555555</c:v>
                </c:pt>
                <c:pt idx="22">
                  <c:v>15.25</c:v>
                </c:pt>
                <c:pt idx="23">
                  <c:v>15.2569444444444</c:v>
                </c:pt>
                <c:pt idx="24">
                  <c:v>15.2638888888888</c:v>
                </c:pt>
                <c:pt idx="25">
                  <c:v>15.2708333333333</c:v>
                </c:pt>
                <c:pt idx="26">
                  <c:v>15.2777777777777</c:v>
                </c:pt>
                <c:pt idx="27">
                  <c:v>15.2847222222222</c:v>
                </c:pt>
                <c:pt idx="28">
                  <c:v>15.2916666666666</c:v>
                </c:pt>
                <c:pt idx="29">
                  <c:v>15.2986111111111</c:v>
                </c:pt>
                <c:pt idx="30">
                  <c:v>15.3055555555555</c:v>
                </c:pt>
                <c:pt idx="31">
                  <c:v>15.3125</c:v>
                </c:pt>
                <c:pt idx="32">
                  <c:v>15.3194444444444</c:v>
                </c:pt>
                <c:pt idx="33">
                  <c:v>15.3263888888888</c:v>
                </c:pt>
                <c:pt idx="34">
                  <c:v>15.3333333333333</c:v>
                </c:pt>
                <c:pt idx="35">
                  <c:v>15.3402777777777</c:v>
                </c:pt>
                <c:pt idx="36">
                  <c:v>15.3472222222222</c:v>
                </c:pt>
                <c:pt idx="37">
                  <c:v>15.3541666666666</c:v>
                </c:pt>
                <c:pt idx="38">
                  <c:v>15.3611111111111</c:v>
                </c:pt>
                <c:pt idx="39">
                  <c:v>15.3680555555555</c:v>
                </c:pt>
                <c:pt idx="40">
                  <c:v>15.375</c:v>
                </c:pt>
                <c:pt idx="41">
                  <c:v>15.3819444444444</c:v>
                </c:pt>
                <c:pt idx="42">
                  <c:v>15.3888888888888</c:v>
                </c:pt>
                <c:pt idx="43">
                  <c:v>15.3958333333333</c:v>
                </c:pt>
                <c:pt idx="44">
                  <c:v>15.4027777777777</c:v>
                </c:pt>
                <c:pt idx="45">
                  <c:v>15.4097222222222</c:v>
                </c:pt>
                <c:pt idx="46">
                  <c:v>15.4166666666666</c:v>
                </c:pt>
                <c:pt idx="47">
                  <c:v>15.4236111111111</c:v>
                </c:pt>
                <c:pt idx="48">
                  <c:v>15.4305555555555</c:v>
                </c:pt>
                <c:pt idx="49">
                  <c:v>15.4375</c:v>
                </c:pt>
                <c:pt idx="50">
                  <c:v>15.4444444444444</c:v>
                </c:pt>
                <c:pt idx="51">
                  <c:v>15.4513888888888</c:v>
                </c:pt>
                <c:pt idx="52">
                  <c:v>15.4583333333333</c:v>
                </c:pt>
                <c:pt idx="53">
                  <c:v>15.4652777777777</c:v>
                </c:pt>
                <c:pt idx="54">
                  <c:v>15.4722222222222</c:v>
                </c:pt>
                <c:pt idx="55">
                  <c:v>15.4791666666666</c:v>
                </c:pt>
                <c:pt idx="56">
                  <c:v>15.4861111111111</c:v>
                </c:pt>
                <c:pt idx="57">
                  <c:v>15.4930555555555</c:v>
                </c:pt>
                <c:pt idx="58">
                  <c:v>15.5</c:v>
                </c:pt>
                <c:pt idx="59">
                  <c:v>15.5069444444444</c:v>
                </c:pt>
                <c:pt idx="60">
                  <c:v>15.5138888888888</c:v>
                </c:pt>
                <c:pt idx="61">
                  <c:v>15.5208333333333</c:v>
                </c:pt>
                <c:pt idx="62">
                  <c:v>15.5277777777777</c:v>
                </c:pt>
                <c:pt idx="63">
                  <c:v>15.5347222222222</c:v>
                </c:pt>
                <c:pt idx="64">
                  <c:v>15.5416666666666</c:v>
                </c:pt>
                <c:pt idx="65">
                  <c:v>15.5486111111111</c:v>
                </c:pt>
                <c:pt idx="66">
                  <c:v>15.5555555555555</c:v>
                </c:pt>
                <c:pt idx="67">
                  <c:v>15.5625</c:v>
                </c:pt>
                <c:pt idx="68">
                  <c:v>15.5694444444444</c:v>
                </c:pt>
                <c:pt idx="69">
                  <c:v>15.5763888888888</c:v>
                </c:pt>
                <c:pt idx="70">
                  <c:v>15.5833333333333</c:v>
                </c:pt>
                <c:pt idx="71">
                  <c:v>15.5902777777777</c:v>
                </c:pt>
                <c:pt idx="72">
                  <c:v>15.5972222222222</c:v>
                </c:pt>
                <c:pt idx="73">
                  <c:v>15.6041666666666</c:v>
                </c:pt>
                <c:pt idx="74">
                  <c:v>15.6111111111111</c:v>
                </c:pt>
                <c:pt idx="75">
                  <c:v>15.6180555555555</c:v>
                </c:pt>
                <c:pt idx="76">
                  <c:v>15.625</c:v>
                </c:pt>
                <c:pt idx="77">
                  <c:v>15.6319444444444</c:v>
                </c:pt>
                <c:pt idx="78">
                  <c:v>15.6388888888888</c:v>
                </c:pt>
                <c:pt idx="79">
                  <c:v>15.6458333333333</c:v>
                </c:pt>
                <c:pt idx="80">
                  <c:v>15.6527777777777</c:v>
                </c:pt>
                <c:pt idx="81">
                  <c:v>15.6597222222222</c:v>
                </c:pt>
                <c:pt idx="82">
                  <c:v>15.6666666666666</c:v>
                </c:pt>
                <c:pt idx="83">
                  <c:v>15.6736111111111</c:v>
                </c:pt>
                <c:pt idx="84">
                  <c:v>15.6805555555555</c:v>
                </c:pt>
                <c:pt idx="85">
                  <c:v>15.6875</c:v>
                </c:pt>
                <c:pt idx="86">
                  <c:v>15.6944444444444</c:v>
                </c:pt>
                <c:pt idx="87">
                  <c:v>15.7013888888888</c:v>
                </c:pt>
                <c:pt idx="88">
                  <c:v>15.7083333333333</c:v>
                </c:pt>
                <c:pt idx="89">
                  <c:v>15.7152777777777</c:v>
                </c:pt>
                <c:pt idx="90">
                  <c:v>15.7222222222222</c:v>
                </c:pt>
                <c:pt idx="91">
                  <c:v>15.7291666666666</c:v>
                </c:pt>
                <c:pt idx="92">
                  <c:v>15.7361111111111</c:v>
                </c:pt>
                <c:pt idx="93">
                  <c:v>15.7430555555555</c:v>
                </c:pt>
                <c:pt idx="94">
                  <c:v>15.75</c:v>
                </c:pt>
                <c:pt idx="95">
                  <c:v>15.7569444444444</c:v>
                </c:pt>
                <c:pt idx="96">
                  <c:v>15.7638888888888</c:v>
                </c:pt>
                <c:pt idx="97">
                  <c:v>15.7708333333333</c:v>
                </c:pt>
                <c:pt idx="98">
                  <c:v>15.7777777777777</c:v>
                </c:pt>
                <c:pt idx="99">
                  <c:v>15.7847222222222</c:v>
                </c:pt>
                <c:pt idx="100">
                  <c:v>15.7916666666666</c:v>
                </c:pt>
                <c:pt idx="101">
                  <c:v>15.7986111111111</c:v>
                </c:pt>
                <c:pt idx="102">
                  <c:v>15.8055555555555</c:v>
                </c:pt>
                <c:pt idx="103">
                  <c:v>15.8125</c:v>
                </c:pt>
                <c:pt idx="104">
                  <c:v>15.8194444444444</c:v>
                </c:pt>
                <c:pt idx="105">
                  <c:v>15.8263888888888</c:v>
                </c:pt>
                <c:pt idx="106">
                  <c:v>15.8333333333333</c:v>
                </c:pt>
                <c:pt idx="107">
                  <c:v>15.8402777777777</c:v>
                </c:pt>
                <c:pt idx="108">
                  <c:v>15.8472222222222</c:v>
                </c:pt>
                <c:pt idx="109">
                  <c:v>15.8541666666666</c:v>
                </c:pt>
                <c:pt idx="110">
                  <c:v>15.8611111111111</c:v>
                </c:pt>
                <c:pt idx="111">
                  <c:v>15.8680555555555</c:v>
                </c:pt>
                <c:pt idx="112">
                  <c:v>15.875</c:v>
                </c:pt>
                <c:pt idx="113">
                  <c:v>15.8819444444444</c:v>
                </c:pt>
                <c:pt idx="114">
                  <c:v>15.8888888888888</c:v>
                </c:pt>
                <c:pt idx="115">
                  <c:v>15.8958333333333</c:v>
                </c:pt>
                <c:pt idx="116">
                  <c:v>15.9027777777777</c:v>
                </c:pt>
                <c:pt idx="117">
                  <c:v>15.9097222222222</c:v>
                </c:pt>
                <c:pt idx="118">
                  <c:v>15.9166666666666</c:v>
                </c:pt>
                <c:pt idx="119">
                  <c:v>15.9236111111111</c:v>
                </c:pt>
                <c:pt idx="120">
                  <c:v>15.9305555555555</c:v>
                </c:pt>
                <c:pt idx="121">
                  <c:v>15.9375</c:v>
                </c:pt>
                <c:pt idx="122">
                  <c:v>15.9444444444444</c:v>
                </c:pt>
                <c:pt idx="123">
                  <c:v>15.9513888888888</c:v>
                </c:pt>
                <c:pt idx="124">
                  <c:v>15.9583333333333</c:v>
                </c:pt>
                <c:pt idx="125">
                  <c:v>15.9652777777777</c:v>
                </c:pt>
                <c:pt idx="126">
                  <c:v>15.9722222222222</c:v>
                </c:pt>
                <c:pt idx="127">
                  <c:v>15.9791666666666</c:v>
                </c:pt>
                <c:pt idx="128">
                  <c:v>15.9861111111111</c:v>
                </c:pt>
                <c:pt idx="129">
                  <c:v>15.9930555555555</c:v>
                </c:pt>
                <c:pt idx="130">
                  <c:v>16</c:v>
                </c:pt>
                <c:pt idx="131">
                  <c:v>16.0069444444444</c:v>
                </c:pt>
                <c:pt idx="132">
                  <c:v>16.0138888888888</c:v>
                </c:pt>
                <c:pt idx="133">
                  <c:v>16.0208333333333</c:v>
                </c:pt>
                <c:pt idx="134">
                  <c:v>16.0277777777777</c:v>
                </c:pt>
                <c:pt idx="135">
                  <c:v>16.0347222222222</c:v>
                </c:pt>
                <c:pt idx="136">
                  <c:v>16.0416666666666</c:v>
                </c:pt>
                <c:pt idx="137">
                  <c:v>16.0486111111111</c:v>
                </c:pt>
                <c:pt idx="138">
                  <c:v>16.0555555555555</c:v>
                </c:pt>
                <c:pt idx="139">
                  <c:v>16.0625</c:v>
                </c:pt>
                <c:pt idx="140">
                  <c:v>16.0694444444444</c:v>
                </c:pt>
                <c:pt idx="141">
                  <c:v>16.0763888888888</c:v>
                </c:pt>
                <c:pt idx="142">
                  <c:v>16.0833333333333</c:v>
                </c:pt>
                <c:pt idx="143">
                  <c:v>16.0902777777777</c:v>
                </c:pt>
                <c:pt idx="144">
                  <c:v>16.0972222222222</c:v>
                </c:pt>
                <c:pt idx="145">
                  <c:v>16.1041666666666</c:v>
                </c:pt>
                <c:pt idx="146">
                  <c:v>16.1111111111111</c:v>
                </c:pt>
                <c:pt idx="147">
                  <c:v>16.1180555555555</c:v>
                </c:pt>
                <c:pt idx="148">
                  <c:v>16.125</c:v>
                </c:pt>
                <c:pt idx="149">
                  <c:v>16.1319444444444</c:v>
                </c:pt>
                <c:pt idx="150">
                  <c:v>16.1388888888888</c:v>
                </c:pt>
                <c:pt idx="151">
                  <c:v>16.1458333333333</c:v>
                </c:pt>
                <c:pt idx="152">
                  <c:v>16.1527777777777</c:v>
                </c:pt>
                <c:pt idx="153">
                  <c:v>16.1597222222222</c:v>
                </c:pt>
                <c:pt idx="154">
                  <c:v>16.1666666666666</c:v>
                </c:pt>
                <c:pt idx="155">
                  <c:v>16.1736111111111</c:v>
                </c:pt>
                <c:pt idx="156">
                  <c:v>16.1805555555555</c:v>
                </c:pt>
                <c:pt idx="157">
                  <c:v>16.1875</c:v>
                </c:pt>
                <c:pt idx="158">
                  <c:v>16.1944444444444</c:v>
                </c:pt>
                <c:pt idx="159">
                  <c:v>16.2013888888888</c:v>
                </c:pt>
                <c:pt idx="160">
                  <c:v>16.2083333333333</c:v>
                </c:pt>
                <c:pt idx="161">
                  <c:v>16.2152777777777</c:v>
                </c:pt>
                <c:pt idx="162">
                  <c:v>16.2222222222222</c:v>
                </c:pt>
                <c:pt idx="163">
                  <c:v>16.2291666666666</c:v>
                </c:pt>
                <c:pt idx="164">
                  <c:v>16.2361111111111</c:v>
                </c:pt>
                <c:pt idx="165">
                  <c:v>16.2430555555555</c:v>
                </c:pt>
                <c:pt idx="166">
                  <c:v>16.25</c:v>
                </c:pt>
                <c:pt idx="167">
                  <c:v>16.2569444444444</c:v>
                </c:pt>
                <c:pt idx="168">
                  <c:v>16.2638888888888</c:v>
                </c:pt>
                <c:pt idx="169">
                  <c:v>16.2708333333333</c:v>
                </c:pt>
                <c:pt idx="170">
                  <c:v>16.2777777777777</c:v>
                </c:pt>
                <c:pt idx="171">
                  <c:v>16.2847222222222</c:v>
                </c:pt>
                <c:pt idx="172">
                  <c:v>16.2916666666666</c:v>
                </c:pt>
                <c:pt idx="173">
                  <c:v>16.2986111111111</c:v>
                </c:pt>
                <c:pt idx="174">
                  <c:v>16.3055555555555</c:v>
                </c:pt>
                <c:pt idx="175">
                  <c:v>16.3125</c:v>
                </c:pt>
                <c:pt idx="176">
                  <c:v>16.3194444444444</c:v>
                </c:pt>
                <c:pt idx="177">
                  <c:v>16.3263888888888</c:v>
                </c:pt>
                <c:pt idx="178">
                  <c:v>16.3333333333333</c:v>
                </c:pt>
                <c:pt idx="179">
                  <c:v>16.3402777777777</c:v>
                </c:pt>
                <c:pt idx="180">
                  <c:v>16.3472222222222</c:v>
                </c:pt>
                <c:pt idx="181">
                  <c:v>16.3541666666666</c:v>
                </c:pt>
                <c:pt idx="182">
                  <c:v>16.3611111111111</c:v>
                </c:pt>
                <c:pt idx="183">
                  <c:v>16.3680555555555</c:v>
                </c:pt>
                <c:pt idx="184">
                  <c:v>16.375</c:v>
                </c:pt>
                <c:pt idx="185">
                  <c:v>16.3819444444444</c:v>
                </c:pt>
                <c:pt idx="186">
                  <c:v>16.3888888888888</c:v>
                </c:pt>
                <c:pt idx="187">
                  <c:v>16.3958333333333</c:v>
                </c:pt>
                <c:pt idx="188">
                  <c:v>16.4027777777777</c:v>
                </c:pt>
                <c:pt idx="189">
                  <c:v>16.4097222222222</c:v>
                </c:pt>
                <c:pt idx="190">
                  <c:v>16.4166666666666</c:v>
                </c:pt>
                <c:pt idx="191">
                  <c:v>16.4236111111111</c:v>
                </c:pt>
                <c:pt idx="192">
                  <c:v>16.4305555555555</c:v>
                </c:pt>
                <c:pt idx="193">
                  <c:v>16.4375</c:v>
                </c:pt>
                <c:pt idx="194">
                  <c:v>16.4444444444444</c:v>
                </c:pt>
                <c:pt idx="195">
                  <c:v>16.4513888888888</c:v>
                </c:pt>
                <c:pt idx="196">
                  <c:v>16.4583333333333</c:v>
                </c:pt>
                <c:pt idx="197">
                  <c:v>16.4652777777777</c:v>
                </c:pt>
                <c:pt idx="198">
                  <c:v>16.4722222222222</c:v>
                </c:pt>
                <c:pt idx="199">
                  <c:v>16.4791666666666</c:v>
                </c:pt>
                <c:pt idx="200">
                  <c:v>16.4861111111111</c:v>
                </c:pt>
                <c:pt idx="201">
                  <c:v>16.4930555555555</c:v>
                </c:pt>
                <c:pt idx="202">
                  <c:v>16.5</c:v>
                </c:pt>
                <c:pt idx="203">
                  <c:v>16.5069444444444</c:v>
                </c:pt>
                <c:pt idx="204">
                  <c:v>16.5138888888888</c:v>
                </c:pt>
                <c:pt idx="205">
                  <c:v>16.5208333333333</c:v>
                </c:pt>
                <c:pt idx="206">
                  <c:v>16.5277777777777</c:v>
                </c:pt>
                <c:pt idx="207">
                  <c:v>16.5347222222222</c:v>
                </c:pt>
                <c:pt idx="208">
                  <c:v>16.5416666666666</c:v>
                </c:pt>
                <c:pt idx="209">
                  <c:v>16.5486111111111</c:v>
                </c:pt>
                <c:pt idx="210">
                  <c:v>16.5555555555555</c:v>
                </c:pt>
                <c:pt idx="211">
                  <c:v>16.5625</c:v>
                </c:pt>
                <c:pt idx="212">
                  <c:v>16.5694444444444</c:v>
                </c:pt>
                <c:pt idx="213">
                  <c:v>16.5763888888888</c:v>
                </c:pt>
                <c:pt idx="214">
                  <c:v>16.5833333333333</c:v>
                </c:pt>
                <c:pt idx="215">
                  <c:v>16.5902777777777</c:v>
                </c:pt>
                <c:pt idx="216">
                  <c:v>16.5972222222222</c:v>
                </c:pt>
                <c:pt idx="217">
                  <c:v>16.6041666666666</c:v>
                </c:pt>
                <c:pt idx="218">
                  <c:v>16.6111111111111</c:v>
                </c:pt>
                <c:pt idx="219">
                  <c:v>16.6180555555555</c:v>
                </c:pt>
                <c:pt idx="220">
                  <c:v>16.625</c:v>
                </c:pt>
                <c:pt idx="221">
                  <c:v>16.6319444444444</c:v>
                </c:pt>
                <c:pt idx="222">
                  <c:v>16.6388888888888</c:v>
                </c:pt>
                <c:pt idx="223">
                  <c:v>16.6458333333333</c:v>
                </c:pt>
                <c:pt idx="224">
                  <c:v>16.6527777777777</c:v>
                </c:pt>
                <c:pt idx="225">
                  <c:v>16.6597222222222</c:v>
                </c:pt>
                <c:pt idx="226">
                  <c:v>16.6666666666666</c:v>
                </c:pt>
                <c:pt idx="227">
                  <c:v>16.6736111111111</c:v>
                </c:pt>
                <c:pt idx="228">
                  <c:v>16.6805555555555</c:v>
                </c:pt>
                <c:pt idx="229">
                  <c:v>16.6875</c:v>
                </c:pt>
                <c:pt idx="230">
                  <c:v>16.6944444444444</c:v>
                </c:pt>
                <c:pt idx="231">
                  <c:v>16.7013888888888</c:v>
                </c:pt>
                <c:pt idx="232">
                  <c:v>16.7083333333333</c:v>
                </c:pt>
                <c:pt idx="233">
                  <c:v>16.7152777777777</c:v>
                </c:pt>
                <c:pt idx="234">
                  <c:v>16.7222222222222</c:v>
                </c:pt>
                <c:pt idx="235">
                  <c:v>16.7291666666666</c:v>
                </c:pt>
                <c:pt idx="236">
                  <c:v>16.7361111111111</c:v>
                </c:pt>
                <c:pt idx="237">
                  <c:v>16.7430555555555</c:v>
                </c:pt>
                <c:pt idx="238">
                  <c:v>16.75</c:v>
                </c:pt>
                <c:pt idx="239">
                  <c:v>16.7569444444444</c:v>
                </c:pt>
                <c:pt idx="240">
                  <c:v>16.7638888888888</c:v>
                </c:pt>
                <c:pt idx="241">
                  <c:v>16.7708333333333</c:v>
                </c:pt>
                <c:pt idx="242">
                  <c:v>16.7777777777777</c:v>
                </c:pt>
                <c:pt idx="243">
                  <c:v>16.7847222222222</c:v>
                </c:pt>
                <c:pt idx="244">
                  <c:v>16.7916666666666</c:v>
                </c:pt>
                <c:pt idx="245">
                  <c:v>16.7986111111111</c:v>
                </c:pt>
                <c:pt idx="246">
                  <c:v>16.8055555555555</c:v>
                </c:pt>
                <c:pt idx="247">
                  <c:v>16.8125</c:v>
                </c:pt>
                <c:pt idx="248">
                  <c:v>16.8194444444444</c:v>
                </c:pt>
                <c:pt idx="249">
                  <c:v>16.8263888888888</c:v>
                </c:pt>
                <c:pt idx="250">
                  <c:v>16.8333333333333</c:v>
                </c:pt>
                <c:pt idx="251">
                  <c:v>16.8402777777777</c:v>
                </c:pt>
                <c:pt idx="252">
                  <c:v>16.8472222222222</c:v>
                </c:pt>
                <c:pt idx="253">
                  <c:v>16.8541666666666</c:v>
                </c:pt>
                <c:pt idx="254">
                  <c:v>16.8611111111111</c:v>
                </c:pt>
                <c:pt idx="255">
                  <c:v>16.8680555555555</c:v>
                </c:pt>
                <c:pt idx="256">
                  <c:v>16.875</c:v>
                </c:pt>
                <c:pt idx="257">
                  <c:v>16.8819444444444</c:v>
                </c:pt>
                <c:pt idx="258">
                  <c:v>16.8888888888888</c:v>
                </c:pt>
                <c:pt idx="259">
                  <c:v>16.8958333333333</c:v>
                </c:pt>
                <c:pt idx="260">
                  <c:v>16.9027777777777</c:v>
                </c:pt>
                <c:pt idx="261">
                  <c:v>16.9097222222222</c:v>
                </c:pt>
                <c:pt idx="262">
                  <c:v>16.9166666666666</c:v>
                </c:pt>
                <c:pt idx="263">
                  <c:v>16.9236111111111</c:v>
                </c:pt>
                <c:pt idx="264">
                  <c:v>16.9305555555555</c:v>
                </c:pt>
                <c:pt idx="265">
                  <c:v>16.9375</c:v>
                </c:pt>
                <c:pt idx="266">
                  <c:v>16.9444444444444</c:v>
                </c:pt>
                <c:pt idx="267">
                  <c:v>16.9513888888888</c:v>
                </c:pt>
                <c:pt idx="268">
                  <c:v>16.9583333333333</c:v>
                </c:pt>
                <c:pt idx="269">
                  <c:v>16.9652777777777</c:v>
                </c:pt>
                <c:pt idx="270">
                  <c:v>16.9722222222222</c:v>
                </c:pt>
                <c:pt idx="271">
                  <c:v>16.9791666666666</c:v>
                </c:pt>
                <c:pt idx="272">
                  <c:v>16.9861111111111</c:v>
                </c:pt>
                <c:pt idx="273">
                  <c:v>16.9930555555555</c:v>
                </c:pt>
                <c:pt idx="274">
                  <c:v>17</c:v>
                </c:pt>
                <c:pt idx="275">
                  <c:v>17.0069444444444</c:v>
                </c:pt>
                <c:pt idx="276">
                  <c:v>17.0138888888888</c:v>
                </c:pt>
                <c:pt idx="277">
                  <c:v>17.0208333333333</c:v>
                </c:pt>
                <c:pt idx="278">
                  <c:v>17.0277777777777</c:v>
                </c:pt>
                <c:pt idx="279">
                  <c:v>17.0347222222222</c:v>
                </c:pt>
                <c:pt idx="280">
                  <c:v>17.0416666666666</c:v>
                </c:pt>
                <c:pt idx="281">
                  <c:v>17.0486111111111</c:v>
                </c:pt>
                <c:pt idx="282">
                  <c:v>17.0555555555555</c:v>
                </c:pt>
                <c:pt idx="283">
                  <c:v>17.0625</c:v>
                </c:pt>
                <c:pt idx="284">
                  <c:v>17.0694444444444</c:v>
                </c:pt>
                <c:pt idx="285">
                  <c:v>17.0763888888888</c:v>
                </c:pt>
                <c:pt idx="286">
                  <c:v>17.0833333333333</c:v>
                </c:pt>
                <c:pt idx="287">
                  <c:v>17.0902777777777</c:v>
                </c:pt>
                <c:pt idx="288">
                  <c:v>17.0972222222222</c:v>
                </c:pt>
                <c:pt idx="289">
                  <c:v>17.1041666666666</c:v>
                </c:pt>
                <c:pt idx="290">
                  <c:v>17.1111111111111</c:v>
                </c:pt>
                <c:pt idx="291">
                  <c:v>17.1180555555555</c:v>
                </c:pt>
                <c:pt idx="292">
                  <c:v>17.125</c:v>
                </c:pt>
                <c:pt idx="293">
                  <c:v>17.1319444444444</c:v>
                </c:pt>
                <c:pt idx="294">
                  <c:v>17.1388888888888</c:v>
                </c:pt>
                <c:pt idx="295">
                  <c:v>17.1458333333333</c:v>
                </c:pt>
                <c:pt idx="296">
                  <c:v>17.1527777777777</c:v>
                </c:pt>
                <c:pt idx="297">
                  <c:v>17.1597222222222</c:v>
                </c:pt>
                <c:pt idx="298">
                  <c:v>17.1666666666666</c:v>
                </c:pt>
                <c:pt idx="299">
                  <c:v>17.1736111111111</c:v>
                </c:pt>
                <c:pt idx="300">
                  <c:v>17.1805555555555</c:v>
                </c:pt>
                <c:pt idx="301">
                  <c:v>17.1875</c:v>
                </c:pt>
                <c:pt idx="302">
                  <c:v>17.1944444444444</c:v>
                </c:pt>
                <c:pt idx="303">
                  <c:v>17.2013888888888</c:v>
                </c:pt>
                <c:pt idx="304">
                  <c:v>17.2083333333333</c:v>
                </c:pt>
                <c:pt idx="305">
                  <c:v>17.2152777777777</c:v>
                </c:pt>
                <c:pt idx="306">
                  <c:v>17.2222222222222</c:v>
                </c:pt>
                <c:pt idx="307">
                  <c:v>17.2291666666666</c:v>
                </c:pt>
                <c:pt idx="308">
                  <c:v>17.2361111111111</c:v>
                </c:pt>
                <c:pt idx="309">
                  <c:v>17.2430555555555</c:v>
                </c:pt>
                <c:pt idx="310">
                  <c:v>17.25</c:v>
                </c:pt>
                <c:pt idx="311">
                  <c:v>17.2569444444444</c:v>
                </c:pt>
                <c:pt idx="312">
                  <c:v>17.2638888888888</c:v>
                </c:pt>
                <c:pt idx="313">
                  <c:v>17.2708333333333</c:v>
                </c:pt>
                <c:pt idx="314">
                  <c:v>17.2777777777777</c:v>
                </c:pt>
                <c:pt idx="315">
                  <c:v>17.2847222222222</c:v>
                </c:pt>
                <c:pt idx="316">
                  <c:v>17.2916666666666</c:v>
                </c:pt>
                <c:pt idx="317">
                  <c:v>17.2986111111111</c:v>
                </c:pt>
                <c:pt idx="318">
                  <c:v>17.3055555555555</c:v>
                </c:pt>
                <c:pt idx="319">
                  <c:v>17.3125</c:v>
                </c:pt>
                <c:pt idx="320">
                  <c:v>17.3194444444444</c:v>
                </c:pt>
                <c:pt idx="321">
                  <c:v>17.3263888888888</c:v>
                </c:pt>
                <c:pt idx="322">
                  <c:v>17.3333333333333</c:v>
                </c:pt>
                <c:pt idx="323">
                  <c:v>17.3402777777777</c:v>
                </c:pt>
                <c:pt idx="324">
                  <c:v>17.3472222222222</c:v>
                </c:pt>
                <c:pt idx="325">
                  <c:v>17.3541666666666</c:v>
                </c:pt>
                <c:pt idx="326">
                  <c:v>17.3611111111111</c:v>
                </c:pt>
                <c:pt idx="327">
                  <c:v>17.3680555555555</c:v>
                </c:pt>
                <c:pt idx="328">
                  <c:v>17.375</c:v>
                </c:pt>
                <c:pt idx="329">
                  <c:v>17.3819444444444</c:v>
                </c:pt>
                <c:pt idx="330">
                  <c:v>17.3888888888888</c:v>
                </c:pt>
                <c:pt idx="331">
                  <c:v>17.3958333333333</c:v>
                </c:pt>
                <c:pt idx="332">
                  <c:v>17.4027777777777</c:v>
                </c:pt>
                <c:pt idx="333">
                  <c:v>17.4097222222222</c:v>
                </c:pt>
                <c:pt idx="334">
                  <c:v>17.4166666666666</c:v>
                </c:pt>
                <c:pt idx="335">
                  <c:v>17.4236111111111</c:v>
                </c:pt>
                <c:pt idx="336">
                  <c:v>17.4305555555555</c:v>
                </c:pt>
                <c:pt idx="337">
                  <c:v>17.4375</c:v>
                </c:pt>
                <c:pt idx="338">
                  <c:v>17.4444444444444</c:v>
                </c:pt>
                <c:pt idx="339">
                  <c:v>17.4513888888888</c:v>
                </c:pt>
                <c:pt idx="340">
                  <c:v>17.4583333333333</c:v>
                </c:pt>
                <c:pt idx="341">
                  <c:v>17.4652777777777</c:v>
                </c:pt>
                <c:pt idx="342">
                  <c:v>17.4722222222222</c:v>
                </c:pt>
                <c:pt idx="343">
                  <c:v>17.4791666666666</c:v>
                </c:pt>
                <c:pt idx="344">
                  <c:v>17.4861111111111</c:v>
                </c:pt>
                <c:pt idx="345">
                  <c:v>17.4930555555555</c:v>
                </c:pt>
                <c:pt idx="346">
                  <c:v>17.5</c:v>
                </c:pt>
                <c:pt idx="347">
                  <c:v>17.5069444444444</c:v>
                </c:pt>
                <c:pt idx="348">
                  <c:v>17.5138888888888</c:v>
                </c:pt>
                <c:pt idx="349">
                  <c:v>17.5208333333333</c:v>
                </c:pt>
                <c:pt idx="350">
                  <c:v>17.5277777777777</c:v>
                </c:pt>
                <c:pt idx="351">
                  <c:v>17.5347222222222</c:v>
                </c:pt>
                <c:pt idx="352">
                  <c:v>17.5416666666666</c:v>
                </c:pt>
                <c:pt idx="353">
                  <c:v>17.5486111111111</c:v>
                </c:pt>
                <c:pt idx="354">
                  <c:v>17.5555555555555</c:v>
                </c:pt>
                <c:pt idx="355">
                  <c:v>17.5625</c:v>
                </c:pt>
                <c:pt idx="356">
                  <c:v>17.5694444444444</c:v>
                </c:pt>
                <c:pt idx="357">
                  <c:v>17.5763888888888</c:v>
                </c:pt>
                <c:pt idx="358">
                  <c:v>17.5833333333333</c:v>
                </c:pt>
                <c:pt idx="359">
                  <c:v>17.5902777777777</c:v>
                </c:pt>
                <c:pt idx="360">
                  <c:v>17.5972222222222</c:v>
                </c:pt>
                <c:pt idx="361">
                  <c:v>17.6041666666666</c:v>
                </c:pt>
                <c:pt idx="362">
                  <c:v>17.6111111111111</c:v>
                </c:pt>
                <c:pt idx="363">
                  <c:v>17.6180555555555</c:v>
                </c:pt>
                <c:pt idx="364">
                  <c:v>17.625</c:v>
                </c:pt>
                <c:pt idx="365">
                  <c:v>17.6319444444444</c:v>
                </c:pt>
                <c:pt idx="366">
                  <c:v>17.6388888888888</c:v>
                </c:pt>
                <c:pt idx="367">
                  <c:v>17.6458333333333</c:v>
                </c:pt>
                <c:pt idx="368">
                  <c:v>17.6527777777777</c:v>
                </c:pt>
                <c:pt idx="369">
                  <c:v>17.6597222222222</c:v>
                </c:pt>
                <c:pt idx="370">
                  <c:v>17.6666666666666</c:v>
                </c:pt>
                <c:pt idx="371">
                  <c:v>17.6736111111111</c:v>
                </c:pt>
                <c:pt idx="372">
                  <c:v>17.6805555555555</c:v>
                </c:pt>
                <c:pt idx="373">
                  <c:v>17.6875</c:v>
                </c:pt>
                <c:pt idx="374">
                  <c:v>17.6944444444444</c:v>
                </c:pt>
                <c:pt idx="375">
                  <c:v>17.7013888888888</c:v>
                </c:pt>
                <c:pt idx="376">
                  <c:v>17.7083333333333</c:v>
                </c:pt>
                <c:pt idx="377">
                  <c:v>17.7152777777777</c:v>
                </c:pt>
                <c:pt idx="378">
                  <c:v>17.7222222222222</c:v>
                </c:pt>
                <c:pt idx="379">
                  <c:v>17.7291666666666</c:v>
                </c:pt>
                <c:pt idx="380">
                  <c:v>17.7361111111111</c:v>
                </c:pt>
                <c:pt idx="381">
                  <c:v>17.7430555555555</c:v>
                </c:pt>
                <c:pt idx="382">
                  <c:v>17.75</c:v>
                </c:pt>
                <c:pt idx="383">
                  <c:v>17.7569444444444</c:v>
                </c:pt>
                <c:pt idx="384">
                  <c:v>17.7638888888888</c:v>
                </c:pt>
                <c:pt idx="385">
                  <c:v>17.7708333333333</c:v>
                </c:pt>
                <c:pt idx="386">
                  <c:v>17.7777777777777</c:v>
                </c:pt>
                <c:pt idx="387">
                  <c:v>17.7847222222222</c:v>
                </c:pt>
                <c:pt idx="388">
                  <c:v>17.7916666666666</c:v>
                </c:pt>
                <c:pt idx="389">
                  <c:v>17.7986111111111</c:v>
                </c:pt>
                <c:pt idx="390">
                  <c:v>17.8055555555555</c:v>
                </c:pt>
                <c:pt idx="391">
                  <c:v>17.8125</c:v>
                </c:pt>
                <c:pt idx="392">
                  <c:v>17.8194444444444</c:v>
                </c:pt>
                <c:pt idx="393">
                  <c:v>17.8263888888888</c:v>
                </c:pt>
                <c:pt idx="394">
                  <c:v>17.8333333333333</c:v>
                </c:pt>
                <c:pt idx="395">
                  <c:v>17.8402777777777</c:v>
                </c:pt>
                <c:pt idx="396">
                  <c:v>17.8472222222222</c:v>
                </c:pt>
                <c:pt idx="397">
                  <c:v>17.8541666666666</c:v>
                </c:pt>
                <c:pt idx="398">
                  <c:v>17.8611111111111</c:v>
                </c:pt>
                <c:pt idx="399">
                  <c:v>17.8680555555555</c:v>
                </c:pt>
                <c:pt idx="400">
                  <c:v>17.875</c:v>
                </c:pt>
                <c:pt idx="401">
                  <c:v>17.8819444444444</c:v>
                </c:pt>
                <c:pt idx="402">
                  <c:v>17.8888888888888</c:v>
                </c:pt>
                <c:pt idx="403">
                  <c:v>17.8958333333333</c:v>
                </c:pt>
                <c:pt idx="404">
                  <c:v>17.9027777777777</c:v>
                </c:pt>
                <c:pt idx="405">
                  <c:v>17.9097222222222</c:v>
                </c:pt>
                <c:pt idx="406">
                  <c:v>17.9166666666666</c:v>
                </c:pt>
                <c:pt idx="407">
                  <c:v>17.9236111111111</c:v>
                </c:pt>
                <c:pt idx="408">
                  <c:v>17.9305555555555</c:v>
                </c:pt>
                <c:pt idx="409">
                  <c:v>17.9375</c:v>
                </c:pt>
                <c:pt idx="410">
                  <c:v>17.9444444444444</c:v>
                </c:pt>
                <c:pt idx="411">
                  <c:v>17.9513888888888</c:v>
                </c:pt>
                <c:pt idx="412">
                  <c:v>17.9583333333333</c:v>
                </c:pt>
                <c:pt idx="413">
                  <c:v>17.9652777777777</c:v>
                </c:pt>
                <c:pt idx="414">
                  <c:v>17.9722222222222</c:v>
                </c:pt>
                <c:pt idx="415">
                  <c:v>17.9791666666666</c:v>
                </c:pt>
                <c:pt idx="416">
                  <c:v>17.9861111111111</c:v>
                </c:pt>
                <c:pt idx="417">
                  <c:v>17.9930555555555</c:v>
                </c:pt>
                <c:pt idx="418">
                  <c:v>18</c:v>
                </c:pt>
                <c:pt idx="419">
                  <c:v>18.0069444444444</c:v>
                </c:pt>
                <c:pt idx="420">
                  <c:v>18.0138888888888</c:v>
                </c:pt>
                <c:pt idx="421">
                  <c:v>18.0208333333333</c:v>
                </c:pt>
                <c:pt idx="422">
                  <c:v>18.0277777777777</c:v>
                </c:pt>
                <c:pt idx="423">
                  <c:v>18.0347222222222</c:v>
                </c:pt>
                <c:pt idx="424">
                  <c:v>18.0416666666666</c:v>
                </c:pt>
                <c:pt idx="425">
                  <c:v>18.0486111111111</c:v>
                </c:pt>
              </c:numCache>
            </c:numRef>
          </c:xVal>
          <c:yVal>
            <c:numRef>
              <c:f>'Enrich, Cont. mode, PBS&amp;flow(2)'!$O$2178:$O$2603</c:f>
              <c:numCache>
                <c:formatCode>General</c:formatCode>
                <c:ptCount val="426"/>
                <c:pt idx="0">
                  <c:v>0.12230199999999999</c:v>
                </c:pt>
                <c:pt idx="1">
                  <c:v>0.11838800000000001</c:v>
                </c:pt>
                <c:pt idx="2">
                  <c:v>0.11793049999999999</c:v>
                </c:pt>
                <c:pt idx="3">
                  <c:v>0.1172825</c:v>
                </c:pt>
                <c:pt idx="4">
                  <c:v>0.1175445</c:v>
                </c:pt>
                <c:pt idx="5">
                  <c:v>0.11738249999999999</c:v>
                </c:pt>
                <c:pt idx="6">
                  <c:v>0.1174505</c:v>
                </c:pt>
                <c:pt idx="7">
                  <c:v>0.1171135</c:v>
                </c:pt>
                <c:pt idx="8">
                  <c:v>0.1167585</c:v>
                </c:pt>
                <c:pt idx="9">
                  <c:v>0.11623599999999999</c:v>
                </c:pt>
                <c:pt idx="10">
                  <c:v>0.11627199999999999</c:v>
                </c:pt>
                <c:pt idx="11">
                  <c:v>0.11577850000000001</c:v>
                </c:pt>
                <c:pt idx="12">
                  <c:v>0.114887</c:v>
                </c:pt>
                <c:pt idx="13">
                  <c:v>0.11525350000000001</c:v>
                </c:pt>
                <c:pt idx="14">
                  <c:v>0.11483449999999999</c:v>
                </c:pt>
                <c:pt idx="15">
                  <c:v>0.11459100000000001</c:v>
                </c:pt>
                <c:pt idx="16">
                  <c:v>0.11505899999999999</c:v>
                </c:pt>
                <c:pt idx="17">
                  <c:v>0.1142435</c:v>
                </c:pt>
                <c:pt idx="18">
                  <c:v>0.116228</c:v>
                </c:pt>
                <c:pt idx="19">
                  <c:v>0.11940949999999999</c:v>
                </c:pt>
                <c:pt idx="20">
                  <c:v>0.120211</c:v>
                </c:pt>
                <c:pt idx="21">
                  <c:v>0.12046700000000002</c:v>
                </c:pt>
                <c:pt idx="22">
                  <c:v>0.12065700000000001</c:v>
                </c:pt>
                <c:pt idx="23">
                  <c:v>0.120045</c:v>
                </c:pt>
                <c:pt idx="24">
                  <c:v>0.11891</c:v>
                </c:pt>
                <c:pt idx="25">
                  <c:v>0.1192835</c:v>
                </c:pt>
                <c:pt idx="26">
                  <c:v>0.1183015</c:v>
                </c:pt>
                <c:pt idx="27">
                  <c:v>0.117229</c:v>
                </c:pt>
                <c:pt idx="28">
                  <c:v>0.1149015</c:v>
                </c:pt>
                <c:pt idx="29">
                  <c:v>0.1168035</c:v>
                </c:pt>
                <c:pt idx="30">
                  <c:v>0.11622649999999998</c:v>
                </c:pt>
                <c:pt idx="31">
                  <c:v>0.11586100000000001</c:v>
                </c:pt>
                <c:pt idx="32">
                  <c:v>0.11559</c:v>
                </c:pt>
                <c:pt idx="33">
                  <c:v>0.1149495</c:v>
                </c:pt>
                <c:pt idx="34">
                  <c:v>0.101119</c:v>
                </c:pt>
                <c:pt idx="35">
                  <c:v>0.108433</c:v>
                </c:pt>
                <c:pt idx="36">
                  <c:v>0.108809</c:v>
                </c:pt>
                <c:pt idx="37">
                  <c:v>0.108866</c:v>
                </c:pt>
                <c:pt idx="38">
                  <c:v>0.1083385</c:v>
                </c:pt>
                <c:pt idx="39">
                  <c:v>0.107932</c:v>
                </c:pt>
                <c:pt idx="40">
                  <c:v>0.10764850000000001</c:v>
                </c:pt>
                <c:pt idx="41">
                  <c:v>0.10707400000000002</c:v>
                </c:pt>
                <c:pt idx="42">
                  <c:v>0.10625749999999999</c:v>
                </c:pt>
                <c:pt idx="43">
                  <c:v>0.105382</c:v>
                </c:pt>
                <c:pt idx="44">
                  <c:v>0.1043005</c:v>
                </c:pt>
                <c:pt idx="45">
                  <c:v>0.10316400000000001</c:v>
                </c:pt>
                <c:pt idx="46">
                  <c:v>0.10199250000000001</c:v>
                </c:pt>
                <c:pt idx="47">
                  <c:v>9.756200000000001E-2</c:v>
                </c:pt>
                <c:pt idx="48">
                  <c:v>9.3775000000000011E-2</c:v>
                </c:pt>
                <c:pt idx="49">
                  <c:v>9.1851499999999989E-2</c:v>
                </c:pt>
                <c:pt idx="50">
                  <c:v>8.9109999999999953E-2</c:v>
                </c:pt>
                <c:pt idx="51">
                  <c:v>8.4832499999999991E-2</c:v>
                </c:pt>
                <c:pt idx="52">
                  <c:v>7.7954499999999996E-2</c:v>
                </c:pt>
                <c:pt idx="53">
                  <c:v>7.4689999999999993E-2</c:v>
                </c:pt>
                <c:pt idx="54">
                  <c:v>7.1194000000000007E-2</c:v>
                </c:pt>
                <c:pt idx="55">
                  <c:v>6.8137500000000004E-2</c:v>
                </c:pt>
                <c:pt idx="56">
                  <c:v>6.5717999999999999E-2</c:v>
                </c:pt>
                <c:pt idx="57">
                  <c:v>6.3361000000000001E-2</c:v>
                </c:pt>
                <c:pt idx="58">
                  <c:v>6.0695499999999999E-2</c:v>
                </c:pt>
                <c:pt idx="59">
                  <c:v>5.8951000000000003E-2</c:v>
                </c:pt>
                <c:pt idx="60">
                  <c:v>5.8127999999999999E-2</c:v>
                </c:pt>
                <c:pt idx="61">
                  <c:v>5.7915500000000002E-2</c:v>
                </c:pt>
                <c:pt idx="62">
                  <c:v>5.7885999999999993E-2</c:v>
                </c:pt>
                <c:pt idx="63">
                  <c:v>5.7682000000000004E-2</c:v>
                </c:pt>
                <c:pt idx="64">
                  <c:v>5.7307000000000004E-2</c:v>
                </c:pt>
                <c:pt idx="65">
                  <c:v>5.6713E-2</c:v>
                </c:pt>
                <c:pt idx="66">
                  <c:v>5.6133000000000002E-2</c:v>
                </c:pt>
                <c:pt idx="67">
                  <c:v>5.55205E-2</c:v>
                </c:pt>
                <c:pt idx="68">
                  <c:v>5.5095499999999999E-2</c:v>
                </c:pt>
                <c:pt idx="69">
                  <c:v>5.4748000000000005E-2</c:v>
                </c:pt>
                <c:pt idx="70">
                  <c:v>5.4215500000000007E-2</c:v>
                </c:pt>
                <c:pt idx="71">
                  <c:v>5.3567999999999998E-2</c:v>
                </c:pt>
                <c:pt idx="72">
                  <c:v>5.2880499999999997E-2</c:v>
                </c:pt>
                <c:pt idx="73">
                  <c:v>5.2095500000000003E-2</c:v>
                </c:pt>
                <c:pt idx="74">
                  <c:v>5.1324500000000002E-2</c:v>
                </c:pt>
                <c:pt idx="75">
                  <c:v>5.0741500000000002E-2</c:v>
                </c:pt>
                <c:pt idx="76">
                  <c:v>5.0251000000000004E-2</c:v>
                </c:pt>
                <c:pt idx="77">
                  <c:v>4.9831E-2</c:v>
                </c:pt>
                <c:pt idx="78">
                  <c:v>4.9419499999999998E-2</c:v>
                </c:pt>
                <c:pt idx="79">
                  <c:v>4.8894000000000007E-2</c:v>
                </c:pt>
                <c:pt idx="80">
                  <c:v>4.8292499999999947E-2</c:v>
                </c:pt>
                <c:pt idx="81">
                  <c:v>4.7665000000000006E-2</c:v>
                </c:pt>
                <c:pt idx="82">
                  <c:v>4.69795E-2</c:v>
                </c:pt>
                <c:pt idx="83">
                  <c:v>4.6293999999999995E-2</c:v>
                </c:pt>
                <c:pt idx="84">
                  <c:v>4.5641500000000002E-2</c:v>
                </c:pt>
                <c:pt idx="85">
                  <c:v>4.5010999999999995E-2</c:v>
                </c:pt>
                <c:pt idx="86">
                  <c:v>4.4602000000000003E-2</c:v>
                </c:pt>
                <c:pt idx="87">
                  <c:v>4.4397499999999999E-2</c:v>
                </c:pt>
                <c:pt idx="88">
                  <c:v>4.43775E-2</c:v>
                </c:pt>
                <c:pt idx="89">
                  <c:v>4.4323999999999995E-2</c:v>
                </c:pt>
                <c:pt idx="90">
                  <c:v>4.412649999999995E-2</c:v>
                </c:pt>
                <c:pt idx="91">
                  <c:v>4.3679999999999997E-2</c:v>
                </c:pt>
                <c:pt idx="92">
                  <c:v>4.3158499999999947E-2</c:v>
                </c:pt>
                <c:pt idx="93">
                  <c:v>4.2593500000000006E-2</c:v>
                </c:pt>
                <c:pt idx="94">
                  <c:v>4.2129999999999994E-2</c:v>
                </c:pt>
                <c:pt idx="95">
                  <c:v>4.1682000000000004E-2</c:v>
                </c:pt>
                <c:pt idx="96">
                  <c:v>4.1223500000000003E-2</c:v>
                </c:pt>
                <c:pt idx="97">
                  <c:v>4.0712500000000006E-2</c:v>
                </c:pt>
                <c:pt idx="98">
                  <c:v>4.0259500000000004E-2</c:v>
                </c:pt>
                <c:pt idx="99">
                  <c:v>3.9988000000000003E-2</c:v>
                </c:pt>
                <c:pt idx="100">
                  <c:v>3.9765500000000002E-2</c:v>
                </c:pt>
                <c:pt idx="101">
                  <c:v>3.9405500000000003E-2</c:v>
                </c:pt>
                <c:pt idx="102">
                  <c:v>3.8876500000000001E-2</c:v>
                </c:pt>
                <c:pt idx="103">
                  <c:v>3.8298499999999895E-2</c:v>
                </c:pt>
                <c:pt idx="104">
                  <c:v>3.7777999999999951E-2</c:v>
                </c:pt>
                <c:pt idx="105">
                  <c:v>3.7295500000000002E-2</c:v>
                </c:pt>
                <c:pt idx="106">
                  <c:v>3.6778999999999951E-2</c:v>
                </c:pt>
                <c:pt idx="107">
                  <c:v>3.6237999999999999E-2</c:v>
                </c:pt>
                <c:pt idx="108">
                  <c:v>3.57465E-2</c:v>
                </c:pt>
                <c:pt idx="109">
                  <c:v>3.5346999999999955E-2</c:v>
                </c:pt>
                <c:pt idx="110">
                  <c:v>3.5014000000000003E-2</c:v>
                </c:pt>
                <c:pt idx="111">
                  <c:v>3.47465E-2</c:v>
                </c:pt>
                <c:pt idx="112">
                  <c:v>3.4529999999999998E-2</c:v>
                </c:pt>
                <c:pt idx="113">
                  <c:v>3.4328000000000004E-2</c:v>
                </c:pt>
                <c:pt idx="114">
                  <c:v>3.4098500000000004E-2</c:v>
                </c:pt>
                <c:pt idx="115">
                  <c:v>3.3881500000000002E-2</c:v>
                </c:pt>
                <c:pt idx="116">
                  <c:v>3.3735500000000002E-2</c:v>
                </c:pt>
                <c:pt idx="117">
                  <c:v>3.3612000000000003E-2</c:v>
                </c:pt>
                <c:pt idx="118">
                  <c:v>3.3369500000000003E-2</c:v>
                </c:pt>
                <c:pt idx="119">
                  <c:v>3.3087499999999999E-2</c:v>
                </c:pt>
                <c:pt idx="120">
                  <c:v>3.2766500000000004E-2</c:v>
                </c:pt>
                <c:pt idx="121">
                  <c:v>3.2509500000000004E-2</c:v>
                </c:pt>
                <c:pt idx="122">
                  <c:v>3.2391999999999997E-2</c:v>
                </c:pt>
                <c:pt idx="123">
                  <c:v>3.2313500000000002E-2</c:v>
                </c:pt>
                <c:pt idx="124">
                  <c:v>3.2170999999999998E-2</c:v>
                </c:pt>
                <c:pt idx="125">
                  <c:v>3.1947999999999949E-2</c:v>
                </c:pt>
                <c:pt idx="126">
                  <c:v>3.1692999999999999E-2</c:v>
                </c:pt>
                <c:pt idx="127">
                  <c:v>3.1435499999999998E-2</c:v>
                </c:pt>
                <c:pt idx="128">
                  <c:v>3.1179999999999999E-2</c:v>
                </c:pt>
                <c:pt idx="129">
                  <c:v>3.0977999999999947E-2</c:v>
                </c:pt>
                <c:pt idx="130">
                  <c:v>3.0853499999999999E-2</c:v>
                </c:pt>
                <c:pt idx="131">
                  <c:v>3.0737999999999998E-2</c:v>
                </c:pt>
                <c:pt idx="132">
                  <c:v>3.0581000000000004E-2</c:v>
                </c:pt>
                <c:pt idx="133">
                  <c:v>3.0452000000000003E-2</c:v>
                </c:pt>
                <c:pt idx="134">
                  <c:v>3.0286E-2</c:v>
                </c:pt>
                <c:pt idx="135">
                  <c:v>3.0084999999999952E-2</c:v>
                </c:pt>
                <c:pt idx="136">
                  <c:v>2.9894999999999949E-2</c:v>
                </c:pt>
                <c:pt idx="137">
                  <c:v>2.9726500000000003E-2</c:v>
                </c:pt>
                <c:pt idx="138">
                  <c:v>2.9583500000000002E-2</c:v>
                </c:pt>
                <c:pt idx="139">
                  <c:v>2.9455999999999948E-2</c:v>
                </c:pt>
                <c:pt idx="140">
                  <c:v>2.9332E-2</c:v>
                </c:pt>
                <c:pt idx="141">
                  <c:v>2.92205E-2</c:v>
                </c:pt>
                <c:pt idx="142">
                  <c:v>2.9108000000000002E-2</c:v>
                </c:pt>
                <c:pt idx="143">
                  <c:v>2.9021499999999947E-2</c:v>
                </c:pt>
                <c:pt idx="144">
                  <c:v>2.89705E-2</c:v>
                </c:pt>
                <c:pt idx="145">
                  <c:v>2.8899000000000001E-2</c:v>
                </c:pt>
                <c:pt idx="146">
                  <c:v>2.8799999999999999E-2</c:v>
                </c:pt>
                <c:pt idx="147">
                  <c:v>2.8705999999999999E-2</c:v>
                </c:pt>
                <c:pt idx="148">
                  <c:v>2.8648000000000003E-2</c:v>
                </c:pt>
                <c:pt idx="149">
                  <c:v>2.8680999999999998E-2</c:v>
                </c:pt>
                <c:pt idx="150">
                  <c:v>2.8684000000000001E-2</c:v>
                </c:pt>
                <c:pt idx="151">
                  <c:v>2.8600999999999998E-2</c:v>
                </c:pt>
                <c:pt idx="152">
                  <c:v>2.8443000000000003E-2</c:v>
                </c:pt>
                <c:pt idx="153">
                  <c:v>2.8268999999999999E-2</c:v>
                </c:pt>
                <c:pt idx="154">
                  <c:v>2.8138E-2</c:v>
                </c:pt>
                <c:pt idx="155">
                  <c:v>2.805049999999995E-2</c:v>
                </c:pt>
                <c:pt idx="156">
                  <c:v>2.7917500000000001E-2</c:v>
                </c:pt>
                <c:pt idx="157">
                  <c:v>2.7745499999999999E-2</c:v>
                </c:pt>
                <c:pt idx="158">
                  <c:v>2.75625E-2</c:v>
                </c:pt>
                <c:pt idx="159">
                  <c:v>2.7397999999999999E-2</c:v>
                </c:pt>
                <c:pt idx="160">
                  <c:v>2.7279000000000001E-2</c:v>
                </c:pt>
                <c:pt idx="161">
                  <c:v>2.7205500000000001E-2</c:v>
                </c:pt>
                <c:pt idx="162">
                  <c:v>2.7158000000000002E-2</c:v>
                </c:pt>
                <c:pt idx="163">
                  <c:v>2.7057999999999999E-2</c:v>
                </c:pt>
                <c:pt idx="164">
                  <c:v>2.6997E-2</c:v>
                </c:pt>
                <c:pt idx="165">
                  <c:v>2.6981000000000002E-2</c:v>
                </c:pt>
                <c:pt idx="166">
                  <c:v>2.6983500000000001E-2</c:v>
                </c:pt>
                <c:pt idx="167">
                  <c:v>2.6979E-2</c:v>
                </c:pt>
                <c:pt idx="168">
                  <c:v>2.6957999999999999E-2</c:v>
                </c:pt>
                <c:pt idx="169">
                  <c:v>2.7004999999999998E-2</c:v>
                </c:pt>
                <c:pt idx="170">
                  <c:v>2.7120499999999999E-2</c:v>
                </c:pt>
                <c:pt idx="171">
                  <c:v>2.7192000000000001E-2</c:v>
                </c:pt>
                <c:pt idx="172">
                  <c:v>2.7129999999999998E-2</c:v>
                </c:pt>
                <c:pt idx="173">
                  <c:v>2.6998500000000002E-2</c:v>
                </c:pt>
                <c:pt idx="174">
                  <c:v>2.6810499999999998E-2</c:v>
                </c:pt>
                <c:pt idx="175">
                  <c:v>2.6588500000000001E-2</c:v>
                </c:pt>
                <c:pt idx="176">
                  <c:v>2.6380000000000001E-2</c:v>
                </c:pt>
                <c:pt idx="177">
                  <c:v>2.6220500000000001E-2</c:v>
                </c:pt>
                <c:pt idx="178">
                  <c:v>2.6089999999999999E-2</c:v>
                </c:pt>
                <c:pt idx="179">
                  <c:v>2.59525E-2</c:v>
                </c:pt>
                <c:pt idx="180">
                  <c:v>2.5865000000000003E-2</c:v>
                </c:pt>
                <c:pt idx="181">
                  <c:v>2.5784500000000002E-2</c:v>
                </c:pt>
                <c:pt idx="182">
                  <c:v>2.5707000000000001E-2</c:v>
                </c:pt>
                <c:pt idx="183">
                  <c:v>2.5582000000000001E-2</c:v>
                </c:pt>
                <c:pt idx="184">
                  <c:v>2.5426999999999998E-2</c:v>
                </c:pt>
                <c:pt idx="185">
                  <c:v>2.5325499999999997E-2</c:v>
                </c:pt>
                <c:pt idx="186">
                  <c:v>2.5310000000000003E-2</c:v>
                </c:pt>
                <c:pt idx="187">
                  <c:v>2.5431000000000002E-2</c:v>
                </c:pt>
                <c:pt idx="188">
                  <c:v>2.5606499999999997E-2</c:v>
                </c:pt>
                <c:pt idx="189">
                  <c:v>2.5748500000000001E-2</c:v>
                </c:pt>
                <c:pt idx="190">
                  <c:v>2.5871500000000002E-2</c:v>
                </c:pt>
                <c:pt idx="191">
                  <c:v>2.5998500000000001E-2</c:v>
                </c:pt>
                <c:pt idx="192">
                  <c:v>2.6140999999999998E-2</c:v>
                </c:pt>
                <c:pt idx="193">
                  <c:v>2.6304000000000001E-2</c:v>
                </c:pt>
                <c:pt idx="194">
                  <c:v>2.6389000000000003E-2</c:v>
                </c:pt>
                <c:pt idx="195">
                  <c:v>2.6402999999999999E-2</c:v>
                </c:pt>
                <c:pt idx="196">
                  <c:v>2.6402999999999999E-2</c:v>
                </c:pt>
                <c:pt idx="197">
                  <c:v>2.6426000000000002E-2</c:v>
                </c:pt>
                <c:pt idx="198">
                  <c:v>2.6465499999999999E-2</c:v>
                </c:pt>
                <c:pt idx="199">
                  <c:v>2.6509000000000001E-2</c:v>
                </c:pt>
                <c:pt idx="200">
                  <c:v>2.6596000000000002E-2</c:v>
                </c:pt>
                <c:pt idx="201">
                  <c:v>2.6716E-2</c:v>
                </c:pt>
                <c:pt idx="202">
                  <c:v>2.6796E-2</c:v>
                </c:pt>
                <c:pt idx="203">
                  <c:v>2.6862500000000001E-2</c:v>
                </c:pt>
                <c:pt idx="204">
                  <c:v>2.6928000000000001E-2</c:v>
                </c:pt>
                <c:pt idx="205">
                  <c:v>2.6968499999999999E-2</c:v>
                </c:pt>
                <c:pt idx="206">
                  <c:v>2.6974499999999998E-2</c:v>
                </c:pt>
                <c:pt idx="207">
                  <c:v>2.6991999999999999E-2</c:v>
                </c:pt>
                <c:pt idx="208">
                  <c:v>2.7015500000000001E-2</c:v>
                </c:pt>
                <c:pt idx="209">
                  <c:v>2.7046500000000001E-2</c:v>
                </c:pt>
                <c:pt idx="210">
                  <c:v>2.7060999999999998E-2</c:v>
                </c:pt>
                <c:pt idx="211">
                  <c:v>2.7020499999999999E-2</c:v>
                </c:pt>
                <c:pt idx="212">
                  <c:v>2.6905499999999999E-2</c:v>
                </c:pt>
                <c:pt idx="213">
                  <c:v>2.6806E-2</c:v>
                </c:pt>
                <c:pt idx="214">
                  <c:v>2.6738500000000002E-2</c:v>
                </c:pt>
                <c:pt idx="215">
                  <c:v>2.6710499999999998E-2</c:v>
                </c:pt>
                <c:pt idx="216">
                  <c:v>2.6685500000000001E-2</c:v>
                </c:pt>
                <c:pt idx="217">
                  <c:v>2.66845E-2</c:v>
                </c:pt>
                <c:pt idx="218">
                  <c:v>2.6692E-2</c:v>
                </c:pt>
                <c:pt idx="219">
                  <c:v>2.6703499999999998E-2</c:v>
                </c:pt>
                <c:pt idx="220">
                  <c:v>2.6738500000000002E-2</c:v>
                </c:pt>
                <c:pt idx="221">
                  <c:v>2.6796E-2</c:v>
                </c:pt>
                <c:pt idx="222">
                  <c:v>2.6794000000000002E-2</c:v>
                </c:pt>
                <c:pt idx="223">
                  <c:v>2.6765999999999998E-2</c:v>
                </c:pt>
                <c:pt idx="224">
                  <c:v>2.6762499999999998E-2</c:v>
                </c:pt>
                <c:pt idx="225">
                  <c:v>2.6772500000000001E-2</c:v>
                </c:pt>
                <c:pt idx="226">
                  <c:v>2.6785E-2</c:v>
                </c:pt>
                <c:pt idx="227">
                  <c:v>2.6798499999999996E-2</c:v>
                </c:pt>
                <c:pt idx="228">
                  <c:v>2.6786000000000001E-2</c:v>
                </c:pt>
                <c:pt idx="229">
                  <c:v>2.6776499999999998E-2</c:v>
                </c:pt>
                <c:pt idx="230">
                  <c:v>2.6860999999999996E-2</c:v>
                </c:pt>
                <c:pt idx="231">
                  <c:v>2.6937000000000003E-2</c:v>
                </c:pt>
                <c:pt idx="232">
                  <c:v>2.6956499999999998E-2</c:v>
                </c:pt>
                <c:pt idx="233">
                  <c:v>2.6930500000000003E-2</c:v>
                </c:pt>
                <c:pt idx="234">
                  <c:v>2.6904499999999998E-2</c:v>
                </c:pt>
                <c:pt idx="235">
                  <c:v>2.6901000000000001E-2</c:v>
                </c:pt>
                <c:pt idx="236">
                  <c:v>2.6932499999999998E-2</c:v>
                </c:pt>
                <c:pt idx="237">
                  <c:v>2.69765E-2</c:v>
                </c:pt>
                <c:pt idx="238">
                  <c:v>2.7011499999999997E-2</c:v>
                </c:pt>
                <c:pt idx="239">
                  <c:v>2.7013499999999999E-2</c:v>
                </c:pt>
                <c:pt idx="240">
                  <c:v>2.6995499999999999E-2</c:v>
                </c:pt>
                <c:pt idx="241">
                  <c:v>2.6962E-2</c:v>
                </c:pt>
                <c:pt idx="242">
                  <c:v>2.6955E-2</c:v>
                </c:pt>
                <c:pt idx="243">
                  <c:v>2.69375E-2</c:v>
                </c:pt>
                <c:pt idx="244">
                  <c:v>2.6887500000000002E-2</c:v>
                </c:pt>
                <c:pt idx="245">
                  <c:v>2.6869000000000001E-2</c:v>
                </c:pt>
                <c:pt idx="246">
                  <c:v>2.6865499999999997E-2</c:v>
                </c:pt>
                <c:pt idx="247">
                  <c:v>2.6867499999999999E-2</c:v>
                </c:pt>
                <c:pt idx="248">
                  <c:v>2.6880000000000001E-2</c:v>
                </c:pt>
                <c:pt idx="249">
                  <c:v>2.68585E-2</c:v>
                </c:pt>
                <c:pt idx="250">
                  <c:v>2.6773999999999999E-2</c:v>
                </c:pt>
                <c:pt idx="251">
                  <c:v>2.66605E-2</c:v>
                </c:pt>
                <c:pt idx="252">
                  <c:v>2.6527999999999999E-2</c:v>
                </c:pt>
                <c:pt idx="253">
                  <c:v>2.6401499999999998E-2</c:v>
                </c:pt>
                <c:pt idx="254">
                  <c:v>2.6281500000000003E-2</c:v>
                </c:pt>
                <c:pt idx="255">
                  <c:v>2.61675E-2</c:v>
                </c:pt>
                <c:pt idx="256">
                  <c:v>2.6054999999999998E-2</c:v>
                </c:pt>
                <c:pt idx="257">
                  <c:v>2.596E-2</c:v>
                </c:pt>
                <c:pt idx="258">
                  <c:v>2.5973E-2</c:v>
                </c:pt>
                <c:pt idx="259">
                  <c:v>2.6036E-2</c:v>
                </c:pt>
                <c:pt idx="260">
                  <c:v>2.6109999999999998E-2</c:v>
                </c:pt>
                <c:pt idx="261">
                  <c:v>2.6182499999999997E-2</c:v>
                </c:pt>
                <c:pt idx="262">
                  <c:v>2.6213E-2</c:v>
                </c:pt>
                <c:pt idx="263">
                  <c:v>2.62235E-2</c:v>
                </c:pt>
                <c:pt idx="264">
                  <c:v>2.6237000000000003E-2</c:v>
                </c:pt>
                <c:pt idx="265">
                  <c:v>2.6302500000000003E-2</c:v>
                </c:pt>
                <c:pt idx="266">
                  <c:v>2.63135E-2</c:v>
                </c:pt>
                <c:pt idx="267">
                  <c:v>2.62305E-2</c:v>
                </c:pt>
                <c:pt idx="268">
                  <c:v>2.6142000000000002E-2</c:v>
                </c:pt>
                <c:pt idx="269">
                  <c:v>2.6130000000000004E-2</c:v>
                </c:pt>
                <c:pt idx="270">
                  <c:v>2.6171E-2</c:v>
                </c:pt>
                <c:pt idx="271">
                  <c:v>2.6175500000000001E-2</c:v>
                </c:pt>
                <c:pt idx="272">
                  <c:v>2.6166000000000002E-2</c:v>
                </c:pt>
                <c:pt idx="273">
                  <c:v>2.6151499999999998E-2</c:v>
                </c:pt>
                <c:pt idx="274">
                  <c:v>2.61675E-2</c:v>
                </c:pt>
                <c:pt idx="275">
                  <c:v>2.6191000000000002E-2</c:v>
                </c:pt>
                <c:pt idx="276">
                  <c:v>2.48185E-2</c:v>
                </c:pt>
                <c:pt idx="277">
                  <c:v>2.6603499999999999E-2</c:v>
                </c:pt>
                <c:pt idx="278">
                  <c:v>2.6414499999999997E-2</c:v>
                </c:pt>
                <c:pt idx="279">
                  <c:v>2.6508000000000004E-2</c:v>
                </c:pt>
                <c:pt idx="280">
                  <c:v>2.6618000000000003E-2</c:v>
                </c:pt>
                <c:pt idx="281">
                  <c:v>2.6402499999999999E-2</c:v>
                </c:pt>
                <c:pt idx="282">
                  <c:v>2.6652000000000002E-2</c:v>
                </c:pt>
                <c:pt idx="283">
                  <c:v>2.6637000000000001E-2</c:v>
                </c:pt>
                <c:pt idx="284">
                  <c:v>2.6731999999999999E-2</c:v>
                </c:pt>
                <c:pt idx="285">
                  <c:v>2.6803500000000001E-2</c:v>
                </c:pt>
                <c:pt idx="286">
                  <c:v>2.6834499999999997E-2</c:v>
                </c:pt>
                <c:pt idx="287">
                  <c:v>2.6933999999999996E-2</c:v>
                </c:pt>
                <c:pt idx="288">
                  <c:v>2.7045000000000003E-2</c:v>
                </c:pt>
                <c:pt idx="289">
                  <c:v>2.7102000000000001E-2</c:v>
                </c:pt>
                <c:pt idx="290">
                  <c:v>2.7097000000000003E-2</c:v>
                </c:pt>
                <c:pt idx="291">
                  <c:v>2.7109500000000002E-2</c:v>
                </c:pt>
                <c:pt idx="292">
                  <c:v>2.7179999999999999E-2</c:v>
                </c:pt>
                <c:pt idx="293">
                  <c:v>2.7217500000000002E-2</c:v>
                </c:pt>
                <c:pt idx="294">
                  <c:v>2.7298000000000003E-2</c:v>
                </c:pt>
                <c:pt idx="295">
                  <c:v>2.7458E-2</c:v>
                </c:pt>
                <c:pt idx="296">
                  <c:v>2.7602000000000002E-2</c:v>
                </c:pt>
                <c:pt idx="297">
                  <c:v>2.7771500000000005E-2</c:v>
                </c:pt>
                <c:pt idx="298">
                  <c:v>2.7966000000000001E-2</c:v>
                </c:pt>
                <c:pt idx="299">
                  <c:v>2.8131E-2</c:v>
                </c:pt>
                <c:pt idx="300">
                  <c:v>2.8300000000000002E-2</c:v>
                </c:pt>
                <c:pt idx="301">
                  <c:v>2.8395000000000004E-2</c:v>
                </c:pt>
                <c:pt idx="302">
                  <c:v>2.8380499999999947E-2</c:v>
                </c:pt>
                <c:pt idx="303">
                  <c:v>2.8456499999999999E-2</c:v>
                </c:pt>
                <c:pt idx="304">
                  <c:v>2.8508499999999999E-2</c:v>
                </c:pt>
                <c:pt idx="305">
                  <c:v>2.8402500000000001E-2</c:v>
                </c:pt>
                <c:pt idx="306">
                  <c:v>2.8364500000000001E-2</c:v>
                </c:pt>
                <c:pt idx="307">
                  <c:v>2.8311999999999997E-2</c:v>
                </c:pt>
                <c:pt idx="308">
                  <c:v>2.8295000000000001E-2</c:v>
                </c:pt>
                <c:pt idx="309">
                  <c:v>2.8358499999999998E-2</c:v>
                </c:pt>
                <c:pt idx="310">
                  <c:v>2.8362000000000002E-2</c:v>
                </c:pt>
                <c:pt idx="311">
                  <c:v>2.8320000000000001E-2</c:v>
                </c:pt>
                <c:pt idx="312">
                  <c:v>2.8372000000000001E-2</c:v>
                </c:pt>
                <c:pt idx="313">
                  <c:v>2.8513E-2</c:v>
                </c:pt>
                <c:pt idx="314">
                  <c:v>2.8709999999999999E-2</c:v>
                </c:pt>
                <c:pt idx="315">
                  <c:v>2.8883499999999999E-2</c:v>
                </c:pt>
                <c:pt idx="316">
                  <c:v>2.8984000000000003E-2</c:v>
                </c:pt>
                <c:pt idx="317">
                  <c:v>2.8984499999999948E-2</c:v>
                </c:pt>
                <c:pt idx="318">
                  <c:v>2.8952999999999948E-2</c:v>
                </c:pt>
                <c:pt idx="319">
                  <c:v>2.8961999999999946E-2</c:v>
                </c:pt>
                <c:pt idx="320">
                  <c:v>2.9055500000000001E-2</c:v>
                </c:pt>
                <c:pt idx="321">
                  <c:v>2.9106E-2</c:v>
                </c:pt>
                <c:pt idx="322">
                  <c:v>2.9088500000000003E-2</c:v>
                </c:pt>
                <c:pt idx="323">
                  <c:v>2.9067999999999997E-2</c:v>
                </c:pt>
                <c:pt idx="324">
                  <c:v>2.9084000000000002E-2</c:v>
                </c:pt>
                <c:pt idx="325">
                  <c:v>2.9143499999999999E-2</c:v>
                </c:pt>
                <c:pt idx="326">
                  <c:v>2.9165999999999997E-2</c:v>
                </c:pt>
                <c:pt idx="327">
                  <c:v>2.9130000000000003E-2</c:v>
                </c:pt>
                <c:pt idx="328">
                  <c:v>2.9080500000000002E-2</c:v>
                </c:pt>
                <c:pt idx="329">
                  <c:v>2.9001000000000002E-2</c:v>
                </c:pt>
                <c:pt idx="330">
                  <c:v>2.8910000000000005E-2</c:v>
                </c:pt>
                <c:pt idx="331">
                  <c:v>2.8838500000000003E-2</c:v>
                </c:pt>
                <c:pt idx="332">
                  <c:v>2.8799999999999999E-2</c:v>
                </c:pt>
                <c:pt idx="333">
                  <c:v>2.8739999999999998E-2</c:v>
                </c:pt>
                <c:pt idx="334">
                  <c:v>2.8662999999999945E-2</c:v>
                </c:pt>
                <c:pt idx="335">
                  <c:v>2.8605499999999999E-2</c:v>
                </c:pt>
                <c:pt idx="336">
                  <c:v>2.8552000000000001E-2</c:v>
                </c:pt>
                <c:pt idx="337">
                  <c:v>2.8506999999999949E-2</c:v>
                </c:pt>
                <c:pt idx="338">
                  <c:v>2.8441000000000001E-2</c:v>
                </c:pt>
                <c:pt idx="339">
                  <c:v>2.8362500000000006E-2</c:v>
                </c:pt>
                <c:pt idx="340">
                  <c:v>2.8321499999999951E-2</c:v>
                </c:pt>
                <c:pt idx="341">
                  <c:v>2.835E-2</c:v>
                </c:pt>
                <c:pt idx="342">
                  <c:v>2.8458999999999946E-2</c:v>
                </c:pt>
                <c:pt idx="343">
                  <c:v>2.8527500000000004E-2</c:v>
                </c:pt>
                <c:pt idx="344">
                  <c:v>2.8521500000000002E-2</c:v>
                </c:pt>
                <c:pt idx="345">
                  <c:v>2.8470999999999948E-2</c:v>
                </c:pt>
                <c:pt idx="346">
                  <c:v>2.8459000000000002E-2</c:v>
                </c:pt>
                <c:pt idx="347">
                  <c:v>2.853E-2</c:v>
                </c:pt>
                <c:pt idx="348">
                  <c:v>2.8615999999999999E-2</c:v>
                </c:pt>
                <c:pt idx="349">
                  <c:v>2.8678000000000002E-2</c:v>
                </c:pt>
                <c:pt idx="350">
                  <c:v>2.8702999999999999E-2</c:v>
                </c:pt>
                <c:pt idx="351">
                  <c:v>2.8706500000000003E-2</c:v>
                </c:pt>
                <c:pt idx="352">
                  <c:v>2.8720500000000003E-2</c:v>
                </c:pt>
                <c:pt idx="353">
                  <c:v>2.8722999999999999E-2</c:v>
                </c:pt>
                <c:pt idx="354">
                  <c:v>2.8706499999999999E-2</c:v>
                </c:pt>
                <c:pt idx="355">
                  <c:v>2.869199999999995E-2</c:v>
                </c:pt>
                <c:pt idx="356">
                  <c:v>2.8683E-2</c:v>
                </c:pt>
                <c:pt idx="357">
                  <c:v>2.8711E-2</c:v>
                </c:pt>
                <c:pt idx="358">
                  <c:v>2.8744499999999999E-2</c:v>
                </c:pt>
                <c:pt idx="359">
                  <c:v>2.8767499999999998E-2</c:v>
                </c:pt>
                <c:pt idx="360">
                  <c:v>2.8771000000000001E-2</c:v>
                </c:pt>
                <c:pt idx="361">
                  <c:v>2.8757500000000002E-2</c:v>
                </c:pt>
                <c:pt idx="362">
                  <c:v>2.8752000000000003E-2</c:v>
                </c:pt>
                <c:pt idx="363">
                  <c:v>2.8785499999999999E-2</c:v>
                </c:pt>
                <c:pt idx="364">
                  <c:v>2.8810500000000003E-2</c:v>
                </c:pt>
                <c:pt idx="365">
                  <c:v>2.8818E-2</c:v>
                </c:pt>
                <c:pt idx="366">
                  <c:v>2.8811E-2</c:v>
                </c:pt>
                <c:pt idx="367">
                  <c:v>2.8735500000000001E-2</c:v>
                </c:pt>
                <c:pt idx="368">
                  <c:v>2.8614000000000001E-2</c:v>
                </c:pt>
                <c:pt idx="369">
                  <c:v>2.8524999999999998E-2</c:v>
                </c:pt>
                <c:pt idx="370">
                  <c:v>2.8483000000000001E-2</c:v>
                </c:pt>
                <c:pt idx="371">
                  <c:v>2.8454E-2</c:v>
                </c:pt>
                <c:pt idx="372">
                  <c:v>2.8437E-2</c:v>
                </c:pt>
                <c:pt idx="373">
                  <c:v>2.8461E-2</c:v>
                </c:pt>
                <c:pt idx="374">
                  <c:v>2.8515499999999999E-2</c:v>
                </c:pt>
                <c:pt idx="375">
                  <c:v>2.8594000000000001E-2</c:v>
                </c:pt>
                <c:pt idx="376">
                  <c:v>2.8706499999999999E-2</c:v>
                </c:pt>
                <c:pt idx="377">
                  <c:v>2.8771499999999998E-2</c:v>
                </c:pt>
                <c:pt idx="378">
                  <c:v>2.8775500000000002E-2</c:v>
                </c:pt>
                <c:pt idx="379">
                  <c:v>2.8753000000000001E-2</c:v>
                </c:pt>
                <c:pt idx="380">
                  <c:v>2.8812500000000001E-2</c:v>
                </c:pt>
                <c:pt idx="381">
                  <c:v>2.8877000000000003E-2</c:v>
                </c:pt>
                <c:pt idx="382">
                  <c:v>2.8846E-2</c:v>
                </c:pt>
                <c:pt idx="383">
                  <c:v>2.8792999999999999E-2</c:v>
                </c:pt>
                <c:pt idx="384">
                  <c:v>2.8752499999999997E-2</c:v>
                </c:pt>
                <c:pt idx="385">
                  <c:v>2.8732000000000001E-2</c:v>
                </c:pt>
                <c:pt idx="386">
                  <c:v>2.8694499999999998E-2</c:v>
                </c:pt>
                <c:pt idx="387">
                  <c:v>2.8660499999999998E-2</c:v>
                </c:pt>
                <c:pt idx="388">
                  <c:v>2.8631500000000004E-2</c:v>
                </c:pt>
                <c:pt idx="389">
                  <c:v>2.8604500000000001E-2</c:v>
                </c:pt>
                <c:pt idx="390">
                  <c:v>2.8626499999999999E-2</c:v>
                </c:pt>
                <c:pt idx="391">
                  <c:v>2.8726999999999999E-2</c:v>
                </c:pt>
                <c:pt idx="392">
                  <c:v>2.8818E-2</c:v>
                </c:pt>
                <c:pt idx="393">
                  <c:v>2.8871999999999998E-2</c:v>
                </c:pt>
                <c:pt idx="394">
                  <c:v>2.8863E-2</c:v>
                </c:pt>
                <c:pt idx="395">
                  <c:v>2.88185E-2</c:v>
                </c:pt>
                <c:pt idx="396">
                  <c:v>2.8834000000000002E-2</c:v>
                </c:pt>
                <c:pt idx="397">
                  <c:v>2.8906500000000002E-2</c:v>
                </c:pt>
                <c:pt idx="398">
                  <c:v>2.8972499999999998E-2</c:v>
                </c:pt>
                <c:pt idx="399">
                  <c:v>2.8941999999999999E-2</c:v>
                </c:pt>
                <c:pt idx="400">
                  <c:v>2.8858000000000002E-2</c:v>
                </c:pt>
                <c:pt idx="401">
                  <c:v>2.8803000000000006E-2</c:v>
                </c:pt>
                <c:pt idx="402">
                  <c:v>2.8812000000000001E-2</c:v>
                </c:pt>
                <c:pt idx="403">
                  <c:v>2.8830999999999999E-2</c:v>
                </c:pt>
                <c:pt idx="404">
                  <c:v>2.880949999999995E-2</c:v>
                </c:pt>
                <c:pt idx="405">
                  <c:v>2.8761999999999999E-2</c:v>
                </c:pt>
                <c:pt idx="406">
                  <c:v>2.871999999999995E-2</c:v>
                </c:pt>
                <c:pt idx="407">
                  <c:v>2.8723500000000003E-2</c:v>
                </c:pt>
                <c:pt idx="408">
                  <c:v>2.8780999999999998E-2</c:v>
                </c:pt>
                <c:pt idx="409">
                  <c:v>2.8820499999999999E-2</c:v>
                </c:pt>
                <c:pt idx="410">
                  <c:v>2.8824000000000002E-2</c:v>
                </c:pt>
                <c:pt idx="411">
                  <c:v>2.8788000000000001E-2</c:v>
                </c:pt>
                <c:pt idx="412">
                  <c:v>2.8765499999999999E-2</c:v>
                </c:pt>
                <c:pt idx="413">
                  <c:v>2.8771500000000002E-2</c:v>
                </c:pt>
                <c:pt idx="414">
                  <c:v>2.8819000000000004E-2</c:v>
                </c:pt>
                <c:pt idx="415">
                  <c:v>2.88325E-2</c:v>
                </c:pt>
                <c:pt idx="416">
                  <c:v>2.8802999999999999E-2</c:v>
                </c:pt>
                <c:pt idx="417">
                  <c:v>2.8757999999999999E-2</c:v>
                </c:pt>
                <c:pt idx="418">
                  <c:v>2.8748499999999951E-2</c:v>
                </c:pt>
                <c:pt idx="419">
                  <c:v>2.8788499999999998E-2</c:v>
                </c:pt>
                <c:pt idx="420">
                  <c:v>2.8866500000000003E-2</c:v>
                </c:pt>
                <c:pt idx="421">
                  <c:v>2.89565E-2</c:v>
                </c:pt>
                <c:pt idx="422">
                  <c:v>2.9013500000000001E-2</c:v>
                </c:pt>
                <c:pt idx="423">
                  <c:v>2.9078000000000003E-2</c:v>
                </c:pt>
                <c:pt idx="424">
                  <c:v>2.9195500000000003E-2</c:v>
                </c:pt>
                <c:pt idx="425">
                  <c:v>2.9412999999999998E-2</c:v>
                </c:pt>
              </c:numCache>
            </c:numRef>
          </c:yVal>
          <c:smooth val="1"/>
          <c:extLst>
            <c:ext xmlns:c16="http://schemas.microsoft.com/office/drawing/2014/chart" uri="{C3380CC4-5D6E-409C-BE32-E72D297353CC}">
              <c16:uniqueId val="{00000000-37B2-2347-B1B3-3D88A2FF0E43}"/>
            </c:ext>
          </c:extLst>
        </c:ser>
        <c:ser>
          <c:idx val="1"/>
          <c:order val="1"/>
          <c:tx>
            <c:strRef>
              <c:f>'Enrich, Cont. mode, PBS&amp;flow(2)'!$P$2</c:f>
              <c:strCache>
                <c:ptCount val="1"/>
                <c:pt idx="0">
                  <c:v>Eanode </c:v>
                </c:pt>
              </c:strCache>
            </c:strRef>
          </c:tx>
          <c:spPr>
            <a:ln w="19050" cap="rnd">
              <a:solidFill>
                <a:schemeClr val="accent2"/>
              </a:solidFill>
              <a:round/>
            </a:ln>
            <a:effectLst/>
          </c:spPr>
          <c:marker>
            <c:symbol val="none"/>
          </c:marker>
          <c:errBars>
            <c:errDir val="y"/>
            <c:errBarType val="both"/>
            <c:errValType val="cust"/>
            <c:noEndCap val="0"/>
            <c:plus>
              <c:numRef>
                <c:f>'Enrich, Cont. mode, PBS&amp;flow(2)'!$U$40:$U$2178</c:f>
                <c:numCache>
                  <c:formatCode>General</c:formatCode>
                  <c:ptCount val="2139"/>
                  <c:pt idx="0">
                    <c:v>2.2720000000000058E-3</c:v>
                  </c:pt>
                  <c:pt idx="36">
                    <c:v>2.0534999999999998E-3</c:v>
                  </c:pt>
                  <c:pt idx="72">
                    <c:v>3.2549999999999953E-3</c:v>
                  </c:pt>
                  <c:pt idx="108">
                    <c:v>3.734000000000009E-3</c:v>
                  </c:pt>
                  <c:pt idx="144">
                    <c:v>1.1265999999999991E-2</c:v>
                  </c:pt>
                  <c:pt idx="180">
                    <c:v>5.9795000000000013E-3</c:v>
                  </c:pt>
                  <c:pt idx="216">
                    <c:v>6.1020000000000041E-3</c:v>
                  </c:pt>
                  <c:pt idx="252">
                    <c:v>6.4660000000000082E-3</c:v>
                  </c:pt>
                  <c:pt idx="288">
                    <c:v>6.6599999999999967E-3</c:v>
                  </c:pt>
                  <c:pt idx="324">
                    <c:v>7.1894999999999815E-3</c:v>
                  </c:pt>
                  <c:pt idx="360">
                    <c:v>8.7884999999999994E-3</c:v>
                  </c:pt>
                  <c:pt idx="396">
                    <c:v>9.1820000000000165E-3</c:v>
                  </c:pt>
                  <c:pt idx="432">
                    <c:v>6.8320000000000082E-3</c:v>
                  </c:pt>
                  <c:pt idx="468">
                    <c:v>7.117999999999995E-3</c:v>
                  </c:pt>
                  <c:pt idx="504">
                    <c:v>6.6659999999999966E-3</c:v>
                  </c:pt>
                  <c:pt idx="540">
                    <c:v>5.644500000000008E-3</c:v>
                  </c:pt>
                  <c:pt idx="576">
                    <c:v>3.718999999999994E-3</c:v>
                  </c:pt>
                  <c:pt idx="612">
                    <c:v>8.150000000000545E-5</c:v>
                  </c:pt>
                  <c:pt idx="648">
                    <c:v>5.295000000000002E-3</c:v>
                  </c:pt>
                  <c:pt idx="684">
                    <c:v>1.2309999999999995E-2</c:v>
                  </c:pt>
                  <c:pt idx="720">
                    <c:v>1.9355000000000004E-2</c:v>
                  </c:pt>
                  <c:pt idx="756">
                    <c:v>1.6458500000000001E-2</c:v>
                  </c:pt>
                  <c:pt idx="792">
                    <c:v>4.9700499999999995E-2</c:v>
                  </c:pt>
                  <c:pt idx="828">
                    <c:v>6.4242000000000007E-2</c:v>
                  </c:pt>
                  <c:pt idx="864">
                    <c:v>7.2392000000000012E-2</c:v>
                  </c:pt>
                  <c:pt idx="900">
                    <c:v>6.7012000000000002E-2</c:v>
                  </c:pt>
                  <c:pt idx="936">
                    <c:v>5.4470499999999984E-2</c:v>
                  </c:pt>
                  <c:pt idx="972">
                    <c:v>4.5141499999999994E-2</c:v>
                  </c:pt>
                  <c:pt idx="1008">
                    <c:v>6.8132499999999999E-2</c:v>
                  </c:pt>
                  <c:pt idx="1044">
                    <c:v>9.5415000000000135E-3</c:v>
                  </c:pt>
                  <c:pt idx="1080">
                    <c:v>1.8270999999999985E-2</c:v>
                  </c:pt>
                  <c:pt idx="1116">
                    <c:v>1.2214999999999919E-3</c:v>
                  </c:pt>
                  <c:pt idx="1152">
                    <c:v>7.5740000000000121E-3</c:v>
                  </c:pt>
                  <c:pt idx="1188">
                    <c:v>3.6754999999999995E-3</c:v>
                  </c:pt>
                  <c:pt idx="1224">
                    <c:v>0.11714599999999999</c:v>
                  </c:pt>
                  <c:pt idx="1260">
                    <c:v>1.5058499999999999E-2</c:v>
                  </c:pt>
                  <c:pt idx="1296">
                    <c:v>5.1649999999999916E-3</c:v>
                  </c:pt>
                  <c:pt idx="1332">
                    <c:v>7.2724999999999795E-3</c:v>
                  </c:pt>
                  <c:pt idx="1368">
                    <c:v>1.0294000000000011E-2</c:v>
                  </c:pt>
                  <c:pt idx="1404">
                    <c:v>6.8360000000000131E-3</c:v>
                  </c:pt>
                  <c:pt idx="1440">
                    <c:v>4.6279999999999863E-3</c:v>
                  </c:pt>
                  <c:pt idx="1476">
                    <c:v>3.2734999999999843E-3</c:v>
                  </c:pt>
                  <c:pt idx="1512">
                    <c:v>2.9739999999999897E-3</c:v>
                  </c:pt>
                  <c:pt idx="1548">
                    <c:v>2.7319999999999992E-3</c:v>
                  </c:pt>
                  <c:pt idx="1584">
                    <c:v>2.3009999999999875E-3</c:v>
                  </c:pt>
                  <c:pt idx="1620">
                    <c:v>3.0449999999999874E-3</c:v>
                  </c:pt>
                  <c:pt idx="1656">
                    <c:v>3.3440000000000223E-3</c:v>
                  </c:pt>
                  <c:pt idx="1692">
                    <c:v>6.0300000000000015E-3</c:v>
                  </c:pt>
                  <c:pt idx="1728">
                    <c:v>6.0300000000000015E-3</c:v>
                  </c:pt>
                  <c:pt idx="1764">
                    <c:v>5.787499999999994E-3</c:v>
                  </c:pt>
                  <c:pt idx="1800">
                    <c:v>5.7464999999999973E-3</c:v>
                  </c:pt>
                  <c:pt idx="1836">
                    <c:v>5.6614999999999895E-3</c:v>
                  </c:pt>
                  <c:pt idx="1872">
                    <c:v>5.213999999999999E-3</c:v>
                  </c:pt>
                  <c:pt idx="1908">
                    <c:v>5.5765000000000103E-3</c:v>
                  </c:pt>
                  <c:pt idx="1944">
                    <c:v>5.8220000000000025E-3</c:v>
                  </c:pt>
                  <c:pt idx="1980">
                    <c:v>5.8635000000000163E-3</c:v>
                  </c:pt>
                  <c:pt idx="2016">
                    <c:v>4.3329999999999983E-3</c:v>
                  </c:pt>
                  <c:pt idx="2052">
                    <c:v>6.8160000000000026E-3</c:v>
                  </c:pt>
                  <c:pt idx="2088">
                    <c:v>6.8034999999999858E-3</c:v>
                  </c:pt>
                  <c:pt idx="2124">
                    <c:v>4.3855000000000074E-3</c:v>
                  </c:pt>
                </c:numCache>
              </c:numRef>
            </c:plus>
            <c:minus>
              <c:numRef>
                <c:f>'Enrich, Cont. mode, PBS&amp;flow(2)'!$U$40:$U$2178</c:f>
                <c:numCache>
                  <c:formatCode>General</c:formatCode>
                  <c:ptCount val="2139"/>
                  <c:pt idx="0">
                    <c:v>2.2720000000000058E-3</c:v>
                  </c:pt>
                  <c:pt idx="36">
                    <c:v>2.0534999999999998E-3</c:v>
                  </c:pt>
                  <c:pt idx="72">
                    <c:v>3.2549999999999953E-3</c:v>
                  </c:pt>
                  <c:pt idx="108">
                    <c:v>3.734000000000009E-3</c:v>
                  </c:pt>
                  <c:pt idx="144">
                    <c:v>1.1265999999999991E-2</c:v>
                  </c:pt>
                  <c:pt idx="180">
                    <c:v>5.9795000000000013E-3</c:v>
                  </c:pt>
                  <c:pt idx="216">
                    <c:v>6.1020000000000041E-3</c:v>
                  </c:pt>
                  <c:pt idx="252">
                    <c:v>6.4660000000000082E-3</c:v>
                  </c:pt>
                  <c:pt idx="288">
                    <c:v>6.6599999999999967E-3</c:v>
                  </c:pt>
                  <c:pt idx="324">
                    <c:v>7.1894999999999815E-3</c:v>
                  </c:pt>
                  <c:pt idx="360">
                    <c:v>8.7884999999999994E-3</c:v>
                  </c:pt>
                  <c:pt idx="396">
                    <c:v>9.1820000000000165E-3</c:v>
                  </c:pt>
                  <c:pt idx="432">
                    <c:v>6.8320000000000082E-3</c:v>
                  </c:pt>
                  <c:pt idx="468">
                    <c:v>7.117999999999995E-3</c:v>
                  </c:pt>
                  <c:pt idx="504">
                    <c:v>6.6659999999999966E-3</c:v>
                  </c:pt>
                  <c:pt idx="540">
                    <c:v>5.644500000000008E-3</c:v>
                  </c:pt>
                  <c:pt idx="576">
                    <c:v>3.718999999999994E-3</c:v>
                  </c:pt>
                  <c:pt idx="612">
                    <c:v>8.150000000000545E-5</c:v>
                  </c:pt>
                  <c:pt idx="648">
                    <c:v>5.295000000000002E-3</c:v>
                  </c:pt>
                  <c:pt idx="684">
                    <c:v>1.2309999999999995E-2</c:v>
                  </c:pt>
                  <c:pt idx="720">
                    <c:v>1.9355000000000004E-2</c:v>
                  </c:pt>
                  <c:pt idx="756">
                    <c:v>1.6458500000000001E-2</c:v>
                  </c:pt>
                  <c:pt idx="792">
                    <c:v>4.9700499999999995E-2</c:v>
                  </c:pt>
                  <c:pt idx="828">
                    <c:v>6.4242000000000007E-2</c:v>
                  </c:pt>
                  <c:pt idx="864">
                    <c:v>7.2392000000000012E-2</c:v>
                  </c:pt>
                  <c:pt idx="900">
                    <c:v>6.7012000000000002E-2</c:v>
                  </c:pt>
                  <c:pt idx="936">
                    <c:v>5.4470499999999984E-2</c:v>
                  </c:pt>
                  <c:pt idx="972">
                    <c:v>4.5141499999999994E-2</c:v>
                  </c:pt>
                  <c:pt idx="1008">
                    <c:v>6.8132499999999999E-2</c:v>
                  </c:pt>
                  <c:pt idx="1044">
                    <c:v>9.5415000000000135E-3</c:v>
                  </c:pt>
                  <c:pt idx="1080">
                    <c:v>1.8270999999999985E-2</c:v>
                  </c:pt>
                  <c:pt idx="1116">
                    <c:v>1.2214999999999919E-3</c:v>
                  </c:pt>
                  <c:pt idx="1152">
                    <c:v>7.5740000000000121E-3</c:v>
                  </c:pt>
                  <c:pt idx="1188">
                    <c:v>3.6754999999999995E-3</c:v>
                  </c:pt>
                  <c:pt idx="1224">
                    <c:v>0.11714599999999999</c:v>
                  </c:pt>
                  <c:pt idx="1260">
                    <c:v>1.5058499999999999E-2</c:v>
                  </c:pt>
                  <c:pt idx="1296">
                    <c:v>5.1649999999999916E-3</c:v>
                  </c:pt>
                  <c:pt idx="1332">
                    <c:v>7.2724999999999795E-3</c:v>
                  </c:pt>
                  <c:pt idx="1368">
                    <c:v>1.0294000000000011E-2</c:v>
                  </c:pt>
                  <c:pt idx="1404">
                    <c:v>6.8360000000000131E-3</c:v>
                  </c:pt>
                  <c:pt idx="1440">
                    <c:v>4.6279999999999863E-3</c:v>
                  </c:pt>
                  <c:pt idx="1476">
                    <c:v>3.2734999999999843E-3</c:v>
                  </c:pt>
                  <c:pt idx="1512">
                    <c:v>2.9739999999999897E-3</c:v>
                  </c:pt>
                  <c:pt idx="1548">
                    <c:v>2.7319999999999992E-3</c:v>
                  </c:pt>
                  <c:pt idx="1584">
                    <c:v>2.3009999999999875E-3</c:v>
                  </c:pt>
                  <c:pt idx="1620">
                    <c:v>3.0449999999999874E-3</c:v>
                  </c:pt>
                  <c:pt idx="1656">
                    <c:v>3.3440000000000223E-3</c:v>
                  </c:pt>
                  <c:pt idx="1692">
                    <c:v>6.0300000000000015E-3</c:v>
                  </c:pt>
                  <c:pt idx="1728">
                    <c:v>6.0300000000000015E-3</c:v>
                  </c:pt>
                  <c:pt idx="1764">
                    <c:v>5.787499999999994E-3</c:v>
                  </c:pt>
                  <c:pt idx="1800">
                    <c:v>5.7464999999999973E-3</c:v>
                  </c:pt>
                  <c:pt idx="1836">
                    <c:v>5.6614999999999895E-3</c:v>
                  </c:pt>
                  <c:pt idx="1872">
                    <c:v>5.213999999999999E-3</c:v>
                  </c:pt>
                  <c:pt idx="1908">
                    <c:v>5.5765000000000103E-3</c:v>
                  </c:pt>
                  <c:pt idx="1944">
                    <c:v>5.8220000000000025E-3</c:v>
                  </c:pt>
                  <c:pt idx="1980">
                    <c:v>5.8635000000000163E-3</c:v>
                  </c:pt>
                  <c:pt idx="2016">
                    <c:v>4.3329999999999983E-3</c:v>
                  </c:pt>
                  <c:pt idx="2052">
                    <c:v>6.8160000000000026E-3</c:v>
                  </c:pt>
                  <c:pt idx="2088">
                    <c:v>6.8034999999999858E-3</c:v>
                  </c:pt>
                  <c:pt idx="2124">
                    <c:v>4.3855000000000074E-3</c:v>
                  </c:pt>
                </c:numCache>
              </c:numRef>
            </c:minus>
            <c:spPr>
              <a:noFill/>
              <a:ln w="9525" cap="flat" cmpd="sng" algn="ctr">
                <a:solidFill>
                  <a:schemeClr val="tx1">
                    <a:lumMod val="65000"/>
                    <a:lumOff val="35000"/>
                  </a:schemeClr>
                </a:solidFill>
                <a:round/>
              </a:ln>
              <a:effectLst/>
            </c:spPr>
          </c:errBars>
          <c:xVal>
            <c:numRef>
              <c:f>'Enrich, Cont. mode, PBS&amp;flow(2)'!$N$2178:$N$2603</c:f>
              <c:numCache>
                <c:formatCode>General</c:formatCode>
                <c:ptCount val="426"/>
                <c:pt idx="0">
                  <c:v>15.0972222222222</c:v>
                </c:pt>
                <c:pt idx="1">
                  <c:v>15.1041666666666</c:v>
                </c:pt>
                <c:pt idx="2">
                  <c:v>15.1111111111111</c:v>
                </c:pt>
                <c:pt idx="3">
                  <c:v>15.1180555555555</c:v>
                </c:pt>
                <c:pt idx="4">
                  <c:v>15.125</c:v>
                </c:pt>
                <c:pt idx="5">
                  <c:v>15.1319444444444</c:v>
                </c:pt>
                <c:pt idx="6">
                  <c:v>15.1388888888888</c:v>
                </c:pt>
                <c:pt idx="7">
                  <c:v>15.1458333333333</c:v>
                </c:pt>
                <c:pt idx="8">
                  <c:v>15.1527777777777</c:v>
                </c:pt>
                <c:pt idx="9">
                  <c:v>15.1597222222222</c:v>
                </c:pt>
                <c:pt idx="10">
                  <c:v>15.1666666666666</c:v>
                </c:pt>
                <c:pt idx="11">
                  <c:v>15.1736111111111</c:v>
                </c:pt>
                <c:pt idx="12">
                  <c:v>15.1805555555555</c:v>
                </c:pt>
                <c:pt idx="13">
                  <c:v>15.1875</c:v>
                </c:pt>
                <c:pt idx="14">
                  <c:v>15.1944444444444</c:v>
                </c:pt>
                <c:pt idx="15">
                  <c:v>15.2013888888888</c:v>
                </c:pt>
                <c:pt idx="16">
                  <c:v>15.2083333333333</c:v>
                </c:pt>
                <c:pt idx="17">
                  <c:v>15.2152777777777</c:v>
                </c:pt>
                <c:pt idx="18">
                  <c:v>15.2222222222222</c:v>
                </c:pt>
                <c:pt idx="19">
                  <c:v>15.2291666666666</c:v>
                </c:pt>
                <c:pt idx="20">
                  <c:v>15.2361111111111</c:v>
                </c:pt>
                <c:pt idx="21">
                  <c:v>15.2430555555555</c:v>
                </c:pt>
                <c:pt idx="22">
                  <c:v>15.25</c:v>
                </c:pt>
                <c:pt idx="23">
                  <c:v>15.2569444444444</c:v>
                </c:pt>
                <c:pt idx="24">
                  <c:v>15.2638888888888</c:v>
                </c:pt>
                <c:pt idx="25">
                  <c:v>15.2708333333333</c:v>
                </c:pt>
                <c:pt idx="26">
                  <c:v>15.2777777777777</c:v>
                </c:pt>
                <c:pt idx="27">
                  <c:v>15.2847222222222</c:v>
                </c:pt>
                <c:pt idx="28">
                  <c:v>15.2916666666666</c:v>
                </c:pt>
                <c:pt idx="29">
                  <c:v>15.2986111111111</c:v>
                </c:pt>
                <c:pt idx="30">
                  <c:v>15.3055555555555</c:v>
                </c:pt>
                <c:pt idx="31">
                  <c:v>15.3125</c:v>
                </c:pt>
                <c:pt idx="32">
                  <c:v>15.3194444444444</c:v>
                </c:pt>
                <c:pt idx="33">
                  <c:v>15.3263888888888</c:v>
                </c:pt>
                <c:pt idx="34">
                  <c:v>15.3333333333333</c:v>
                </c:pt>
                <c:pt idx="35">
                  <c:v>15.3402777777777</c:v>
                </c:pt>
                <c:pt idx="36">
                  <c:v>15.3472222222222</c:v>
                </c:pt>
                <c:pt idx="37">
                  <c:v>15.3541666666666</c:v>
                </c:pt>
                <c:pt idx="38">
                  <c:v>15.3611111111111</c:v>
                </c:pt>
                <c:pt idx="39">
                  <c:v>15.3680555555555</c:v>
                </c:pt>
                <c:pt idx="40">
                  <c:v>15.375</c:v>
                </c:pt>
                <c:pt idx="41">
                  <c:v>15.3819444444444</c:v>
                </c:pt>
                <c:pt idx="42">
                  <c:v>15.3888888888888</c:v>
                </c:pt>
                <c:pt idx="43">
                  <c:v>15.3958333333333</c:v>
                </c:pt>
                <c:pt idx="44">
                  <c:v>15.4027777777777</c:v>
                </c:pt>
                <c:pt idx="45">
                  <c:v>15.4097222222222</c:v>
                </c:pt>
                <c:pt idx="46">
                  <c:v>15.4166666666666</c:v>
                </c:pt>
                <c:pt idx="47">
                  <c:v>15.4236111111111</c:v>
                </c:pt>
                <c:pt idx="48">
                  <c:v>15.4305555555555</c:v>
                </c:pt>
                <c:pt idx="49">
                  <c:v>15.4375</c:v>
                </c:pt>
                <c:pt idx="50">
                  <c:v>15.4444444444444</c:v>
                </c:pt>
                <c:pt idx="51">
                  <c:v>15.4513888888888</c:v>
                </c:pt>
                <c:pt idx="52">
                  <c:v>15.4583333333333</c:v>
                </c:pt>
                <c:pt idx="53">
                  <c:v>15.4652777777777</c:v>
                </c:pt>
                <c:pt idx="54">
                  <c:v>15.4722222222222</c:v>
                </c:pt>
                <c:pt idx="55">
                  <c:v>15.4791666666666</c:v>
                </c:pt>
                <c:pt idx="56">
                  <c:v>15.4861111111111</c:v>
                </c:pt>
                <c:pt idx="57">
                  <c:v>15.4930555555555</c:v>
                </c:pt>
                <c:pt idx="58">
                  <c:v>15.5</c:v>
                </c:pt>
                <c:pt idx="59">
                  <c:v>15.5069444444444</c:v>
                </c:pt>
                <c:pt idx="60">
                  <c:v>15.5138888888888</c:v>
                </c:pt>
                <c:pt idx="61">
                  <c:v>15.5208333333333</c:v>
                </c:pt>
                <c:pt idx="62">
                  <c:v>15.5277777777777</c:v>
                </c:pt>
                <c:pt idx="63">
                  <c:v>15.5347222222222</c:v>
                </c:pt>
                <c:pt idx="64">
                  <c:v>15.5416666666666</c:v>
                </c:pt>
                <c:pt idx="65">
                  <c:v>15.5486111111111</c:v>
                </c:pt>
                <c:pt idx="66">
                  <c:v>15.5555555555555</c:v>
                </c:pt>
                <c:pt idx="67">
                  <c:v>15.5625</c:v>
                </c:pt>
                <c:pt idx="68">
                  <c:v>15.5694444444444</c:v>
                </c:pt>
                <c:pt idx="69">
                  <c:v>15.5763888888888</c:v>
                </c:pt>
                <c:pt idx="70">
                  <c:v>15.5833333333333</c:v>
                </c:pt>
                <c:pt idx="71">
                  <c:v>15.5902777777777</c:v>
                </c:pt>
                <c:pt idx="72">
                  <c:v>15.5972222222222</c:v>
                </c:pt>
                <c:pt idx="73">
                  <c:v>15.6041666666666</c:v>
                </c:pt>
                <c:pt idx="74">
                  <c:v>15.6111111111111</c:v>
                </c:pt>
                <c:pt idx="75">
                  <c:v>15.6180555555555</c:v>
                </c:pt>
                <c:pt idx="76">
                  <c:v>15.625</c:v>
                </c:pt>
                <c:pt idx="77">
                  <c:v>15.6319444444444</c:v>
                </c:pt>
                <c:pt idx="78">
                  <c:v>15.6388888888888</c:v>
                </c:pt>
                <c:pt idx="79">
                  <c:v>15.6458333333333</c:v>
                </c:pt>
                <c:pt idx="80">
                  <c:v>15.6527777777777</c:v>
                </c:pt>
                <c:pt idx="81">
                  <c:v>15.6597222222222</c:v>
                </c:pt>
                <c:pt idx="82">
                  <c:v>15.6666666666666</c:v>
                </c:pt>
                <c:pt idx="83">
                  <c:v>15.6736111111111</c:v>
                </c:pt>
                <c:pt idx="84">
                  <c:v>15.6805555555555</c:v>
                </c:pt>
                <c:pt idx="85">
                  <c:v>15.6875</c:v>
                </c:pt>
                <c:pt idx="86">
                  <c:v>15.6944444444444</c:v>
                </c:pt>
                <c:pt idx="87">
                  <c:v>15.7013888888888</c:v>
                </c:pt>
                <c:pt idx="88">
                  <c:v>15.7083333333333</c:v>
                </c:pt>
                <c:pt idx="89">
                  <c:v>15.7152777777777</c:v>
                </c:pt>
                <c:pt idx="90">
                  <c:v>15.7222222222222</c:v>
                </c:pt>
                <c:pt idx="91">
                  <c:v>15.7291666666666</c:v>
                </c:pt>
                <c:pt idx="92">
                  <c:v>15.7361111111111</c:v>
                </c:pt>
                <c:pt idx="93">
                  <c:v>15.7430555555555</c:v>
                </c:pt>
                <c:pt idx="94">
                  <c:v>15.75</c:v>
                </c:pt>
                <c:pt idx="95">
                  <c:v>15.7569444444444</c:v>
                </c:pt>
                <c:pt idx="96">
                  <c:v>15.7638888888888</c:v>
                </c:pt>
                <c:pt idx="97">
                  <c:v>15.7708333333333</c:v>
                </c:pt>
                <c:pt idx="98">
                  <c:v>15.7777777777777</c:v>
                </c:pt>
                <c:pt idx="99">
                  <c:v>15.7847222222222</c:v>
                </c:pt>
                <c:pt idx="100">
                  <c:v>15.7916666666666</c:v>
                </c:pt>
                <c:pt idx="101">
                  <c:v>15.7986111111111</c:v>
                </c:pt>
                <c:pt idx="102">
                  <c:v>15.8055555555555</c:v>
                </c:pt>
                <c:pt idx="103">
                  <c:v>15.8125</c:v>
                </c:pt>
                <c:pt idx="104">
                  <c:v>15.8194444444444</c:v>
                </c:pt>
                <c:pt idx="105">
                  <c:v>15.8263888888888</c:v>
                </c:pt>
                <c:pt idx="106">
                  <c:v>15.8333333333333</c:v>
                </c:pt>
                <c:pt idx="107">
                  <c:v>15.8402777777777</c:v>
                </c:pt>
                <c:pt idx="108">
                  <c:v>15.8472222222222</c:v>
                </c:pt>
                <c:pt idx="109">
                  <c:v>15.8541666666666</c:v>
                </c:pt>
                <c:pt idx="110">
                  <c:v>15.8611111111111</c:v>
                </c:pt>
                <c:pt idx="111">
                  <c:v>15.8680555555555</c:v>
                </c:pt>
                <c:pt idx="112">
                  <c:v>15.875</c:v>
                </c:pt>
                <c:pt idx="113">
                  <c:v>15.8819444444444</c:v>
                </c:pt>
                <c:pt idx="114">
                  <c:v>15.8888888888888</c:v>
                </c:pt>
                <c:pt idx="115">
                  <c:v>15.8958333333333</c:v>
                </c:pt>
                <c:pt idx="116">
                  <c:v>15.9027777777777</c:v>
                </c:pt>
                <c:pt idx="117">
                  <c:v>15.9097222222222</c:v>
                </c:pt>
                <c:pt idx="118">
                  <c:v>15.9166666666666</c:v>
                </c:pt>
                <c:pt idx="119">
                  <c:v>15.9236111111111</c:v>
                </c:pt>
                <c:pt idx="120">
                  <c:v>15.9305555555555</c:v>
                </c:pt>
                <c:pt idx="121">
                  <c:v>15.9375</c:v>
                </c:pt>
                <c:pt idx="122">
                  <c:v>15.9444444444444</c:v>
                </c:pt>
                <c:pt idx="123">
                  <c:v>15.9513888888888</c:v>
                </c:pt>
                <c:pt idx="124">
                  <c:v>15.9583333333333</c:v>
                </c:pt>
                <c:pt idx="125">
                  <c:v>15.9652777777777</c:v>
                </c:pt>
                <c:pt idx="126">
                  <c:v>15.9722222222222</c:v>
                </c:pt>
                <c:pt idx="127">
                  <c:v>15.9791666666666</c:v>
                </c:pt>
                <c:pt idx="128">
                  <c:v>15.9861111111111</c:v>
                </c:pt>
                <c:pt idx="129">
                  <c:v>15.9930555555555</c:v>
                </c:pt>
                <c:pt idx="130">
                  <c:v>16</c:v>
                </c:pt>
                <c:pt idx="131">
                  <c:v>16.0069444444444</c:v>
                </c:pt>
                <c:pt idx="132">
                  <c:v>16.0138888888888</c:v>
                </c:pt>
                <c:pt idx="133">
                  <c:v>16.0208333333333</c:v>
                </c:pt>
                <c:pt idx="134">
                  <c:v>16.0277777777777</c:v>
                </c:pt>
                <c:pt idx="135">
                  <c:v>16.0347222222222</c:v>
                </c:pt>
                <c:pt idx="136">
                  <c:v>16.0416666666666</c:v>
                </c:pt>
                <c:pt idx="137">
                  <c:v>16.0486111111111</c:v>
                </c:pt>
                <c:pt idx="138">
                  <c:v>16.0555555555555</c:v>
                </c:pt>
                <c:pt idx="139">
                  <c:v>16.0625</c:v>
                </c:pt>
                <c:pt idx="140">
                  <c:v>16.0694444444444</c:v>
                </c:pt>
                <c:pt idx="141">
                  <c:v>16.0763888888888</c:v>
                </c:pt>
                <c:pt idx="142">
                  <c:v>16.0833333333333</c:v>
                </c:pt>
                <c:pt idx="143">
                  <c:v>16.0902777777777</c:v>
                </c:pt>
                <c:pt idx="144">
                  <c:v>16.0972222222222</c:v>
                </c:pt>
                <c:pt idx="145">
                  <c:v>16.1041666666666</c:v>
                </c:pt>
                <c:pt idx="146">
                  <c:v>16.1111111111111</c:v>
                </c:pt>
                <c:pt idx="147">
                  <c:v>16.1180555555555</c:v>
                </c:pt>
                <c:pt idx="148">
                  <c:v>16.125</c:v>
                </c:pt>
                <c:pt idx="149">
                  <c:v>16.1319444444444</c:v>
                </c:pt>
                <c:pt idx="150">
                  <c:v>16.1388888888888</c:v>
                </c:pt>
                <c:pt idx="151">
                  <c:v>16.1458333333333</c:v>
                </c:pt>
                <c:pt idx="152">
                  <c:v>16.1527777777777</c:v>
                </c:pt>
                <c:pt idx="153">
                  <c:v>16.1597222222222</c:v>
                </c:pt>
                <c:pt idx="154">
                  <c:v>16.1666666666666</c:v>
                </c:pt>
                <c:pt idx="155">
                  <c:v>16.1736111111111</c:v>
                </c:pt>
                <c:pt idx="156">
                  <c:v>16.1805555555555</c:v>
                </c:pt>
                <c:pt idx="157">
                  <c:v>16.1875</c:v>
                </c:pt>
                <c:pt idx="158">
                  <c:v>16.1944444444444</c:v>
                </c:pt>
                <c:pt idx="159">
                  <c:v>16.2013888888888</c:v>
                </c:pt>
                <c:pt idx="160">
                  <c:v>16.2083333333333</c:v>
                </c:pt>
                <c:pt idx="161">
                  <c:v>16.2152777777777</c:v>
                </c:pt>
                <c:pt idx="162">
                  <c:v>16.2222222222222</c:v>
                </c:pt>
                <c:pt idx="163">
                  <c:v>16.2291666666666</c:v>
                </c:pt>
                <c:pt idx="164">
                  <c:v>16.2361111111111</c:v>
                </c:pt>
                <c:pt idx="165">
                  <c:v>16.2430555555555</c:v>
                </c:pt>
                <c:pt idx="166">
                  <c:v>16.25</c:v>
                </c:pt>
                <c:pt idx="167">
                  <c:v>16.2569444444444</c:v>
                </c:pt>
                <c:pt idx="168">
                  <c:v>16.2638888888888</c:v>
                </c:pt>
                <c:pt idx="169">
                  <c:v>16.2708333333333</c:v>
                </c:pt>
                <c:pt idx="170">
                  <c:v>16.2777777777777</c:v>
                </c:pt>
                <c:pt idx="171">
                  <c:v>16.2847222222222</c:v>
                </c:pt>
                <c:pt idx="172">
                  <c:v>16.2916666666666</c:v>
                </c:pt>
                <c:pt idx="173">
                  <c:v>16.2986111111111</c:v>
                </c:pt>
                <c:pt idx="174">
                  <c:v>16.3055555555555</c:v>
                </c:pt>
                <c:pt idx="175">
                  <c:v>16.3125</c:v>
                </c:pt>
                <c:pt idx="176">
                  <c:v>16.3194444444444</c:v>
                </c:pt>
                <c:pt idx="177">
                  <c:v>16.3263888888888</c:v>
                </c:pt>
                <c:pt idx="178">
                  <c:v>16.3333333333333</c:v>
                </c:pt>
                <c:pt idx="179">
                  <c:v>16.3402777777777</c:v>
                </c:pt>
                <c:pt idx="180">
                  <c:v>16.3472222222222</c:v>
                </c:pt>
                <c:pt idx="181">
                  <c:v>16.3541666666666</c:v>
                </c:pt>
                <c:pt idx="182">
                  <c:v>16.3611111111111</c:v>
                </c:pt>
                <c:pt idx="183">
                  <c:v>16.3680555555555</c:v>
                </c:pt>
                <c:pt idx="184">
                  <c:v>16.375</c:v>
                </c:pt>
                <c:pt idx="185">
                  <c:v>16.3819444444444</c:v>
                </c:pt>
                <c:pt idx="186">
                  <c:v>16.3888888888888</c:v>
                </c:pt>
                <c:pt idx="187">
                  <c:v>16.3958333333333</c:v>
                </c:pt>
                <c:pt idx="188">
                  <c:v>16.4027777777777</c:v>
                </c:pt>
                <c:pt idx="189">
                  <c:v>16.4097222222222</c:v>
                </c:pt>
                <c:pt idx="190">
                  <c:v>16.4166666666666</c:v>
                </c:pt>
                <c:pt idx="191">
                  <c:v>16.4236111111111</c:v>
                </c:pt>
                <c:pt idx="192">
                  <c:v>16.4305555555555</c:v>
                </c:pt>
                <c:pt idx="193">
                  <c:v>16.4375</c:v>
                </c:pt>
                <c:pt idx="194">
                  <c:v>16.4444444444444</c:v>
                </c:pt>
                <c:pt idx="195">
                  <c:v>16.4513888888888</c:v>
                </c:pt>
                <c:pt idx="196">
                  <c:v>16.4583333333333</c:v>
                </c:pt>
                <c:pt idx="197">
                  <c:v>16.4652777777777</c:v>
                </c:pt>
                <c:pt idx="198">
                  <c:v>16.4722222222222</c:v>
                </c:pt>
                <c:pt idx="199">
                  <c:v>16.4791666666666</c:v>
                </c:pt>
                <c:pt idx="200">
                  <c:v>16.4861111111111</c:v>
                </c:pt>
                <c:pt idx="201">
                  <c:v>16.4930555555555</c:v>
                </c:pt>
                <c:pt idx="202">
                  <c:v>16.5</c:v>
                </c:pt>
                <c:pt idx="203">
                  <c:v>16.5069444444444</c:v>
                </c:pt>
                <c:pt idx="204">
                  <c:v>16.5138888888888</c:v>
                </c:pt>
                <c:pt idx="205">
                  <c:v>16.5208333333333</c:v>
                </c:pt>
                <c:pt idx="206">
                  <c:v>16.5277777777777</c:v>
                </c:pt>
                <c:pt idx="207">
                  <c:v>16.5347222222222</c:v>
                </c:pt>
                <c:pt idx="208">
                  <c:v>16.5416666666666</c:v>
                </c:pt>
                <c:pt idx="209">
                  <c:v>16.5486111111111</c:v>
                </c:pt>
                <c:pt idx="210">
                  <c:v>16.5555555555555</c:v>
                </c:pt>
                <c:pt idx="211">
                  <c:v>16.5625</c:v>
                </c:pt>
                <c:pt idx="212">
                  <c:v>16.5694444444444</c:v>
                </c:pt>
                <c:pt idx="213">
                  <c:v>16.5763888888888</c:v>
                </c:pt>
                <c:pt idx="214">
                  <c:v>16.5833333333333</c:v>
                </c:pt>
                <c:pt idx="215">
                  <c:v>16.5902777777777</c:v>
                </c:pt>
                <c:pt idx="216">
                  <c:v>16.5972222222222</c:v>
                </c:pt>
                <c:pt idx="217">
                  <c:v>16.6041666666666</c:v>
                </c:pt>
                <c:pt idx="218">
                  <c:v>16.6111111111111</c:v>
                </c:pt>
                <c:pt idx="219">
                  <c:v>16.6180555555555</c:v>
                </c:pt>
                <c:pt idx="220">
                  <c:v>16.625</c:v>
                </c:pt>
                <c:pt idx="221">
                  <c:v>16.6319444444444</c:v>
                </c:pt>
                <c:pt idx="222">
                  <c:v>16.6388888888888</c:v>
                </c:pt>
                <c:pt idx="223">
                  <c:v>16.6458333333333</c:v>
                </c:pt>
                <c:pt idx="224">
                  <c:v>16.6527777777777</c:v>
                </c:pt>
                <c:pt idx="225">
                  <c:v>16.6597222222222</c:v>
                </c:pt>
                <c:pt idx="226">
                  <c:v>16.6666666666666</c:v>
                </c:pt>
                <c:pt idx="227">
                  <c:v>16.6736111111111</c:v>
                </c:pt>
                <c:pt idx="228">
                  <c:v>16.6805555555555</c:v>
                </c:pt>
                <c:pt idx="229">
                  <c:v>16.6875</c:v>
                </c:pt>
                <c:pt idx="230">
                  <c:v>16.6944444444444</c:v>
                </c:pt>
                <c:pt idx="231">
                  <c:v>16.7013888888888</c:v>
                </c:pt>
                <c:pt idx="232">
                  <c:v>16.7083333333333</c:v>
                </c:pt>
                <c:pt idx="233">
                  <c:v>16.7152777777777</c:v>
                </c:pt>
                <c:pt idx="234">
                  <c:v>16.7222222222222</c:v>
                </c:pt>
                <c:pt idx="235">
                  <c:v>16.7291666666666</c:v>
                </c:pt>
                <c:pt idx="236">
                  <c:v>16.7361111111111</c:v>
                </c:pt>
                <c:pt idx="237">
                  <c:v>16.7430555555555</c:v>
                </c:pt>
                <c:pt idx="238">
                  <c:v>16.75</c:v>
                </c:pt>
                <c:pt idx="239">
                  <c:v>16.7569444444444</c:v>
                </c:pt>
                <c:pt idx="240">
                  <c:v>16.7638888888888</c:v>
                </c:pt>
                <c:pt idx="241">
                  <c:v>16.7708333333333</c:v>
                </c:pt>
                <c:pt idx="242">
                  <c:v>16.7777777777777</c:v>
                </c:pt>
                <c:pt idx="243">
                  <c:v>16.7847222222222</c:v>
                </c:pt>
                <c:pt idx="244">
                  <c:v>16.7916666666666</c:v>
                </c:pt>
                <c:pt idx="245">
                  <c:v>16.7986111111111</c:v>
                </c:pt>
                <c:pt idx="246">
                  <c:v>16.8055555555555</c:v>
                </c:pt>
                <c:pt idx="247">
                  <c:v>16.8125</c:v>
                </c:pt>
                <c:pt idx="248">
                  <c:v>16.8194444444444</c:v>
                </c:pt>
                <c:pt idx="249">
                  <c:v>16.8263888888888</c:v>
                </c:pt>
                <c:pt idx="250">
                  <c:v>16.8333333333333</c:v>
                </c:pt>
                <c:pt idx="251">
                  <c:v>16.8402777777777</c:v>
                </c:pt>
                <c:pt idx="252">
                  <c:v>16.8472222222222</c:v>
                </c:pt>
                <c:pt idx="253">
                  <c:v>16.8541666666666</c:v>
                </c:pt>
                <c:pt idx="254">
                  <c:v>16.8611111111111</c:v>
                </c:pt>
                <c:pt idx="255">
                  <c:v>16.8680555555555</c:v>
                </c:pt>
                <c:pt idx="256">
                  <c:v>16.875</c:v>
                </c:pt>
                <c:pt idx="257">
                  <c:v>16.8819444444444</c:v>
                </c:pt>
                <c:pt idx="258">
                  <c:v>16.8888888888888</c:v>
                </c:pt>
                <c:pt idx="259">
                  <c:v>16.8958333333333</c:v>
                </c:pt>
                <c:pt idx="260">
                  <c:v>16.9027777777777</c:v>
                </c:pt>
                <c:pt idx="261">
                  <c:v>16.9097222222222</c:v>
                </c:pt>
                <c:pt idx="262">
                  <c:v>16.9166666666666</c:v>
                </c:pt>
                <c:pt idx="263">
                  <c:v>16.9236111111111</c:v>
                </c:pt>
                <c:pt idx="264">
                  <c:v>16.9305555555555</c:v>
                </c:pt>
                <c:pt idx="265">
                  <c:v>16.9375</c:v>
                </c:pt>
                <c:pt idx="266">
                  <c:v>16.9444444444444</c:v>
                </c:pt>
                <c:pt idx="267">
                  <c:v>16.9513888888888</c:v>
                </c:pt>
                <c:pt idx="268">
                  <c:v>16.9583333333333</c:v>
                </c:pt>
                <c:pt idx="269">
                  <c:v>16.9652777777777</c:v>
                </c:pt>
                <c:pt idx="270">
                  <c:v>16.9722222222222</c:v>
                </c:pt>
                <c:pt idx="271">
                  <c:v>16.9791666666666</c:v>
                </c:pt>
                <c:pt idx="272">
                  <c:v>16.9861111111111</c:v>
                </c:pt>
                <c:pt idx="273">
                  <c:v>16.9930555555555</c:v>
                </c:pt>
                <c:pt idx="274">
                  <c:v>17</c:v>
                </c:pt>
                <c:pt idx="275">
                  <c:v>17.0069444444444</c:v>
                </c:pt>
                <c:pt idx="276">
                  <c:v>17.0138888888888</c:v>
                </c:pt>
                <c:pt idx="277">
                  <c:v>17.0208333333333</c:v>
                </c:pt>
                <c:pt idx="278">
                  <c:v>17.0277777777777</c:v>
                </c:pt>
                <c:pt idx="279">
                  <c:v>17.0347222222222</c:v>
                </c:pt>
                <c:pt idx="280">
                  <c:v>17.0416666666666</c:v>
                </c:pt>
                <c:pt idx="281">
                  <c:v>17.0486111111111</c:v>
                </c:pt>
                <c:pt idx="282">
                  <c:v>17.0555555555555</c:v>
                </c:pt>
                <c:pt idx="283">
                  <c:v>17.0625</c:v>
                </c:pt>
                <c:pt idx="284">
                  <c:v>17.0694444444444</c:v>
                </c:pt>
                <c:pt idx="285">
                  <c:v>17.0763888888888</c:v>
                </c:pt>
                <c:pt idx="286">
                  <c:v>17.0833333333333</c:v>
                </c:pt>
                <c:pt idx="287">
                  <c:v>17.0902777777777</c:v>
                </c:pt>
                <c:pt idx="288">
                  <c:v>17.0972222222222</c:v>
                </c:pt>
                <c:pt idx="289">
                  <c:v>17.1041666666666</c:v>
                </c:pt>
                <c:pt idx="290">
                  <c:v>17.1111111111111</c:v>
                </c:pt>
                <c:pt idx="291">
                  <c:v>17.1180555555555</c:v>
                </c:pt>
                <c:pt idx="292">
                  <c:v>17.125</c:v>
                </c:pt>
                <c:pt idx="293">
                  <c:v>17.1319444444444</c:v>
                </c:pt>
                <c:pt idx="294">
                  <c:v>17.1388888888888</c:v>
                </c:pt>
                <c:pt idx="295">
                  <c:v>17.1458333333333</c:v>
                </c:pt>
                <c:pt idx="296">
                  <c:v>17.1527777777777</c:v>
                </c:pt>
                <c:pt idx="297">
                  <c:v>17.1597222222222</c:v>
                </c:pt>
                <c:pt idx="298">
                  <c:v>17.1666666666666</c:v>
                </c:pt>
                <c:pt idx="299">
                  <c:v>17.1736111111111</c:v>
                </c:pt>
                <c:pt idx="300">
                  <c:v>17.1805555555555</c:v>
                </c:pt>
                <c:pt idx="301">
                  <c:v>17.1875</c:v>
                </c:pt>
                <c:pt idx="302">
                  <c:v>17.1944444444444</c:v>
                </c:pt>
                <c:pt idx="303">
                  <c:v>17.2013888888888</c:v>
                </c:pt>
                <c:pt idx="304">
                  <c:v>17.2083333333333</c:v>
                </c:pt>
                <c:pt idx="305">
                  <c:v>17.2152777777777</c:v>
                </c:pt>
                <c:pt idx="306">
                  <c:v>17.2222222222222</c:v>
                </c:pt>
                <c:pt idx="307">
                  <c:v>17.2291666666666</c:v>
                </c:pt>
                <c:pt idx="308">
                  <c:v>17.2361111111111</c:v>
                </c:pt>
                <c:pt idx="309">
                  <c:v>17.2430555555555</c:v>
                </c:pt>
                <c:pt idx="310">
                  <c:v>17.25</c:v>
                </c:pt>
                <c:pt idx="311">
                  <c:v>17.2569444444444</c:v>
                </c:pt>
                <c:pt idx="312">
                  <c:v>17.2638888888888</c:v>
                </c:pt>
                <c:pt idx="313">
                  <c:v>17.2708333333333</c:v>
                </c:pt>
                <c:pt idx="314">
                  <c:v>17.2777777777777</c:v>
                </c:pt>
                <c:pt idx="315">
                  <c:v>17.2847222222222</c:v>
                </c:pt>
                <c:pt idx="316">
                  <c:v>17.2916666666666</c:v>
                </c:pt>
                <c:pt idx="317">
                  <c:v>17.2986111111111</c:v>
                </c:pt>
                <c:pt idx="318">
                  <c:v>17.3055555555555</c:v>
                </c:pt>
                <c:pt idx="319">
                  <c:v>17.3125</c:v>
                </c:pt>
                <c:pt idx="320">
                  <c:v>17.3194444444444</c:v>
                </c:pt>
                <c:pt idx="321">
                  <c:v>17.3263888888888</c:v>
                </c:pt>
                <c:pt idx="322">
                  <c:v>17.3333333333333</c:v>
                </c:pt>
                <c:pt idx="323">
                  <c:v>17.3402777777777</c:v>
                </c:pt>
                <c:pt idx="324">
                  <c:v>17.3472222222222</c:v>
                </c:pt>
                <c:pt idx="325">
                  <c:v>17.3541666666666</c:v>
                </c:pt>
                <c:pt idx="326">
                  <c:v>17.3611111111111</c:v>
                </c:pt>
                <c:pt idx="327">
                  <c:v>17.3680555555555</c:v>
                </c:pt>
                <c:pt idx="328">
                  <c:v>17.375</c:v>
                </c:pt>
                <c:pt idx="329">
                  <c:v>17.3819444444444</c:v>
                </c:pt>
                <c:pt idx="330">
                  <c:v>17.3888888888888</c:v>
                </c:pt>
                <c:pt idx="331">
                  <c:v>17.3958333333333</c:v>
                </c:pt>
                <c:pt idx="332">
                  <c:v>17.4027777777777</c:v>
                </c:pt>
                <c:pt idx="333">
                  <c:v>17.4097222222222</c:v>
                </c:pt>
                <c:pt idx="334">
                  <c:v>17.4166666666666</c:v>
                </c:pt>
                <c:pt idx="335">
                  <c:v>17.4236111111111</c:v>
                </c:pt>
                <c:pt idx="336">
                  <c:v>17.4305555555555</c:v>
                </c:pt>
                <c:pt idx="337">
                  <c:v>17.4375</c:v>
                </c:pt>
                <c:pt idx="338">
                  <c:v>17.4444444444444</c:v>
                </c:pt>
                <c:pt idx="339">
                  <c:v>17.4513888888888</c:v>
                </c:pt>
                <c:pt idx="340">
                  <c:v>17.4583333333333</c:v>
                </c:pt>
                <c:pt idx="341">
                  <c:v>17.4652777777777</c:v>
                </c:pt>
                <c:pt idx="342">
                  <c:v>17.4722222222222</c:v>
                </c:pt>
                <c:pt idx="343">
                  <c:v>17.4791666666666</c:v>
                </c:pt>
                <c:pt idx="344">
                  <c:v>17.4861111111111</c:v>
                </c:pt>
                <c:pt idx="345">
                  <c:v>17.4930555555555</c:v>
                </c:pt>
                <c:pt idx="346">
                  <c:v>17.5</c:v>
                </c:pt>
                <c:pt idx="347">
                  <c:v>17.5069444444444</c:v>
                </c:pt>
                <c:pt idx="348">
                  <c:v>17.5138888888888</c:v>
                </c:pt>
                <c:pt idx="349">
                  <c:v>17.5208333333333</c:v>
                </c:pt>
                <c:pt idx="350">
                  <c:v>17.5277777777777</c:v>
                </c:pt>
                <c:pt idx="351">
                  <c:v>17.5347222222222</c:v>
                </c:pt>
                <c:pt idx="352">
                  <c:v>17.5416666666666</c:v>
                </c:pt>
                <c:pt idx="353">
                  <c:v>17.5486111111111</c:v>
                </c:pt>
                <c:pt idx="354">
                  <c:v>17.5555555555555</c:v>
                </c:pt>
                <c:pt idx="355">
                  <c:v>17.5625</c:v>
                </c:pt>
                <c:pt idx="356">
                  <c:v>17.5694444444444</c:v>
                </c:pt>
                <c:pt idx="357">
                  <c:v>17.5763888888888</c:v>
                </c:pt>
                <c:pt idx="358">
                  <c:v>17.5833333333333</c:v>
                </c:pt>
                <c:pt idx="359">
                  <c:v>17.5902777777777</c:v>
                </c:pt>
                <c:pt idx="360">
                  <c:v>17.5972222222222</c:v>
                </c:pt>
                <c:pt idx="361">
                  <c:v>17.6041666666666</c:v>
                </c:pt>
                <c:pt idx="362">
                  <c:v>17.6111111111111</c:v>
                </c:pt>
                <c:pt idx="363">
                  <c:v>17.6180555555555</c:v>
                </c:pt>
                <c:pt idx="364">
                  <c:v>17.625</c:v>
                </c:pt>
                <c:pt idx="365">
                  <c:v>17.6319444444444</c:v>
                </c:pt>
                <c:pt idx="366">
                  <c:v>17.6388888888888</c:v>
                </c:pt>
                <c:pt idx="367">
                  <c:v>17.6458333333333</c:v>
                </c:pt>
                <c:pt idx="368">
                  <c:v>17.6527777777777</c:v>
                </c:pt>
                <c:pt idx="369">
                  <c:v>17.6597222222222</c:v>
                </c:pt>
                <c:pt idx="370">
                  <c:v>17.6666666666666</c:v>
                </c:pt>
                <c:pt idx="371">
                  <c:v>17.6736111111111</c:v>
                </c:pt>
                <c:pt idx="372">
                  <c:v>17.6805555555555</c:v>
                </c:pt>
                <c:pt idx="373">
                  <c:v>17.6875</c:v>
                </c:pt>
                <c:pt idx="374">
                  <c:v>17.6944444444444</c:v>
                </c:pt>
                <c:pt idx="375">
                  <c:v>17.7013888888888</c:v>
                </c:pt>
                <c:pt idx="376">
                  <c:v>17.7083333333333</c:v>
                </c:pt>
                <c:pt idx="377">
                  <c:v>17.7152777777777</c:v>
                </c:pt>
                <c:pt idx="378">
                  <c:v>17.7222222222222</c:v>
                </c:pt>
                <c:pt idx="379">
                  <c:v>17.7291666666666</c:v>
                </c:pt>
                <c:pt idx="380">
                  <c:v>17.7361111111111</c:v>
                </c:pt>
                <c:pt idx="381">
                  <c:v>17.7430555555555</c:v>
                </c:pt>
                <c:pt idx="382">
                  <c:v>17.75</c:v>
                </c:pt>
                <c:pt idx="383">
                  <c:v>17.7569444444444</c:v>
                </c:pt>
                <c:pt idx="384">
                  <c:v>17.7638888888888</c:v>
                </c:pt>
                <c:pt idx="385">
                  <c:v>17.7708333333333</c:v>
                </c:pt>
                <c:pt idx="386">
                  <c:v>17.7777777777777</c:v>
                </c:pt>
                <c:pt idx="387">
                  <c:v>17.7847222222222</c:v>
                </c:pt>
                <c:pt idx="388">
                  <c:v>17.7916666666666</c:v>
                </c:pt>
                <c:pt idx="389">
                  <c:v>17.7986111111111</c:v>
                </c:pt>
                <c:pt idx="390">
                  <c:v>17.8055555555555</c:v>
                </c:pt>
                <c:pt idx="391">
                  <c:v>17.8125</c:v>
                </c:pt>
                <c:pt idx="392">
                  <c:v>17.8194444444444</c:v>
                </c:pt>
                <c:pt idx="393">
                  <c:v>17.8263888888888</c:v>
                </c:pt>
                <c:pt idx="394">
                  <c:v>17.8333333333333</c:v>
                </c:pt>
                <c:pt idx="395">
                  <c:v>17.8402777777777</c:v>
                </c:pt>
                <c:pt idx="396">
                  <c:v>17.8472222222222</c:v>
                </c:pt>
                <c:pt idx="397">
                  <c:v>17.8541666666666</c:v>
                </c:pt>
                <c:pt idx="398">
                  <c:v>17.8611111111111</c:v>
                </c:pt>
                <c:pt idx="399">
                  <c:v>17.8680555555555</c:v>
                </c:pt>
                <c:pt idx="400">
                  <c:v>17.875</c:v>
                </c:pt>
                <c:pt idx="401">
                  <c:v>17.8819444444444</c:v>
                </c:pt>
                <c:pt idx="402">
                  <c:v>17.8888888888888</c:v>
                </c:pt>
                <c:pt idx="403">
                  <c:v>17.8958333333333</c:v>
                </c:pt>
                <c:pt idx="404">
                  <c:v>17.9027777777777</c:v>
                </c:pt>
                <c:pt idx="405">
                  <c:v>17.9097222222222</c:v>
                </c:pt>
                <c:pt idx="406">
                  <c:v>17.9166666666666</c:v>
                </c:pt>
                <c:pt idx="407">
                  <c:v>17.9236111111111</c:v>
                </c:pt>
                <c:pt idx="408">
                  <c:v>17.9305555555555</c:v>
                </c:pt>
                <c:pt idx="409">
                  <c:v>17.9375</c:v>
                </c:pt>
                <c:pt idx="410">
                  <c:v>17.9444444444444</c:v>
                </c:pt>
                <c:pt idx="411">
                  <c:v>17.9513888888888</c:v>
                </c:pt>
                <c:pt idx="412">
                  <c:v>17.9583333333333</c:v>
                </c:pt>
                <c:pt idx="413">
                  <c:v>17.9652777777777</c:v>
                </c:pt>
                <c:pt idx="414">
                  <c:v>17.9722222222222</c:v>
                </c:pt>
                <c:pt idx="415">
                  <c:v>17.9791666666666</c:v>
                </c:pt>
                <c:pt idx="416">
                  <c:v>17.9861111111111</c:v>
                </c:pt>
                <c:pt idx="417">
                  <c:v>17.9930555555555</c:v>
                </c:pt>
                <c:pt idx="418">
                  <c:v>18</c:v>
                </c:pt>
                <c:pt idx="419">
                  <c:v>18.0069444444444</c:v>
                </c:pt>
                <c:pt idx="420">
                  <c:v>18.0138888888888</c:v>
                </c:pt>
                <c:pt idx="421">
                  <c:v>18.0208333333333</c:v>
                </c:pt>
                <c:pt idx="422">
                  <c:v>18.0277777777777</c:v>
                </c:pt>
                <c:pt idx="423">
                  <c:v>18.0347222222222</c:v>
                </c:pt>
                <c:pt idx="424">
                  <c:v>18.0416666666666</c:v>
                </c:pt>
                <c:pt idx="425">
                  <c:v>18.0486111111111</c:v>
                </c:pt>
              </c:numCache>
            </c:numRef>
          </c:xVal>
          <c:yVal>
            <c:numRef>
              <c:f>'Enrich, Cont. mode, PBS&amp;flow(2)'!$P$2178:$P$2603</c:f>
              <c:numCache>
                <c:formatCode>General</c:formatCode>
                <c:ptCount val="426"/>
                <c:pt idx="0">
                  <c:v>-0.23059749999999996</c:v>
                </c:pt>
                <c:pt idx="1">
                  <c:v>-0.22890850000000001</c:v>
                </c:pt>
                <c:pt idx="2">
                  <c:v>-0.22722950000000003</c:v>
                </c:pt>
                <c:pt idx="3">
                  <c:v>-0.2257265</c:v>
                </c:pt>
                <c:pt idx="4">
                  <c:v>-0.22422950000000003</c:v>
                </c:pt>
                <c:pt idx="5">
                  <c:v>-0.22278399999999998</c:v>
                </c:pt>
                <c:pt idx="6">
                  <c:v>-0.22133699999999995</c:v>
                </c:pt>
                <c:pt idx="7">
                  <c:v>-0.21991549999999999</c:v>
                </c:pt>
                <c:pt idx="8">
                  <c:v>-0.21846699999999997</c:v>
                </c:pt>
                <c:pt idx="9">
                  <c:v>-0.21703500000000003</c:v>
                </c:pt>
                <c:pt idx="10">
                  <c:v>-0.21549049999999997</c:v>
                </c:pt>
                <c:pt idx="11">
                  <c:v>-0.21410050000000003</c:v>
                </c:pt>
                <c:pt idx="12">
                  <c:v>-0.21290499999999996</c:v>
                </c:pt>
                <c:pt idx="13">
                  <c:v>-0.21145249999999999</c:v>
                </c:pt>
                <c:pt idx="14">
                  <c:v>-0.21020749999999999</c:v>
                </c:pt>
                <c:pt idx="15">
                  <c:v>-0.20895900000000001</c:v>
                </c:pt>
                <c:pt idx="16">
                  <c:v>-0.20764049999999995</c:v>
                </c:pt>
                <c:pt idx="17">
                  <c:v>-0.20641449999999995</c:v>
                </c:pt>
                <c:pt idx="18">
                  <c:v>-0.20478299999999999</c:v>
                </c:pt>
                <c:pt idx="19">
                  <c:v>-0.20229849999999999</c:v>
                </c:pt>
                <c:pt idx="20">
                  <c:v>-0.19942749999999998</c:v>
                </c:pt>
                <c:pt idx="21">
                  <c:v>-0.19645649999999998</c:v>
                </c:pt>
                <c:pt idx="22">
                  <c:v>-0.19347799999999998</c:v>
                </c:pt>
                <c:pt idx="23">
                  <c:v>-0.19068950000000001</c:v>
                </c:pt>
                <c:pt idx="24">
                  <c:v>-0.18742449999999994</c:v>
                </c:pt>
                <c:pt idx="25">
                  <c:v>-0.18430399999999997</c:v>
                </c:pt>
                <c:pt idx="26">
                  <c:v>-0.18077899999999997</c:v>
                </c:pt>
                <c:pt idx="27">
                  <c:v>-0.17735450000000003</c:v>
                </c:pt>
                <c:pt idx="28">
                  <c:v>-0.17432550000000002</c:v>
                </c:pt>
                <c:pt idx="29">
                  <c:v>-0.16998450000000004</c:v>
                </c:pt>
                <c:pt idx="30">
                  <c:v>-0.16530150000000005</c:v>
                </c:pt>
                <c:pt idx="31">
                  <c:v>-0.16064599999999996</c:v>
                </c:pt>
                <c:pt idx="32">
                  <c:v>-0.15591149999999998</c:v>
                </c:pt>
                <c:pt idx="33">
                  <c:v>-0.15155200000000002</c:v>
                </c:pt>
                <c:pt idx="34">
                  <c:v>-0.1494065</c:v>
                </c:pt>
                <c:pt idx="35">
                  <c:v>-0.15015300000000004</c:v>
                </c:pt>
                <c:pt idx="36">
                  <c:v>-0.14832849999999997</c:v>
                </c:pt>
                <c:pt idx="37">
                  <c:v>-0.14506449999999999</c:v>
                </c:pt>
                <c:pt idx="38">
                  <c:v>-0.14165149999999999</c:v>
                </c:pt>
                <c:pt idx="39">
                  <c:v>-0.1386175</c:v>
                </c:pt>
                <c:pt idx="40">
                  <c:v>-0.13463700000000001</c:v>
                </c:pt>
                <c:pt idx="41">
                  <c:v>-0.13043550000000004</c:v>
                </c:pt>
                <c:pt idx="42">
                  <c:v>-0.12609749999999997</c:v>
                </c:pt>
                <c:pt idx="43">
                  <c:v>-0.12119799999999997</c:v>
                </c:pt>
                <c:pt idx="44">
                  <c:v>-0.11610000000000004</c:v>
                </c:pt>
                <c:pt idx="45">
                  <c:v>-0.11049799999999999</c:v>
                </c:pt>
                <c:pt idx="46">
                  <c:v>-0.10211799999999999</c:v>
                </c:pt>
                <c:pt idx="47">
                  <c:v>-8.254800000000001E-2</c:v>
                </c:pt>
                <c:pt idx="48">
                  <c:v>-6.6215499999999983E-2</c:v>
                </c:pt>
                <c:pt idx="49">
                  <c:v>-5.8526499999999981E-2</c:v>
                </c:pt>
                <c:pt idx="50">
                  <c:v>-4.8413499999999998E-2</c:v>
                </c:pt>
                <c:pt idx="51">
                  <c:v>-2.9635500000000009E-2</c:v>
                </c:pt>
                <c:pt idx="52">
                  <c:v>6.3145000000000284E-3</c:v>
                </c:pt>
                <c:pt idx="53">
                  <c:v>1.7631500000000022E-2</c:v>
                </c:pt>
                <c:pt idx="54">
                  <c:v>2.7605000000000018E-2</c:v>
                </c:pt>
                <c:pt idx="55">
                  <c:v>3.6797500000000039E-2</c:v>
                </c:pt>
                <c:pt idx="56">
                  <c:v>4.4297000000000003E-2</c:v>
                </c:pt>
                <c:pt idx="57">
                  <c:v>5.1923500000000011E-2</c:v>
                </c:pt>
                <c:pt idx="58">
                  <c:v>6.066100000000002E-2</c:v>
                </c:pt>
                <c:pt idx="59">
                  <c:v>6.6753000000000007E-2</c:v>
                </c:pt>
                <c:pt idx="60">
                  <c:v>6.9141500000000022E-2</c:v>
                </c:pt>
                <c:pt idx="61">
                  <c:v>6.9677500000000031E-2</c:v>
                </c:pt>
                <c:pt idx="62">
                  <c:v>6.9681500000000007E-2</c:v>
                </c:pt>
                <c:pt idx="63">
                  <c:v>7.0076500000000014E-2</c:v>
                </c:pt>
                <c:pt idx="64">
                  <c:v>7.1000499999999994E-2</c:v>
                </c:pt>
                <c:pt idx="65">
                  <c:v>7.1908500000000014E-2</c:v>
                </c:pt>
                <c:pt idx="66">
                  <c:v>7.3055499999999995E-2</c:v>
                </c:pt>
                <c:pt idx="67">
                  <c:v>7.4596000000000023E-2</c:v>
                </c:pt>
                <c:pt idx="68">
                  <c:v>7.5579000000000021E-2</c:v>
                </c:pt>
                <c:pt idx="69">
                  <c:v>7.6559000000000002E-2</c:v>
                </c:pt>
                <c:pt idx="70">
                  <c:v>7.7711000000000016E-2</c:v>
                </c:pt>
                <c:pt idx="71">
                  <c:v>7.9365500000000005E-2</c:v>
                </c:pt>
                <c:pt idx="72">
                  <c:v>8.1103000000000022E-2</c:v>
                </c:pt>
                <c:pt idx="73">
                  <c:v>8.3255499999999996E-2</c:v>
                </c:pt>
                <c:pt idx="74">
                  <c:v>8.5168500000000008E-2</c:v>
                </c:pt>
                <c:pt idx="75">
                  <c:v>8.6857000000000004E-2</c:v>
                </c:pt>
                <c:pt idx="76">
                  <c:v>8.8198000000000012E-2</c:v>
                </c:pt>
                <c:pt idx="77">
                  <c:v>8.9285000000000003E-2</c:v>
                </c:pt>
                <c:pt idx="78">
                  <c:v>9.0211500000000014E-2</c:v>
                </c:pt>
                <c:pt idx="79">
                  <c:v>9.1384000000000007E-2</c:v>
                </c:pt>
                <c:pt idx="80">
                  <c:v>9.3061500000000005E-2</c:v>
                </c:pt>
                <c:pt idx="81">
                  <c:v>9.4627500000000003E-2</c:v>
                </c:pt>
                <c:pt idx="82">
                  <c:v>9.6575000000000008E-2</c:v>
                </c:pt>
                <c:pt idx="83">
                  <c:v>9.8376000000000019E-2</c:v>
                </c:pt>
                <c:pt idx="84">
                  <c:v>0.100231</c:v>
                </c:pt>
                <c:pt idx="85">
                  <c:v>0.102008</c:v>
                </c:pt>
                <c:pt idx="86">
                  <c:v>0.1030785</c:v>
                </c:pt>
                <c:pt idx="87">
                  <c:v>0.10317900000000001</c:v>
                </c:pt>
                <c:pt idx="88">
                  <c:v>0.10320400000000002</c:v>
                </c:pt>
                <c:pt idx="89">
                  <c:v>0.10309950000000008</c:v>
                </c:pt>
                <c:pt idx="90">
                  <c:v>0.10350900000000002</c:v>
                </c:pt>
                <c:pt idx="91">
                  <c:v>0.10472200000000001</c:v>
                </c:pt>
                <c:pt idx="92">
                  <c:v>0.106242</c:v>
                </c:pt>
                <c:pt idx="93">
                  <c:v>0.10775100000000007</c:v>
                </c:pt>
                <c:pt idx="94">
                  <c:v>0.10923500000000001</c:v>
                </c:pt>
                <c:pt idx="95">
                  <c:v>0.11038700000000001</c:v>
                </c:pt>
                <c:pt idx="96">
                  <c:v>0.11181500000000001</c:v>
                </c:pt>
                <c:pt idx="97">
                  <c:v>0.11334000000000001</c:v>
                </c:pt>
                <c:pt idx="98">
                  <c:v>0.11464250000000001</c:v>
                </c:pt>
                <c:pt idx="99">
                  <c:v>0.11550450000000002</c:v>
                </c:pt>
                <c:pt idx="100">
                  <c:v>0.11596650000000001</c:v>
                </c:pt>
                <c:pt idx="101">
                  <c:v>0.11720700000000001</c:v>
                </c:pt>
                <c:pt idx="102">
                  <c:v>0.11880850000000001</c:v>
                </c:pt>
                <c:pt idx="103">
                  <c:v>0.12044450000000001</c:v>
                </c:pt>
                <c:pt idx="104">
                  <c:v>0.1219785</c:v>
                </c:pt>
                <c:pt idx="105">
                  <c:v>0.1234415</c:v>
                </c:pt>
                <c:pt idx="106">
                  <c:v>0.12509600000000001</c:v>
                </c:pt>
                <c:pt idx="107">
                  <c:v>0.12670050000000002</c:v>
                </c:pt>
                <c:pt idx="108">
                  <c:v>0.12805549999999999</c:v>
                </c:pt>
                <c:pt idx="109">
                  <c:v>0.12936249999999999</c:v>
                </c:pt>
                <c:pt idx="110">
                  <c:v>0.13042100000000001</c:v>
                </c:pt>
                <c:pt idx="111">
                  <c:v>0.13120850000000001</c:v>
                </c:pt>
                <c:pt idx="112">
                  <c:v>0.13172200000000006</c:v>
                </c:pt>
                <c:pt idx="113">
                  <c:v>0.1324825</c:v>
                </c:pt>
                <c:pt idx="114">
                  <c:v>0.13306900000000005</c:v>
                </c:pt>
                <c:pt idx="115">
                  <c:v>0.13379800000000003</c:v>
                </c:pt>
                <c:pt idx="116">
                  <c:v>0.13429950000000007</c:v>
                </c:pt>
                <c:pt idx="117">
                  <c:v>0.13460350000000001</c:v>
                </c:pt>
                <c:pt idx="118">
                  <c:v>0.13518050000000001</c:v>
                </c:pt>
                <c:pt idx="119">
                  <c:v>0.13600899999999999</c:v>
                </c:pt>
                <c:pt idx="120">
                  <c:v>0.13716900000000001</c:v>
                </c:pt>
                <c:pt idx="121">
                  <c:v>0.137937</c:v>
                </c:pt>
                <c:pt idx="122">
                  <c:v>0.13835500000000001</c:v>
                </c:pt>
                <c:pt idx="123">
                  <c:v>0.13849</c:v>
                </c:pt>
                <c:pt idx="124">
                  <c:v>0.138928</c:v>
                </c:pt>
                <c:pt idx="125">
                  <c:v>0.13939650000000001</c:v>
                </c:pt>
                <c:pt idx="126">
                  <c:v>0.14030049999999999</c:v>
                </c:pt>
                <c:pt idx="127">
                  <c:v>0.141121</c:v>
                </c:pt>
                <c:pt idx="128">
                  <c:v>0.14193050000000001</c:v>
                </c:pt>
                <c:pt idx="129">
                  <c:v>0.1434145</c:v>
                </c:pt>
                <c:pt idx="130">
                  <c:v>0.14419750000000001</c:v>
                </c:pt>
                <c:pt idx="131">
                  <c:v>0.14455600000000002</c:v>
                </c:pt>
                <c:pt idx="132">
                  <c:v>0.14527050000000002</c:v>
                </c:pt>
                <c:pt idx="133">
                  <c:v>0.14561400000000002</c:v>
                </c:pt>
                <c:pt idx="134">
                  <c:v>0.14635000000000001</c:v>
                </c:pt>
                <c:pt idx="135">
                  <c:v>0.14694450000000006</c:v>
                </c:pt>
                <c:pt idx="136">
                  <c:v>0.1475805</c:v>
                </c:pt>
                <c:pt idx="137">
                  <c:v>0.14823250000000002</c:v>
                </c:pt>
                <c:pt idx="138">
                  <c:v>0.14880300000000002</c:v>
                </c:pt>
                <c:pt idx="139">
                  <c:v>0.14907500000000001</c:v>
                </c:pt>
                <c:pt idx="140">
                  <c:v>0.14978350000000001</c:v>
                </c:pt>
                <c:pt idx="141">
                  <c:v>0.15014100000000002</c:v>
                </c:pt>
                <c:pt idx="142">
                  <c:v>0.15047250000000001</c:v>
                </c:pt>
                <c:pt idx="143">
                  <c:v>0.15078550000000002</c:v>
                </c:pt>
                <c:pt idx="144">
                  <c:v>0.15076149999999999</c:v>
                </c:pt>
                <c:pt idx="145">
                  <c:v>0.15106750000000002</c:v>
                </c:pt>
                <c:pt idx="146">
                  <c:v>0.15132200000000001</c:v>
                </c:pt>
                <c:pt idx="147">
                  <c:v>0.1516285</c:v>
                </c:pt>
                <c:pt idx="148">
                  <c:v>0.15171950000000001</c:v>
                </c:pt>
                <c:pt idx="149">
                  <c:v>0.15178350000000002</c:v>
                </c:pt>
                <c:pt idx="150">
                  <c:v>0.15176700000000001</c:v>
                </c:pt>
                <c:pt idx="151">
                  <c:v>0.15190800000000002</c:v>
                </c:pt>
                <c:pt idx="152">
                  <c:v>0.15248250000000002</c:v>
                </c:pt>
                <c:pt idx="153">
                  <c:v>0.15307799999999999</c:v>
                </c:pt>
                <c:pt idx="154">
                  <c:v>0.15368600000000002</c:v>
                </c:pt>
                <c:pt idx="155">
                  <c:v>0.153836</c:v>
                </c:pt>
                <c:pt idx="156">
                  <c:v>0.15444400000000003</c:v>
                </c:pt>
                <c:pt idx="157">
                  <c:v>0.1551265</c:v>
                </c:pt>
                <c:pt idx="158">
                  <c:v>0.1557395</c:v>
                </c:pt>
                <c:pt idx="159">
                  <c:v>0.15637050000000002</c:v>
                </c:pt>
                <c:pt idx="160">
                  <c:v>0.15633250000000001</c:v>
                </c:pt>
                <c:pt idx="161">
                  <c:v>0.15584150000000002</c:v>
                </c:pt>
                <c:pt idx="162">
                  <c:v>0.15689550000000002</c:v>
                </c:pt>
                <c:pt idx="163">
                  <c:v>0.15763550000000001</c:v>
                </c:pt>
                <c:pt idx="164">
                  <c:v>0.15742350000000002</c:v>
                </c:pt>
                <c:pt idx="165">
                  <c:v>0.15750550000000002</c:v>
                </c:pt>
                <c:pt idx="166">
                  <c:v>0.15702250000000001</c:v>
                </c:pt>
                <c:pt idx="167">
                  <c:v>0.15676200000000007</c:v>
                </c:pt>
                <c:pt idx="168">
                  <c:v>0.15690000000000001</c:v>
                </c:pt>
                <c:pt idx="169">
                  <c:v>0.15663700000000003</c:v>
                </c:pt>
                <c:pt idx="170">
                  <c:v>0.15600950000000002</c:v>
                </c:pt>
                <c:pt idx="171">
                  <c:v>0.1553215</c:v>
                </c:pt>
                <c:pt idx="172">
                  <c:v>0.15535100000000002</c:v>
                </c:pt>
                <c:pt idx="173">
                  <c:v>0.15579100000000001</c:v>
                </c:pt>
                <c:pt idx="174">
                  <c:v>0.15644150000000007</c:v>
                </c:pt>
                <c:pt idx="175">
                  <c:v>0.15724150000000001</c:v>
                </c:pt>
                <c:pt idx="176">
                  <c:v>0.15792250000000002</c:v>
                </c:pt>
                <c:pt idx="177">
                  <c:v>0.15765899999999999</c:v>
                </c:pt>
                <c:pt idx="178">
                  <c:v>0.15903050000000002</c:v>
                </c:pt>
                <c:pt idx="179">
                  <c:v>0.15960099999999999</c:v>
                </c:pt>
                <c:pt idx="180">
                  <c:v>0.15977250000000001</c:v>
                </c:pt>
                <c:pt idx="181">
                  <c:v>0.1599865</c:v>
                </c:pt>
                <c:pt idx="182">
                  <c:v>0.16004650000000001</c:v>
                </c:pt>
                <c:pt idx="183">
                  <c:v>0.16023400000000002</c:v>
                </c:pt>
                <c:pt idx="184">
                  <c:v>0.16048600000000002</c:v>
                </c:pt>
                <c:pt idx="185">
                  <c:v>0.16084300000000001</c:v>
                </c:pt>
                <c:pt idx="186">
                  <c:v>0.16097350000000005</c:v>
                </c:pt>
                <c:pt idx="187">
                  <c:v>0.160383</c:v>
                </c:pt>
                <c:pt idx="188">
                  <c:v>0.15941950000000002</c:v>
                </c:pt>
                <c:pt idx="189">
                  <c:v>0.15866800000000006</c:v>
                </c:pt>
                <c:pt idx="190">
                  <c:v>0.15790300000000002</c:v>
                </c:pt>
                <c:pt idx="191">
                  <c:v>0.15713300000000008</c:v>
                </c:pt>
                <c:pt idx="192">
                  <c:v>0.15645600000000001</c:v>
                </c:pt>
                <c:pt idx="193">
                  <c:v>0.15556250000000002</c:v>
                </c:pt>
                <c:pt idx="194">
                  <c:v>0.155001</c:v>
                </c:pt>
                <c:pt idx="195">
                  <c:v>0.15476250000000003</c:v>
                </c:pt>
                <c:pt idx="196">
                  <c:v>0.154589</c:v>
                </c:pt>
                <c:pt idx="197">
                  <c:v>0.15436900000000001</c:v>
                </c:pt>
                <c:pt idx="198">
                  <c:v>0.15409200000000006</c:v>
                </c:pt>
                <c:pt idx="199">
                  <c:v>0.1536275</c:v>
                </c:pt>
                <c:pt idx="200">
                  <c:v>0.1530175</c:v>
                </c:pt>
                <c:pt idx="201">
                  <c:v>0.15230250000000001</c:v>
                </c:pt>
                <c:pt idx="202">
                  <c:v>0.15180850000000001</c:v>
                </c:pt>
                <c:pt idx="203">
                  <c:v>0.1514315</c:v>
                </c:pt>
                <c:pt idx="204">
                  <c:v>0.15090200000000001</c:v>
                </c:pt>
                <c:pt idx="205">
                  <c:v>0.150671</c:v>
                </c:pt>
                <c:pt idx="206">
                  <c:v>0.15039050000000001</c:v>
                </c:pt>
                <c:pt idx="207">
                  <c:v>0.15020900000000001</c:v>
                </c:pt>
                <c:pt idx="208">
                  <c:v>0.14994200000000002</c:v>
                </c:pt>
                <c:pt idx="209">
                  <c:v>0.14967450000000002</c:v>
                </c:pt>
                <c:pt idx="210">
                  <c:v>0.14942950000000005</c:v>
                </c:pt>
                <c:pt idx="211">
                  <c:v>0.14956550000000002</c:v>
                </c:pt>
                <c:pt idx="212">
                  <c:v>0.14984</c:v>
                </c:pt>
                <c:pt idx="213">
                  <c:v>0.150203</c:v>
                </c:pt>
                <c:pt idx="214">
                  <c:v>0.15048</c:v>
                </c:pt>
                <c:pt idx="215">
                  <c:v>0.15051050000000002</c:v>
                </c:pt>
                <c:pt idx="216">
                  <c:v>0.15056900000000001</c:v>
                </c:pt>
                <c:pt idx="217">
                  <c:v>0.150426</c:v>
                </c:pt>
                <c:pt idx="218">
                  <c:v>0.15022200000000002</c:v>
                </c:pt>
                <c:pt idx="219">
                  <c:v>0.15011650000000001</c:v>
                </c:pt>
                <c:pt idx="220">
                  <c:v>0.14978000000000002</c:v>
                </c:pt>
                <c:pt idx="221">
                  <c:v>0.14936150000000001</c:v>
                </c:pt>
                <c:pt idx="222">
                  <c:v>0.14924400000000002</c:v>
                </c:pt>
                <c:pt idx="223">
                  <c:v>0.1491345</c:v>
                </c:pt>
                <c:pt idx="224">
                  <c:v>0.14909900000000001</c:v>
                </c:pt>
                <c:pt idx="225">
                  <c:v>0.14890350000000002</c:v>
                </c:pt>
                <c:pt idx="226">
                  <c:v>0.14881650000000002</c:v>
                </c:pt>
                <c:pt idx="227">
                  <c:v>0.14856750000000007</c:v>
                </c:pt>
                <c:pt idx="228">
                  <c:v>0.14858250000000001</c:v>
                </c:pt>
                <c:pt idx="229">
                  <c:v>0.14836250000000001</c:v>
                </c:pt>
                <c:pt idx="230">
                  <c:v>0.14793550000000003</c:v>
                </c:pt>
                <c:pt idx="231">
                  <c:v>0.14748600000000001</c:v>
                </c:pt>
                <c:pt idx="232">
                  <c:v>0.14734650000000002</c:v>
                </c:pt>
                <c:pt idx="233">
                  <c:v>0.1473315</c:v>
                </c:pt>
                <c:pt idx="234">
                  <c:v>0.1472415</c:v>
                </c:pt>
                <c:pt idx="235">
                  <c:v>0.14720750000000002</c:v>
                </c:pt>
                <c:pt idx="236">
                  <c:v>0.14699050000000002</c:v>
                </c:pt>
                <c:pt idx="237">
                  <c:v>0.14664850000000001</c:v>
                </c:pt>
                <c:pt idx="238">
                  <c:v>0.14642250000000001</c:v>
                </c:pt>
                <c:pt idx="239">
                  <c:v>0.14629250000000002</c:v>
                </c:pt>
                <c:pt idx="240">
                  <c:v>0.14630800000000005</c:v>
                </c:pt>
                <c:pt idx="241">
                  <c:v>0.14629250000000005</c:v>
                </c:pt>
                <c:pt idx="242">
                  <c:v>0.14609450000000002</c:v>
                </c:pt>
                <c:pt idx="243">
                  <c:v>0.14613700000000007</c:v>
                </c:pt>
                <c:pt idx="244">
                  <c:v>0.146343</c:v>
                </c:pt>
                <c:pt idx="245">
                  <c:v>0.1463255</c:v>
                </c:pt>
                <c:pt idx="246">
                  <c:v>0.14630150000000006</c:v>
                </c:pt>
                <c:pt idx="247">
                  <c:v>0.14608550000000001</c:v>
                </c:pt>
                <c:pt idx="248">
                  <c:v>0.14582300000000001</c:v>
                </c:pt>
                <c:pt idx="249">
                  <c:v>0.14603750000000001</c:v>
                </c:pt>
                <c:pt idx="250">
                  <c:v>0.14620100000000005</c:v>
                </c:pt>
                <c:pt idx="251">
                  <c:v>0.146561</c:v>
                </c:pt>
                <c:pt idx="252">
                  <c:v>0.14699900000000002</c:v>
                </c:pt>
                <c:pt idx="253">
                  <c:v>0.14727300000000002</c:v>
                </c:pt>
                <c:pt idx="254">
                  <c:v>0.14755850000000006</c:v>
                </c:pt>
                <c:pt idx="255">
                  <c:v>0.14799000000000001</c:v>
                </c:pt>
                <c:pt idx="256">
                  <c:v>0.148287</c:v>
                </c:pt>
                <c:pt idx="257">
                  <c:v>0.14865500000000001</c:v>
                </c:pt>
                <c:pt idx="258">
                  <c:v>0.14835000000000001</c:v>
                </c:pt>
                <c:pt idx="259">
                  <c:v>0.147839</c:v>
                </c:pt>
                <c:pt idx="260">
                  <c:v>0.14740350000000002</c:v>
                </c:pt>
                <c:pt idx="261">
                  <c:v>0.14710100000000001</c:v>
                </c:pt>
                <c:pt idx="262">
                  <c:v>0.14685600000000001</c:v>
                </c:pt>
                <c:pt idx="263">
                  <c:v>0.14670000000000005</c:v>
                </c:pt>
                <c:pt idx="264">
                  <c:v>0.14652300000000007</c:v>
                </c:pt>
                <c:pt idx="265">
                  <c:v>0.14629750000000002</c:v>
                </c:pt>
                <c:pt idx="266">
                  <c:v>0.14617400000000005</c:v>
                </c:pt>
                <c:pt idx="267">
                  <c:v>0.14636750000000001</c:v>
                </c:pt>
                <c:pt idx="268">
                  <c:v>0.146758</c:v>
                </c:pt>
                <c:pt idx="269">
                  <c:v>0.14676600000000001</c:v>
                </c:pt>
                <c:pt idx="270">
                  <c:v>0.14653200000000002</c:v>
                </c:pt>
                <c:pt idx="271">
                  <c:v>0.14646200000000006</c:v>
                </c:pt>
                <c:pt idx="272">
                  <c:v>0.14647800000000005</c:v>
                </c:pt>
                <c:pt idx="273">
                  <c:v>0.14664900000000003</c:v>
                </c:pt>
                <c:pt idx="274">
                  <c:v>0.14664250000000001</c:v>
                </c:pt>
                <c:pt idx="275">
                  <c:v>0.1466085</c:v>
                </c:pt>
                <c:pt idx="276">
                  <c:v>0.11167550000000001</c:v>
                </c:pt>
                <c:pt idx="277">
                  <c:v>0.15172550000000001</c:v>
                </c:pt>
                <c:pt idx="278">
                  <c:v>0.14934900000000001</c:v>
                </c:pt>
                <c:pt idx="279">
                  <c:v>0.1484915</c:v>
                </c:pt>
                <c:pt idx="280">
                  <c:v>0.14799050000000002</c:v>
                </c:pt>
                <c:pt idx="281">
                  <c:v>0.13673400000000002</c:v>
                </c:pt>
                <c:pt idx="282">
                  <c:v>0.14612500000000006</c:v>
                </c:pt>
                <c:pt idx="283">
                  <c:v>0.1468795</c:v>
                </c:pt>
                <c:pt idx="284">
                  <c:v>0.14645550000000002</c:v>
                </c:pt>
                <c:pt idx="285">
                  <c:v>0.14607350000000008</c:v>
                </c:pt>
                <c:pt idx="286">
                  <c:v>0.14624000000000001</c:v>
                </c:pt>
                <c:pt idx="287">
                  <c:v>0.14574300000000001</c:v>
                </c:pt>
                <c:pt idx="288">
                  <c:v>0.14500300000000002</c:v>
                </c:pt>
                <c:pt idx="289">
                  <c:v>0.14486000000000002</c:v>
                </c:pt>
                <c:pt idx="290">
                  <c:v>0.14477050000000008</c:v>
                </c:pt>
                <c:pt idx="291">
                  <c:v>0.14487350000000002</c:v>
                </c:pt>
                <c:pt idx="292">
                  <c:v>0.14452800000000002</c:v>
                </c:pt>
                <c:pt idx="293">
                  <c:v>0.14443250000000002</c:v>
                </c:pt>
                <c:pt idx="294">
                  <c:v>0.14413850000000006</c:v>
                </c:pt>
                <c:pt idx="295">
                  <c:v>0.14352700000000007</c:v>
                </c:pt>
                <c:pt idx="296">
                  <c:v>0.14301850000000002</c:v>
                </c:pt>
                <c:pt idx="297">
                  <c:v>0.14229900000000001</c:v>
                </c:pt>
                <c:pt idx="298">
                  <c:v>0.1413295</c:v>
                </c:pt>
                <c:pt idx="299">
                  <c:v>0.14073050000000001</c:v>
                </c:pt>
                <c:pt idx="300">
                  <c:v>0.14010350000000002</c:v>
                </c:pt>
                <c:pt idx="301">
                  <c:v>0.13946649999999999</c:v>
                </c:pt>
                <c:pt idx="302">
                  <c:v>0.13959350000000001</c:v>
                </c:pt>
                <c:pt idx="303">
                  <c:v>0.13916600000000001</c:v>
                </c:pt>
                <c:pt idx="304">
                  <c:v>0.13914150000000003</c:v>
                </c:pt>
                <c:pt idx="305">
                  <c:v>0.13958200000000001</c:v>
                </c:pt>
                <c:pt idx="306">
                  <c:v>0.13992850000000001</c:v>
                </c:pt>
                <c:pt idx="307">
                  <c:v>0.14005000000000001</c:v>
                </c:pt>
                <c:pt idx="308">
                  <c:v>0.14012750000000002</c:v>
                </c:pt>
                <c:pt idx="309">
                  <c:v>0.1399765</c:v>
                </c:pt>
                <c:pt idx="310">
                  <c:v>0.13981450000000001</c:v>
                </c:pt>
                <c:pt idx="311">
                  <c:v>0.13982600000000001</c:v>
                </c:pt>
                <c:pt idx="312">
                  <c:v>0.14043600000000001</c:v>
                </c:pt>
                <c:pt idx="313">
                  <c:v>0.13982800000000001</c:v>
                </c:pt>
                <c:pt idx="314">
                  <c:v>0.13892850000000001</c:v>
                </c:pt>
                <c:pt idx="315">
                  <c:v>0.13806750000000001</c:v>
                </c:pt>
                <c:pt idx="316">
                  <c:v>0.13780150000000002</c:v>
                </c:pt>
                <c:pt idx="317">
                  <c:v>0.137849</c:v>
                </c:pt>
                <c:pt idx="318">
                  <c:v>0.1380035</c:v>
                </c:pt>
                <c:pt idx="319">
                  <c:v>0.13804650000000002</c:v>
                </c:pt>
                <c:pt idx="320">
                  <c:v>0.13767100000000002</c:v>
                </c:pt>
                <c:pt idx="321">
                  <c:v>0.137435</c:v>
                </c:pt>
                <c:pt idx="322">
                  <c:v>0.13684200000000002</c:v>
                </c:pt>
                <c:pt idx="323">
                  <c:v>0.13671749999999999</c:v>
                </c:pt>
                <c:pt idx="324">
                  <c:v>0.13693100000000002</c:v>
                </c:pt>
                <c:pt idx="325">
                  <c:v>0.13660949999999999</c:v>
                </c:pt>
                <c:pt idx="326">
                  <c:v>0.13637750000000001</c:v>
                </c:pt>
                <c:pt idx="327">
                  <c:v>0.1362835</c:v>
                </c:pt>
                <c:pt idx="328">
                  <c:v>0.13652300000000001</c:v>
                </c:pt>
                <c:pt idx="329">
                  <c:v>0.13675150000000003</c:v>
                </c:pt>
                <c:pt idx="330">
                  <c:v>0.13706600000000002</c:v>
                </c:pt>
                <c:pt idx="331">
                  <c:v>0.13706650000000004</c:v>
                </c:pt>
                <c:pt idx="332">
                  <c:v>0.137129</c:v>
                </c:pt>
                <c:pt idx="333">
                  <c:v>0.1371715</c:v>
                </c:pt>
                <c:pt idx="334">
                  <c:v>0.13756000000000002</c:v>
                </c:pt>
                <c:pt idx="335">
                  <c:v>0.13761950000000001</c:v>
                </c:pt>
                <c:pt idx="336">
                  <c:v>0.13773000000000002</c:v>
                </c:pt>
                <c:pt idx="337">
                  <c:v>0.137739</c:v>
                </c:pt>
                <c:pt idx="338">
                  <c:v>0.13789700000000002</c:v>
                </c:pt>
                <c:pt idx="339">
                  <c:v>0.1380325</c:v>
                </c:pt>
                <c:pt idx="340">
                  <c:v>0.1381365</c:v>
                </c:pt>
                <c:pt idx="341">
                  <c:v>0.13793350000000001</c:v>
                </c:pt>
                <c:pt idx="342">
                  <c:v>0.13708750000000003</c:v>
                </c:pt>
                <c:pt idx="343">
                  <c:v>0.13662600000000003</c:v>
                </c:pt>
                <c:pt idx="344">
                  <c:v>0.13629600000000003</c:v>
                </c:pt>
                <c:pt idx="345">
                  <c:v>0.13622000000000001</c:v>
                </c:pt>
                <c:pt idx="346">
                  <c:v>0.1363405</c:v>
                </c:pt>
                <c:pt idx="347">
                  <c:v>0.13597600000000001</c:v>
                </c:pt>
                <c:pt idx="348">
                  <c:v>0.135411</c:v>
                </c:pt>
                <c:pt idx="349">
                  <c:v>0.134988</c:v>
                </c:pt>
                <c:pt idx="350">
                  <c:v>0.1345575</c:v>
                </c:pt>
                <c:pt idx="351">
                  <c:v>0.13422100000000003</c:v>
                </c:pt>
                <c:pt idx="352">
                  <c:v>0.13407800000000003</c:v>
                </c:pt>
                <c:pt idx="353">
                  <c:v>0.13381900000000002</c:v>
                </c:pt>
                <c:pt idx="354">
                  <c:v>0.133855</c:v>
                </c:pt>
                <c:pt idx="355">
                  <c:v>0.13383100000000003</c:v>
                </c:pt>
                <c:pt idx="356">
                  <c:v>0.13356250000000003</c:v>
                </c:pt>
                <c:pt idx="357">
                  <c:v>0.133328</c:v>
                </c:pt>
                <c:pt idx="358">
                  <c:v>0.13299450000000002</c:v>
                </c:pt>
                <c:pt idx="359">
                  <c:v>0.13277850000000002</c:v>
                </c:pt>
                <c:pt idx="360">
                  <c:v>0.13267000000000001</c:v>
                </c:pt>
                <c:pt idx="361">
                  <c:v>0.13251000000000002</c:v>
                </c:pt>
                <c:pt idx="362">
                  <c:v>0.13243150000000006</c:v>
                </c:pt>
                <c:pt idx="363">
                  <c:v>0.1321</c:v>
                </c:pt>
                <c:pt idx="364">
                  <c:v>0.13190000000000002</c:v>
                </c:pt>
                <c:pt idx="365">
                  <c:v>0.13156050000000002</c:v>
                </c:pt>
                <c:pt idx="366">
                  <c:v>0.13155450000000002</c:v>
                </c:pt>
                <c:pt idx="367">
                  <c:v>0.13176450000000006</c:v>
                </c:pt>
                <c:pt idx="368">
                  <c:v>0.13223200000000002</c:v>
                </c:pt>
                <c:pt idx="369">
                  <c:v>0.13226350000000001</c:v>
                </c:pt>
                <c:pt idx="370">
                  <c:v>0.13237450000000001</c:v>
                </c:pt>
                <c:pt idx="371">
                  <c:v>0.13237000000000002</c:v>
                </c:pt>
                <c:pt idx="372">
                  <c:v>0.13239699999999999</c:v>
                </c:pt>
                <c:pt idx="373">
                  <c:v>0.13212950000000001</c:v>
                </c:pt>
                <c:pt idx="374">
                  <c:v>0.13177250000000007</c:v>
                </c:pt>
                <c:pt idx="375">
                  <c:v>0.13138450000000002</c:v>
                </c:pt>
                <c:pt idx="376">
                  <c:v>0.13079400000000002</c:v>
                </c:pt>
                <c:pt idx="377">
                  <c:v>0.1302345</c:v>
                </c:pt>
                <c:pt idx="378">
                  <c:v>0.13016900000000003</c:v>
                </c:pt>
                <c:pt idx="379">
                  <c:v>0.13018000000000002</c:v>
                </c:pt>
                <c:pt idx="380">
                  <c:v>0.12987000000000007</c:v>
                </c:pt>
                <c:pt idx="381">
                  <c:v>0.12940900000000002</c:v>
                </c:pt>
                <c:pt idx="382">
                  <c:v>0.12943000000000002</c:v>
                </c:pt>
                <c:pt idx="383">
                  <c:v>0.129468</c:v>
                </c:pt>
                <c:pt idx="384">
                  <c:v>0.1296485</c:v>
                </c:pt>
                <c:pt idx="385">
                  <c:v>0.1295345</c:v>
                </c:pt>
                <c:pt idx="386">
                  <c:v>0.12959300000000001</c:v>
                </c:pt>
                <c:pt idx="387">
                  <c:v>0.12974000000000002</c:v>
                </c:pt>
                <c:pt idx="388">
                  <c:v>0.12968150000000001</c:v>
                </c:pt>
                <c:pt idx="389">
                  <c:v>0.12966549999999999</c:v>
                </c:pt>
                <c:pt idx="390">
                  <c:v>0.129579</c:v>
                </c:pt>
                <c:pt idx="391">
                  <c:v>0.12908400000000003</c:v>
                </c:pt>
                <c:pt idx="392">
                  <c:v>0.12843500000000002</c:v>
                </c:pt>
                <c:pt idx="393">
                  <c:v>0.12814300000000001</c:v>
                </c:pt>
                <c:pt idx="394">
                  <c:v>0.12813150000000001</c:v>
                </c:pt>
                <c:pt idx="395">
                  <c:v>0.12817200000000001</c:v>
                </c:pt>
                <c:pt idx="396">
                  <c:v>0.12800050000000002</c:v>
                </c:pt>
                <c:pt idx="397">
                  <c:v>0.12754700000000002</c:v>
                </c:pt>
                <c:pt idx="398">
                  <c:v>0.12709150000000002</c:v>
                </c:pt>
                <c:pt idx="399">
                  <c:v>0.12734800000000002</c:v>
                </c:pt>
                <c:pt idx="400">
                  <c:v>0.12760550000000001</c:v>
                </c:pt>
                <c:pt idx="401">
                  <c:v>0.12766100000000002</c:v>
                </c:pt>
                <c:pt idx="402">
                  <c:v>0.1274875</c:v>
                </c:pt>
                <c:pt idx="403">
                  <c:v>0.1274275</c:v>
                </c:pt>
                <c:pt idx="404">
                  <c:v>0.12753700000000001</c:v>
                </c:pt>
                <c:pt idx="405">
                  <c:v>0.127691</c:v>
                </c:pt>
                <c:pt idx="406">
                  <c:v>0.12765399999999999</c:v>
                </c:pt>
                <c:pt idx="407">
                  <c:v>0.12767900000000001</c:v>
                </c:pt>
                <c:pt idx="408">
                  <c:v>0.1273475</c:v>
                </c:pt>
                <c:pt idx="409">
                  <c:v>0.12719200000000003</c:v>
                </c:pt>
                <c:pt idx="410">
                  <c:v>0.12711850000000002</c:v>
                </c:pt>
                <c:pt idx="411">
                  <c:v>0.12725449999999999</c:v>
                </c:pt>
                <c:pt idx="412">
                  <c:v>0.12727300000000003</c:v>
                </c:pt>
                <c:pt idx="413">
                  <c:v>0.1274005</c:v>
                </c:pt>
                <c:pt idx="414">
                  <c:v>0.12706200000000001</c:v>
                </c:pt>
                <c:pt idx="415">
                  <c:v>0.12691000000000002</c:v>
                </c:pt>
                <c:pt idx="416">
                  <c:v>0.12710700000000003</c:v>
                </c:pt>
                <c:pt idx="417">
                  <c:v>0.12726150000000003</c:v>
                </c:pt>
                <c:pt idx="418">
                  <c:v>0.12729950000000001</c:v>
                </c:pt>
                <c:pt idx="419">
                  <c:v>0.12721850000000001</c:v>
                </c:pt>
                <c:pt idx="420">
                  <c:v>0.12693450000000001</c:v>
                </c:pt>
                <c:pt idx="421">
                  <c:v>0.12664449999999999</c:v>
                </c:pt>
                <c:pt idx="422">
                  <c:v>0.125696</c:v>
                </c:pt>
                <c:pt idx="423">
                  <c:v>0.12564400000000003</c:v>
                </c:pt>
                <c:pt idx="424">
                  <c:v>0.12541550000000001</c:v>
                </c:pt>
                <c:pt idx="425">
                  <c:v>0.125303</c:v>
                </c:pt>
              </c:numCache>
            </c:numRef>
          </c:yVal>
          <c:smooth val="1"/>
          <c:extLst>
            <c:ext xmlns:c16="http://schemas.microsoft.com/office/drawing/2014/chart" uri="{C3380CC4-5D6E-409C-BE32-E72D297353CC}">
              <c16:uniqueId val="{00000001-37B2-2347-B1B3-3D88A2FF0E43}"/>
            </c:ext>
          </c:extLst>
        </c:ser>
        <c:ser>
          <c:idx val="2"/>
          <c:order val="2"/>
          <c:tx>
            <c:strRef>
              <c:f>'Enrich, Cont. mode, PBS&amp;flow(2)'!$Q$2</c:f>
              <c:strCache>
                <c:ptCount val="1"/>
                <c:pt idx="0">
                  <c:v>Ecathode</c:v>
                </c:pt>
              </c:strCache>
            </c:strRef>
          </c:tx>
          <c:spPr>
            <a:ln w="19050" cap="rnd">
              <a:solidFill>
                <a:schemeClr val="accent3"/>
              </a:solidFill>
              <a:round/>
            </a:ln>
            <a:effectLst/>
          </c:spPr>
          <c:marker>
            <c:symbol val="none"/>
          </c:marker>
          <c:errBars>
            <c:errDir val="y"/>
            <c:errBarType val="both"/>
            <c:errValType val="cust"/>
            <c:noEndCap val="0"/>
            <c:plus>
              <c:numRef>
                <c:f>'Enrich, Cont. mode, PBS&amp;flow(2)'!$V$2178:$V$2603</c:f>
                <c:numCache>
                  <c:formatCode>General</c:formatCode>
                  <c:ptCount val="426"/>
                  <c:pt idx="22">
                    <c:v>1.8424999999999983E-2</c:v>
                  </c:pt>
                  <c:pt idx="58">
                    <c:v>1.275500000000001E-3</c:v>
                  </c:pt>
                  <c:pt idx="94">
                    <c:v>1.6053999999999995E-2</c:v>
                  </c:pt>
                  <c:pt idx="130">
                    <c:v>1.9327999999999994E-2</c:v>
                  </c:pt>
                  <c:pt idx="166">
                    <c:v>2.5538000000000005E-2</c:v>
                  </c:pt>
                  <c:pt idx="202">
                    <c:v>2.1540500000000001E-2</c:v>
                  </c:pt>
                  <c:pt idx="238">
                    <c:v>2.2787999999999999E-2</c:v>
                  </c:pt>
                  <c:pt idx="274">
                    <c:v>2.3684E-2</c:v>
                  </c:pt>
                  <c:pt idx="310">
                    <c:v>3.1619500000000002E-2</c:v>
                  </c:pt>
                  <c:pt idx="346">
                    <c:v>3.0688499999999997E-2</c:v>
                  </c:pt>
                  <c:pt idx="382">
                    <c:v>2.1760000000000002E-2</c:v>
                  </c:pt>
                  <c:pt idx="418">
                    <c:v>1.7602000000000055E-2</c:v>
                  </c:pt>
                </c:numCache>
              </c:numRef>
            </c:plus>
            <c:minus>
              <c:numRef>
                <c:f>'Enrich, Cont. mode, PBS&amp;flow(2)'!$V$2178:$V$2603</c:f>
                <c:numCache>
                  <c:formatCode>General</c:formatCode>
                  <c:ptCount val="426"/>
                  <c:pt idx="22">
                    <c:v>1.8424999999999983E-2</c:v>
                  </c:pt>
                  <c:pt idx="58">
                    <c:v>1.275500000000001E-3</c:v>
                  </c:pt>
                  <c:pt idx="94">
                    <c:v>1.6053999999999995E-2</c:v>
                  </c:pt>
                  <c:pt idx="130">
                    <c:v>1.9327999999999994E-2</c:v>
                  </c:pt>
                  <c:pt idx="166">
                    <c:v>2.5538000000000005E-2</c:v>
                  </c:pt>
                  <c:pt idx="202">
                    <c:v>2.1540500000000001E-2</c:v>
                  </c:pt>
                  <c:pt idx="238">
                    <c:v>2.2787999999999999E-2</c:v>
                  </c:pt>
                  <c:pt idx="274">
                    <c:v>2.3684E-2</c:v>
                  </c:pt>
                  <c:pt idx="310">
                    <c:v>3.1619500000000002E-2</c:v>
                  </c:pt>
                  <c:pt idx="346">
                    <c:v>3.0688499999999997E-2</c:v>
                  </c:pt>
                  <c:pt idx="382">
                    <c:v>2.1760000000000002E-2</c:v>
                  </c:pt>
                  <c:pt idx="418">
                    <c:v>1.7602000000000055E-2</c:v>
                  </c:pt>
                </c:numCache>
              </c:numRef>
            </c:minus>
            <c:spPr>
              <a:noFill/>
              <a:ln w="9525" cap="flat" cmpd="sng" algn="ctr">
                <a:solidFill>
                  <a:schemeClr val="tx1">
                    <a:lumMod val="65000"/>
                    <a:lumOff val="35000"/>
                  </a:schemeClr>
                </a:solidFill>
                <a:round/>
              </a:ln>
              <a:effectLst/>
            </c:spPr>
          </c:errBars>
          <c:xVal>
            <c:numRef>
              <c:f>'Enrich, Cont. mode, PBS&amp;flow(2)'!$N$2178:$N$2603</c:f>
              <c:numCache>
                <c:formatCode>General</c:formatCode>
                <c:ptCount val="426"/>
                <c:pt idx="0">
                  <c:v>15.0972222222222</c:v>
                </c:pt>
                <c:pt idx="1">
                  <c:v>15.1041666666666</c:v>
                </c:pt>
                <c:pt idx="2">
                  <c:v>15.1111111111111</c:v>
                </c:pt>
                <c:pt idx="3">
                  <c:v>15.1180555555555</c:v>
                </c:pt>
                <c:pt idx="4">
                  <c:v>15.125</c:v>
                </c:pt>
                <c:pt idx="5">
                  <c:v>15.1319444444444</c:v>
                </c:pt>
                <c:pt idx="6">
                  <c:v>15.1388888888888</c:v>
                </c:pt>
                <c:pt idx="7">
                  <c:v>15.1458333333333</c:v>
                </c:pt>
                <c:pt idx="8">
                  <c:v>15.1527777777777</c:v>
                </c:pt>
                <c:pt idx="9">
                  <c:v>15.1597222222222</c:v>
                </c:pt>
                <c:pt idx="10">
                  <c:v>15.1666666666666</c:v>
                </c:pt>
                <c:pt idx="11">
                  <c:v>15.1736111111111</c:v>
                </c:pt>
                <c:pt idx="12">
                  <c:v>15.1805555555555</c:v>
                </c:pt>
                <c:pt idx="13">
                  <c:v>15.1875</c:v>
                </c:pt>
                <c:pt idx="14">
                  <c:v>15.1944444444444</c:v>
                </c:pt>
                <c:pt idx="15">
                  <c:v>15.2013888888888</c:v>
                </c:pt>
                <c:pt idx="16">
                  <c:v>15.2083333333333</c:v>
                </c:pt>
                <c:pt idx="17">
                  <c:v>15.2152777777777</c:v>
                </c:pt>
                <c:pt idx="18">
                  <c:v>15.2222222222222</c:v>
                </c:pt>
                <c:pt idx="19">
                  <c:v>15.2291666666666</c:v>
                </c:pt>
                <c:pt idx="20">
                  <c:v>15.2361111111111</c:v>
                </c:pt>
                <c:pt idx="21">
                  <c:v>15.2430555555555</c:v>
                </c:pt>
                <c:pt idx="22">
                  <c:v>15.25</c:v>
                </c:pt>
                <c:pt idx="23">
                  <c:v>15.2569444444444</c:v>
                </c:pt>
                <c:pt idx="24">
                  <c:v>15.2638888888888</c:v>
                </c:pt>
                <c:pt idx="25">
                  <c:v>15.2708333333333</c:v>
                </c:pt>
                <c:pt idx="26">
                  <c:v>15.2777777777777</c:v>
                </c:pt>
                <c:pt idx="27">
                  <c:v>15.2847222222222</c:v>
                </c:pt>
                <c:pt idx="28">
                  <c:v>15.2916666666666</c:v>
                </c:pt>
                <c:pt idx="29">
                  <c:v>15.2986111111111</c:v>
                </c:pt>
                <c:pt idx="30">
                  <c:v>15.3055555555555</c:v>
                </c:pt>
                <c:pt idx="31">
                  <c:v>15.3125</c:v>
                </c:pt>
                <c:pt idx="32">
                  <c:v>15.3194444444444</c:v>
                </c:pt>
                <c:pt idx="33">
                  <c:v>15.3263888888888</c:v>
                </c:pt>
                <c:pt idx="34">
                  <c:v>15.3333333333333</c:v>
                </c:pt>
                <c:pt idx="35">
                  <c:v>15.3402777777777</c:v>
                </c:pt>
                <c:pt idx="36">
                  <c:v>15.3472222222222</c:v>
                </c:pt>
                <c:pt idx="37">
                  <c:v>15.3541666666666</c:v>
                </c:pt>
                <c:pt idx="38">
                  <c:v>15.3611111111111</c:v>
                </c:pt>
                <c:pt idx="39">
                  <c:v>15.3680555555555</c:v>
                </c:pt>
                <c:pt idx="40">
                  <c:v>15.375</c:v>
                </c:pt>
                <c:pt idx="41">
                  <c:v>15.3819444444444</c:v>
                </c:pt>
                <c:pt idx="42">
                  <c:v>15.3888888888888</c:v>
                </c:pt>
                <c:pt idx="43">
                  <c:v>15.3958333333333</c:v>
                </c:pt>
                <c:pt idx="44">
                  <c:v>15.4027777777777</c:v>
                </c:pt>
                <c:pt idx="45">
                  <c:v>15.4097222222222</c:v>
                </c:pt>
                <c:pt idx="46">
                  <c:v>15.4166666666666</c:v>
                </c:pt>
                <c:pt idx="47">
                  <c:v>15.4236111111111</c:v>
                </c:pt>
                <c:pt idx="48">
                  <c:v>15.4305555555555</c:v>
                </c:pt>
                <c:pt idx="49">
                  <c:v>15.4375</c:v>
                </c:pt>
                <c:pt idx="50">
                  <c:v>15.4444444444444</c:v>
                </c:pt>
                <c:pt idx="51">
                  <c:v>15.4513888888888</c:v>
                </c:pt>
                <c:pt idx="52">
                  <c:v>15.4583333333333</c:v>
                </c:pt>
                <c:pt idx="53">
                  <c:v>15.4652777777777</c:v>
                </c:pt>
                <c:pt idx="54">
                  <c:v>15.4722222222222</c:v>
                </c:pt>
                <c:pt idx="55">
                  <c:v>15.4791666666666</c:v>
                </c:pt>
                <c:pt idx="56">
                  <c:v>15.4861111111111</c:v>
                </c:pt>
                <c:pt idx="57">
                  <c:v>15.4930555555555</c:v>
                </c:pt>
                <c:pt idx="58">
                  <c:v>15.5</c:v>
                </c:pt>
                <c:pt idx="59">
                  <c:v>15.5069444444444</c:v>
                </c:pt>
                <c:pt idx="60">
                  <c:v>15.5138888888888</c:v>
                </c:pt>
                <c:pt idx="61">
                  <c:v>15.5208333333333</c:v>
                </c:pt>
                <c:pt idx="62">
                  <c:v>15.5277777777777</c:v>
                </c:pt>
                <c:pt idx="63">
                  <c:v>15.5347222222222</c:v>
                </c:pt>
                <c:pt idx="64">
                  <c:v>15.5416666666666</c:v>
                </c:pt>
                <c:pt idx="65">
                  <c:v>15.5486111111111</c:v>
                </c:pt>
                <c:pt idx="66">
                  <c:v>15.5555555555555</c:v>
                </c:pt>
                <c:pt idx="67">
                  <c:v>15.5625</c:v>
                </c:pt>
                <c:pt idx="68">
                  <c:v>15.5694444444444</c:v>
                </c:pt>
                <c:pt idx="69">
                  <c:v>15.5763888888888</c:v>
                </c:pt>
                <c:pt idx="70">
                  <c:v>15.5833333333333</c:v>
                </c:pt>
                <c:pt idx="71">
                  <c:v>15.5902777777777</c:v>
                </c:pt>
                <c:pt idx="72">
                  <c:v>15.5972222222222</c:v>
                </c:pt>
                <c:pt idx="73">
                  <c:v>15.6041666666666</c:v>
                </c:pt>
                <c:pt idx="74">
                  <c:v>15.6111111111111</c:v>
                </c:pt>
                <c:pt idx="75">
                  <c:v>15.6180555555555</c:v>
                </c:pt>
                <c:pt idx="76">
                  <c:v>15.625</c:v>
                </c:pt>
                <c:pt idx="77">
                  <c:v>15.6319444444444</c:v>
                </c:pt>
                <c:pt idx="78">
                  <c:v>15.6388888888888</c:v>
                </c:pt>
                <c:pt idx="79">
                  <c:v>15.6458333333333</c:v>
                </c:pt>
                <c:pt idx="80">
                  <c:v>15.6527777777777</c:v>
                </c:pt>
                <c:pt idx="81">
                  <c:v>15.6597222222222</c:v>
                </c:pt>
                <c:pt idx="82">
                  <c:v>15.6666666666666</c:v>
                </c:pt>
                <c:pt idx="83">
                  <c:v>15.6736111111111</c:v>
                </c:pt>
                <c:pt idx="84">
                  <c:v>15.6805555555555</c:v>
                </c:pt>
                <c:pt idx="85">
                  <c:v>15.6875</c:v>
                </c:pt>
                <c:pt idx="86">
                  <c:v>15.6944444444444</c:v>
                </c:pt>
                <c:pt idx="87">
                  <c:v>15.7013888888888</c:v>
                </c:pt>
                <c:pt idx="88">
                  <c:v>15.7083333333333</c:v>
                </c:pt>
                <c:pt idx="89">
                  <c:v>15.7152777777777</c:v>
                </c:pt>
                <c:pt idx="90">
                  <c:v>15.7222222222222</c:v>
                </c:pt>
                <c:pt idx="91">
                  <c:v>15.7291666666666</c:v>
                </c:pt>
                <c:pt idx="92">
                  <c:v>15.7361111111111</c:v>
                </c:pt>
                <c:pt idx="93">
                  <c:v>15.7430555555555</c:v>
                </c:pt>
                <c:pt idx="94">
                  <c:v>15.75</c:v>
                </c:pt>
                <c:pt idx="95">
                  <c:v>15.7569444444444</c:v>
                </c:pt>
                <c:pt idx="96">
                  <c:v>15.7638888888888</c:v>
                </c:pt>
                <c:pt idx="97">
                  <c:v>15.7708333333333</c:v>
                </c:pt>
                <c:pt idx="98">
                  <c:v>15.7777777777777</c:v>
                </c:pt>
                <c:pt idx="99">
                  <c:v>15.7847222222222</c:v>
                </c:pt>
                <c:pt idx="100">
                  <c:v>15.7916666666666</c:v>
                </c:pt>
                <c:pt idx="101">
                  <c:v>15.7986111111111</c:v>
                </c:pt>
                <c:pt idx="102">
                  <c:v>15.8055555555555</c:v>
                </c:pt>
                <c:pt idx="103">
                  <c:v>15.8125</c:v>
                </c:pt>
                <c:pt idx="104">
                  <c:v>15.8194444444444</c:v>
                </c:pt>
                <c:pt idx="105">
                  <c:v>15.8263888888888</c:v>
                </c:pt>
                <c:pt idx="106">
                  <c:v>15.8333333333333</c:v>
                </c:pt>
                <c:pt idx="107">
                  <c:v>15.8402777777777</c:v>
                </c:pt>
                <c:pt idx="108">
                  <c:v>15.8472222222222</c:v>
                </c:pt>
                <c:pt idx="109">
                  <c:v>15.8541666666666</c:v>
                </c:pt>
                <c:pt idx="110">
                  <c:v>15.8611111111111</c:v>
                </c:pt>
                <c:pt idx="111">
                  <c:v>15.8680555555555</c:v>
                </c:pt>
                <c:pt idx="112">
                  <c:v>15.875</c:v>
                </c:pt>
                <c:pt idx="113">
                  <c:v>15.8819444444444</c:v>
                </c:pt>
                <c:pt idx="114">
                  <c:v>15.8888888888888</c:v>
                </c:pt>
                <c:pt idx="115">
                  <c:v>15.8958333333333</c:v>
                </c:pt>
                <c:pt idx="116">
                  <c:v>15.9027777777777</c:v>
                </c:pt>
                <c:pt idx="117">
                  <c:v>15.9097222222222</c:v>
                </c:pt>
                <c:pt idx="118">
                  <c:v>15.9166666666666</c:v>
                </c:pt>
                <c:pt idx="119">
                  <c:v>15.9236111111111</c:v>
                </c:pt>
                <c:pt idx="120">
                  <c:v>15.9305555555555</c:v>
                </c:pt>
                <c:pt idx="121">
                  <c:v>15.9375</c:v>
                </c:pt>
                <c:pt idx="122">
                  <c:v>15.9444444444444</c:v>
                </c:pt>
                <c:pt idx="123">
                  <c:v>15.9513888888888</c:v>
                </c:pt>
                <c:pt idx="124">
                  <c:v>15.9583333333333</c:v>
                </c:pt>
                <c:pt idx="125">
                  <c:v>15.9652777777777</c:v>
                </c:pt>
                <c:pt idx="126">
                  <c:v>15.9722222222222</c:v>
                </c:pt>
                <c:pt idx="127">
                  <c:v>15.9791666666666</c:v>
                </c:pt>
                <c:pt idx="128">
                  <c:v>15.9861111111111</c:v>
                </c:pt>
                <c:pt idx="129">
                  <c:v>15.9930555555555</c:v>
                </c:pt>
                <c:pt idx="130">
                  <c:v>16</c:v>
                </c:pt>
                <c:pt idx="131">
                  <c:v>16.0069444444444</c:v>
                </c:pt>
                <c:pt idx="132">
                  <c:v>16.0138888888888</c:v>
                </c:pt>
                <c:pt idx="133">
                  <c:v>16.0208333333333</c:v>
                </c:pt>
                <c:pt idx="134">
                  <c:v>16.0277777777777</c:v>
                </c:pt>
                <c:pt idx="135">
                  <c:v>16.0347222222222</c:v>
                </c:pt>
                <c:pt idx="136">
                  <c:v>16.0416666666666</c:v>
                </c:pt>
                <c:pt idx="137">
                  <c:v>16.0486111111111</c:v>
                </c:pt>
                <c:pt idx="138">
                  <c:v>16.0555555555555</c:v>
                </c:pt>
                <c:pt idx="139">
                  <c:v>16.0625</c:v>
                </c:pt>
                <c:pt idx="140">
                  <c:v>16.0694444444444</c:v>
                </c:pt>
                <c:pt idx="141">
                  <c:v>16.0763888888888</c:v>
                </c:pt>
                <c:pt idx="142">
                  <c:v>16.0833333333333</c:v>
                </c:pt>
                <c:pt idx="143">
                  <c:v>16.0902777777777</c:v>
                </c:pt>
                <c:pt idx="144">
                  <c:v>16.0972222222222</c:v>
                </c:pt>
                <c:pt idx="145">
                  <c:v>16.1041666666666</c:v>
                </c:pt>
                <c:pt idx="146">
                  <c:v>16.1111111111111</c:v>
                </c:pt>
                <c:pt idx="147">
                  <c:v>16.1180555555555</c:v>
                </c:pt>
                <c:pt idx="148">
                  <c:v>16.125</c:v>
                </c:pt>
                <c:pt idx="149">
                  <c:v>16.1319444444444</c:v>
                </c:pt>
                <c:pt idx="150">
                  <c:v>16.1388888888888</c:v>
                </c:pt>
                <c:pt idx="151">
                  <c:v>16.1458333333333</c:v>
                </c:pt>
                <c:pt idx="152">
                  <c:v>16.1527777777777</c:v>
                </c:pt>
                <c:pt idx="153">
                  <c:v>16.1597222222222</c:v>
                </c:pt>
                <c:pt idx="154">
                  <c:v>16.1666666666666</c:v>
                </c:pt>
                <c:pt idx="155">
                  <c:v>16.1736111111111</c:v>
                </c:pt>
                <c:pt idx="156">
                  <c:v>16.1805555555555</c:v>
                </c:pt>
                <c:pt idx="157">
                  <c:v>16.1875</c:v>
                </c:pt>
                <c:pt idx="158">
                  <c:v>16.1944444444444</c:v>
                </c:pt>
                <c:pt idx="159">
                  <c:v>16.2013888888888</c:v>
                </c:pt>
                <c:pt idx="160">
                  <c:v>16.2083333333333</c:v>
                </c:pt>
                <c:pt idx="161">
                  <c:v>16.2152777777777</c:v>
                </c:pt>
                <c:pt idx="162">
                  <c:v>16.2222222222222</c:v>
                </c:pt>
                <c:pt idx="163">
                  <c:v>16.2291666666666</c:v>
                </c:pt>
                <c:pt idx="164">
                  <c:v>16.2361111111111</c:v>
                </c:pt>
                <c:pt idx="165">
                  <c:v>16.2430555555555</c:v>
                </c:pt>
                <c:pt idx="166">
                  <c:v>16.25</c:v>
                </c:pt>
                <c:pt idx="167">
                  <c:v>16.2569444444444</c:v>
                </c:pt>
                <c:pt idx="168">
                  <c:v>16.2638888888888</c:v>
                </c:pt>
                <c:pt idx="169">
                  <c:v>16.2708333333333</c:v>
                </c:pt>
                <c:pt idx="170">
                  <c:v>16.2777777777777</c:v>
                </c:pt>
                <c:pt idx="171">
                  <c:v>16.2847222222222</c:v>
                </c:pt>
                <c:pt idx="172">
                  <c:v>16.2916666666666</c:v>
                </c:pt>
                <c:pt idx="173">
                  <c:v>16.2986111111111</c:v>
                </c:pt>
                <c:pt idx="174">
                  <c:v>16.3055555555555</c:v>
                </c:pt>
                <c:pt idx="175">
                  <c:v>16.3125</c:v>
                </c:pt>
                <c:pt idx="176">
                  <c:v>16.3194444444444</c:v>
                </c:pt>
                <c:pt idx="177">
                  <c:v>16.3263888888888</c:v>
                </c:pt>
                <c:pt idx="178">
                  <c:v>16.3333333333333</c:v>
                </c:pt>
                <c:pt idx="179">
                  <c:v>16.3402777777777</c:v>
                </c:pt>
                <c:pt idx="180">
                  <c:v>16.3472222222222</c:v>
                </c:pt>
                <c:pt idx="181">
                  <c:v>16.3541666666666</c:v>
                </c:pt>
                <c:pt idx="182">
                  <c:v>16.3611111111111</c:v>
                </c:pt>
                <c:pt idx="183">
                  <c:v>16.3680555555555</c:v>
                </c:pt>
                <c:pt idx="184">
                  <c:v>16.375</c:v>
                </c:pt>
                <c:pt idx="185">
                  <c:v>16.3819444444444</c:v>
                </c:pt>
                <c:pt idx="186">
                  <c:v>16.3888888888888</c:v>
                </c:pt>
                <c:pt idx="187">
                  <c:v>16.3958333333333</c:v>
                </c:pt>
                <c:pt idx="188">
                  <c:v>16.4027777777777</c:v>
                </c:pt>
                <c:pt idx="189">
                  <c:v>16.4097222222222</c:v>
                </c:pt>
                <c:pt idx="190">
                  <c:v>16.4166666666666</c:v>
                </c:pt>
                <c:pt idx="191">
                  <c:v>16.4236111111111</c:v>
                </c:pt>
                <c:pt idx="192">
                  <c:v>16.4305555555555</c:v>
                </c:pt>
                <c:pt idx="193">
                  <c:v>16.4375</c:v>
                </c:pt>
                <c:pt idx="194">
                  <c:v>16.4444444444444</c:v>
                </c:pt>
                <c:pt idx="195">
                  <c:v>16.4513888888888</c:v>
                </c:pt>
                <c:pt idx="196">
                  <c:v>16.4583333333333</c:v>
                </c:pt>
                <c:pt idx="197">
                  <c:v>16.4652777777777</c:v>
                </c:pt>
                <c:pt idx="198">
                  <c:v>16.4722222222222</c:v>
                </c:pt>
                <c:pt idx="199">
                  <c:v>16.4791666666666</c:v>
                </c:pt>
                <c:pt idx="200">
                  <c:v>16.4861111111111</c:v>
                </c:pt>
                <c:pt idx="201">
                  <c:v>16.4930555555555</c:v>
                </c:pt>
                <c:pt idx="202">
                  <c:v>16.5</c:v>
                </c:pt>
                <c:pt idx="203">
                  <c:v>16.5069444444444</c:v>
                </c:pt>
                <c:pt idx="204">
                  <c:v>16.5138888888888</c:v>
                </c:pt>
                <c:pt idx="205">
                  <c:v>16.5208333333333</c:v>
                </c:pt>
                <c:pt idx="206">
                  <c:v>16.5277777777777</c:v>
                </c:pt>
                <c:pt idx="207">
                  <c:v>16.5347222222222</c:v>
                </c:pt>
                <c:pt idx="208">
                  <c:v>16.5416666666666</c:v>
                </c:pt>
                <c:pt idx="209">
                  <c:v>16.5486111111111</c:v>
                </c:pt>
                <c:pt idx="210">
                  <c:v>16.5555555555555</c:v>
                </c:pt>
                <c:pt idx="211">
                  <c:v>16.5625</c:v>
                </c:pt>
                <c:pt idx="212">
                  <c:v>16.5694444444444</c:v>
                </c:pt>
                <c:pt idx="213">
                  <c:v>16.5763888888888</c:v>
                </c:pt>
                <c:pt idx="214">
                  <c:v>16.5833333333333</c:v>
                </c:pt>
                <c:pt idx="215">
                  <c:v>16.5902777777777</c:v>
                </c:pt>
                <c:pt idx="216">
                  <c:v>16.5972222222222</c:v>
                </c:pt>
                <c:pt idx="217">
                  <c:v>16.6041666666666</c:v>
                </c:pt>
                <c:pt idx="218">
                  <c:v>16.6111111111111</c:v>
                </c:pt>
                <c:pt idx="219">
                  <c:v>16.6180555555555</c:v>
                </c:pt>
                <c:pt idx="220">
                  <c:v>16.625</c:v>
                </c:pt>
                <c:pt idx="221">
                  <c:v>16.6319444444444</c:v>
                </c:pt>
                <c:pt idx="222">
                  <c:v>16.6388888888888</c:v>
                </c:pt>
                <c:pt idx="223">
                  <c:v>16.6458333333333</c:v>
                </c:pt>
                <c:pt idx="224">
                  <c:v>16.6527777777777</c:v>
                </c:pt>
                <c:pt idx="225">
                  <c:v>16.6597222222222</c:v>
                </c:pt>
                <c:pt idx="226">
                  <c:v>16.6666666666666</c:v>
                </c:pt>
                <c:pt idx="227">
                  <c:v>16.6736111111111</c:v>
                </c:pt>
                <c:pt idx="228">
                  <c:v>16.6805555555555</c:v>
                </c:pt>
                <c:pt idx="229">
                  <c:v>16.6875</c:v>
                </c:pt>
                <c:pt idx="230">
                  <c:v>16.6944444444444</c:v>
                </c:pt>
                <c:pt idx="231">
                  <c:v>16.7013888888888</c:v>
                </c:pt>
                <c:pt idx="232">
                  <c:v>16.7083333333333</c:v>
                </c:pt>
                <c:pt idx="233">
                  <c:v>16.7152777777777</c:v>
                </c:pt>
                <c:pt idx="234">
                  <c:v>16.7222222222222</c:v>
                </c:pt>
                <c:pt idx="235">
                  <c:v>16.7291666666666</c:v>
                </c:pt>
                <c:pt idx="236">
                  <c:v>16.7361111111111</c:v>
                </c:pt>
                <c:pt idx="237">
                  <c:v>16.7430555555555</c:v>
                </c:pt>
                <c:pt idx="238">
                  <c:v>16.75</c:v>
                </c:pt>
                <c:pt idx="239">
                  <c:v>16.7569444444444</c:v>
                </c:pt>
                <c:pt idx="240">
                  <c:v>16.7638888888888</c:v>
                </c:pt>
                <c:pt idx="241">
                  <c:v>16.7708333333333</c:v>
                </c:pt>
                <c:pt idx="242">
                  <c:v>16.7777777777777</c:v>
                </c:pt>
                <c:pt idx="243">
                  <c:v>16.7847222222222</c:v>
                </c:pt>
                <c:pt idx="244">
                  <c:v>16.7916666666666</c:v>
                </c:pt>
                <c:pt idx="245">
                  <c:v>16.7986111111111</c:v>
                </c:pt>
                <c:pt idx="246">
                  <c:v>16.8055555555555</c:v>
                </c:pt>
                <c:pt idx="247">
                  <c:v>16.8125</c:v>
                </c:pt>
                <c:pt idx="248">
                  <c:v>16.8194444444444</c:v>
                </c:pt>
                <c:pt idx="249">
                  <c:v>16.8263888888888</c:v>
                </c:pt>
                <c:pt idx="250">
                  <c:v>16.8333333333333</c:v>
                </c:pt>
                <c:pt idx="251">
                  <c:v>16.8402777777777</c:v>
                </c:pt>
                <c:pt idx="252">
                  <c:v>16.8472222222222</c:v>
                </c:pt>
                <c:pt idx="253">
                  <c:v>16.8541666666666</c:v>
                </c:pt>
                <c:pt idx="254">
                  <c:v>16.8611111111111</c:v>
                </c:pt>
                <c:pt idx="255">
                  <c:v>16.8680555555555</c:v>
                </c:pt>
                <c:pt idx="256">
                  <c:v>16.875</c:v>
                </c:pt>
                <c:pt idx="257">
                  <c:v>16.8819444444444</c:v>
                </c:pt>
                <c:pt idx="258">
                  <c:v>16.8888888888888</c:v>
                </c:pt>
                <c:pt idx="259">
                  <c:v>16.8958333333333</c:v>
                </c:pt>
                <c:pt idx="260">
                  <c:v>16.9027777777777</c:v>
                </c:pt>
                <c:pt idx="261">
                  <c:v>16.9097222222222</c:v>
                </c:pt>
                <c:pt idx="262">
                  <c:v>16.9166666666666</c:v>
                </c:pt>
                <c:pt idx="263">
                  <c:v>16.9236111111111</c:v>
                </c:pt>
                <c:pt idx="264">
                  <c:v>16.9305555555555</c:v>
                </c:pt>
                <c:pt idx="265">
                  <c:v>16.9375</c:v>
                </c:pt>
                <c:pt idx="266">
                  <c:v>16.9444444444444</c:v>
                </c:pt>
                <c:pt idx="267">
                  <c:v>16.9513888888888</c:v>
                </c:pt>
                <c:pt idx="268">
                  <c:v>16.9583333333333</c:v>
                </c:pt>
                <c:pt idx="269">
                  <c:v>16.9652777777777</c:v>
                </c:pt>
                <c:pt idx="270">
                  <c:v>16.9722222222222</c:v>
                </c:pt>
                <c:pt idx="271">
                  <c:v>16.9791666666666</c:v>
                </c:pt>
                <c:pt idx="272">
                  <c:v>16.9861111111111</c:v>
                </c:pt>
                <c:pt idx="273">
                  <c:v>16.9930555555555</c:v>
                </c:pt>
                <c:pt idx="274">
                  <c:v>17</c:v>
                </c:pt>
                <c:pt idx="275">
                  <c:v>17.0069444444444</c:v>
                </c:pt>
                <c:pt idx="276">
                  <c:v>17.0138888888888</c:v>
                </c:pt>
                <c:pt idx="277">
                  <c:v>17.0208333333333</c:v>
                </c:pt>
                <c:pt idx="278">
                  <c:v>17.0277777777777</c:v>
                </c:pt>
                <c:pt idx="279">
                  <c:v>17.0347222222222</c:v>
                </c:pt>
                <c:pt idx="280">
                  <c:v>17.0416666666666</c:v>
                </c:pt>
                <c:pt idx="281">
                  <c:v>17.0486111111111</c:v>
                </c:pt>
                <c:pt idx="282">
                  <c:v>17.0555555555555</c:v>
                </c:pt>
                <c:pt idx="283">
                  <c:v>17.0625</c:v>
                </c:pt>
                <c:pt idx="284">
                  <c:v>17.0694444444444</c:v>
                </c:pt>
                <c:pt idx="285">
                  <c:v>17.0763888888888</c:v>
                </c:pt>
                <c:pt idx="286">
                  <c:v>17.0833333333333</c:v>
                </c:pt>
                <c:pt idx="287">
                  <c:v>17.0902777777777</c:v>
                </c:pt>
                <c:pt idx="288">
                  <c:v>17.0972222222222</c:v>
                </c:pt>
                <c:pt idx="289">
                  <c:v>17.1041666666666</c:v>
                </c:pt>
                <c:pt idx="290">
                  <c:v>17.1111111111111</c:v>
                </c:pt>
                <c:pt idx="291">
                  <c:v>17.1180555555555</c:v>
                </c:pt>
                <c:pt idx="292">
                  <c:v>17.125</c:v>
                </c:pt>
                <c:pt idx="293">
                  <c:v>17.1319444444444</c:v>
                </c:pt>
                <c:pt idx="294">
                  <c:v>17.1388888888888</c:v>
                </c:pt>
                <c:pt idx="295">
                  <c:v>17.1458333333333</c:v>
                </c:pt>
                <c:pt idx="296">
                  <c:v>17.1527777777777</c:v>
                </c:pt>
                <c:pt idx="297">
                  <c:v>17.1597222222222</c:v>
                </c:pt>
                <c:pt idx="298">
                  <c:v>17.1666666666666</c:v>
                </c:pt>
                <c:pt idx="299">
                  <c:v>17.1736111111111</c:v>
                </c:pt>
                <c:pt idx="300">
                  <c:v>17.1805555555555</c:v>
                </c:pt>
                <c:pt idx="301">
                  <c:v>17.1875</c:v>
                </c:pt>
                <c:pt idx="302">
                  <c:v>17.1944444444444</c:v>
                </c:pt>
                <c:pt idx="303">
                  <c:v>17.2013888888888</c:v>
                </c:pt>
                <c:pt idx="304">
                  <c:v>17.2083333333333</c:v>
                </c:pt>
                <c:pt idx="305">
                  <c:v>17.2152777777777</c:v>
                </c:pt>
                <c:pt idx="306">
                  <c:v>17.2222222222222</c:v>
                </c:pt>
                <c:pt idx="307">
                  <c:v>17.2291666666666</c:v>
                </c:pt>
                <c:pt idx="308">
                  <c:v>17.2361111111111</c:v>
                </c:pt>
                <c:pt idx="309">
                  <c:v>17.2430555555555</c:v>
                </c:pt>
                <c:pt idx="310">
                  <c:v>17.25</c:v>
                </c:pt>
                <c:pt idx="311">
                  <c:v>17.2569444444444</c:v>
                </c:pt>
                <c:pt idx="312">
                  <c:v>17.2638888888888</c:v>
                </c:pt>
                <c:pt idx="313">
                  <c:v>17.2708333333333</c:v>
                </c:pt>
                <c:pt idx="314">
                  <c:v>17.2777777777777</c:v>
                </c:pt>
                <c:pt idx="315">
                  <c:v>17.2847222222222</c:v>
                </c:pt>
                <c:pt idx="316">
                  <c:v>17.2916666666666</c:v>
                </c:pt>
                <c:pt idx="317">
                  <c:v>17.2986111111111</c:v>
                </c:pt>
                <c:pt idx="318">
                  <c:v>17.3055555555555</c:v>
                </c:pt>
                <c:pt idx="319">
                  <c:v>17.3125</c:v>
                </c:pt>
                <c:pt idx="320">
                  <c:v>17.3194444444444</c:v>
                </c:pt>
                <c:pt idx="321">
                  <c:v>17.3263888888888</c:v>
                </c:pt>
                <c:pt idx="322">
                  <c:v>17.3333333333333</c:v>
                </c:pt>
                <c:pt idx="323">
                  <c:v>17.3402777777777</c:v>
                </c:pt>
                <c:pt idx="324">
                  <c:v>17.3472222222222</c:v>
                </c:pt>
                <c:pt idx="325">
                  <c:v>17.3541666666666</c:v>
                </c:pt>
                <c:pt idx="326">
                  <c:v>17.3611111111111</c:v>
                </c:pt>
                <c:pt idx="327">
                  <c:v>17.3680555555555</c:v>
                </c:pt>
                <c:pt idx="328">
                  <c:v>17.375</c:v>
                </c:pt>
                <c:pt idx="329">
                  <c:v>17.3819444444444</c:v>
                </c:pt>
                <c:pt idx="330">
                  <c:v>17.3888888888888</c:v>
                </c:pt>
                <c:pt idx="331">
                  <c:v>17.3958333333333</c:v>
                </c:pt>
                <c:pt idx="332">
                  <c:v>17.4027777777777</c:v>
                </c:pt>
                <c:pt idx="333">
                  <c:v>17.4097222222222</c:v>
                </c:pt>
                <c:pt idx="334">
                  <c:v>17.4166666666666</c:v>
                </c:pt>
                <c:pt idx="335">
                  <c:v>17.4236111111111</c:v>
                </c:pt>
                <c:pt idx="336">
                  <c:v>17.4305555555555</c:v>
                </c:pt>
                <c:pt idx="337">
                  <c:v>17.4375</c:v>
                </c:pt>
                <c:pt idx="338">
                  <c:v>17.4444444444444</c:v>
                </c:pt>
                <c:pt idx="339">
                  <c:v>17.4513888888888</c:v>
                </c:pt>
                <c:pt idx="340">
                  <c:v>17.4583333333333</c:v>
                </c:pt>
                <c:pt idx="341">
                  <c:v>17.4652777777777</c:v>
                </c:pt>
                <c:pt idx="342">
                  <c:v>17.4722222222222</c:v>
                </c:pt>
                <c:pt idx="343">
                  <c:v>17.4791666666666</c:v>
                </c:pt>
                <c:pt idx="344">
                  <c:v>17.4861111111111</c:v>
                </c:pt>
                <c:pt idx="345">
                  <c:v>17.4930555555555</c:v>
                </c:pt>
                <c:pt idx="346">
                  <c:v>17.5</c:v>
                </c:pt>
                <c:pt idx="347">
                  <c:v>17.5069444444444</c:v>
                </c:pt>
                <c:pt idx="348">
                  <c:v>17.5138888888888</c:v>
                </c:pt>
                <c:pt idx="349">
                  <c:v>17.5208333333333</c:v>
                </c:pt>
                <c:pt idx="350">
                  <c:v>17.5277777777777</c:v>
                </c:pt>
                <c:pt idx="351">
                  <c:v>17.5347222222222</c:v>
                </c:pt>
                <c:pt idx="352">
                  <c:v>17.5416666666666</c:v>
                </c:pt>
                <c:pt idx="353">
                  <c:v>17.5486111111111</c:v>
                </c:pt>
                <c:pt idx="354">
                  <c:v>17.5555555555555</c:v>
                </c:pt>
                <c:pt idx="355">
                  <c:v>17.5625</c:v>
                </c:pt>
                <c:pt idx="356">
                  <c:v>17.5694444444444</c:v>
                </c:pt>
                <c:pt idx="357">
                  <c:v>17.5763888888888</c:v>
                </c:pt>
                <c:pt idx="358">
                  <c:v>17.5833333333333</c:v>
                </c:pt>
                <c:pt idx="359">
                  <c:v>17.5902777777777</c:v>
                </c:pt>
                <c:pt idx="360">
                  <c:v>17.5972222222222</c:v>
                </c:pt>
                <c:pt idx="361">
                  <c:v>17.6041666666666</c:v>
                </c:pt>
                <c:pt idx="362">
                  <c:v>17.6111111111111</c:v>
                </c:pt>
                <c:pt idx="363">
                  <c:v>17.6180555555555</c:v>
                </c:pt>
                <c:pt idx="364">
                  <c:v>17.625</c:v>
                </c:pt>
                <c:pt idx="365">
                  <c:v>17.6319444444444</c:v>
                </c:pt>
                <c:pt idx="366">
                  <c:v>17.6388888888888</c:v>
                </c:pt>
                <c:pt idx="367">
                  <c:v>17.6458333333333</c:v>
                </c:pt>
                <c:pt idx="368">
                  <c:v>17.6527777777777</c:v>
                </c:pt>
                <c:pt idx="369">
                  <c:v>17.6597222222222</c:v>
                </c:pt>
                <c:pt idx="370">
                  <c:v>17.6666666666666</c:v>
                </c:pt>
                <c:pt idx="371">
                  <c:v>17.6736111111111</c:v>
                </c:pt>
                <c:pt idx="372">
                  <c:v>17.6805555555555</c:v>
                </c:pt>
                <c:pt idx="373">
                  <c:v>17.6875</c:v>
                </c:pt>
                <c:pt idx="374">
                  <c:v>17.6944444444444</c:v>
                </c:pt>
                <c:pt idx="375">
                  <c:v>17.7013888888888</c:v>
                </c:pt>
                <c:pt idx="376">
                  <c:v>17.7083333333333</c:v>
                </c:pt>
                <c:pt idx="377">
                  <c:v>17.7152777777777</c:v>
                </c:pt>
                <c:pt idx="378">
                  <c:v>17.7222222222222</c:v>
                </c:pt>
                <c:pt idx="379">
                  <c:v>17.7291666666666</c:v>
                </c:pt>
                <c:pt idx="380">
                  <c:v>17.7361111111111</c:v>
                </c:pt>
                <c:pt idx="381">
                  <c:v>17.7430555555555</c:v>
                </c:pt>
                <c:pt idx="382">
                  <c:v>17.75</c:v>
                </c:pt>
                <c:pt idx="383">
                  <c:v>17.7569444444444</c:v>
                </c:pt>
                <c:pt idx="384">
                  <c:v>17.7638888888888</c:v>
                </c:pt>
                <c:pt idx="385">
                  <c:v>17.7708333333333</c:v>
                </c:pt>
                <c:pt idx="386">
                  <c:v>17.7777777777777</c:v>
                </c:pt>
                <c:pt idx="387">
                  <c:v>17.7847222222222</c:v>
                </c:pt>
                <c:pt idx="388">
                  <c:v>17.7916666666666</c:v>
                </c:pt>
                <c:pt idx="389">
                  <c:v>17.7986111111111</c:v>
                </c:pt>
                <c:pt idx="390">
                  <c:v>17.8055555555555</c:v>
                </c:pt>
                <c:pt idx="391">
                  <c:v>17.8125</c:v>
                </c:pt>
                <c:pt idx="392">
                  <c:v>17.8194444444444</c:v>
                </c:pt>
                <c:pt idx="393">
                  <c:v>17.8263888888888</c:v>
                </c:pt>
                <c:pt idx="394">
                  <c:v>17.8333333333333</c:v>
                </c:pt>
                <c:pt idx="395">
                  <c:v>17.8402777777777</c:v>
                </c:pt>
                <c:pt idx="396">
                  <c:v>17.8472222222222</c:v>
                </c:pt>
                <c:pt idx="397">
                  <c:v>17.8541666666666</c:v>
                </c:pt>
                <c:pt idx="398">
                  <c:v>17.8611111111111</c:v>
                </c:pt>
                <c:pt idx="399">
                  <c:v>17.8680555555555</c:v>
                </c:pt>
                <c:pt idx="400">
                  <c:v>17.875</c:v>
                </c:pt>
                <c:pt idx="401">
                  <c:v>17.8819444444444</c:v>
                </c:pt>
                <c:pt idx="402">
                  <c:v>17.8888888888888</c:v>
                </c:pt>
                <c:pt idx="403">
                  <c:v>17.8958333333333</c:v>
                </c:pt>
                <c:pt idx="404">
                  <c:v>17.9027777777777</c:v>
                </c:pt>
                <c:pt idx="405">
                  <c:v>17.9097222222222</c:v>
                </c:pt>
                <c:pt idx="406">
                  <c:v>17.9166666666666</c:v>
                </c:pt>
                <c:pt idx="407">
                  <c:v>17.9236111111111</c:v>
                </c:pt>
                <c:pt idx="408">
                  <c:v>17.9305555555555</c:v>
                </c:pt>
                <c:pt idx="409">
                  <c:v>17.9375</c:v>
                </c:pt>
                <c:pt idx="410">
                  <c:v>17.9444444444444</c:v>
                </c:pt>
                <c:pt idx="411">
                  <c:v>17.9513888888888</c:v>
                </c:pt>
                <c:pt idx="412">
                  <c:v>17.9583333333333</c:v>
                </c:pt>
                <c:pt idx="413">
                  <c:v>17.9652777777777</c:v>
                </c:pt>
                <c:pt idx="414">
                  <c:v>17.9722222222222</c:v>
                </c:pt>
                <c:pt idx="415">
                  <c:v>17.9791666666666</c:v>
                </c:pt>
                <c:pt idx="416">
                  <c:v>17.9861111111111</c:v>
                </c:pt>
                <c:pt idx="417">
                  <c:v>17.9930555555555</c:v>
                </c:pt>
                <c:pt idx="418">
                  <c:v>18</c:v>
                </c:pt>
                <c:pt idx="419">
                  <c:v>18.0069444444444</c:v>
                </c:pt>
                <c:pt idx="420">
                  <c:v>18.0138888888888</c:v>
                </c:pt>
                <c:pt idx="421">
                  <c:v>18.0208333333333</c:v>
                </c:pt>
                <c:pt idx="422">
                  <c:v>18.0277777777777</c:v>
                </c:pt>
                <c:pt idx="423">
                  <c:v>18.0347222222222</c:v>
                </c:pt>
                <c:pt idx="424">
                  <c:v>18.0416666666666</c:v>
                </c:pt>
                <c:pt idx="425">
                  <c:v>18.0486111111111</c:v>
                </c:pt>
              </c:numCache>
            </c:numRef>
          </c:xVal>
          <c:yVal>
            <c:numRef>
              <c:f>'Enrich, Cont. mode, PBS&amp;flow(2)'!$Q$2178:$Q$2603</c:f>
              <c:numCache>
                <c:formatCode>General</c:formatCode>
                <c:ptCount val="426"/>
                <c:pt idx="0">
                  <c:v>-0.10829549999999999</c:v>
                </c:pt>
                <c:pt idx="1">
                  <c:v>-0.11052049999999997</c:v>
                </c:pt>
                <c:pt idx="2">
                  <c:v>-0.10929899999999998</c:v>
                </c:pt>
                <c:pt idx="3">
                  <c:v>-0.10844399999999993</c:v>
                </c:pt>
                <c:pt idx="4">
                  <c:v>-0.10668499999999997</c:v>
                </c:pt>
                <c:pt idx="5">
                  <c:v>-0.10540149999999998</c:v>
                </c:pt>
                <c:pt idx="6">
                  <c:v>-0.10388649999999994</c:v>
                </c:pt>
                <c:pt idx="7">
                  <c:v>-0.102802</c:v>
                </c:pt>
                <c:pt idx="8">
                  <c:v>-0.10170849999999992</c:v>
                </c:pt>
                <c:pt idx="9">
                  <c:v>-0.10079900000000003</c:v>
                </c:pt>
                <c:pt idx="10">
                  <c:v>-9.9218499999999987E-2</c:v>
                </c:pt>
                <c:pt idx="11">
                  <c:v>-9.8321999999999965E-2</c:v>
                </c:pt>
                <c:pt idx="12">
                  <c:v>-9.8017999999999939E-2</c:v>
                </c:pt>
                <c:pt idx="13">
                  <c:v>-9.6198999999999979E-2</c:v>
                </c:pt>
                <c:pt idx="14">
                  <c:v>-9.5373000000000041E-2</c:v>
                </c:pt>
                <c:pt idx="15">
                  <c:v>-9.4368000000000007E-2</c:v>
                </c:pt>
                <c:pt idx="16">
                  <c:v>-9.2581499999999983E-2</c:v>
                </c:pt>
                <c:pt idx="17">
                  <c:v>-9.2171000000000058E-2</c:v>
                </c:pt>
                <c:pt idx="18">
                  <c:v>-8.8554999999999995E-2</c:v>
                </c:pt>
                <c:pt idx="19">
                  <c:v>-8.288899999999999E-2</c:v>
                </c:pt>
                <c:pt idx="20">
                  <c:v>-7.9216499999999967E-2</c:v>
                </c:pt>
                <c:pt idx="21">
                  <c:v>-7.5989499999999988E-2</c:v>
                </c:pt>
                <c:pt idx="22">
                  <c:v>-7.2821000000000025E-2</c:v>
                </c:pt>
                <c:pt idx="23">
                  <c:v>-7.0644499999999999E-2</c:v>
                </c:pt>
                <c:pt idx="24">
                  <c:v>-6.8514499999999978E-2</c:v>
                </c:pt>
                <c:pt idx="25">
                  <c:v>-6.5020499999999981E-2</c:v>
                </c:pt>
                <c:pt idx="26">
                  <c:v>-6.2477500000000019E-2</c:v>
                </c:pt>
                <c:pt idx="27">
                  <c:v>-6.0125499999999998E-2</c:v>
                </c:pt>
                <c:pt idx="28">
                  <c:v>-5.9424000000000032E-2</c:v>
                </c:pt>
                <c:pt idx="29">
                  <c:v>-5.3180999999999978E-2</c:v>
                </c:pt>
                <c:pt idx="30">
                  <c:v>-4.907499999999998E-2</c:v>
                </c:pt>
                <c:pt idx="31">
                  <c:v>-4.4784999999999991E-2</c:v>
                </c:pt>
                <c:pt idx="32">
                  <c:v>-4.0321499999999955E-2</c:v>
                </c:pt>
                <c:pt idx="33">
                  <c:v>-3.660250000000001E-2</c:v>
                </c:pt>
                <c:pt idx="34">
                  <c:v>-4.8287500000000011E-2</c:v>
                </c:pt>
                <c:pt idx="35">
                  <c:v>-4.1719999999999979E-2</c:v>
                </c:pt>
                <c:pt idx="36">
                  <c:v>-3.9519499999999985E-2</c:v>
                </c:pt>
                <c:pt idx="37">
                  <c:v>-3.6198500000000022E-2</c:v>
                </c:pt>
                <c:pt idx="38">
                  <c:v>-3.3312999999999982E-2</c:v>
                </c:pt>
                <c:pt idx="39">
                  <c:v>-3.0685499999999977E-2</c:v>
                </c:pt>
                <c:pt idx="40">
                  <c:v>-2.6988499999999971E-2</c:v>
                </c:pt>
                <c:pt idx="41">
                  <c:v>-2.3361500000000035E-2</c:v>
                </c:pt>
                <c:pt idx="42">
                  <c:v>-1.9839999999999997E-2</c:v>
                </c:pt>
                <c:pt idx="43">
                  <c:v>-1.5815999999999969E-2</c:v>
                </c:pt>
                <c:pt idx="44">
                  <c:v>-1.1799499999999991E-2</c:v>
                </c:pt>
                <c:pt idx="45">
                  <c:v>-7.3339999999999794E-3</c:v>
                </c:pt>
                <c:pt idx="46">
                  <c:v>-1.2549999999997286E-4</c:v>
                </c:pt>
                <c:pt idx="47">
                  <c:v>1.5014000000000027E-2</c:v>
                </c:pt>
                <c:pt idx="48">
                  <c:v>2.7559500000000015E-2</c:v>
                </c:pt>
                <c:pt idx="49">
                  <c:v>3.3324999999999994E-2</c:v>
                </c:pt>
                <c:pt idx="50">
                  <c:v>4.0696499999999969E-2</c:v>
                </c:pt>
                <c:pt idx="51">
                  <c:v>5.5197000000000024E-2</c:v>
                </c:pt>
                <c:pt idx="52">
                  <c:v>8.4269000000000011E-2</c:v>
                </c:pt>
                <c:pt idx="53">
                  <c:v>9.2321500000000029E-2</c:v>
                </c:pt>
                <c:pt idx="54">
                  <c:v>9.8799000000000012E-2</c:v>
                </c:pt>
                <c:pt idx="55">
                  <c:v>0.10493500000000001</c:v>
                </c:pt>
                <c:pt idx="56">
                  <c:v>0.11001500000000002</c:v>
                </c:pt>
                <c:pt idx="57">
                  <c:v>0.11528450000000003</c:v>
                </c:pt>
                <c:pt idx="58">
                  <c:v>0.12135650000000002</c:v>
                </c:pt>
                <c:pt idx="59">
                  <c:v>0.12570400000000001</c:v>
                </c:pt>
                <c:pt idx="60">
                  <c:v>0.12726950000000004</c:v>
                </c:pt>
                <c:pt idx="61">
                  <c:v>0.12759300000000001</c:v>
                </c:pt>
                <c:pt idx="62">
                  <c:v>0.1275675</c:v>
                </c:pt>
                <c:pt idx="63">
                  <c:v>0.1277585</c:v>
                </c:pt>
                <c:pt idx="64">
                  <c:v>0.12830750000000002</c:v>
                </c:pt>
                <c:pt idx="65">
                  <c:v>0.1286215</c:v>
                </c:pt>
                <c:pt idx="66">
                  <c:v>0.12918850000000001</c:v>
                </c:pt>
                <c:pt idx="67">
                  <c:v>0.13011650000000002</c:v>
                </c:pt>
                <c:pt idx="68">
                  <c:v>0.13067450000000003</c:v>
                </c:pt>
                <c:pt idx="69">
                  <c:v>0.13130700000000001</c:v>
                </c:pt>
                <c:pt idx="70">
                  <c:v>0.1319265</c:v>
                </c:pt>
                <c:pt idx="71">
                  <c:v>0.13293350000000004</c:v>
                </c:pt>
                <c:pt idx="72">
                  <c:v>0.13398350000000003</c:v>
                </c:pt>
                <c:pt idx="73">
                  <c:v>0.135351</c:v>
                </c:pt>
                <c:pt idx="74">
                  <c:v>0.13649300000000003</c:v>
                </c:pt>
                <c:pt idx="75">
                  <c:v>0.13759850000000001</c:v>
                </c:pt>
                <c:pt idx="76">
                  <c:v>0.13844900000000002</c:v>
                </c:pt>
                <c:pt idx="77">
                  <c:v>0.13911600000000002</c:v>
                </c:pt>
                <c:pt idx="78">
                  <c:v>0.13963100000000001</c:v>
                </c:pt>
                <c:pt idx="79">
                  <c:v>0.14027800000000001</c:v>
                </c:pt>
                <c:pt idx="80">
                  <c:v>0.14135399999999995</c:v>
                </c:pt>
                <c:pt idx="81">
                  <c:v>0.14229250000000002</c:v>
                </c:pt>
                <c:pt idx="82">
                  <c:v>0.14355450000000003</c:v>
                </c:pt>
                <c:pt idx="83">
                  <c:v>0.14467000000000002</c:v>
                </c:pt>
                <c:pt idx="84">
                  <c:v>0.14587250000000002</c:v>
                </c:pt>
                <c:pt idx="85">
                  <c:v>0.14701900000000001</c:v>
                </c:pt>
                <c:pt idx="86">
                  <c:v>0.14768049999999999</c:v>
                </c:pt>
                <c:pt idx="87">
                  <c:v>0.1475765</c:v>
                </c:pt>
                <c:pt idx="88">
                  <c:v>0.14758150000000003</c:v>
                </c:pt>
                <c:pt idx="89">
                  <c:v>0.14742350000000007</c:v>
                </c:pt>
                <c:pt idx="90">
                  <c:v>0.14763549999999998</c:v>
                </c:pt>
                <c:pt idx="91">
                  <c:v>0.14840200000000001</c:v>
                </c:pt>
                <c:pt idx="92">
                  <c:v>0.14940049999999996</c:v>
                </c:pt>
                <c:pt idx="93">
                  <c:v>0.15034450000000005</c:v>
                </c:pt>
                <c:pt idx="94">
                  <c:v>0.15136500000000003</c:v>
                </c:pt>
                <c:pt idx="95">
                  <c:v>0.15206900000000001</c:v>
                </c:pt>
                <c:pt idx="96">
                  <c:v>0.15303850000000002</c:v>
                </c:pt>
                <c:pt idx="97">
                  <c:v>0.15405250000000001</c:v>
                </c:pt>
                <c:pt idx="98">
                  <c:v>0.15490200000000001</c:v>
                </c:pt>
                <c:pt idx="99">
                  <c:v>0.15549250000000001</c:v>
                </c:pt>
                <c:pt idx="100">
                  <c:v>0.15573200000000001</c:v>
                </c:pt>
                <c:pt idx="101">
                  <c:v>0.15661250000000002</c:v>
                </c:pt>
                <c:pt idx="102">
                  <c:v>0.15768500000000002</c:v>
                </c:pt>
                <c:pt idx="103">
                  <c:v>0.15874299999999991</c:v>
                </c:pt>
                <c:pt idx="104">
                  <c:v>0.15975649999999997</c:v>
                </c:pt>
                <c:pt idx="105">
                  <c:v>0.16073700000000002</c:v>
                </c:pt>
                <c:pt idx="106">
                  <c:v>0.16187499999999996</c:v>
                </c:pt>
                <c:pt idx="107">
                  <c:v>0.16293850000000001</c:v>
                </c:pt>
                <c:pt idx="108">
                  <c:v>0.163802</c:v>
                </c:pt>
                <c:pt idx="109">
                  <c:v>0.16470949999999995</c:v>
                </c:pt>
                <c:pt idx="110">
                  <c:v>0.165435</c:v>
                </c:pt>
                <c:pt idx="111">
                  <c:v>0.16595500000000002</c:v>
                </c:pt>
                <c:pt idx="112">
                  <c:v>0.16625200000000007</c:v>
                </c:pt>
                <c:pt idx="113">
                  <c:v>0.16681050000000003</c:v>
                </c:pt>
                <c:pt idx="114">
                  <c:v>0.16716750000000005</c:v>
                </c:pt>
                <c:pt idx="115">
                  <c:v>0.16767950000000001</c:v>
                </c:pt>
                <c:pt idx="116">
                  <c:v>0.16803500000000007</c:v>
                </c:pt>
                <c:pt idx="117">
                  <c:v>0.16821550000000002</c:v>
                </c:pt>
                <c:pt idx="118">
                  <c:v>0.16855000000000001</c:v>
                </c:pt>
                <c:pt idx="119">
                  <c:v>0.16909650000000001</c:v>
                </c:pt>
                <c:pt idx="120">
                  <c:v>0.16993550000000002</c:v>
                </c:pt>
                <c:pt idx="121">
                  <c:v>0.1704465</c:v>
                </c:pt>
                <c:pt idx="122">
                  <c:v>0.17074700000000001</c:v>
                </c:pt>
                <c:pt idx="123">
                  <c:v>0.1708035</c:v>
                </c:pt>
                <c:pt idx="124">
                  <c:v>0.171099</c:v>
                </c:pt>
                <c:pt idx="125">
                  <c:v>0.17134449999999996</c:v>
                </c:pt>
                <c:pt idx="126">
                  <c:v>0.17199350000000002</c:v>
                </c:pt>
                <c:pt idx="127">
                  <c:v>0.1725565</c:v>
                </c:pt>
                <c:pt idx="128">
                  <c:v>0.1731105</c:v>
                </c:pt>
                <c:pt idx="129">
                  <c:v>0.17439249999999995</c:v>
                </c:pt>
                <c:pt idx="130">
                  <c:v>0.17505100000000001</c:v>
                </c:pt>
                <c:pt idx="131">
                  <c:v>0.17529400000000001</c:v>
                </c:pt>
                <c:pt idx="132">
                  <c:v>0.17585150000000002</c:v>
                </c:pt>
                <c:pt idx="133">
                  <c:v>0.176066</c:v>
                </c:pt>
                <c:pt idx="134">
                  <c:v>0.17663600000000002</c:v>
                </c:pt>
                <c:pt idx="135">
                  <c:v>0.17702950000000001</c:v>
                </c:pt>
                <c:pt idx="136">
                  <c:v>0.17747549999999995</c:v>
                </c:pt>
                <c:pt idx="137">
                  <c:v>0.17795900000000001</c:v>
                </c:pt>
                <c:pt idx="138">
                  <c:v>0.1783865</c:v>
                </c:pt>
                <c:pt idx="139">
                  <c:v>0.17853099999999997</c:v>
                </c:pt>
                <c:pt idx="140">
                  <c:v>0.17911550000000001</c:v>
                </c:pt>
                <c:pt idx="141">
                  <c:v>0.17936150000000001</c:v>
                </c:pt>
                <c:pt idx="142">
                  <c:v>0.1795805</c:v>
                </c:pt>
                <c:pt idx="143">
                  <c:v>0.17980699999999997</c:v>
                </c:pt>
                <c:pt idx="144">
                  <c:v>0.179732</c:v>
                </c:pt>
                <c:pt idx="145">
                  <c:v>0.1799665</c:v>
                </c:pt>
                <c:pt idx="146">
                  <c:v>0.180122</c:v>
                </c:pt>
                <c:pt idx="147">
                  <c:v>0.18033450000000001</c:v>
                </c:pt>
                <c:pt idx="148">
                  <c:v>0.18036750000000001</c:v>
                </c:pt>
                <c:pt idx="149">
                  <c:v>0.18046450000000003</c:v>
                </c:pt>
                <c:pt idx="150">
                  <c:v>0.180451</c:v>
                </c:pt>
                <c:pt idx="151">
                  <c:v>0.18050900000000003</c:v>
                </c:pt>
                <c:pt idx="152">
                  <c:v>0.18092550000000002</c:v>
                </c:pt>
                <c:pt idx="153">
                  <c:v>0.18134700000000001</c:v>
                </c:pt>
                <c:pt idx="154">
                  <c:v>0.18182400000000001</c:v>
                </c:pt>
                <c:pt idx="155">
                  <c:v>0.18188649999999995</c:v>
                </c:pt>
                <c:pt idx="156">
                  <c:v>0.18236150000000001</c:v>
                </c:pt>
                <c:pt idx="157">
                  <c:v>0.18287200000000001</c:v>
                </c:pt>
                <c:pt idx="158">
                  <c:v>0.18330200000000002</c:v>
                </c:pt>
                <c:pt idx="159">
                  <c:v>0.1837685</c:v>
                </c:pt>
                <c:pt idx="160">
                  <c:v>0.18361150000000001</c:v>
                </c:pt>
                <c:pt idx="161">
                  <c:v>0.18304700000000002</c:v>
                </c:pt>
                <c:pt idx="162">
                  <c:v>0.18405350000000001</c:v>
                </c:pt>
                <c:pt idx="163">
                  <c:v>0.18469350000000001</c:v>
                </c:pt>
                <c:pt idx="164">
                  <c:v>0.18442050000000001</c:v>
                </c:pt>
                <c:pt idx="165">
                  <c:v>0.1844865</c:v>
                </c:pt>
                <c:pt idx="166">
                  <c:v>0.184006</c:v>
                </c:pt>
                <c:pt idx="167">
                  <c:v>0.18374100000000007</c:v>
                </c:pt>
                <c:pt idx="168">
                  <c:v>0.18385800000000002</c:v>
                </c:pt>
                <c:pt idx="169">
                  <c:v>0.183642</c:v>
                </c:pt>
                <c:pt idx="170">
                  <c:v>0.18313000000000001</c:v>
                </c:pt>
                <c:pt idx="171">
                  <c:v>0.18251350000000002</c:v>
                </c:pt>
                <c:pt idx="172">
                  <c:v>0.182481</c:v>
                </c:pt>
                <c:pt idx="173">
                  <c:v>0.18278950000000002</c:v>
                </c:pt>
                <c:pt idx="174">
                  <c:v>0.18325200000000005</c:v>
                </c:pt>
                <c:pt idx="175">
                  <c:v>0.18383000000000002</c:v>
                </c:pt>
                <c:pt idx="176">
                  <c:v>0.18430250000000001</c:v>
                </c:pt>
                <c:pt idx="177">
                  <c:v>0.1838795</c:v>
                </c:pt>
                <c:pt idx="178">
                  <c:v>0.18512050000000002</c:v>
                </c:pt>
                <c:pt idx="179">
                  <c:v>0.18555350000000001</c:v>
                </c:pt>
                <c:pt idx="180">
                  <c:v>0.18563750000000001</c:v>
                </c:pt>
                <c:pt idx="181">
                  <c:v>0.18577100000000002</c:v>
                </c:pt>
                <c:pt idx="182">
                  <c:v>0.18575350000000002</c:v>
                </c:pt>
                <c:pt idx="183">
                  <c:v>0.18581600000000001</c:v>
                </c:pt>
                <c:pt idx="184">
                  <c:v>0.18591299999999999</c:v>
                </c:pt>
                <c:pt idx="185">
                  <c:v>0.18616850000000001</c:v>
                </c:pt>
                <c:pt idx="186">
                  <c:v>0.18628350000000007</c:v>
                </c:pt>
                <c:pt idx="187">
                  <c:v>0.18581400000000001</c:v>
                </c:pt>
                <c:pt idx="188">
                  <c:v>0.185026</c:v>
                </c:pt>
                <c:pt idx="189">
                  <c:v>0.18441650000000007</c:v>
                </c:pt>
                <c:pt idx="190">
                  <c:v>0.18377450000000001</c:v>
                </c:pt>
                <c:pt idx="191">
                  <c:v>0.18313150000000006</c:v>
                </c:pt>
                <c:pt idx="192">
                  <c:v>0.18259700000000001</c:v>
                </c:pt>
                <c:pt idx="193">
                  <c:v>0.18186650000000001</c:v>
                </c:pt>
                <c:pt idx="194">
                  <c:v>0.18139000000000002</c:v>
                </c:pt>
                <c:pt idx="195">
                  <c:v>0.18116550000000001</c:v>
                </c:pt>
                <c:pt idx="196">
                  <c:v>0.18099200000000001</c:v>
                </c:pt>
                <c:pt idx="197">
                  <c:v>0.18079500000000001</c:v>
                </c:pt>
                <c:pt idx="198">
                  <c:v>0.18055750000000007</c:v>
                </c:pt>
                <c:pt idx="199">
                  <c:v>0.1801365</c:v>
                </c:pt>
                <c:pt idx="200">
                  <c:v>0.17961350000000001</c:v>
                </c:pt>
                <c:pt idx="201">
                  <c:v>0.17901850000000002</c:v>
                </c:pt>
                <c:pt idx="202">
                  <c:v>0.1786045</c:v>
                </c:pt>
                <c:pt idx="203">
                  <c:v>0.17829400000000001</c:v>
                </c:pt>
                <c:pt idx="204">
                  <c:v>0.17783000000000002</c:v>
                </c:pt>
                <c:pt idx="205">
                  <c:v>0.17763950000000001</c:v>
                </c:pt>
                <c:pt idx="206">
                  <c:v>0.17736500000000002</c:v>
                </c:pt>
                <c:pt idx="207">
                  <c:v>0.177201</c:v>
                </c:pt>
                <c:pt idx="208">
                  <c:v>0.17695750000000002</c:v>
                </c:pt>
                <c:pt idx="209">
                  <c:v>0.17672100000000002</c:v>
                </c:pt>
                <c:pt idx="210">
                  <c:v>0.17649050000000005</c:v>
                </c:pt>
                <c:pt idx="211">
                  <c:v>0.17658600000000002</c:v>
                </c:pt>
                <c:pt idx="212">
                  <c:v>0.1767455</c:v>
                </c:pt>
                <c:pt idx="213">
                  <c:v>0.177009</c:v>
                </c:pt>
                <c:pt idx="214">
                  <c:v>0.1772185</c:v>
                </c:pt>
                <c:pt idx="215">
                  <c:v>0.17722100000000002</c:v>
                </c:pt>
                <c:pt idx="216">
                  <c:v>0.17725450000000001</c:v>
                </c:pt>
                <c:pt idx="217">
                  <c:v>0.1771105</c:v>
                </c:pt>
                <c:pt idx="218">
                  <c:v>0.17691400000000002</c:v>
                </c:pt>
                <c:pt idx="219">
                  <c:v>0.17682</c:v>
                </c:pt>
                <c:pt idx="220">
                  <c:v>0.17651850000000002</c:v>
                </c:pt>
                <c:pt idx="221">
                  <c:v>0.17615750000000002</c:v>
                </c:pt>
                <c:pt idx="222">
                  <c:v>0.176038</c:v>
                </c:pt>
                <c:pt idx="223">
                  <c:v>0.17590050000000002</c:v>
                </c:pt>
                <c:pt idx="224">
                  <c:v>0.1758615</c:v>
                </c:pt>
                <c:pt idx="225">
                  <c:v>0.175676</c:v>
                </c:pt>
                <c:pt idx="226">
                  <c:v>0.17560150000000002</c:v>
                </c:pt>
                <c:pt idx="227">
                  <c:v>0.17536600000000008</c:v>
                </c:pt>
                <c:pt idx="228">
                  <c:v>0.17536850000000001</c:v>
                </c:pt>
                <c:pt idx="229">
                  <c:v>0.17513900000000002</c:v>
                </c:pt>
                <c:pt idx="230">
                  <c:v>0.17479650000000002</c:v>
                </c:pt>
                <c:pt idx="231">
                  <c:v>0.17442300000000002</c:v>
                </c:pt>
                <c:pt idx="232">
                  <c:v>0.17430300000000001</c:v>
                </c:pt>
                <c:pt idx="233">
                  <c:v>0.174262</c:v>
                </c:pt>
                <c:pt idx="234">
                  <c:v>0.17414600000000002</c:v>
                </c:pt>
                <c:pt idx="235">
                  <c:v>0.1741085</c:v>
                </c:pt>
                <c:pt idx="236">
                  <c:v>0.17392300000000002</c:v>
                </c:pt>
                <c:pt idx="237">
                  <c:v>0.173625</c:v>
                </c:pt>
                <c:pt idx="238">
                  <c:v>0.173434</c:v>
                </c:pt>
                <c:pt idx="239">
                  <c:v>0.17330600000000002</c:v>
                </c:pt>
                <c:pt idx="240">
                  <c:v>0.17330350000000005</c:v>
                </c:pt>
                <c:pt idx="241">
                  <c:v>0.17325450000000006</c:v>
                </c:pt>
                <c:pt idx="242">
                  <c:v>0.17304949999999999</c:v>
                </c:pt>
                <c:pt idx="243">
                  <c:v>0.17307450000000008</c:v>
                </c:pt>
                <c:pt idx="244">
                  <c:v>0.17323050000000001</c:v>
                </c:pt>
                <c:pt idx="245">
                  <c:v>0.1731945</c:v>
                </c:pt>
                <c:pt idx="246">
                  <c:v>0.17316700000000007</c:v>
                </c:pt>
                <c:pt idx="247">
                  <c:v>0.17295300000000002</c:v>
                </c:pt>
                <c:pt idx="248">
                  <c:v>0.172703</c:v>
                </c:pt>
                <c:pt idx="249">
                  <c:v>0.17289599999999999</c:v>
                </c:pt>
                <c:pt idx="250">
                  <c:v>0.17297500000000007</c:v>
                </c:pt>
                <c:pt idx="251">
                  <c:v>0.1732215</c:v>
                </c:pt>
                <c:pt idx="252">
                  <c:v>0.17352700000000001</c:v>
                </c:pt>
                <c:pt idx="253">
                  <c:v>0.17367450000000001</c:v>
                </c:pt>
                <c:pt idx="254">
                  <c:v>0.17384000000000005</c:v>
                </c:pt>
                <c:pt idx="255">
                  <c:v>0.17415750000000002</c:v>
                </c:pt>
                <c:pt idx="256">
                  <c:v>0.174342</c:v>
                </c:pt>
                <c:pt idx="257">
                  <c:v>0.17461500000000002</c:v>
                </c:pt>
                <c:pt idx="258">
                  <c:v>0.17432300000000001</c:v>
                </c:pt>
                <c:pt idx="259">
                  <c:v>0.173875</c:v>
                </c:pt>
                <c:pt idx="260">
                  <c:v>0.17351350000000001</c:v>
                </c:pt>
                <c:pt idx="261">
                  <c:v>0.17328350000000001</c:v>
                </c:pt>
                <c:pt idx="262">
                  <c:v>0.173069</c:v>
                </c:pt>
                <c:pt idx="263">
                  <c:v>0.17292350000000006</c:v>
                </c:pt>
                <c:pt idx="264">
                  <c:v>0.17276000000000005</c:v>
                </c:pt>
                <c:pt idx="265">
                  <c:v>0.1726</c:v>
                </c:pt>
                <c:pt idx="266">
                  <c:v>0.17248750000000007</c:v>
                </c:pt>
                <c:pt idx="267">
                  <c:v>0.172598</c:v>
                </c:pt>
                <c:pt idx="268">
                  <c:v>0.1729</c:v>
                </c:pt>
                <c:pt idx="269">
                  <c:v>0.17289599999999999</c:v>
                </c:pt>
                <c:pt idx="270">
                  <c:v>0.172703</c:v>
                </c:pt>
                <c:pt idx="271">
                  <c:v>0.17263750000000005</c:v>
                </c:pt>
                <c:pt idx="272">
                  <c:v>0.17264400000000008</c:v>
                </c:pt>
                <c:pt idx="273">
                  <c:v>0.1728005</c:v>
                </c:pt>
                <c:pt idx="274">
                  <c:v>0.17281000000000002</c:v>
                </c:pt>
                <c:pt idx="275">
                  <c:v>0.17279949999999999</c:v>
                </c:pt>
                <c:pt idx="276">
                  <c:v>0.136494</c:v>
                </c:pt>
                <c:pt idx="277">
                  <c:v>0.17832900000000002</c:v>
                </c:pt>
                <c:pt idx="278">
                  <c:v>0.17576350000000002</c:v>
                </c:pt>
                <c:pt idx="279">
                  <c:v>0.1749995</c:v>
                </c:pt>
                <c:pt idx="280">
                  <c:v>0.17460850000000003</c:v>
                </c:pt>
                <c:pt idx="281">
                  <c:v>0.16313650000000002</c:v>
                </c:pt>
                <c:pt idx="282">
                  <c:v>0.17277700000000007</c:v>
                </c:pt>
                <c:pt idx="283">
                  <c:v>0.17351650000000002</c:v>
                </c:pt>
                <c:pt idx="284">
                  <c:v>0.17318750000000002</c:v>
                </c:pt>
                <c:pt idx="285">
                  <c:v>0.17287700000000006</c:v>
                </c:pt>
                <c:pt idx="286">
                  <c:v>0.17307450000000002</c:v>
                </c:pt>
                <c:pt idx="287">
                  <c:v>0.17267700000000002</c:v>
                </c:pt>
                <c:pt idx="288">
                  <c:v>0.17204800000000001</c:v>
                </c:pt>
                <c:pt idx="289">
                  <c:v>0.171962</c:v>
                </c:pt>
                <c:pt idx="290">
                  <c:v>0.17186750000000006</c:v>
                </c:pt>
                <c:pt idx="291">
                  <c:v>0.171983</c:v>
                </c:pt>
                <c:pt idx="292">
                  <c:v>0.171708</c:v>
                </c:pt>
                <c:pt idx="293">
                  <c:v>0.17165000000000002</c:v>
                </c:pt>
                <c:pt idx="294">
                  <c:v>0.17143650000000007</c:v>
                </c:pt>
                <c:pt idx="295">
                  <c:v>0.17098500000000005</c:v>
                </c:pt>
                <c:pt idx="296">
                  <c:v>0.17062050000000001</c:v>
                </c:pt>
                <c:pt idx="297">
                  <c:v>0.17007050000000001</c:v>
                </c:pt>
                <c:pt idx="298">
                  <c:v>0.16929550000000002</c:v>
                </c:pt>
                <c:pt idx="299">
                  <c:v>0.16886150000000003</c:v>
                </c:pt>
                <c:pt idx="300">
                  <c:v>0.16840350000000001</c:v>
                </c:pt>
                <c:pt idx="301">
                  <c:v>0.1678615</c:v>
                </c:pt>
                <c:pt idx="302">
                  <c:v>0.16797399999999996</c:v>
                </c:pt>
                <c:pt idx="303">
                  <c:v>0.16762250000000001</c:v>
                </c:pt>
                <c:pt idx="304">
                  <c:v>0.16765000000000002</c:v>
                </c:pt>
                <c:pt idx="305">
                  <c:v>0.16798450000000001</c:v>
                </c:pt>
                <c:pt idx="306">
                  <c:v>0.16829300000000003</c:v>
                </c:pt>
                <c:pt idx="307">
                  <c:v>0.16836200000000001</c:v>
                </c:pt>
                <c:pt idx="308">
                  <c:v>0.16842250000000003</c:v>
                </c:pt>
                <c:pt idx="309">
                  <c:v>0.16833500000000001</c:v>
                </c:pt>
                <c:pt idx="310">
                  <c:v>0.16817650000000001</c:v>
                </c:pt>
                <c:pt idx="311">
                  <c:v>0.16814600000000002</c:v>
                </c:pt>
                <c:pt idx="312">
                  <c:v>0.16880800000000001</c:v>
                </c:pt>
                <c:pt idx="313">
                  <c:v>0.16834100000000002</c:v>
                </c:pt>
                <c:pt idx="314">
                  <c:v>0.1676385</c:v>
                </c:pt>
                <c:pt idx="315">
                  <c:v>0.16695100000000002</c:v>
                </c:pt>
                <c:pt idx="316">
                  <c:v>0.16678550000000003</c:v>
                </c:pt>
                <c:pt idx="317">
                  <c:v>0.16683349999999997</c:v>
                </c:pt>
                <c:pt idx="318">
                  <c:v>0.16695649999999995</c:v>
                </c:pt>
                <c:pt idx="319">
                  <c:v>0.16700849999999995</c:v>
                </c:pt>
                <c:pt idx="320">
                  <c:v>0.1667265</c:v>
                </c:pt>
                <c:pt idx="321">
                  <c:v>0.16654099999999999</c:v>
                </c:pt>
                <c:pt idx="322">
                  <c:v>0.16593050000000001</c:v>
                </c:pt>
                <c:pt idx="323">
                  <c:v>0.1657855</c:v>
                </c:pt>
                <c:pt idx="324">
                  <c:v>0.16601500000000002</c:v>
                </c:pt>
                <c:pt idx="325">
                  <c:v>0.16575300000000001</c:v>
                </c:pt>
                <c:pt idx="326">
                  <c:v>0.16554350000000001</c:v>
                </c:pt>
                <c:pt idx="327">
                  <c:v>0.16541350000000002</c:v>
                </c:pt>
                <c:pt idx="328">
                  <c:v>0.16560350000000001</c:v>
                </c:pt>
                <c:pt idx="329">
                  <c:v>0.16575250000000002</c:v>
                </c:pt>
                <c:pt idx="330">
                  <c:v>0.16597600000000001</c:v>
                </c:pt>
                <c:pt idx="331">
                  <c:v>0.16590500000000002</c:v>
                </c:pt>
                <c:pt idx="332">
                  <c:v>0.16592899999999999</c:v>
                </c:pt>
                <c:pt idx="333">
                  <c:v>0.16591150000000002</c:v>
                </c:pt>
                <c:pt idx="334">
                  <c:v>0.16622299999999995</c:v>
                </c:pt>
                <c:pt idx="335">
                  <c:v>0.16622500000000001</c:v>
                </c:pt>
                <c:pt idx="336">
                  <c:v>0.16628200000000001</c:v>
                </c:pt>
                <c:pt idx="337">
                  <c:v>0.16624599999999995</c:v>
                </c:pt>
                <c:pt idx="338">
                  <c:v>0.16633800000000001</c:v>
                </c:pt>
                <c:pt idx="339">
                  <c:v>0.16639500000000002</c:v>
                </c:pt>
                <c:pt idx="340">
                  <c:v>0.16645799999999997</c:v>
                </c:pt>
                <c:pt idx="341">
                  <c:v>0.16628350000000003</c:v>
                </c:pt>
                <c:pt idx="342">
                  <c:v>0.16554649999999996</c:v>
                </c:pt>
                <c:pt idx="343">
                  <c:v>0.16515350000000001</c:v>
                </c:pt>
                <c:pt idx="344">
                  <c:v>0.16481750000000001</c:v>
                </c:pt>
                <c:pt idx="345">
                  <c:v>0.16469099999999995</c:v>
                </c:pt>
                <c:pt idx="346">
                  <c:v>0.16479950000000002</c:v>
                </c:pt>
                <c:pt idx="347">
                  <c:v>0.16450600000000001</c:v>
                </c:pt>
                <c:pt idx="348">
                  <c:v>0.16402700000000001</c:v>
                </c:pt>
                <c:pt idx="349">
                  <c:v>0.16366600000000001</c:v>
                </c:pt>
                <c:pt idx="350">
                  <c:v>0.1632605</c:v>
                </c:pt>
                <c:pt idx="351">
                  <c:v>0.1629275</c:v>
                </c:pt>
                <c:pt idx="352">
                  <c:v>0.16279850000000001</c:v>
                </c:pt>
                <c:pt idx="353">
                  <c:v>0.16254200000000002</c:v>
                </c:pt>
                <c:pt idx="354">
                  <c:v>0.1625615</c:v>
                </c:pt>
                <c:pt idx="355">
                  <c:v>0.16252299999999997</c:v>
                </c:pt>
                <c:pt idx="356">
                  <c:v>0.16224550000000001</c:v>
                </c:pt>
                <c:pt idx="357">
                  <c:v>0.16203899999999999</c:v>
                </c:pt>
                <c:pt idx="358">
                  <c:v>0.16173900000000002</c:v>
                </c:pt>
                <c:pt idx="359">
                  <c:v>0.161546</c:v>
                </c:pt>
                <c:pt idx="360">
                  <c:v>0.161441</c:v>
                </c:pt>
                <c:pt idx="361">
                  <c:v>0.16126750000000001</c:v>
                </c:pt>
                <c:pt idx="362">
                  <c:v>0.16118350000000006</c:v>
                </c:pt>
                <c:pt idx="363">
                  <c:v>0.16088550000000001</c:v>
                </c:pt>
                <c:pt idx="364">
                  <c:v>0.16071050000000001</c:v>
                </c:pt>
                <c:pt idx="365">
                  <c:v>0.16037850000000001</c:v>
                </c:pt>
                <c:pt idx="366">
                  <c:v>0.16036549999999999</c:v>
                </c:pt>
                <c:pt idx="367">
                  <c:v>0.16050000000000006</c:v>
                </c:pt>
                <c:pt idx="368">
                  <c:v>0.16084600000000002</c:v>
                </c:pt>
                <c:pt idx="369">
                  <c:v>0.1607885</c:v>
                </c:pt>
                <c:pt idx="370">
                  <c:v>0.16085750000000001</c:v>
                </c:pt>
                <c:pt idx="371">
                  <c:v>0.16082400000000002</c:v>
                </c:pt>
                <c:pt idx="372">
                  <c:v>0.160834</c:v>
                </c:pt>
                <c:pt idx="373">
                  <c:v>0.16059050000000002</c:v>
                </c:pt>
                <c:pt idx="374">
                  <c:v>0.16028800000000007</c:v>
                </c:pt>
                <c:pt idx="375">
                  <c:v>0.15997850000000002</c:v>
                </c:pt>
                <c:pt idx="376">
                  <c:v>0.15950050000000002</c:v>
                </c:pt>
                <c:pt idx="377">
                  <c:v>0.15900600000000001</c:v>
                </c:pt>
                <c:pt idx="378">
                  <c:v>0.15894450000000002</c:v>
                </c:pt>
                <c:pt idx="379">
                  <c:v>0.15893300000000002</c:v>
                </c:pt>
                <c:pt idx="380">
                  <c:v>0.15868250000000006</c:v>
                </c:pt>
                <c:pt idx="381">
                  <c:v>0.15828600000000001</c:v>
                </c:pt>
                <c:pt idx="382">
                  <c:v>0.158276</c:v>
                </c:pt>
                <c:pt idx="383">
                  <c:v>0.15826100000000001</c:v>
                </c:pt>
                <c:pt idx="384">
                  <c:v>0.15840100000000001</c:v>
                </c:pt>
                <c:pt idx="385">
                  <c:v>0.1582665</c:v>
                </c:pt>
                <c:pt idx="386">
                  <c:v>0.1582875</c:v>
                </c:pt>
                <c:pt idx="387">
                  <c:v>0.1584005</c:v>
                </c:pt>
                <c:pt idx="388">
                  <c:v>0.15831300000000001</c:v>
                </c:pt>
                <c:pt idx="389">
                  <c:v>0.15827000000000002</c:v>
                </c:pt>
                <c:pt idx="390">
                  <c:v>0.1582055</c:v>
                </c:pt>
                <c:pt idx="391">
                  <c:v>0.15781100000000003</c:v>
                </c:pt>
                <c:pt idx="392">
                  <c:v>0.157253</c:v>
                </c:pt>
                <c:pt idx="393">
                  <c:v>0.15701500000000002</c:v>
                </c:pt>
                <c:pt idx="394">
                  <c:v>0.15699450000000001</c:v>
                </c:pt>
                <c:pt idx="395">
                  <c:v>0.15699050000000001</c:v>
                </c:pt>
                <c:pt idx="396">
                  <c:v>0.15683450000000002</c:v>
                </c:pt>
                <c:pt idx="397">
                  <c:v>0.15645350000000002</c:v>
                </c:pt>
                <c:pt idx="398">
                  <c:v>0.15606400000000001</c:v>
                </c:pt>
                <c:pt idx="399">
                  <c:v>0.15629000000000001</c:v>
                </c:pt>
                <c:pt idx="400">
                  <c:v>0.15646350000000001</c:v>
                </c:pt>
                <c:pt idx="401">
                  <c:v>0.15646400000000002</c:v>
                </c:pt>
                <c:pt idx="402">
                  <c:v>0.15629950000000001</c:v>
                </c:pt>
                <c:pt idx="403">
                  <c:v>0.15625850000000002</c:v>
                </c:pt>
                <c:pt idx="404">
                  <c:v>0.15634649999999994</c:v>
                </c:pt>
                <c:pt idx="405">
                  <c:v>0.15645300000000001</c:v>
                </c:pt>
                <c:pt idx="406">
                  <c:v>0.15637399999999996</c:v>
                </c:pt>
                <c:pt idx="407">
                  <c:v>0.1564025</c:v>
                </c:pt>
                <c:pt idx="408">
                  <c:v>0.1561285</c:v>
                </c:pt>
                <c:pt idx="409">
                  <c:v>0.1560125</c:v>
                </c:pt>
                <c:pt idx="410">
                  <c:v>0.15594250000000001</c:v>
                </c:pt>
                <c:pt idx="411">
                  <c:v>0.1560425</c:v>
                </c:pt>
                <c:pt idx="412">
                  <c:v>0.15603850000000002</c:v>
                </c:pt>
                <c:pt idx="413">
                  <c:v>0.15617200000000001</c:v>
                </c:pt>
                <c:pt idx="414">
                  <c:v>0.15588100000000002</c:v>
                </c:pt>
                <c:pt idx="415">
                  <c:v>0.15574250000000001</c:v>
                </c:pt>
                <c:pt idx="416">
                  <c:v>0.15591000000000002</c:v>
                </c:pt>
                <c:pt idx="417">
                  <c:v>0.15601950000000001</c:v>
                </c:pt>
                <c:pt idx="418">
                  <c:v>0.15604799999999996</c:v>
                </c:pt>
                <c:pt idx="419">
                  <c:v>0.15600700000000001</c:v>
                </c:pt>
                <c:pt idx="420">
                  <c:v>0.15580100000000002</c:v>
                </c:pt>
                <c:pt idx="421">
                  <c:v>0.15560100000000002</c:v>
                </c:pt>
                <c:pt idx="422">
                  <c:v>0.1547095</c:v>
                </c:pt>
                <c:pt idx="423">
                  <c:v>0.15472200000000003</c:v>
                </c:pt>
                <c:pt idx="424">
                  <c:v>0.154611</c:v>
                </c:pt>
                <c:pt idx="425">
                  <c:v>0.15471600000000002</c:v>
                </c:pt>
              </c:numCache>
            </c:numRef>
          </c:yVal>
          <c:smooth val="1"/>
          <c:extLst>
            <c:ext xmlns:c16="http://schemas.microsoft.com/office/drawing/2014/chart" uri="{C3380CC4-5D6E-409C-BE32-E72D297353CC}">
              <c16:uniqueId val="{00000002-37B2-2347-B1B3-3D88A2FF0E43}"/>
            </c:ext>
          </c:extLst>
        </c:ser>
        <c:dLbls>
          <c:showLegendKey val="0"/>
          <c:showVal val="0"/>
          <c:showCatName val="0"/>
          <c:showSerName val="0"/>
          <c:showPercent val="0"/>
          <c:showBubbleSize val="0"/>
        </c:dLbls>
        <c:axId val="484349312"/>
        <c:axId val="488093936"/>
        <c:extLst>
          <c:ext xmlns:c15="http://schemas.microsoft.com/office/drawing/2012/chart" uri="{02D57815-91ED-43cb-92C2-25804820EDAC}">
            <c15:filteredScatterSeries>
              <c15:ser>
                <c:idx val="4"/>
                <c:order val="4"/>
                <c:tx>
                  <c:strRef>
                    <c:extLst>
                      <c:ext uri="{02D57815-91ED-43cb-92C2-25804820EDAC}">
                        <c15:formulaRef>
                          <c15:sqref>'Enrich, Cont. mode, PBS&amp;flow(2)'!$AA$3</c15:sqref>
                        </c15:formulaRef>
                      </c:ext>
                    </c:extLst>
                    <c:strCache>
                      <c:ptCount val="1"/>
                      <c:pt idx="0">
                        <c:v>Arrow 1</c:v>
                      </c:pt>
                    </c:strCache>
                  </c:strRef>
                </c:tx>
                <c:spPr>
                  <a:ln w="19050" cap="rnd">
                    <a:solidFill>
                      <a:srgbClr val="FF0000"/>
                    </a:solidFill>
                    <a:round/>
                    <a:headEnd type="arrow"/>
                  </a:ln>
                  <a:effectLst/>
                </c:spPr>
                <c:marker>
                  <c:symbol val="none"/>
                </c:marker>
                <c:xVal>
                  <c:numRef>
                    <c:extLst>
                      <c:ext uri="{02D57815-91ED-43cb-92C2-25804820EDAC}">
                        <c15:formulaRef>
                          <c15:sqref>'Enrich, Cont. mode, PBS&amp;flow(2)'!$AA$4:$AA$5</c15:sqref>
                        </c15:formulaRef>
                      </c:ext>
                    </c:extLst>
                    <c:numCache>
                      <c:formatCode>General</c:formatCode>
                      <c:ptCount val="2"/>
                      <c:pt idx="0">
                        <c:v>0.1</c:v>
                      </c:pt>
                      <c:pt idx="1">
                        <c:v>0.1</c:v>
                      </c:pt>
                    </c:numCache>
                  </c:numRef>
                </c:xVal>
                <c:yVal>
                  <c:numRef>
                    <c:extLst>
                      <c:ext uri="{02D57815-91ED-43cb-92C2-25804820EDAC}">
                        <c15:formulaRef>
                          <c15:sqref>'Enrich, Cont. mode, PBS&amp;flow(2)'!$AB$4:$AB$5</c15:sqref>
                        </c15:formulaRef>
                      </c:ext>
                    </c:extLst>
                    <c:numCache>
                      <c:formatCode>General</c:formatCode>
                      <c:ptCount val="2"/>
                      <c:pt idx="0">
                        <c:v>0.45</c:v>
                      </c:pt>
                      <c:pt idx="1">
                        <c:v>0.65</c:v>
                      </c:pt>
                    </c:numCache>
                  </c:numRef>
                </c:yVal>
                <c:smooth val="1"/>
                <c:extLst>
                  <c:ext xmlns:c16="http://schemas.microsoft.com/office/drawing/2014/chart" uri="{C3380CC4-5D6E-409C-BE32-E72D297353CC}">
                    <c16:uniqueId val="{00000006-37B2-2347-B1B3-3D88A2FF0E43}"/>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Enrich, Cont. mode, PBS&amp;flow(2)'!$AC$3</c15:sqref>
                        </c15:formulaRef>
                      </c:ext>
                    </c:extLst>
                    <c:strCache>
                      <c:ptCount val="1"/>
                      <c:pt idx="0">
                        <c:v>Arrow 2</c:v>
                      </c:pt>
                    </c:strCache>
                  </c:strRef>
                </c:tx>
                <c:spPr>
                  <a:ln w="19050" cap="rnd">
                    <a:solidFill>
                      <a:srgbClr val="FF0000"/>
                    </a:solidFill>
                    <a:round/>
                    <a:headEnd type="arrow"/>
                    <a:tailEnd type="none"/>
                  </a:ln>
                  <a:effectLst/>
                </c:spPr>
                <c:marker>
                  <c:symbol val="none"/>
                </c:marker>
                <c:xVal>
                  <c:numRef>
                    <c:extLst xmlns:c15="http://schemas.microsoft.com/office/drawing/2012/chart">
                      <c:ext xmlns:c15="http://schemas.microsoft.com/office/drawing/2012/chart" uri="{02D57815-91ED-43cb-92C2-25804820EDAC}">
                        <c15:formulaRef>
                          <c15:sqref>'Enrich, Cont. mode, PBS&amp;flow(2)'!$AC$4:$AC$5</c15:sqref>
                        </c15:formulaRef>
                      </c:ext>
                    </c:extLst>
                    <c:numCache>
                      <c:formatCode>General</c:formatCode>
                      <c:ptCount val="2"/>
                      <c:pt idx="0">
                        <c:v>7</c:v>
                      </c:pt>
                      <c:pt idx="1">
                        <c:v>7</c:v>
                      </c:pt>
                    </c:numCache>
                  </c:numRef>
                </c:xVal>
                <c:yVal>
                  <c:numRef>
                    <c:extLst xmlns:c15="http://schemas.microsoft.com/office/drawing/2012/chart">
                      <c:ext xmlns:c15="http://schemas.microsoft.com/office/drawing/2012/chart" uri="{02D57815-91ED-43cb-92C2-25804820EDAC}">
                        <c15:formulaRef>
                          <c15:sqref>'Enrich, Cont. mode, PBS&amp;flow(2)'!$AD$4:$AD$5</c15:sqref>
                        </c15:formulaRef>
                      </c:ext>
                    </c:extLst>
                    <c:numCache>
                      <c:formatCode>General</c:formatCode>
                      <c:ptCount val="2"/>
                      <c:pt idx="0">
                        <c:v>0.5</c:v>
                      </c:pt>
                      <c:pt idx="1">
                        <c:v>0.7</c:v>
                      </c:pt>
                    </c:numCache>
                  </c:numRef>
                </c:yVal>
                <c:smooth val="1"/>
                <c:extLst xmlns:c15="http://schemas.microsoft.com/office/drawing/2012/chart">
                  <c:ext xmlns:c16="http://schemas.microsoft.com/office/drawing/2014/chart" uri="{C3380CC4-5D6E-409C-BE32-E72D297353CC}">
                    <c16:uniqueId val="{00000007-37B2-2347-B1B3-3D88A2FF0E43}"/>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Enrich, Cont. mode, PBS&amp;flow(2)'!$AE$3</c15:sqref>
                        </c15:formulaRef>
                      </c:ext>
                    </c:extLst>
                    <c:strCache>
                      <c:ptCount val="1"/>
                      <c:pt idx="0">
                        <c:v>Arrow 3</c:v>
                      </c:pt>
                    </c:strCache>
                  </c:strRef>
                </c:tx>
                <c:spPr>
                  <a:ln w="19050" cap="rnd">
                    <a:solidFill>
                      <a:srgbClr val="FF0000"/>
                    </a:solidFill>
                    <a:round/>
                    <a:headEnd type="arrow"/>
                  </a:ln>
                  <a:effectLst/>
                </c:spPr>
                <c:marker>
                  <c:symbol val="none"/>
                </c:marker>
                <c:xVal>
                  <c:numRef>
                    <c:extLst xmlns:c15="http://schemas.microsoft.com/office/drawing/2012/chart">
                      <c:ext xmlns:c15="http://schemas.microsoft.com/office/drawing/2012/chart" uri="{02D57815-91ED-43cb-92C2-25804820EDAC}">
                        <c15:formulaRef>
                          <c15:sqref>'Enrich, Cont. mode, PBS&amp;flow(2)'!$AE$4:$AE$5</c15:sqref>
                        </c15:formulaRef>
                      </c:ext>
                    </c:extLst>
                    <c:numCache>
                      <c:formatCode>General</c:formatCode>
                      <c:ptCount val="2"/>
                      <c:pt idx="0">
                        <c:v>9</c:v>
                      </c:pt>
                      <c:pt idx="1">
                        <c:v>9</c:v>
                      </c:pt>
                    </c:numCache>
                  </c:numRef>
                </c:xVal>
                <c:yVal>
                  <c:numRef>
                    <c:extLst xmlns:c15="http://schemas.microsoft.com/office/drawing/2012/chart">
                      <c:ext xmlns:c15="http://schemas.microsoft.com/office/drawing/2012/chart" uri="{02D57815-91ED-43cb-92C2-25804820EDAC}">
                        <c15:formulaRef>
                          <c15:sqref>'Enrich, Cont. mode, PBS&amp;flow(2)'!$AF$4:$AF$5</c15:sqref>
                        </c15:formulaRef>
                      </c:ext>
                    </c:extLst>
                    <c:numCache>
                      <c:formatCode>General</c:formatCode>
                      <c:ptCount val="2"/>
                      <c:pt idx="0">
                        <c:v>0.2</c:v>
                      </c:pt>
                      <c:pt idx="1">
                        <c:v>0.4</c:v>
                      </c:pt>
                    </c:numCache>
                  </c:numRef>
                </c:yVal>
                <c:smooth val="1"/>
                <c:extLst xmlns:c15="http://schemas.microsoft.com/office/drawing/2012/chart">
                  <c:ext xmlns:c16="http://schemas.microsoft.com/office/drawing/2014/chart" uri="{C3380CC4-5D6E-409C-BE32-E72D297353CC}">
                    <c16:uniqueId val="{00000008-37B2-2347-B1B3-3D88A2FF0E43}"/>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Enrich, Cont. mode, PBS&amp;flow(2)'!$AG$3</c15:sqref>
                        </c15:formulaRef>
                      </c:ext>
                    </c:extLst>
                    <c:strCache>
                      <c:ptCount val="1"/>
                      <c:pt idx="0">
                        <c:v>Arrow 4</c:v>
                      </c:pt>
                    </c:strCache>
                  </c:strRef>
                </c:tx>
                <c:spPr>
                  <a:ln w="19050" cap="rnd">
                    <a:solidFill>
                      <a:srgbClr val="FF0000"/>
                    </a:solidFill>
                    <a:round/>
                    <a:headEnd type="arrow"/>
                  </a:ln>
                  <a:effectLst/>
                </c:spPr>
                <c:marker>
                  <c:symbol val="none"/>
                </c:marker>
                <c:xVal>
                  <c:numRef>
                    <c:extLst xmlns:c15="http://schemas.microsoft.com/office/drawing/2012/chart">
                      <c:ext xmlns:c15="http://schemas.microsoft.com/office/drawing/2012/chart" uri="{02D57815-91ED-43cb-92C2-25804820EDAC}">
                        <c15:formulaRef>
                          <c15:sqref>'Enrich, Cont. mode, PBS&amp;flow(2)'!$AG$4:$AG$5</c15:sqref>
                        </c15:formulaRef>
                      </c:ext>
                    </c:extLst>
                    <c:numCache>
                      <c:formatCode>General</c:formatCode>
                      <c:ptCount val="2"/>
                      <c:pt idx="0">
                        <c:v>15</c:v>
                      </c:pt>
                      <c:pt idx="1">
                        <c:v>15</c:v>
                      </c:pt>
                    </c:numCache>
                  </c:numRef>
                </c:xVal>
                <c:yVal>
                  <c:numRef>
                    <c:extLst xmlns:c15="http://schemas.microsoft.com/office/drawing/2012/chart">
                      <c:ext xmlns:c15="http://schemas.microsoft.com/office/drawing/2012/chart" uri="{02D57815-91ED-43cb-92C2-25804820EDAC}">
                        <c15:formulaRef>
                          <c15:sqref>'Enrich, Cont. mode, PBS&amp;flow(2)'!$AH$4:$AH$5</c15:sqref>
                        </c15:formulaRef>
                      </c:ext>
                    </c:extLst>
                    <c:numCache>
                      <c:formatCode>General</c:formatCode>
                      <c:ptCount val="2"/>
                      <c:pt idx="0">
                        <c:v>0.5</c:v>
                      </c:pt>
                      <c:pt idx="1">
                        <c:v>0.7</c:v>
                      </c:pt>
                    </c:numCache>
                  </c:numRef>
                </c:yVal>
                <c:smooth val="1"/>
                <c:extLst xmlns:c15="http://schemas.microsoft.com/office/drawing/2012/chart">
                  <c:ext xmlns:c16="http://schemas.microsoft.com/office/drawing/2014/chart" uri="{C3380CC4-5D6E-409C-BE32-E72D297353CC}">
                    <c16:uniqueId val="{00000009-37B2-2347-B1B3-3D88A2FF0E43}"/>
                  </c:ext>
                </c:extLst>
              </c15:ser>
            </c15:filteredScatterSeries>
          </c:ext>
        </c:extLst>
      </c:scatterChart>
      <c:scatterChart>
        <c:scatterStyle val="smoothMarker"/>
        <c:varyColors val="0"/>
        <c:ser>
          <c:idx val="8"/>
          <c:order val="8"/>
          <c:tx>
            <c:strRef>
              <c:f>'Enrich, Cont. mode, PBS&amp;flow(2)'!$O$2606</c:f>
              <c:strCache>
                <c:ptCount val="1"/>
                <c:pt idx="0">
                  <c:v>Catholyte pH</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errBars>
            <c:errDir val="y"/>
            <c:errBarType val="both"/>
            <c:errValType val="cust"/>
            <c:noEndCap val="0"/>
            <c:plus>
              <c:numRef>
                <c:f>'Enrich, Cont. mode, PBS&amp;flow(2)'!$T$2608:$T$2616</c:f>
                <c:numCache>
                  <c:formatCode>General</c:formatCode>
                  <c:ptCount val="9"/>
                  <c:pt idx="0">
                    <c:v>0.38500000000000023</c:v>
                  </c:pt>
                  <c:pt idx="1">
                    <c:v>0.5</c:v>
                  </c:pt>
                  <c:pt idx="2">
                    <c:v>0.61000000000000032</c:v>
                  </c:pt>
                  <c:pt idx="3">
                    <c:v>0.62999999999999989</c:v>
                  </c:pt>
                  <c:pt idx="4">
                    <c:v>0.64000000000000012</c:v>
                  </c:pt>
                  <c:pt idx="5">
                    <c:v>0.80000000000000027</c:v>
                  </c:pt>
                  <c:pt idx="6">
                    <c:v>0.89500000000000002</c:v>
                  </c:pt>
                  <c:pt idx="7">
                    <c:v>0.96</c:v>
                  </c:pt>
                  <c:pt idx="8">
                    <c:v>1.0350000000000001</c:v>
                  </c:pt>
                </c:numCache>
              </c:numRef>
            </c:plus>
            <c:minus>
              <c:numRef>
                <c:f>'Enrich, Cont. mode, PBS&amp;flow(2)'!$T$2608:$T$2616</c:f>
                <c:numCache>
                  <c:formatCode>General</c:formatCode>
                  <c:ptCount val="9"/>
                  <c:pt idx="0">
                    <c:v>0.38500000000000023</c:v>
                  </c:pt>
                  <c:pt idx="1">
                    <c:v>0.5</c:v>
                  </c:pt>
                  <c:pt idx="2">
                    <c:v>0.61000000000000032</c:v>
                  </c:pt>
                  <c:pt idx="3">
                    <c:v>0.62999999999999989</c:v>
                  </c:pt>
                  <c:pt idx="4">
                    <c:v>0.64000000000000012</c:v>
                  </c:pt>
                  <c:pt idx="5">
                    <c:v>0.80000000000000027</c:v>
                  </c:pt>
                  <c:pt idx="6">
                    <c:v>0.89500000000000002</c:v>
                  </c:pt>
                  <c:pt idx="7">
                    <c:v>0.96</c:v>
                  </c:pt>
                  <c:pt idx="8">
                    <c:v>1.0350000000000001</c:v>
                  </c:pt>
                </c:numCache>
              </c:numRef>
            </c:minus>
            <c:spPr>
              <a:noFill/>
              <a:ln w="9525" cap="flat" cmpd="sng" algn="ctr">
                <a:solidFill>
                  <a:schemeClr val="tx1">
                    <a:lumMod val="65000"/>
                    <a:lumOff val="35000"/>
                  </a:schemeClr>
                </a:solidFill>
                <a:round/>
              </a:ln>
              <a:effectLst/>
            </c:spPr>
          </c:errBars>
          <c:xVal>
            <c:numRef>
              <c:f>'Enrich, Cont. mode, PBS&amp;flow(2)'!$N$2608:$N$2616</c:f>
              <c:numCache>
                <c:formatCode>General</c:formatCode>
                <c:ptCount val="9"/>
                <c:pt idx="0">
                  <c:v>15.0972222222222</c:v>
                </c:pt>
                <c:pt idx="1">
                  <c:v>15.231250000000301</c:v>
                </c:pt>
                <c:pt idx="2">
                  <c:v>15.879861111115616</c:v>
                </c:pt>
                <c:pt idx="3">
                  <c:v>16.107638888893717</c:v>
                </c:pt>
                <c:pt idx="4">
                  <c:v>16.22083333333606</c:v>
                </c:pt>
                <c:pt idx="5">
                  <c:v>16.90833333333606</c:v>
                </c:pt>
                <c:pt idx="6">
                  <c:v>17.150000000004667</c:v>
                </c:pt>
                <c:pt idx="7">
                  <c:v>17.234027777779858</c:v>
                </c:pt>
                <c:pt idx="8">
                  <c:v>17.929166666671819</c:v>
                </c:pt>
              </c:numCache>
            </c:numRef>
          </c:xVal>
          <c:yVal>
            <c:numRef>
              <c:f>'Enrich, Cont. mode, PBS&amp;flow(2)'!$O$2608:$O$2616</c:f>
              <c:numCache>
                <c:formatCode>General</c:formatCode>
                <c:ptCount val="9"/>
                <c:pt idx="0">
                  <c:v>7.2750000000000004</c:v>
                </c:pt>
                <c:pt idx="1">
                  <c:v>7.25</c:v>
                </c:pt>
                <c:pt idx="2">
                  <c:v>7.08</c:v>
                </c:pt>
                <c:pt idx="3">
                  <c:v>7.07</c:v>
                </c:pt>
                <c:pt idx="4">
                  <c:v>7.09</c:v>
                </c:pt>
                <c:pt idx="5">
                  <c:v>7.1400000000000006</c:v>
                </c:pt>
                <c:pt idx="6">
                  <c:v>7.3450000000000006</c:v>
                </c:pt>
                <c:pt idx="7">
                  <c:v>7.3</c:v>
                </c:pt>
                <c:pt idx="8">
                  <c:v>7.4350000000000005</c:v>
                </c:pt>
              </c:numCache>
            </c:numRef>
          </c:yVal>
          <c:smooth val="1"/>
          <c:extLst>
            <c:ext xmlns:c16="http://schemas.microsoft.com/office/drawing/2014/chart" uri="{C3380CC4-5D6E-409C-BE32-E72D297353CC}">
              <c16:uniqueId val="{00000003-37B2-2347-B1B3-3D88A2FF0E43}"/>
            </c:ext>
          </c:extLst>
        </c:ser>
        <c:ser>
          <c:idx val="9"/>
          <c:order val="9"/>
          <c:tx>
            <c:strRef>
              <c:f>'Enrich, Cont. mode, PBS&amp;flow(2)'!$P$2606</c:f>
              <c:strCache>
                <c:ptCount val="1"/>
                <c:pt idx="0">
                  <c:v>Anolyte pH</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errBars>
            <c:errDir val="y"/>
            <c:errBarType val="both"/>
            <c:errValType val="cust"/>
            <c:noEndCap val="0"/>
            <c:plus>
              <c:numRef>
                <c:f>'Enrich, Cont. mode, PBS&amp;flow(2)'!$U$2608:$U$2616</c:f>
                <c:numCache>
                  <c:formatCode>General</c:formatCode>
                  <c:ptCount val="9"/>
                  <c:pt idx="0">
                    <c:v>0.37999999999999989</c:v>
                  </c:pt>
                  <c:pt idx="1">
                    <c:v>0.57499999999999973</c:v>
                  </c:pt>
                  <c:pt idx="2">
                    <c:v>0.66999999999999993</c:v>
                  </c:pt>
                  <c:pt idx="3">
                    <c:v>0.86000000000000032</c:v>
                  </c:pt>
                  <c:pt idx="4">
                    <c:v>0.83999999999999986</c:v>
                  </c:pt>
                  <c:pt idx="5">
                    <c:v>0.89999999999999991</c:v>
                  </c:pt>
                  <c:pt idx="6">
                    <c:v>0.96499999999999497</c:v>
                  </c:pt>
                  <c:pt idx="7">
                    <c:v>1.0700000000000003</c:v>
                  </c:pt>
                  <c:pt idx="8">
                    <c:v>1.19</c:v>
                  </c:pt>
                </c:numCache>
              </c:numRef>
            </c:plus>
            <c:minus>
              <c:numRef>
                <c:f>'Enrich, Cont. mode, PBS&amp;flow(2)'!$U$2608:$U$2616</c:f>
                <c:numCache>
                  <c:formatCode>General</c:formatCode>
                  <c:ptCount val="9"/>
                  <c:pt idx="0">
                    <c:v>0.37999999999999989</c:v>
                  </c:pt>
                  <c:pt idx="1">
                    <c:v>0.57499999999999973</c:v>
                  </c:pt>
                  <c:pt idx="2">
                    <c:v>0.66999999999999993</c:v>
                  </c:pt>
                  <c:pt idx="3">
                    <c:v>0.86000000000000032</c:v>
                  </c:pt>
                  <c:pt idx="4">
                    <c:v>0.83999999999999986</c:v>
                  </c:pt>
                  <c:pt idx="5">
                    <c:v>0.89999999999999991</c:v>
                  </c:pt>
                  <c:pt idx="6">
                    <c:v>0.96499999999999497</c:v>
                  </c:pt>
                  <c:pt idx="7">
                    <c:v>1.0700000000000003</c:v>
                  </c:pt>
                  <c:pt idx="8">
                    <c:v>1.19</c:v>
                  </c:pt>
                </c:numCache>
              </c:numRef>
            </c:minus>
            <c:spPr>
              <a:noFill/>
              <a:ln w="9525" cap="flat" cmpd="sng" algn="ctr">
                <a:solidFill>
                  <a:schemeClr val="tx1">
                    <a:lumMod val="65000"/>
                    <a:lumOff val="35000"/>
                  </a:schemeClr>
                </a:solidFill>
                <a:round/>
              </a:ln>
              <a:effectLst/>
            </c:spPr>
          </c:errBars>
          <c:xVal>
            <c:numRef>
              <c:f>'Enrich, Cont. mode, PBS&amp;flow(2)'!$N$2608:$N$2616</c:f>
              <c:numCache>
                <c:formatCode>General</c:formatCode>
                <c:ptCount val="9"/>
                <c:pt idx="0">
                  <c:v>15.0972222222222</c:v>
                </c:pt>
                <c:pt idx="1">
                  <c:v>15.231250000000301</c:v>
                </c:pt>
                <c:pt idx="2">
                  <c:v>15.879861111115616</c:v>
                </c:pt>
                <c:pt idx="3">
                  <c:v>16.107638888893717</c:v>
                </c:pt>
                <c:pt idx="4">
                  <c:v>16.22083333333606</c:v>
                </c:pt>
                <c:pt idx="5">
                  <c:v>16.90833333333606</c:v>
                </c:pt>
                <c:pt idx="6">
                  <c:v>17.150000000004667</c:v>
                </c:pt>
                <c:pt idx="7">
                  <c:v>17.234027777779858</c:v>
                </c:pt>
                <c:pt idx="8">
                  <c:v>17.929166666671819</c:v>
                </c:pt>
              </c:numCache>
            </c:numRef>
          </c:xVal>
          <c:yVal>
            <c:numRef>
              <c:f>'Enrich, Cont. mode, PBS&amp;flow(2)'!$P$2608:$P$2616</c:f>
              <c:numCache>
                <c:formatCode>General</c:formatCode>
                <c:ptCount val="9"/>
                <c:pt idx="0">
                  <c:v>7.24</c:v>
                </c:pt>
                <c:pt idx="1">
                  <c:v>7.2650000000000006</c:v>
                </c:pt>
                <c:pt idx="2">
                  <c:v>7.08</c:v>
                </c:pt>
                <c:pt idx="3">
                  <c:v>7</c:v>
                </c:pt>
                <c:pt idx="4">
                  <c:v>7.01</c:v>
                </c:pt>
                <c:pt idx="5">
                  <c:v>7.01</c:v>
                </c:pt>
                <c:pt idx="6">
                  <c:v>7.1549999999999958</c:v>
                </c:pt>
                <c:pt idx="7">
                  <c:v>7.33</c:v>
                </c:pt>
                <c:pt idx="8">
                  <c:v>7.3900000000000006</c:v>
                </c:pt>
              </c:numCache>
            </c:numRef>
          </c:yVal>
          <c:smooth val="1"/>
          <c:extLst>
            <c:ext xmlns:c16="http://schemas.microsoft.com/office/drawing/2014/chart" uri="{C3380CC4-5D6E-409C-BE32-E72D297353CC}">
              <c16:uniqueId val="{00000004-37B2-2347-B1B3-3D88A2FF0E43}"/>
            </c:ext>
          </c:extLst>
        </c:ser>
        <c:dLbls>
          <c:showLegendKey val="0"/>
          <c:showVal val="0"/>
          <c:showCatName val="0"/>
          <c:showSerName val="0"/>
          <c:showPercent val="0"/>
          <c:showBubbleSize val="0"/>
        </c:dLbls>
        <c:axId val="488094720"/>
        <c:axId val="488094328"/>
        <c:extLst>
          <c:ext xmlns:c15="http://schemas.microsoft.com/office/drawing/2012/chart" uri="{02D57815-91ED-43cb-92C2-25804820EDAC}">
            <c15:filteredScatterSeries>
              <c15:ser>
                <c:idx val="3"/>
                <c:order val="3"/>
                <c:tx>
                  <c:strRef>
                    <c:extLst>
                      <c:ext uri="{02D57815-91ED-43cb-92C2-25804820EDAC}">
                        <c15:formulaRef>
                          <c15:sqref>'Enrich, Cont. mode, PBS&amp;flow(2)'!$R$2</c15:sqref>
                        </c15:formulaRef>
                      </c:ext>
                    </c:extLst>
                    <c:strCache>
                      <c:ptCount val="1"/>
                      <c:pt idx="0">
                        <c:v>Current </c:v>
                      </c:pt>
                    </c:strCache>
                  </c:strRef>
                </c:tx>
                <c:spPr>
                  <a:ln w="19050" cap="rnd">
                    <a:solidFill>
                      <a:schemeClr val="accent4"/>
                    </a:solidFill>
                    <a:round/>
                  </a:ln>
                  <a:effectLst/>
                </c:spPr>
                <c:marker>
                  <c:symbol val="none"/>
                </c:marker>
                <c:xVal>
                  <c:numRef>
                    <c:extLst>
                      <c:ext uri="{02D57815-91ED-43cb-92C2-25804820EDAC}">
                        <c15:formulaRef>
                          <c15:sqref>'Enrich, Cont. mode, PBS&amp;flow(2)'!$N$4:$N$2603</c15:sqref>
                        </c15:formulaRef>
                      </c:ext>
                    </c:extLst>
                    <c:numCache>
                      <c:formatCode>General</c:formatCode>
                      <c:ptCount val="2600"/>
                      <c:pt idx="0">
                        <c:v>0</c:v>
                      </c:pt>
                      <c:pt idx="1">
                        <c:v>6.9444444444444397E-3</c:v>
                      </c:pt>
                      <c:pt idx="2">
                        <c:v>1.38888888888889E-2</c:v>
                      </c:pt>
                      <c:pt idx="3">
                        <c:v>2.0833333333333301E-2</c:v>
                      </c:pt>
                      <c:pt idx="4">
                        <c:v>2.7777777777777801E-2</c:v>
                      </c:pt>
                      <c:pt idx="5">
                        <c:v>3.4722222222222203E-2</c:v>
                      </c:pt>
                      <c:pt idx="6">
                        <c:v>4.1666666666666699E-2</c:v>
                      </c:pt>
                      <c:pt idx="7">
                        <c:v>4.8611111111111098E-2</c:v>
                      </c:pt>
                      <c:pt idx="8">
                        <c:v>5.5555555555555601E-2</c:v>
                      </c:pt>
                      <c:pt idx="9">
                        <c:v>6.25E-2</c:v>
                      </c:pt>
                      <c:pt idx="10">
                        <c:v>6.9444444444444503E-2</c:v>
                      </c:pt>
                      <c:pt idx="11">
                        <c:v>7.6388888888888895E-2</c:v>
                      </c:pt>
                      <c:pt idx="12">
                        <c:v>8.3333333333333301E-2</c:v>
                      </c:pt>
                      <c:pt idx="13">
                        <c:v>9.0277777777777804E-2</c:v>
                      </c:pt>
                      <c:pt idx="14">
                        <c:v>9.7222222222222196E-2</c:v>
                      </c:pt>
                      <c:pt idx="15">
                        <c:v>0.10416666666666601</c:v>
                      </c:pt>
                      <c:pt idx="16">
                        <c:v>0.11111111111111099</c:v>
                      </c:pt>
                      <c:pt idx="17">
                        <c:v>0.118055555555555</c:v>
                      </c:pt>
                      <c:pt idx="18">
                        <c:v>0.125</c:v>
                      </c:pt>
                      <c:pt idx="19">
                        <c:v>0.131944444444444</c:v>
                      </c:pt>
                      <c:pt idx="20">
                        <c:v>0.13888888888888801</c:v>
                      </c:pt>
                      <c:pt idx="21">
                        <c:v>0.14583333333333301</c:v>
                      </c:pt>
                      <c:pt idx="22">
                        <c:v>0.15277777777777701</c:v>
                      </c:pt>
                      <c:pt idx="23">
                        <c:v>0.15972222222222199</c:v>
                      </c:pt>
                      <c:pt idx="24">
                        <c:v>0.16666666666666599</c:v>
                      </c:pt>
                      <c:pt idx="25">
                        <c:v>0.17361111111111099</c:v>
                      </c:pt>
                      <c:pt idx="26">
                        <c:v>0.180555555555555</c:v>
                      </c:pt>
                      <c:pt idx="27">
                        <c:v>0.1875</c:v>
                      </c:pt>
                      <c:pt idx="28">
                        <c:v>0.194444444444444</c:v>
                      </c:pt>
                      <c:pt idx="29">
                        <c:v>0.20138888888888801</c:v>
                      </c:pt>
                      <c:pt idx="30">
                        <c:v>0.20833333333333301</c:v>
                      </c:pt>
                      <c:pt idx="31">
                        <c:v>0.21527777777777701</c:v>
                      </c:pt>
                      <c:pt idx="32">
                        <c:v>0.22222222222222199</c:v>
                      </c:pt>
                      <c:pt idx="33">
                        <c:v>0.22916666666666599</c:v>
                      </c:pt>
                      <c:pt idx="34">
                        <c:v>0.23611111111111099</c:v>
                      </c:pt>
                      <c:pt idx="35">
                        <c:v>0.243055555555555</c:v>
                      </c:pt>
                      <c:pt idx="36">
                        <c:v>0.25</c:v>
                      </c:pt>
                      <c:pt idx="37">
                        <c:v>0.25694444444444398</c:v>
                      </c:pt>
                      <c:pt idx="38">
                        <c:v>0.26388888888888801</c:v>
                      </c:pt>
                      <c:pt idx="39">
                        <c:v>0.27083333333333298</c:v>
                      </c:pt>
                      <c:pt idx="40">
                        <c:v>0.27777777777777701</c:v>
                      </c:pt>
                      <c:pt idx="41">
                        <c:v>0.28472222222222199</c:v>
                      </c:pt>
                      <c:pt idx="42">
                        <c:v>0.29166666666666602</c:v>
                      </c:pt>
                      <c:pt idx="43">
                        <c:v>0.29861111111111099</c:v>
                      </c:pt>
                      <c:pt idx="44">
                        <c:v>0.30555555555555503</c:v>
                      </c:pt>
                      <c:pt idx="45">
                        <c:v>0.3125</c:v>
                      </c:pt>
                      <c:pt idx="46">
                        <c:v>0.31944444444444398</c:v>
                      </c:pt>
                      <c:pt idx="47">
                        <c:v>0.32638888888888801</c:v>
                      </c:pt>
                      <c:pt idx="48">
                        <c:v>0.33333333333333298</c:v>
                      </c:pt>
                      <c:pt idx="49">
                        <c:v>0.34027777777777701</c:v>
                      </c:pt>
                      <c:pt idx="50">
                        <c:v>0.34722222222222199</c:v>
                      </c:pt>
                      <c:pt idx="51">
                        <c:v>0.35416666666666602</c:v>
                      </c:pt>
                      <c:pt idx="52">
                        <c:v>0.36111111111111099</c:v>
                      </c:pt>
                      <c:pt idx="53">
                        <c:v>0.36805555555555503</c:v>
                      </c:pt>
                      <c:pt idx="54">
                        <c:v>0.375</c:v>
                      </c:pt>
                      <c:pt idx="55">
                        <c:v>0.38194444444444398</c:v>
                      </c:pt>
                      <c:pt idx="56">
                        <c:v>0.38888888888888801</c:v>
                      </c:pt>
                      <c:pt idx="57">
                        <c:v>0.39583333333333298</c:v>
                      </c:pt>
                      <c:pt idx="58">
                        <c:v>0.40277777777777701</c:v>
                      </c:pt>
                      <c:pt idx="59">
                        <c:v>0.40972222222222199</c:v>
                      </c:pt>
                      <c:pt idx="60">
                        <c:v>0.41666666666666602</c:v>
                      </c:pt>
                      <c:pt idx="61">
                        <c:v>0.42361111111111099</c:v>
                      </c:pt>
                      <c:pt idx="62">
                        <c:v>0.43055555555555503</c:v>
                      </c:pt>
                      <c:pt idx="63">
                        <c:v>0.4375</c:v>
                      </c:pt>
                      <c:pt idx="64">
                        <c:v>0.44444444444444398</c:v>
                      </c:pt>
                      <c:pt idx="65">
                        <c:v>0.45138888888888801</c:v>
                      </c:pt>
                      <c:pt idx="66">
                        <c:v>0.45833333333333298</c:v>
                      </c:pt>
                      <c:pt idx="67">
                        <c:v>0.46527777777777701</c:v>
                      </c:pt>
                      <c:pt idx="68">
                        <c:v>0.47222222222222199</c:v>
                      </c:pt>
                      <c:pt idx="69">
                        <c:v>0.47916666666666602</c:v>
                      </c:pt>
                      <c:pt idx="70">
                        <c:v>0.48611111111111099</c:v>
                      </c:pt>
                      <c:pt idx="71">
                        <c:v>0.49305555555555503</c:v>
                      </c:pt>
                      <c:pt idx="72">
                        <c:v>0.5</c:v>
                      </c:pt>
                      <c:pt idx="73">
                        <c:v>0.50694444444444398</c:v>
                      </c:pt>
                      <c:pt idx="74">
                        <c:v>0.51388888888888895</c:v>
                      </c:pt>
                      <c:pt idx="75">
                        <c:v>0.52083333333333304</c:v>
                      </c:pt>
                      <c:pt idx="76">
                        <c:v>0.52777777777777701</c:v>
                      </c:pt>
                      <c:pt idx="77">
                        <c:v>0.53472222222222199</c:v>
                      </c:pt>
                      <c:pt idx="78">
                        <c:v>0.54166666666666596</c:v>
                      </c:pt>
                      <c:pt idx="79">
                        <c:v>0.54861111111111105</c:v>
                      </c:pt>
                      <c:pt idx="80">
                        <c:v>0.55555555555555503</c:v>
                      </c:pt>
                      <c:pt idx="81">
                        <c:v>0.5625</c:v>
                      </c:pt>
                      <c:pt idx="82">
                        <c:v>0.56944444444444398</c:v>
                      </c:pt>
                      <c:pt idx="83">
                        <c:v>0.57638888888888895</c:v>
                      </c:pt>
                      <c:pt idx="84">
                        <c:v>0.58333333333333304</c:v>
                      </c:pt>
                      <c:pt idx="85">
                        <c:v>0.59027777777777701</c:v>
                      </c:pt>
                      <c:pt idx="86">
                        <c:v>0.59722222222222199</c:v>
                      </c:pt>
                      <c:pt idx="87">
                        <c:v>0.60416666666666596</c:v>
                      </c:pt>
                      <c:pt idx="88">
                        <c:v>0.61111111111111105</c:v>
                      </c:pt>
                      <c:pt idx="89">
                        <c:v>0.61805555555555503</c:v>
                      </c:pt>
                      <c:pt idx="90">
                        <c:v>0.625</c:v>
                      </c:pt>
                      <c:pt idx="91">
                        <c:v>0.63194444444444398</c:v>
                      </c:pt>
                      <c:pt idx="92">
                        <c:v>0.63888888888888895</c:v>
                      </c:pt>
                      <c:pt idx="93">
                        <c:v>0.64583333333333304</c:v>
                      </c:pt>
                      <c:pt idx="94">
                        <c:v>0.65277777777777701</c:v>
                      </c:pt>
                      <c:pt idx="95">
                        <c:v>0.65972222222222199</c:v>
                      </c:pt>
                      <c:pt idx="96">
                        <c:v>0.66666666666666596</c:v>
                      </c:pt>
                      <c:pt idx="97">
                        <c:v>0.67361111111111105</c:v>
                      </c:pt>
                      <c:pt idx="98">
                        <c:v>0.68055555555555503</c:v>
                      </c:pt>
                      <c:pt idx="99">
                        <c:v>0.6875</c:v>
                      </c:pt>
                      <c:pt idx="100">
                        <c:v>0.69444444444444398</c:v>
                      </c:pt>
                      <c:pt idx="101">
                        <c:v>0.70138888888888795</c:v>
                      </c:pt>
                      <c:pt idx="102">
                        <c:v>0.70833333333333304</c:v>
                      </c:pt>
                      <c:pt idx="103">
                        <c:v>0.71527777777777701</c:v>
                      </c:pt>
                      <c:pt idx="104">
                        <c:v>0.72222222222222199</c:v>
                      </c:pt>
                      <c:pt idx="105">
                        <c:v>0.72916666666666596</c:v>
                      </c:pt>
                      <c:pt idx="106">
                        <c:v>0.73611111111111105</c:v>
                      </c:pt>
                      <c:pt idx="107">
                        <c:v>0.74305555555555503</c:v>
                      </c:pt>
                      <c:pt idx="108">
                        <c:v>0.75</c:v>
                      </c:pt>
                      <c:pt idx="109">
                        <c:v>0.75694444444444398</c:v>
                      </c:pt>
                      <c:pt idx="110">
                        <c:v>0.76388888888888795</c:v>
                      </c:pt>
                      <c:pt idx="111">
                        <c:v>0.77083333333333304</c:v>
                      </c:pt>
                      <c:pt idx="112">
                        <c:v>0.77777777777777701</c:v>
                      </c:pt>
                      <c:pt idx="113">
                        <c:v>0.78472222222222199</c:v>
                      </c:pt>
                      <c:pt idx="114">
                        <c:v>0.79166666666666596</c:v>
                      </c:pt>
                      <c:pt idx="115">
                        <c:v>0.79861111111111105</c:v>
                      </c:pt>
                      <c:pt idx="116">
                        <c:v>0.80555555555555503</c:v>
                      </c:pt>
                      <c:pt idx="117">
                        <c:v>0.8125</c:v>
                      </c:pt>
                      <c:pt idx="118">
                        <c:v>0.81944444444444398</c:v>
                      </c:pt>
                      <c:pt idx="119">
                        <c:v>0.82638888888888795</c:v>
                      </c:pt>
                      <c:pt idx="120">
                        <c:v>0.83333333333333304</c:v>
                      </c:pt>
                      <c:pt idx="121">
                        <c:v>0.84027777777777701</c:v>
                      </c:pt>
                      <c:pt idx="122">
                        <c:v>0.84722222222222199</c:v>
                      </c:pt>
                      <c:pt idx="123">
                        <c:v>0.85416666666666596</c:v>
                      </c:pt>
                      <c:pt idx="124">
                        <c:v>0.86111111111111105</c:v>
                      </c:pt>
                      <c:pt idx="125">
                        <c:v>0.86805555555555503</c:v>
                      </c:pt>
                      <c:pt idx="126">
                        <c:v>0.875</c:v>
                      </c:pt>
                      <c:pt idx="127">
                        <c:v>0.88194444444444398</c:v>
                      </c:pt>
                      <c:pt idx="128">
                        <c:v>0.88888888888888795</c:v>
                      </c:pt>
                      <c:pt idx="129">
                        <c:v>0.89583333333333304</c:v>
                      </c:pt>
                      <c:pt idx="130">
                        <c:v>0.90277777777777701</c:v>
                      </c:pt>
                      <c:pt idx="131">
                        <c:v>0.90972222222222199</c:v>
                      </c:pt>
                      <c:pt idx="132">
                        <c:v>0.91666666666666596</c:v>
                      </c:pt>
                      <c:pt idx="133">
                        <c:v>0.92361111111111105</c:v>
                      </c:pt>
                      <c:pt idx="134">
                        <c:v>0.93055555555555503</c:v>
                      </c:pt>
                      <c:pt idx="135">
                        <c:v>0.9375</c:v>
                      </c:pt>
                      <c:pt idx="136">
                        <c:v>0.94444444444444398</c:v>
                      </c:pt>
                      <c:pt idx="137">
                        <c:v>0.95138888888888795</c:v>
                      </c:pt>
                      <c:pt idx="138">
                        <c:v>0.95833333333333304</c:v>
                      </c:pt>
                      <c:pt idx="139">
                        <c:v>0.96527777777777701</c:v>
                      </c:pt>
                      <c:pt idx="140">
                        <c:v>0.97222222222222199</c:v>
                      </c:pt>
                      <c:pt idx="141">
                        <c:v>0.97916666666666596</c:v>
                      </c:pt>
                      <c:pt idx="142">
                        <c:v>0.98611111111111105</c:v>
                      </c:pt>
                      <c:pt idx="143">
                        <c:v>0.99305555555555503</c:v>
                      </c:pt>
                      <c:pt idx="144">
                        <c:v>1</c:v>
                      </c:pt>
                      <c:pt idx="145">
                        <c:v>1.00694444444444</c:v>
                      </c:pt>
                      <c:pt idx="146">
                        <c:v>1.01388888888888</c:v>
                      </c:pt>
                      <c:pt idx="147">
                        <c:v>1.0208333333333299</c:v>
                      </c:pt>
                      <c:pt idx="148">
                        <c:v>1.0277777777777699</c:v>
                      </c:pt>
                      <c:pt idx="149">
                        <c:v>1.0347222222222201</c:v>
                      </c:pt>
                      <c:pt idx="150">
                        <c:v>1.0416666666666601</c:v>
                      </c:pt>
                      <c:pt idx="151">
                        <c:v>1.0486111111111101</c:v>
                      </c:pt>
                      <c:pt idx="152">
                        <c:v>1.05555555555555</c:v>
                      </c:pt>
                      <c:pt idx="153">
                        <c:v>1.0625</c:v>
                      </c:pt>
                      <c:pt idx="154">
                        <c:v>1.06944444444444</c:v>
                      </c:pt>
                      <c:pt idx="155">
                        <c:v>1.07638888888888</c:v>
                      </c:pt>
                      <c:pt idx="156">
                        <c:v>1.0833333333333299</c:v>
                      </c:pt>
                      <c:pt idx="157">
                        <c:v>1.0902777777777699</c:v>
                      </c:pt>
                      <c:pt idx="158">
                        <c:v>1.0972222222222201</c:v>
                      </c:pt>
                      <c:pt idx="159">
                        <c:v>1.1041666666666601</c:v>
                      </c:pt>
                      <c:pt idx="160">
                        <c:v>1.1111111111111101</c:v>
                      </c:pt>
                      <c:pt idx="161">
                        <c:v>1.11805555555555</c:v>
                      </c:pt>
                      <c:pt idx="162">
                        <c:v>1.125</c:v>
                      </c:pt>
                      <c:pt idx="163">
                        <c:v>1.13194444444444</c:v>
                      </c:pt>
                      <c:pt idx="164">
                        <c:v>1.13888888888888</c:v>
                      </c:pt>
                      <c:pt idx="165">
                        <c:v>1.1458333333333299</c:v>
                      </c:pt>
                      <c:pt idx="166">
                        <c:v>1.1527777777777699</c:v>
                      </c:pt>
                      <c:pt idx="167">
                        <c:v>1.1597222222222201</c:v>
                      </c:pt>
                      <c:pt idx="168">
                        <c:v>1.1666666666666601</c:v>
                      </c:pt>
                      <c:pt idx="169">
                        <c:v>1.1736111111111101</c:v>
                      </c:pt>
                      <c:pt idx="170">
                        <c:v>1.18055555555555</c:v>
                      </c:pt>
                      <c:pt idx="171">
                        <c:v>1.1875</c:v>
                      </c:pt>
                      <c:pt idx="172">
                        <c:v>1.19444444444444</c:v>
                      </c:pt>
                      <c:pt idx="173">
                        <c:v>1.20138888888888</c:v>
                      </c:pt>
                      <c:pt idx="174">
                        <c:v>1.2083333333333299</c:v>
                      </c:pt>
                      <c:pt idx="175">
                        <c:v>1.2152777777777699</c:v>
                      </c:pt>
                      <c:pt idx="176">
                        <c:v>1.2222222222222201</c:v>
                      </c:pt>
                      <c:pt idx="177">
                        <c:v>1.2291666666666601</c:v>
                      </c:pt>
                      <c:pt idx="178">
                        <c:v>1.2361111111111101</c:v>
                      </c:pt>
                      <c:pt idx="179">
                        <c:v>1.24305555555555</c:v>
                      </c:pt>
                      <c:pt idx="180">
                        <c:v>1.25</c:v>
                      </c:pt>
                      <c:pt idx="181">
                        <c:v>1.25694444444444</c:v>
                      </c:pt>
                      <c:pt idx="182">
                        <c:v>1.26388888888888</c:v>
                      </c:pt>
                      <c:pt idx="183">
                        <c:v>1.2708333333333299</c:v>
                      </c:pt>
                      <c:pt idx="184">
                        <c:v>1.2777777777777699</c:v>
                      </c:pt>
                      <c:pt idx="185">
                        <c:v>1.2847222222222201</c:v>
                      </c:pt>
                      <c:pt idx="186">
                        <c:v>1.2916666666666601</c:v>
                      </c:pt>
                      <c:pt idx="187">
                        <c:v>1.2986111111111101</c:v>
                      </c:pt>
                      <c:pt idx="188">
                        <c:v>1.30555555555555</c:v>
                      </c:pt>
                      <c:pt idx="189">
                        <c:v>1.3125</c:v>
                      </c:pt>
                      <c:pt idx="190">
                        <c:v>1.31944444444444</c:v>
                      </c:pt>
                      <c:pt idx="191">
                        <c:v>1.32638888888888</c:v>
                      </c:pt>
                      <c:pt idx="192">
                        <c:v>1.3333333333333299</c:v>
                      </c:pt>
                      <c:pt idx="193">
                        <c:v>1.3402777777777699</c:v>
                      </c:pt>
                      <c:pt idx="194">
                        <c:v>1.3472222222222201</c:v>
                      </c:pt>
                      <c:pt idx="195">
                        <c:v>1.3541666666666601</c:v>
                      </c:pt>
                      <c:pt idx="196">
                        <c:v>1.3611111111111101</c:v>
                      </c:pt>
                      <c:pt idx="197">
                        <c:v>1.36805555555555</c:v>
                      </c:pt>
                      <c:pt idx="198">
                        <c:v>1.375</c:v>
                      </c:pt>
                      <c:pt idx="199">
                        <c:v>1.38194444444444</c:v>
                      </c:pt>
                      <c:pt idx="200">
                        <c:v>1.38888888888888</c:v>
                      </c:pt>
                      <c:pt idx="201">
                        <c:v>1.3958333333333299</c:v>
                      </c:pt>
                      <c:pt idx="202">
                        <c:v>1.4027777777777699</c:v>
                      </c:pt>
                      <c:pt idx="203">
                        <c:v>1.4097222222222201</c:v>
                      </c:pt>
                      <c:pt idx="204">
                        <c:v>1.4166666666666601</c:v>
                      </c:pt>
                      <c:pt idx="205">
                        <c:v>1.4236111111111101</c:v>
                      </c:pt>
                      <c:pt idx="206">
                        <c:v>1.43055555555555</c:v>
                      </c:pt>
                      <c:pt idx="207">
                        <c:v>1.4375</c:v>
                      </c:pt>
                      <c:pt idx="208">
                        <c:v>1.44444444444444</c:v>
                      </c:pt>
                      <c:pt idx="209">
                        <c:v>1.45138888888888</c:v>
                      </c:pt>
                      <c:pt idx="210">
                        <c:v>1.4583333333333299</c:v>
                      </c:pt>
                      <c:pt idx="211">
                        <c:v>1.4652777777777699</c:v>
                      </c:pt>
                      <c:pt idx="212">
                        <c:v>1.4722222222222201</c:v>
                      </c:pt>
                      <c:pt idx="213">
                        <c:v>1.4791666666666601</c:v>
                      </c:pt>
                      <c:pt idx="214">
                        <c:v>1.4861111111111101</c:v>
                      </c:pt>
                      <c:pt idx="215">
                        <c:v>1.49305555555555</c:v>
                      </c:pt>
                      <c:pt idx="216">
                        <c:v>1.5</c:v>
                      </c:pt>
                      <c:pt idx="217">
                        <c:v>1.50694444444444</c:v>
                      </c:pt>
                      <c:pt idx="218">
                        <c:v>1.51388888888888</c:v>
                      </c:pt>
                      <c:pt idx="219">
                        <c:v>1.5208333333333299</c:v>
                      </c:pt>
                      <c:pt idx="220">
                        <c:v>1.5277777777777699</c:v>
                      </c:pt>
                      <c:pt idx="221">
                        <c:v>1.5347222222222201</c:v>
                      </c:pt>
                      <c:pt idx="222">
                        <c:v>1.5416666666666601</c:v>
                      </c:pt>
                      <c:pt idx="223">
                        <c:v>1.5486111111111101</c:v>
                      </c:pt>
                      <c:pt idx="224">
                        <c:v>1.55555555555555</c:v>
                      </c:pt>
                      <c:pt idx="225">
                        <c:v>1.5625</c:v>
                      </c:pt>
                      <c:pt idx="226">
                        <c:v>1.56944444444444</c:v>
                      </c:pt>
                      <c:pt idx="227">
                        <c:v>1.57638888888888</c:v>
                      </c:pt>
                      <c:pt idx="228">
                        <c:v>1.5833333333333299</c:v>
                      </c:pt>
                      <c:pt idx="229">
                        <c:v>1.5902777777777699</c:v>
                      </c:pt>
                      <c:pt idx="230">
                        <c:v>1.5972222222222201</c:v>
                      </c:pt>
                      <c:pt idx="231">
                        <c:v>1.6041666666666601</c:v>
                      </c:pt>
                      <c:pt idx="232">
                        <c:v>1.6111111111111101</c:v>
                      </c:pt>
                      <c:pt idx="233">
                        <c:v>1.61805555555555</c:v>
                      </c:pt>
                      <c:pt idx="234">
                        <c:v>1.625</c:v>
                      </c:pt>
                      <c:pt idx="235">
                        <c:v>1.63194444444444</c:v>
                      </c:pt>
                      <c:pt idx="236">
                        <c:v>1.63888888888888</c:v>
                      </c:pt>
                      <c:pt idx="237">
                        <c:v>1.6458333333333299</c:v>
                      </c:pt>
                      <c:pt idx="238">
                        <c:v>1.6527777777777699</c:v>
                      </c:pt>
                      <c:pt idx="239">
                        <c:v>1.6597222222222201</c:v>
                      </c:pt>
                      <c:pt idx="240">
                        <c:v>1.6666666666666601</c:v>
                      </c:pt>
                      <c:pt idx="241">
                        <c:v>1.6736111111111101</c:v>
                      </c:pt>
                      <c:pt idx="242">
                        <c:v>1.68055555555555</c:v>
                      </c:pt>
                      <c:pt idx="243">
                        <c:v>1.6875</c:v>
                      </c:pt>
                      <c:pt idx="244">
                        <c:v>1.69444444444444</c:v>
                      </c:pt>
                      <c:pt idx="245">
                        <c:v>1.70138888888888</c:v>
                      </c:pt>
                      <c:pt idx="246">
                        <c:v>1.7083333333333299</c:v>
                      </c:pt>
                      <c:pt idx="247">
                        <c:v>1.7152777777777699</c:v>
                      </c:pt>
                      <c:pt idx="248">
                        <c:v>1.7222222222222201</c:v>
                      </c:pt>
                      <c:pt idx="249">
                        <c:v>1.7291666666666601</c:v>
                      </c:pt>
                      <c:pt idx="250">
                        <c:v>1.7361111111111101</c:v>
                      </c:pt>
                      <c:pt idx="251">
                        <c:v>1.74305555555555</c:v>
                      </c:pt>
                      <c:pt idx="252">
                        <c:v>1.75</c:v>
                      </c:pt>
                      <c:pt idx="253">
                        <c:v>1.75694444444444</c:v>
                      </c:pt>
                      <c:pt idx="254">
                        <c:v>1.76388888888888</c:v>
                      </c:pt>
                      <c:pt idx="255">
                        <c:v>1.7708333333333299</c:v>
                      </c:pt>
                      <c:pt idx="256">
                        <c:v>1.7777777777777699</c:v>
                      </c:pt>
                      <c:pt idx="257">
                        <c:v>1.7847222222222201</c:v>
                      </c:pt>
                      <c:pt idx="258">
                        <c:v>1.7916666666666601</c:v>
                      </c:pt>
                      <c:pt idx="259">
                        <c:v>1.7986111111111101</c:v>
                      </c:pt>
                      <c:pt idx="260">
                        <c:v>1.80555555555555</c:v>
                      </c:pt>
                      <c:pt idx="261">
                        <c:v>1.8125</c:v>
                      </c:pt>
                      <c:pt idx="262">
                        <c:v>1.81944444444444</c:v>
                      </c:pt>
                      <c:pt idx="263">
                        <c:v>1.82638888888888</c:v>
                      </c:pt>
                      <c:pt idx="264">
                        <c:v>1.8333333333333299</c:v>
                      </c:pt>
                      <c:pt idx="265">
                        <c:v>1.8402777777777699</c:v>
                      </c:pt>
                      <c:pt idx="266">
                        <c:v>1.8472222222222201</c:v>
                      </c:pt>
                      <c:pt idx="267">
                        <c:v>1.8541666666666601</c:v>
                      </c:pt>
                      <c:pt idx="268">
                        <c:v>1.8611111111111101</c:v>
                      </c:pt>
                      <c:pt idx="269">
                        <c:v>1.86805555555555</c:v>
                      </c:pt>
                      <c:pt idx="270">
                        <c:v>1.875</c:v>
                      </c:pt>
                      <c:pt idx="271">
                        <c:v>1.88194444444444</c:v>
                      </c:pt>
                      <c:pt idx="272">
                        <c:v>1.88888888888888</c:v>
                      </c:pt>
                      <c:pt idx="273">
                        <c:v>1.8958333333333299</c:v>
                      </c:pt>
                      <c:pt idx="274">
                        <c:v>1.9027777777777699</c:v>
                      </c:pt>
                      <c:pt idx="275">
                        <c:v>1.9097222222222201</c:v>
                      </c:pt>
                      <c:pt idx="276">
                        <c:v>1.9166666666666601</c:v>
                      </c:pt>
                      <c:pt idx="277">
                        <c:v>1.9236111111111101</c:v>
                      </c:pt>
                      <c:pt idx="278">
                        <c:v>1.93055555555555</c:v>
                      </c:pt>
                      <c:pt idx="279">
                        <c:v>1.9375</c:v>
                      </c:pt>
                      <c:pt idx="280">
                        <c:v>1.94444444444444</c:v>
                      </c:pt>
                      <c:pt idx="281">
                        <c:v>1.95138888888888</c:v>
                      </c:pt>
                      <c:pt idx="282">
                        <c:v>1.9583333333333299</c:v>
                      </c:pt>
                      <c:pt idx="283">
                        <c:v>1.9652777777777699</c:v>
                      </c:pt>
                      <c:pt idx="284">
                        <c:v>1.9722222222222201</c:v>
                      </c:pt>
                      <c:pt idx="285">
                        <c:v>1.9791666666666601</c:v>
                      </c:pt>
                      <c:pt idx="286">
                        <c:v>1.9861111111111101</c:v>
                      </c:pt>
                      <c:pt idx="287">
                        <c:v>1.99305555555555</c:v>
                      </c:pt>
                      <c:pt idx="288">
                        <c:v>2</c:v>
                      </c:pt>
                      <c:pt idx="289">
                        <c:v>2.0069444444444402</c:v>
                      </c:pt>
                      <c:pt idx="290">
                        <c:v>2.01388888888888</c:v>
                      </c:pt>
                      <c:pt idx="291">
                        <c:v>2.0208333333333299</c:v>
                      </c:pt>
                      <c:pt idx="292">
                        <c:v>2.0277777777777701</c:v>
                      </c:pt>
                      <c:pt idx="293">
                        <c:v>2.0347222222222201</c:v>
                      </c:pt>
                      <c:pt idx="294">
                        <c:v>2.0416666666666599</c:v>
                      </c:pt>
                      <c:pt idx="295">
                        <c:v>2.0486111111111098</c:v>
                      </c:pt>
                      <c:pt idx="296">
                        <c:v>2.05555555555555</c:v>
                      </c:pt>
                      <c:pt idx="297">
                        <c:v>2.0625</c:v>
                      </c:pt>
                      <c:pt idx="298">
                        <c:v>2.0694444444444402</c:v>
                      </c:pt>
                      <c:pt idx="299">
                        <c:v>2.07638888888888</c:v>
                      </c:pt>
                      <c:pt idx="300">
                        <c:v>2.0833333333333299</c:v>
                      </c:pt>
                      <c:pt idx="301">
                        <c:v>2.0902777777777701</c:v>
                      </c:pt>
                      <c:pt idx="302">
                        <c:v>2.0972222222222201</c:v>
                      </c:pt>
                      <c:pt idx="303">
                        <c:v>2.1041666666666599</c:v>
                      </c:pt>
                      <c:pt idx="304">
                        <c:v>2.1111111111111098</c:v>
                      </c:pt>
                      <c:pt idx="305">
                        <c:v>2.11805555555555</c:v>
                      </c:pt>
                      <c:pt idx="306">
                        <c:v>2.125</c:v>
                      </c:pt>
                      <c:pt idx="307">
                        <c:v>2.1319444444444402</c:v>
                      </c:pt>
                      <c:pt idx="308">
                        <c:v>2.13888888888888</c:v>
                      </c:pt>
                      <c:pt idx="309">
                        <c:v>2.1458333333333299</c:v>
                      </c:pt>
                      <c:pt idx="310">
                        <c:v>2.1527777777777701</c:v>
                      </c:pt>
                      <c:pt idx="311">
                        <c:v>2.1597222222222201</c:v>
                      </c:pt>
                      <c:pt idx="312">
                        <c:v>2.1666666666666599</c:v>
                      </c:pt>
                      <c:pt idx="313">
                        <c:v>2.1736111111111098</c:v>
                      </c:pt>
                      <c:pt idx="314">
                        <c:v>2.18055555555555</c:v>
                      </c:pt>
                      <c:pt idx="315">
                        <c:v>2.1875</c:v>
                      </c:pt>
                      <c:pt idx="316">
                        <c:v>2.1944444444444402</c:v>
                      </c:pt>
                      <c:pt idx="317">
                        <c:v>2.20138888888888</c:v>
                      </c:pt>
                      <c:pt idx="318">
                        <c:v>2.2083333333333299</c:v>
                      </c:pt>
                      <c:pt idx="319">
                        <c:v>2.2152777777777701</c:v>
                      </c:pt>
                      <c:pt idx="320">
                        <c:v>2.2222222222222201</c:v>
                      </c:pt>
                      <c:pt idx="321">
                        <c:v>2.2291666666666599</c:v>
                      </c:pt>
                      <c:pt idx="322">
                        <c:v>2.2361111111111098</c:v>
                      </c:pt>
                      <c:pt idx="323">
                        <c:v>2.24305555555555</c:v>
                      </c:pt>
                      <c:pt idx="324">
                        <c:v>2.25</c:v>
                      </c:pt>
                      <c:pt idx="325">
                        <c:v>2.2569444444444402</c:v>
                      </c:pt>
                      <c:pt idx="326">
                        <c:v>2.26388888888888</c:v>
                      </c:pt>
                      <c:pt idx="327">
                        <c:v>2.2708333333333299</c:v>
                      </c:pt>
                      <c:pt idx="328">
                        <c:v>2.2777777777777701</c:v>
                      </c:pt>
                      <c:pt idx="329">
                        <c:v>2.2847222222222201</c:v>
                      </c:pt>
                      <c:pt idx="330">
                        <c:v>2.2916666666666599</c:v>
                      </c:pt>
                      <c:pt idx="331">
                        <c:v>2.2986111111111098</c:v>
                      </c:pt>
                      <c:pt idx="332">
                        <c:v>2.30555555555555</c:v>
                      </c:pt>
                      <c:pt idx="333">
                        <c:v>2.3125</c:v>
                      </c:pt>
                      <c:pt idx="334">
                        <c:v>2.3194444444444402</c:v>
                      </c:pt>
                      <c:pt idx="335">
                        <c:v>2.32638888888888</c:v>
                      </c:pt>
                      <c:pt idx="336">
                        <c:v>2.3333333333333299</c:v>
                      </c:pt>
                      <c:pt idx="337">
                        <c:v>2.3402777777777701</c:v>
                      </c:pt>
                      <c:pt idx="338">
                        <c:v>2.3472222222222201</c:v>
                      </c:pt>
                      <c:pt idx="339">
                        <c:v>2.3541666666666599</c:v>
                      </c:pt>
                      <c:pt idx="340">
                        <c:v>2.3611111111111098</c:v>
                      </c:pt>
                      <c:pt idx="341">
                        <c:v>2.36805555555555</c:v>
                      </c:pt>
                      <c:pt idx="342">
                        <c:v>2.375</c:v>
                      </c:pt>
                      <c:pt idx="343">
                        <c:v>2.3819444444444402</c:v>
                      </c:pt>
                      <c:pt idx="344">
                        <c:v>2.38888888888888</c:v>
                      </c:pt>
                      <c:pt idx="345">
                        <c:v>2.3958333333333299</c:v>
                      </c:pt>
                      <c:pt idx="346">
                        <c:v>2.4027777777777701</c:v>
                      </c:pt>
                      <c:pt idx="347">
                        <c:v>2.4097222222222201</c:v>
                      </c:pt>
                      <c:pt idx="348">
                        <c:v>2.4166666666666599</c:v>
                      </c:pt>
                      <c:pt idx="349">
                        <c:v>2.4236111111111098</c:v>
                      </c:pt>
                      <c:pt idx="350">
                        <c:v>2.43055555555555</c:v>
                      </c:pt>
                      <c:pt idx="351">
                        <c:v>2.4375</c:v>
                      </c:pt>
                      <c:pt idx="352">
                        <c:v>2.4444444444444402</c:v>
                      </c:pt>
                      <c:pt idx="353">
                        <c:v>2.45138888888888</c:v>
                      </c:pt>
                      <c:pt idx="354">
                        <c:v>2.4583333333333299</c:v>
                      </c:pt>
                      <c:pt idx="355">
                        <c:v>2.4652777777777701</c:v>
                      </c:pt>
                      <c:pt idx="356">
                        <c:v>2.4722222222222201</c:v>
                      </c:pt>
                      <c:pt idx="357">
                        <c:v>2.4791666666666599</c:v>
                      </c:pt>
                      <c:pt idx="358">
                        <c:v>2.4861111111111098</c:v>
                      </c:pt>
                      <c:pt idx="359">
                        <c:v>2.49305555555555</c:v>
                      </c:pt>
                      <c:pt idx="360">
                        <c:v>2.5</c:v>
                      </c:pt>
                      <c:pt idx="361">
                        <c:v>2.5069444444444402</c:v>
                      </c:pt>
                      <c:pt idx="362">
                        <c:v>2.51388888888888</c:v>
                      </c:pt>
                      <c:pt idx="363">
                        <c:v>2.5208333333333299</c:v>
                      </c:pt>
                      <c:pt idx="364">
                        <c:v>2.5277777777777701</c:v>
                      </c:pt>
                      <c:pt idx="365">
                        <c:v>2.5347222222222201</c:v>
                      </c:pt>
                      <c:pt idx="366">
                        <c:v>2.5416666666666599</c:v>
                      </c:pt>
                      <c:pt idx="367">
                        <c:v>2.5486111111111098</c:v>
                      </c:pt>
                      <c:pt idx="368">
                        <c:v>2.55555555555555</c:v>
                      </c:pt>
                      <c:pt idx="369">
                        <c:v>2.5625</c:v>
                      </c:pt>
                      <c:pt idx="370">
                        <c:v>2.5694444444444402</c:v>
                      </c:pt>
                      <c:pt idx="371">
                        <c:v>2.57638888888888</c:v>
                      </c:pt>
                      <c:pt idx="372">
                        <c:v>2.5833333333333299</c:v>
                      </c:pt>
                      <c:pt idx="373">
                        <c:v>2.5902777777777701</c:v>
                      </c:pt>
                      <c:pt idx="374">
                        <c:v>2.5972222222222201</c:v>
                      </c:pt>
                      <c:pt idx="375">
                        <c:v>2.6041666666666599</c:v>
                      </c:pt>
                      <c:pt idx="376">
                        <c:v>2.6111111111111098</c:v>
                      </c:pt>
                      <c:pt idx="377">
                        <c:v>2.61805555555555</c:v>
                      </c:pt>
                      <c:pt idx="378">
                        <c:v>2.625</c:v>
                      </c:pt>
                      <c:pt idx="379">
                        <c:v>2.6319444444444402</c:v>
                      </c:pt>
                      <c:pt idx="380">
                        <c:v>2.63888888888888</c:v>
                      </c:pt>
                      <c:pt idx="381">
                        <c:v>2.6458333333333299</c:v>
                      </c:pt>
                      <c:pt idx="382">
                        <c:v>2.6527777777777701</c:v>
                      </c:pt>
                      <c:pt idx="383">
                        <c:v>2.6597222222222201</c:v>
                      </c:pt>
                      <c:pt idx="384">
                        <c:v>2.6666666666666599</c:v>
                      </c:pt>
                      <c:pt idx="385">
                        <c:v>2.6736111111111098</c:v>
                      </c:pt>
                      <c:pt idx="386">
                        <c:v>2.68055555555555</c:v>
                      </c:pt>
                      <c:pt idx="387">
                        <c:v>2.6875</c:v>
                      </c:pt>
                      <c:pt idx="388">
                        <c:v>2.6944444444444402</c:v>
                      </c:pt>
                      <c:pt idx="389">
                        <c:v>2.70138888888888</c:v>
                      </c:pt>
                      <c:pt idx="390">
                        <c:v>2.7083333333333299</c:v>
                      </c:pt>
                      <c:pt idx="391">
                        <c:v>2.7152777777777701</c:v>
                      </c:pt>
                      <c:pt idx="392">
                        <c:v>2.7222222222222201</c:v>
                      </c:pt>
                      <c:pt idx="393">
                        <c:v>2.7291666666666599</c:v>
                      </c:pt>
                      <c:pt idx="394">
                        <c:v>2.7361111111111098</c:v>
                      </c:pt>
                      <c:pt idx="395">
                        <c:v>2.74305555555555</c:v>
                      </c:pt>
                      <c:pt idx="396">
                        <c:v>2.75</c:v>
                      </c:pt>
                      <c:pt idx="397">
                        <c:v>2.7569444444444402</c:v>
                      </c:pt>
                      <c:pt idx="398">
                        <c:v>2.76388888888888</c:v>
                      </c:pt>
                      <c:pt idx="399">
                        <c:v>2.7708333333333299</c:v>
                      </c:pt>
                      <c:pt idx="400">
                        <c:v>2.7777777777777701</c:v>
                      </c:pt>
                      <c:pt idx="401">
                        <c:v>2.7847222222222201</c:v>
                      </c:pt>
                      <c:pt idx="402">
                        <c:v>2.7916666666666599</c:v>
                      </c:pt>
                      <c:pt idx="403">
                        <c:v>2.7986111111111098</c:v>
                      </c:pt>
                      <c:pt idx="404">
                        <c:v>2.80555555555555</c:v>
                      </c:pt>
                      <c:pt idx="405">
                        <c:v>2.8125</c:v>
                      </c:pt>
                      <c:pt idx="406">
                        <c:v>2.8194444444444402</c:v>
                      </c:pt>
                      <c:pt idx="407">
                        <c:v>2.82638888888888</c:v>
                      </c:pt>
                      <c:pt idx="408">
                        <c:v>2.8333333333333299</c:v>
                      </c:pt>
                      <c:pt idx="409">
                        <c:v>2.8402777777777701</c:v>
                      </c:pt>
                      <c:pt idx="410">
                        <c:v>2.8472222222222201</c:v>
                      </c:pt>
                      <c:pt idx="411">
                        <c:v>2.8541666666666599</c:v>
                      </c:pt>
                      <c:pt idx="412">
                        <c:v>2.8611111111111098</c:v>
                      </c:pt>
                      <c:pt idx="413">
                        <c:v>2.86805555555555</c:v>
                      </c:pt>
                      <c:pt idx="414">
                        <c:v>2.875</c:v>
                      </c:pt>
                      <c:pt idx="415">
                        <c:v>2.8819444444444402</c:v>
                      </c:pt>
                      <c:pt idx="416">
                        <c:v>2.88888888888888</c:v>
                      </c:pt>
                      <c:pt idx="417">
                        <c:v>2.8958333333333299</c:v>
                      </c:pt>
                      <c:pt idx="418">
                        <c:v>2.9027777777777701</c:v>
                      </c:pt>
                      <c:pt idx="419">
                        <c:v>2.9097222222222201</c:v>
                      </c:pt>
                      <c:pt idx="420">
                        <c:v>2.9166666666666599</c:v>
                      </c:pt>
                      <c:pt idx="421">
                        <c:v>2.9236111111111098</c:v>
                      </c:pt>
                      <c:pt idx="422">
                        <c:v>2.93055555555555</c:v>
                      </c:pt>
                      <c:pt idx="423">
                        <c:v>2.9375</c:v>
                      </c:pt>
                      <c:pt idx="424">
                        <c:v>2.9444444444444402</c:v>
                      </c:pt>
                      <c:pt idx="425">
                        <c:v>2.95138888888888</c:v>
                      </c:pt>
                      <c:pt idx="426">
                        <c:v>2.9583333333333299</c:v>
                      </c:pt>
                      <c:pt idx="427">
                        <c:v>2.9652777777777701</c:v>
                      </c:pt>
                      <c:pt idx="428">
                        <c:v>2.9722222222222201</c:v>
                      </c:pt>
                      <c:pt idx="429">
                        <c:v>2.9791666666666599</c:v>
                      </c:pt>
                      <c:pt idx="430">
                        <c:v>2.9861111111111098</c:v>
                      </c:pt>
                      <c:pt idx="431">
                        <c:v>2.99305555555555</c:v>
                      </c:pt>
                      <c:pt idx="432">
                        <c:v>3</c:v>
                      </c:pt>
                      <c:pt idx="433">
                        <c:v>3.0069444444444402</c:v>
                      </c:pt>
                      <c:pt idx="434">
                        <c:v>3.01388888888888</c:v>
                      </c:pt>
                      <c:pt idx="435">
                        <c:v>3.0208333333333299</c:v>
                      </c:pt>
                      <c:pt idx="436">
                        <c:v>3.0277777777777701</c:v>
                      </c:pt>
                      <c:pt idx="437">
                        <c:v>3.0347222222222201</c:v>
                      </c:pt>
                      <c:pt idx="438">
                        <c:v>3.0416666666666599</c:v>
                      </c:pt>
                      <c:pt idx="439">
                        <c:v>3.0486111111111098</c:v>
                      </c:pt>
                      <c:pt idx="440">
                        <c:v>3.05555555555555</c:v>
                      </c:pt>
                      <c:pt idx="441">
                        <c:v>3.0625</c:v>
                      </c:pt>
                      <c:pt idx="442">
                        <c:v>3.0694444444444402</c:v>
                      </c:pt>
                      <c:pt idx="443">
                        <c:v>3.07638888888888</c:v>
                      </c:pt>
                      <c:pt idx="444">
                        <c:v>3.0833333333333299</c:v>
                      </c:pt>
                      <c:pt idx="445">
                        <c:v>3.0902777777777701</c:v>
                      </c:pt>
                      <c:pt idx="446">
                        <c:v>3.0972222222222201</c:v>
                      </c:pt>
                      <c:pt idx="447">
                        <c:v>3.1041666666666599</c:v>
                      </c:pt>
                      <c:pt idx="448">
                        <c:v>3.1111111111111098</c:v>
                      </c:pt>
                      <c:pt idx="449">
                        <c:v>3.11805555555555</c:v>
                      </c:pt>
                      <c:pt idx="450">
                        <c:v>3.125</c:v>
                      </c:pt>
                      <c:pt idx="451">
                        <c:v>3.1319444444444402</c:v>
                      </c:pt>
                      <c:pt idx="452">
                        <c:v>3.13888888888888</c:v>
                      </c:pt>
                      <c:pt idx="453">
                        <c:v>3.1458333333333299</c:v>
                      </c:pt>
                      <c:pt idx="454">
                        <c:v>3.1527777777777701</c:v>
                      </c:pt>
                      <c:pt idx="455">
                        <c:v>3.1597222222222201</c:v>
                      </c:pt>
                      <c:pt idx="456">
                        <c:v>3.1666666666666599</c:v>
                      </c:pt>
                      <c:pt idx="457">
                        <c:v>3.1736111111111098</c:v>
                      </c:pt>
                      <c:pt idx="458">
                        <c:v>3.18055555555555</c:v>
                      </c:pt>
                      <c:pt idx="459">
                        <c:v>3.1875</c:v>
                      </c:pt>
                      <c:pt idx="460">
                        <c:v>3.1944444444444402</c:v>
                      </c:pt>
                      <c:pt idx="461">
                        <c:v>3.20138888888888</c:v>
                      </c:pt>
                      <c:pt idx="462">
                        <c:v>3.2083333333333299</c:v>
                      </c:pt>
                      <c:pt idx="463">
                        <c:v>3.2152777777777701</c:v>
                      </c:pt>
                      <c:pt idx="464">
                        <c:v>3.2222222222222201</c:v>
                      </c:pt>
                      <c:pt idx="465">
                        <c:v>3.2291666666666599</c:v>
                      </c:pt>
                      <c:pt idx="466">
                        <c:v>3.2361111111111098</c:v>
                      </c:pt>
                      <c:pt idx="467">
                        <c:v>3.24305555555555</c:v>
                      </c:pt>
                      <c:pt idx="468">
                        <c:v>3.25</c:v>
                      </c:pt>
                      <c:pt idx="469">
                        <c:v>3.2569444444444402</c:v>
                      </c:pt>
                      <c:pt idx="470">
                        <c:v>3.26388888888888</c:v>
                      </c:pt>
                      <c:pt idx="471">
                        <c:v>3.2708333333333299</c:v>
                      </c:pt>
                      <c:pt idx="472">
                        <c:v>3.2777777777777701</c:v>
                      </c:pt>
                      <c:pt idx="473">
                        <c:v>3.2847222222222201</c:v>
                      </c:pt>
                      <c:pt idx="474">
                        <c:v>3.2916666666666599</c:v>
                      </c:pt>
                      <c:pt idx="475">
                        <c:v>3.2986111111111098</c:v>
                      </c:pt>
                      <c:pt idx="476">
                        <c:v>3.30555555555555</c:v>
                      </c:pt>
                      <c:pt idx="477">
                        <c:v>3.3125</c:v>
                      </c:pt>
                      <c:pt idx="478">
                        <c:v>3.3194444444444402</c:v>
                      </c:pt>
                      <c:pt idx="479">
                        <c:v>3.32638888888888</c:v>
                      </c:pt>
                      <c:pt idx="480">
                        <c:v>3.3333333333333299</c:v>
                      </c:pt>
                      <c:pt idx="481">
                        <c:v>3.3402777777777701</c:v>
                      </c:pt>
                      <c:pt idx="482">
                        <c:v>3.3472222222222201</c:v>
                      </c:pt>
                      <c:pt idx="483">
                        <c:v>3.3541666666666599</c:v>
                      </c:pt>
                      <c:pt idx="484">
                        <c:v>3.3611111111111098</c:v>
                      </c:pt>
                      <c:pt idx="485">
                        <c:v>3.36805555555555</c:v>
                      </c:pt>
                      <c:pt idx="486">
                        <c:v>3.375</c:v>
                      </c:pt>
                      <c:pt idx="487">
                        <c:v>3.3819444444444402</c:v>
                      </c:pt>
                      <c:pt idx="488">
                        <c:v>3.38888888888888</c:v>
                      </c:pt>
                      <c:pt idx="489">
                        <c:v>3.3958333333333299</c:v>
                      </c:pt>
                      <c:pt idx="490">
                        <c:v>3.4027777777777701</c:v>
                      </c:pt>
                      <c:pt idx="491">
                        <c:v>3.4097222222222201</c:v>
                      </c:pt>
                      <c:pt idx="492">
                        <c:v>3.4166666666666599</c:v>
                      </c:pt>
                      <c:pt idx="493">
                        <c:v>3.4236111111111098</c:v>
                      </c:pt>
                      <c:pt idx="494">
                        <c:v>3.43055555555555</c:v>
                      </c:pt>
                      <c:pt idx="495">
                        <c:v>3.4375</c:v>
                      </c:pt>
                      <c:pt idx="496">
                        <c:v>3.4444444444444402</c:v>
                      </c:pt>
                      <c:pt idx="497">
                        <c:v>3.45138888888888</c:v>
                      </c:pt>
                      <c:pt idx="498">
                        <c:v>3.4583333333333299</c:v>
                      </c:pt>
                      <c:pt idx="499">
                        <c:v>3.4652777777777701</c:v>
                      </c:pt>
                      <c:pt idx="500">
                        <c:v>3.4722222222222201</c:v>
                      </c:pt>
                      <c:pt idx="501">
                        <c:v>3.4791666666666599</c:v>
                      </c:pt>
                      <c:pt idx="502">
                        <c:v>3.4861111111111098</c:v>
                      </c:pt>
                      <c:pt idx="503">
                        <c:v>3.49305555555555</c:v>
                      </c:pt>
                      <c:pt idx="504">
                        <c:v>3.5</c:v>
                      </c:pt>
                      <c:pt idx="505">
                        <c:v>3.5069444444444402</c:v>
                      </c:pt>
                      <c:pt idx="506">
                        <c:v>3.51388888888888</c:v>
                      </c:pt>
                      <c:pt idx="507">
                        <c:v>3.5208333333333299</c:v>
                      </c:pt>
                      <c:pt idx="508">
                        <c:v>3.5277777777777701</c:v>
                      </c:pt>
                      <c:pt idx="509">
                        <c:v>3.5347222222222201</c:v>
                      </c:pt>
                      <c:pt idx="510">
                        <c:v>3.5416666666666599</c:v>
                      </c:pt>
                      <c:pt idx="511">
                        <c:v>3.5486111111111098</c:v>
                      </c:pt>
                      <c:pt idx="512">
                        <c:v>3.55555555555555</c:v>
                      </c:pt>
                      <c:pt idx="513">
                        <c:v>3.5625</c:v>
                      </c:pt>
                      <c:pt idx="514">
                        <c:v>3.5694444444444402</c:v>
                      </c:pt>
                      <c:pt idx="515">
                        <c:v>3.57638888888888</c:v>
                      </c:pt>
                      <c:pt idx="516">
                        <c:v>3.5833333333333299</c:v>
                      </c:pt>
                      <c:pt idx="517">
                        <c:v>3.5902777777777701</c:v>
                      </c:pt>
                      <c:pt idx="518">
                        <c:v>3.5972222222222201</c:v>
                      </c:pt>
                      <c:pt idx="519">
                        <c:v>3.6041666666666599</c:v>
                      </c:pt>
                      <c:pt idx="520">
                        <c:v>3.6111111111111098</c:v>
                      </c:pt>
                      <c:pt idx="521">
                        <c:v>3.61805555555555</c:v>
                      </c:pt>
                      <c:pt idx="522">
                        <c:v>3.625</c:v>
                      </c:pt>
                      <c:pt idx="523">
                        <c:v>3.6319444444444402</c:v>
                      </c:pt>
                      <c:pt idx="524">
                        <c:v>3.63888888888888</c:v>
                      </c:pt>
                      <c:pt idx="525">
                        <c:v>3.6458333333333299</c:v>
                      </c:pt>
                      <c:pt idx="526">
                        <c:v>3.6527777777777701</c:v>
                      </c:pt>
                      <c:pt idx="527">
                        <c:v>3.6597222222222201</c:v>
                      </c:pt>
                      <c:pt idx="528">
                        <c:v>3.6666666666666599</c:v>
                      </c:pt>
                      <c:pt idx="529">
                        <c:v>3.6736111111111098</c:v>
                      </c:pt>
                      <c:pt idx="530">
                        <c:v>3.68055555555555</c:v>
                      </c:pt>
                      <c:pt idx="531">
                        <c:v>3.6875</c:v>
                      </c:pt>
                      <c:pt idx="532">
                        <c:v>3.6944444444444402</c:v>
                      </c:pt>
                      <c:pt idx="533">
                        <c:v>3.70138888888888</c:v>
                      </c:pt>
                      <c:pt idx="534">
                        <c:v>3.7083333333333299</c:v>
                      </c:pt>
                      <c:pt idx="535">
                        <c:v>3.7152777777777701</c:v>
                      </c:pt>
                      <c:pt idx="536">
                        <c:v>3.7222222222222201</c:v>
                      </c:pt>
                      <c:pt idx="537">
                        <c:v>3.7291666666666599</c:v>
                      </c:pt>
                      <c:pt idx="538">
                        <c:v>3.7361111111111098</c:v>
                      </c:pt>
                      <c:pt idx="539">
                        <c:v>3.74305555555555</c:v>
                      </c:pt>
                      <c:pt idx="540">
                        <c:v>3.75</c:v>
                      </c:pt>
                      <c:pt idx="541">
                        <c:v>3.7569444444444402</c:v>
                      </c:pt>
                      <c:pt idx="542">
                        <c:v>3.76388888888888</c:v>
                      </c:pt>
                      <c:pt idx="543">
                        <c:v>3.7708333333333299</c:v>
                      </c:pt>
                      <c:pt idx="544">
                        <c:v>3.7777777777777701</c:v>
                      </c:pt>
                      <c:pt idx="545">
                        <c:v>3.7847222222222201</c:v>
                      </c:pt>
                      <c:pt idx="546">
                        <c:v>3.7916666666666599</c:v>
                      </c:pt>
                      <c:pt idx="547">
                        <c:v>3.7986111111111098</c:v>
                      </c:pt>
                      <c:pt idx="548">
                        <c:v>3.80555555555555</c:v>
                      </c:pt>
                      <c:pt idx="549">
                        <c:v>3.8125</c:v>
                      </c:pt>
                      <c:pt idx="550">
                        <c:v>3.8194444444444402</c:v>
                      </c:pt>
                      <c:pt idx="551">
                        <c:v>3.82638888888888</c:v>
                      </c:pt>
                      <c:pt idx="552">
                        <c:v>3.8333333333333299</c:v>
                      </c:pt>
                      <c:pt idx="553">
                        <c:v>3.8402777777777701</c:v>
                      </c:pt>
                      <c:pt idx="554">
                        <c:v>3.8472222222222201</c:v>
                      </c:pt>
                      <c:pt idx="555">
                        <c:v>3.8541666666666599</c:v>
                      </c:pt>
                      <c:pt idx="556">
                        <c:v>3.8611111111111098</c:v>
                      </c:pt>
                      <c:pt idx="557">
                        <c:v>3.86805555555555</c:v>
                      </c:pt>
                      <c:pt idx="558">
                        <c:v>3.875</c:v>
                      </c:pt>
                      <c:pt idx="559">
                        <c:v>3.8819444444444402</c:v>
                      </c:pt>
                      <c:pt idx="560">
                        <c:v>3.88888888888888</c:v>
                      </c:pt>
                      <c:pt idx="561">
                        <c:v>3.8958333333333299</c:v>
                      </c:pt>
                      <c:pt idx="562">
                        <c:v>3.9027777777777701</c:v>
                      </c:pt>
                      <c:pt idx="563">
                        <c:v>3.9097222222222201</c:v>
                      </c:pt>
                      <c:pt idx="564">
                        <c:v>3.9166666666666599</c:v>
                      </c:pt>
                      <c:pt idx="565">
                        <c:v>3.9236111111111098</c:v>
                      </c:pt>
                      <c:pt idx="566">
                        <c:v>3.93055555555555</c:v>
                      </c:pt>
                      <c:pt idx="567">
                        <c:v>3.9375</c:v>
                      </c:pt>
                      <c:pt idx="568">
                        <c:v>3.9444444444444402</c:v>
                      </c:pt>
                      <c:pt idx="569">
                        <c:v>3.95138888888888</c:v>
                      </c:pt>
                      <c:pt idx="570">
                        <c:v>3.9583333333333299</c:v>
                      </c:pt>
                      <c:pt idx="571">
                        <c:v>3.9652777777777701</c:v>
                      </c:pt>
                      <c:pt idx="572">
                        <c:v>3.9722222222222201</c:v>
                      </c:pt>
                      <c:pt idx="573">
                        <c:v>3.9791666666666599</c:v>
                      </c:pt>
                      <c:pt idx="574">
                        <c:v>3.9861111111111098</c:v>
                      </c:pt>
                      <c:pt idx="575">
                        <c:v>3.99305555555555</c:v>
                      </c:pt>
                      <c:pt idx="576">
                        <c:v>4</c:v>
                      </c:pt>
                      <c:pt idx="577">
                        <c:v>4.0069444444444402</c:v>
                      </c:pt>
                      <c:pt idx="578">
                        <c:v>4.0138888888888804</c:v>
                      </c:pt>
                      <c:pt idx="579">
                        <c:v>4.0208333333333304</c:v>
                      </c:pt>
                      <c:pt idx="580">
                        <c:v>4.0277777777777697</c:v>
                      </c:pt>
                      <c:pt idx="581">
                        <c:v>4.0347222222222197</c:v>
                      </c:pt>
                      <c:pt idx="582">
                        <c:v>4.0416666666666599</c:v>
                      </c:pt>
                      <c:pt idx="583">
                        <c:v>4.0486111111111098</c:v>
                      </c:pt>
                      <c:pt idx="584">
                        <c:v>4.05555555555555</c:v>
                      </c:pt>
                      <c:pt idx="585">
                        <c:v>4.0625</c:v>
                      </c:pt>
                      <c:pt idx="586">
                        <c:v>4.0694444444444402</c:v>
                      </c:pt>
                      <c:pt idx="587">
                        <c:v>4.0763888888888804</c:v>
                      </c:pt>
                      <c:pt idx="588">
                        <c:v>4.0833333333333304</c:v>
                      </c:pt>
                      <c:pt idx="589">
                        <c:v>4.0902777777777697</c:v>
                      </c:pt>
                      <c:pt idx="590">
                        <c:v>4.0972222222222197</c:v>
                      </c:pt>
                      <c:pt idx="591">
                        <c:v>4.1041666666666599</c:v>
                      </c:pt>
                      <c:pt idx="592">
                        <c:v>4.1111111111111098</c:v>
                      </c:pt>
                      <c:pt idx="593">
                        <c:v>4.11805555555555</c:v>
                      </c:pt>
                      <c:pt idx="594">
                        <c:v>4.125</c:v>
                      </c:pt>
                      <c:pt idx="595">
                        <c:v>4.1319444444444402</c:v>
                      </c:pt>
                      <c:pt idx="596">
                        <c:v>4.1388888888888804</c:v>
                      </c:pt>
                      <c:pt idx="597">
                        <c:v>4.1458333333333304</c:v>
                      </c:pt>
                      <c:pt idx="598">
                        <c:v>4.1527777777777697</c:v>
                      </c:pt>
                      <c:pt idx="599">
                        <c:v>4.1597222222222197</c:v>
                      </c:pt>
                      <c:pt idx="600">
                        <c:v>4.1666666666666599</c:v>
                      </c:pt>
                      <c:pt idx="601">
                        <c:v>4.1736111111111098</c:v>
                      </c:pt>
                      <c:pt idx="602">
                        <c:v>4.18055555555555</c:v>
                      </c:pt>
                      <c:pt idx="603">
                        <c:v>4.1875</c:v>
                      </c:pt>
                      <c:pt idx="604">
                        <c:v>4.1944444444444402</c:v>
                      </c:pt>
                      <c:pt idx="605">
                        <c:v>4.2013888888888804</c:v>
                      </c:pt>
                      <c:pt idx="606">
                        <c:v>4.2083333333333304</c:v>
                      </c:pt>
                      <c:pt idx="607">
                        <c:v>4.2152777777777697</c:v>
                      </c:pt>
                      <c:pt idx="608">
                        <c:v>4.2222222222222197</c:v>
                      </c:pt>
                      <c:pt idx="609">
                        <c:v>4.2291666666666599</c:v>
                      </c:pt>
                      <c:pt idx="610">
                        <c:v>4.2361111111111098</c:v>
                      </c:pt>
                      <c:pt idx="611">
                        <c:v>4.24305555555555</c:v>
                      </c:pt>
                      <c:pt idx="612">
                        <c:v>4.25</c:v>
                      </c:pt>
                      <c:pt idx="613">
                        <c:v>4.2569444444444402</c:v>
                      </c:pt>
                      <c:pt idx="614">
                        <c:v>4.2638888888888804</c:v>
                      </c:pt>
                      <c:pt idx="615">
                        <c:v>4.2708333333333304</c:v>
                      </c:pt>
                      <c:pt idx="616">
                        <c:v>4.2777777777777697</c:v>
                      </c:pt>
                      <c:pt idx="617">
                        <c:v>4.2847222222222197</c:v>
                      </c:pt>
                      <c:pt idx="618">
                        <c:v>4.2916666666666599</c:v>
                      </c:pt>
                      <c:pt idx="619">
                        <c:v>4.2986111111111098</c:v>
                      </c:pt>
                      <c:pt idx="620">
                        <c:v>4.30555555555555</c:v>
                      </c:pt>
                      <c:pt idx="621">
                        <c:v>4.3125</c:v>
                      </c:pt>
                      <c:pt idx="622">
                        <c:v>4.3194444444444402</c:v>
                      </c:pt>
                      <c:pt idx="623">
                        <c:v>4.3263888888888804</c:v>
                      </c:pt>
                      <c:pt idx="624">
                        <c:v>4.3333333333333304</c:v>
                      </c:pt>
                      <c:pt idx="625">
                        <c:v>4.3402777777777697</c:v>
                      </c:pt>
                      <c:pt idx="626">
                        <c:v>4.3472222222222197</c:v>
                      </c:pt>
                      <c:pt idx="627">
                        <c:v>4.3541666666666599</c:v>
                      </c:pt>
                      <c:pt idx="628">
                        <c:v>4.3611111111111098</c:v>
                      </c:pt>
                      <c:pt idx="629">
                        <c:v>4.36805555555555</c:v>
                      </c:pt>
                      <c:pt idx="630">
                        <c:v>4.375</c:v>
                      </c:pt>
                      <c:pt idx="631">
                        <c:v>4.3819444444444402</c:v>
                      </c:pt>
                      <c:pt idx="632">
                        <c:v>4.3888888888888804</c:v>
                      </c:pt>
                      <c:pt idx="633">
                        <c:v>4.3958333333333304</c:v>
                      </c:pt>
                      <c:pt idx="634">
                        <c:v>4.4027777777777697</c:v>
                      </c:pt>
                      <c:pt idx="635">
                        <c:v>4.4097222222222197</c:v>
                      </c:pt>
                      <c:pt idx="636">
                        <c:v>4.4166666666666599</c:v>
                      </c:pt>
                      <c:pt idx="637">
                        <c:v>4.4236111111111098</c:v>
                      </c:pt>
                      <c:pt idx="638">
                        <c:v>4.43055555555555</c:v>
                      </c:pt>
                      <c:pt idx="639">
                        <c:v>4.4375</c:v>
                      </c:pt>
                      <c:pt idx="640">
                        <c:v>4.4444444444444402</c:v>
                      </c:pt>
                      <c:pt idx="641">
                        <c:v>4.4513888888888804</c:v>
                      </c:pt>
                      <c:pt idx="642">
                        <c:v>4.4583333333333304</c:v>
                      </c:pt>
                      <c:pt idx="643">
                        <c:v>4.4652777777777697</c:v>
                      </c:pt>
                      <c:pt idx="644">
                        <c:v>4.4722222222222197</c:v>
                      </c:pt>
                      <c:pt idx="645">
                        <c:v>4.4791666666666599</c:v>
                      </c:pt>
                      <c:pt idx="646">
                        <c:v>4.4861111111111098</c:v>
                      </c:pt>
                      <c:pt idx="647">
                        <c:v>4.49305555555555</c:v>
                      </c:pt>
                      <c:pt idx="648">
                        <c:v>4.5</c:v>
                      </c:pt>
                      <c:pt idx="649">
                        <c:v>4.5069444444444402</c:v>
                      </c:pt>
                      <c:pt idx="650">
                        <c:v>4.5138888888888804</c:v>
                      </c:pt>
                      <c:pt idx="651">
                        <c:v>4.5208333333333304</c:v>
                      </c:pt>
                      <c:pt idx="652">
                        <c:v>4.5277777777777697</c:v>
                      </c:pt>
                      <c:pt idx="653">
                        <c:v>4.5347222222222197</c:v>
                      </c:pt>
                      <c:pt idx="654">
                        <c:v>4.5416666666666599</c:v>
                      </c:pt>
                      <c:pt idx="655">
                        <c:v>4.5486111111111098</c:v>
                      </c:pt>
                      <c:pt idx="656">
                        <c:v>4.55555555555555</c:v>
                      </c:pt>
                      <c:pt idx="657">
                        <c:v>4.5625</c:v>
                      </c:pt>
                      <c:pt idx="658">
                        <c:v>4.5694444444444402</c:v>
                      </c:pt>
                      <c:pt idx="659">
                        <c:v>4.5763888888888804</c:v>
                      </c:pt>
                      <c:pt idx="660">
                        <c:v>4.5833333333333304</c:v>
                      </c:pt>
                      <c:pt idx="661">
                        <c:v>4.5902777777777697</c:v>
                      </c:pt>
                      <c:pt idx="662">
                        <c:v>4.5972222222222197</c:v>
                      </c:pt>
                      <c:pt idx="663">
                        <c:v>4.6041666666666599</c:v>
                      </c:pt>
                      <c:pt idx="664">
                        <c:v>4.6111111111111098</c:v>
                      </c:pt>
                      <c:pt idx="665">
                        <c:v>4.61805555555555</c:v>
                      </c:pt>
                      <c:pt idx="666">
                        <c:v>4.625</c:v>
                      </c:pt>
                      <c:pt idx="667">
                        <c:v>4.6319444444444402</c:v>
                      </c:pt>
                      <c:pt idx="668">
                        <c:v>4.6388888888888804</c:v>
                      </c:pt>
                      <c:pt idx="669">
                        <c:v>4.6458333333333304</c:v>
                      </c:pt>
                      <c:pt idx="670">
                        <c:v>4.6527777777777697</c:v>
                      </c:pt>
                      <c:pt idx="671">
                        <c:v>4.6597222222222197</c:v>
                      </c:pt>
                      <c:pt idx="672">
                        <c:v>4.6666666666666599</c:v>
                      </c:pt>
                      <c:pt idx="673">
                        <c:v>4.6736111111111098</c:v>
                      </c:pt>
                      <c:pt idx="674">
                        <c:v>4.68055555555555</c:v>
                      </c:pt>
                      <c:pt idx="675">
                        <c:v>4.6875</c:v>
                      </c:pt>
                      <c:pt idx="676">
                        <c:v>4.6944444444444402</c:v>
                      </c:pt>
                      <c:pt idx="677">
                        <c:v>4.7013888888888804</c:v>
                      </c:pt>
                      <c:pt idx="678">
                        <c:v>4.7083333333333304</c:v>
                      </c:pt>
                      <c:pt idx="679">
                        <c:v>4.7152777777777697</c:v>
                      </c:pt>
                      <c:pt idx="680">
                        <c:v>4.7222222222222197</c:v>
                      </c:pt>
                      <c:pt idx="681">
                        <c:v>4.7291666666666599</c:v>
                      </c:pt>
                      <c:pt idx="682">
                        <c:v>4.7361111111111098</c:v>
                      </c:pt>
                      <c:pt idx="683">
                        <c:v>4.74305555555555</c:v>
                      </c:pt>
                      <c:pt idx="684">
                        <c:v>4.75</c:v>
                      </c:pt>
                      <c:pt idx="685">
                        <c:v>4.7569444444444402</c:v>
                      </c:pt>
                      <c:pt idx="686">
                        <c:v>4.7638888888888804</c:v>
                      </c:pt>
                      <c:pt idx="687">
                        <c:v>4.7708333333333304</c:v>
                      </c:pt>
                      <c:pt idx="688">
                        <c:v>4.7777777777777697</c:v>
                      </c:pt>
                      <c:pt idx="689">
                        <c:v>4.7847222222222197</c:v>
                      </c:pt>
                      <c:pt idx="690">
                        <c:v>4.7916666666666599</c:v>
                      </c:pt>
                      <c:pt idx="691">
                        <c:v>4.7986111111111098</c:v>
                      </c:pt>
                      <c:pt idx="692">
                        <c:v>4.80555555555555</c:v>
                      </c:pt>
                      <c:pt idx="693">
                        <c:v>4.8125</c:v>
                      </c:pt>
                      <c:pt idx="694">
                        <c:v>4.8194444444444402</c:v>
                      </c:pt>
                      <c:pt idx="695">
                        <c:v>4.8263888888888804</c:v>
                      </c:pt>
                      <c:pt idx="696">
                        <c:v>4.8333333333333304</c:v>
                      </c:pt>
                      <c:pt idx="697">
                        <c:v>4.8402777777777697</c:v>
                      </c:pt>
                      <c:pt idx="698">
                        <c:v>4.8472222222222197</c:v>
                      </c:pt>
                      <c:pt idx="699">
                        <c:v>4.8541666666666599</c:v>
                      </c:pt>
                      <c:pt idx="700">
                        <c:v>4.8611111111111098</c:v>
                      </c:pt>
                      <c:pt idx="701">
                        <c:v>4.86805555555555</c:v>
                      </c:pt>
                      <c:pt idx="702">
                        <c:v>4.875</c:v>
                      </c:pt>
                      <c:pt idx="703">
                        <c:v>4.8819444444444402</c:v>
                      </c:pt>
                      <c:pt idx="704">
                        <c:v>4.8888888888888804</c:v>
                      </c:pt>
                      <c:pt idx="705">
                        <c:v>4.8958333333333304</c:v>
                      </c:pt>
                      <c:pt idx="706">
                        <c:v>4.9027777777777697</c:v>
                      </c:pt>
                      <c:pt idx="707">
                        <c:v>4.9097222222222197</c:v>
                      </c:pt>
                      <c:pt idx="708">
                        <c:v>4.9166666666666599</c:v>
                      </c:pt>
                      <c:pt idx="709">
                        <c:v>4.9236111111111098</c:v>
                      </c:pt>
                      <c:pt idx="710">
                        <c:v>4.93055555555555</c:v>
                      </c:pt>
                      <c:pt idx="711">
                        <c:v>4.9375</c:v>
                      </c:pt>
                      <c:pt idx="712">
                        <c:v>4.9444444444444402</c:v>
                      </c:pt>
                      <c:pt idx="713">
                        <c:v>4.9513888888888804</c:v>
                      </c:pt>
                      <c:pt idx="714">
                        <c:v>4.9583333333333304</c:v>
                      </c:pt>
                      <c:pt idx="715">
                        <c:v>4.9652777777777697</c:v>
                      </c:pt>
                      <c:pt idx="716">
                        <c:v>4.9722222222222197</c:v>
                      </c:pt>
                      <c:pt idx="717">
                        <c:v>4.9791666666666599</c:v>
                      </c:pt>
                      <c:pt idx="718">
                        <c:v>4.9861111111111098</c:v>
                      </c:pt>
                      <c:pt idx="719">
                        <c:v>4.99305555555555</c:v>
                      </c:pt>
                      <c:pt idx="720">
                        <c:v>5</c:v>
                      </c:pt>
                      <c:pt idx="721">
                        <c:v>5.0069444444444402</c:v>
                      </c:pt>
                      <c:pt idx="722">
                        <c:v>5.0138888888888804</c:v>
                      </c:pt>
                      <c:pt idx="723">
                        <c:v>5.0208333333333304</c:v>
                      </c:pt>
                      <c:pt idx="724">
                        <c:v>5.0277777777777697</c:v>
                      </c:pt>
                      <c:pt idx="725">
                        <c:v>5.0347222222222197</c:v>
                      </c:pt>
                      <c:pt idx="726">
                        <c:v>5.0416666666666599</c:v>
                      </c:pt>
                      <c:pt idx="727">
                        <c:v>5.0486111111111098</c:v>
                      </c:pt>
                      <c:pt idx="728">
                        <c:v>5.05555555555555</c:v>
                      </c:pt>
                      <c:pt idx="729">
                        <c:v>5.0625</c:v>
                      </c:pt>
                      <c:pt idx="730">
                        <c:v>5.0694444444444402</c:v>
                      </c:pt>
                      <c:pt idx="731">
                        <c:v>5.0763888888888804</c:v>
                      </c:pt>
                      <c:pt idx="732">
                        <c:v>5.0833333333333304</c:v>
                      </c:pt>
                      <c:pt idx="733">
                        <c:v>5.0902777777777697</c:v>
                      </c:pt>
                      <c:pt idx="734">
                        <c:v>5.0972222222222197</c:v>
                      </c:pt>
                      <c:pt idx="735">
                        <c:v>5.1041666666666599</c:v>
                      </c:pt>
                      <c:pt idx="736">
                        <c:v>5.1111111111111098</c:v>
                      </c:pt>
                      <c:pt idx="737">
                        <c:v>5.11805555555555</c:v>
                      </c:pt>
                      <c:pt idx="738">
                        <c:v>5.125</c:v>
                      </c:pt>
                      <c:pt idx="739">
                        <c:v>5.1319444444444402</c:v>
                      </c:pt>
                      <c:pt idx="740">
                        <c:v>5.1388888888888804</c:v>
                      </c:pt>
                      <c:pt idx="741">
                        <c:v>5.1458333333333304</c:v>
                      </c:pt>
                      <c:pt idx="742">
                        <c:v>5.1527777777777697</c:v>
                      </c:pt>
                      <c:pt idx="743">
                        <c:v>5.1597222222222197</c:v>
                      </c:pt>
                      <c:pt idx="744">
                        <c:v>5.1666666666666599</c:v>
                      </c:pt>
                      <c:pt idx="745">
                        <c:v>5.1736111111111098</c:v>
                      </c:pt>
                      <c:pt idx="746">
                        <c:v>5.18055555555555</c:v>
                      </c:pt>
                      <c:pt idx="747">
                        <c:v>5.1875</c:v>
                      </c:pt>
                      <c:pt idx="748">
                        <c:v>5.1944444444444402</c:v>
                      </c:pt>
                      <c:pt idx="749">
                        <c:v>5.2013888888888804</c:v>
                      </c:pt>
                      <c:pt idx="750">
                        <c:v>5.2083333333333304</c:v>
                      </c:pt>
                      <c:pt idx="751">
                        <c:v>5.2152777777777697</c:v>
                      </c:pt>
                      <c:pt idx="752">
                        <c:v>5.2222222222222197</c:v>
                      </c:pt>
                      <c:pt idx="753">
                        <c:v>5.2291666666666599</c:v>
                      </c:pt>
                      <c:pt idx="754">
                        <c:v>5.2361111111111098</c:v>
                      </c:pt>
                      <c:pt idx="755">
                        <c:v>5.24305555555555</c:v>
                      </c:pt>
                      <c:pt idx="756">
                        <c:v>5.25</c:v>
                      </c:pt>
                      <c:pt idx="757">
                        <c:v>5.2569444444444402</c:v>
                      </c:pt>
                      <c:pt idx="758">
                        <c:v>5.2638888888888804</c:v>
                      </c:pt>
                      <c:pt idx="759">
                        <c:v>5.2708333333333304</c:v>
                      </c:pt>
                      <c:pt idx="760">
                        <c:v>5.2777777777777697</c:v>
                      </c:pt>
                      <c:pt idx="761">
                        <c:v>5.2847222222222197</c:v>
                      </c:pt>
                      <c:pt idx="762">
                        <c:v>5.2916666666666599</c:v>
                      </c:pt>
                      <c:pt idx="763">
                        <c:v>5.2986111111111098</c:v>
                      </c:pt>
                      <c:pt idx="764">
                        <c:v>5.30555555555555</c:v>
                      </c:pt>
                      <c:pt idx="765">
                        <c:v>5.3125</c:v>
                      </c:pt>
                      <c:pt idx="766">
                        <c:v>5.3194444444444402</c:v>
                      </c:pt>
                      <c:pt idx="767">
                        <c:v>5.3263888888888804</c:v>
                      </c:pt>
                      <c:pt idx="768">
                        <c:v>5.3333333333333304</c:v>
                      </c:pt>
                      <c:pt idx="769">
                        <c:v>5.3402777777777697</c:v>
                      </c:pt>
                      <c:pt idx="770">
                        <c:v>5.3472222222222197</c:v>
                      </c:pt>
                      <c:pt idx="771">
                        <c:v>5.3541666666666599</c:v>
                      </c:pt>
                      <c:pt idx="772">
                        <c:v>5.3611111111111098</c:v>
                      </c:pt>
                      <c:pt idx="773">
                        <c:v>5.36805555555555</c:v>
                      </c:pt>
                      <c:pt idx="774">
                        <c:v>5.375</c:v>
                      </c:pt>
                      <c:pt idx="775">
                        <c:v>5.3819444444444402</c:v>
                      </c:pt>
                      <c:pt idx="776">
                        <c:v>5.3888888888888902</c:v>
                      </c:pt>
                      <c:pt idx="777">
                        <c:v>5.3958333333333304</c:v>
                      </c:pt>
                      <c:pt idx="778">
                        <c:v>5.4027777777777697</c:v>
                      </c:pt>
                      <c:pt idx="779">
                        <c:v>5.4097222222222197</c:v>
                      </c:pt>
                      <c:pt idx="780">
                        <c:v>5.4166666666666599</c:v>
                      </c:pt>
                      <c:pt idx="781">
                        <c:v>5.4236111111111098</c:v>
                      </c:pt>
                      <c:pt idx="782">
                        <c:v>5.43055555555555</c:v>
                      </c:pt>
                      <c:pt idx="783">
                        <c:v>5.4375</c:v>
                      </c:pt>
                      <c:pt idx="784">
                        <c:v>5.4444444444444402</c:v>
                      </c:pt>
                      <c:pt idx="785">
                        <c:v>5.4513888888888902</c:v>
                      </c:pt>
                      <c:pt idx="786">
                        <c:v>5.4583333333333304</c:v>
                      </c:pt>
                      <c:pt idx="787">
                        <c:v>5.4652777777777697</c:v>
                      </c:pt>
                      <c:pt idx="788">
                        <c:v>5.4722222222222197</c:v>
                      </c:pt>
                      <c:pt idx="789">
                        <c:v>5.4791666666666599</c:v>
                      </c:pt>
                      <c:pt idx="790">
                        <c:v>5.4861111111111098</c:v>
                      </c:pt>
                      <c:pt idx="791">
                        <c:v>5.49305555555555</c:v>
                      </c:pt>
                      <c:pt idx="792">
                        <c:v>5.5</c:v>
                      </c:pt>
                      <c:pt idx="793">
                        <c:v>5.5069444444444402</c:v>
                      </c:pt>
                      <c:pt idx="794">
                        <c:v>5.5138888888888902</c:v>
                      </c:pt>
                      <c:pt idx="795">
                        <c:v>5.5208333333333304</c:v>
                      </c:pt>
                      <c:pt idx="796">
                        <c:v>5.5277777777777697</c:v>
                      </c:pt>
                      <c:pt idx="797">
                        <c:v>5.5347222222222197</c:v>
                      </c:pt>
                      <c:pt idx="798">
                        <c:v>5.5416666666666599</c:v>
                      </c:pt>
                      <c:pt idx="799">
                        <c:v>5.5486111111111098</c:v>
                      </c:pt>
                      <c:pt idx="800">
                        <c:v>5.55555555555555</c:v>
                      </c:pt>
                      <c:pt idx="801">
                        <c:v>5.5625</c:v>
                      </c:pt>
                      <c:pt idx="802">
                        <c:v>5.5694444444444402</c:v>
                      </c:pt>
                      <c:pt idx="803">
                        <c:v>5.5763888888888902</c:v>
                      </c:pt>
                      <c:pt idx="804">
                        <c:v>5.5833333333333304</c:v>
                      </c:pt>
                      <c:pt idx="805">
                        <c:v>5.5902777777777697</c:v>
                      </c:pt>
                      <c:pt idx="806">
                        <c:v>5.5972222222222197</c:v>
                      </c:pt>
                      <c:pt idx="807">
                        <c:v>5.6041666666666599</c:v>
                      </c:pt>
                      <c:pt idx="808">
                        <c:v>5.6111111111111098</c:v>
                      </c:pt>
                      <c:pt idx="809">
                        <c:v>5.61805555555555</c:v>
                      </c:pt>
                      <c:pt idx="810">
                        <c:v>5.625</c:v>
                      </c:pt>
                      <c:pt idx="811">
                        <c:v>5.6319444444444402</c:v>
                      </c:pt>
                      <c:pt idx="812">
                        <c:v>5.6388888888888902</c:v>
                      </c:pt>
                      <c:pt idx="813">
                        <c:v>5.6458333333333304</c:v>
                      </c:pt>
                      <c:pt idx="814">
                        <c:v>5.6527777777777697</c:v>
                      </c:pt>
                      <c:pt idx="815">
                        <c:v>5.6597222222222197</c:v>
                      </c:pt>
                      <c:pt idx="816">
                        <c:v>5.6666666666666599</c:v>
                      </c:pt>
                      <c:pt idx="817">
                        <c:v>5.6736111111111098</c:v>
                      </c:pt>
                      <c:pt idx="818">
                        <c:v>5.68055555555555</c:v>
                      </c:pt>
                      <c:pt idx="819">
                        <c:v>5.6875</c:v>
                      </c:pt>
                      <c:pt idx="820">
                        <c:v>5.6944444444444402</c:v>
                      </c:pt>
                      <c:pt idx="821">
                        <c:v>5.7013888888888902</c:v>
                      </c:pt>
                      <c:pt idx="822">
                        <c:v>5.7083333333333304</c:v>
                      </c:pt>
                      <c:pt idx="823">
                        <c:v>5.7152777777777697</c:v>
                      </c:pt>
                      <c:pt idx="824">
                        <c:v>5.7222222222222197</c:v>
                      </c:pt>
                      <c:pt idx="825">
                        <c:v>5.7291666666666599</c:v>
                      </c:pt>
                      <c:pt idx="826">
                        <c:v>5.7361111111111098</c:v>
                      </c:pt>
                      <c:pt idx="827">
                        <c:v>5.74305555555555</c:v>
                      </c:pt>
                      <c:pt idx="828">
                        <c:v>5.75</c:v>
                      </c:pt>
                      <c:pt idx="829">
                        <c:v>5.7569444444444402</c:v>
                      </c:pt>
                      <c:pt idx="830">
                        <c:v>5.7638888888888902</c:v>
                      </c:pt>
                      <c:pt idx="831">
                        <c:v>5.7708333333333304</c:v>
                      </c:pt>
                      <c:pt idx="832">
                        <c:v>5.7777777777777697</c:v>
                      </c:pt>
                      <c:pt idx="833">
                        <c:v>5.7847222222222197</c:v>
                      </c:pt>
                      <c:pt idx="834">
                        <c:v>5.7916666666666599</c:v>
                      </c:pt>
                      <c:pt idx="835">
                        <c:v>5.7986111111111098</c:v>
                      </c:pt>
                      <c:pt idx="836">
                        <c:v>5.80555555555555</c:v>
                      </c:pt>
                      <c:pt idx="837">
                        <c:v>5.8125</c:v>
                      </c:pt>
                      <c:pt idx="838">
                        <c:v>5.8194444444444402</c:v>
                      </c:pt>
                      <c:pt idx="839">
                        <c:v>5.8263888888888902</c:v>
                      </c:pt>
                      <c:pt idx="840">
                        <c:v>5.8333333333333304</c:v>
                      </c:pt>
                      <c:pt idx="841">
                        <c:v>5.8402777777777697</c:v>
                      </c:pt>
                      <c:pt idx="842">
                        <c:v>5.8472222222222197</c:v>
                      </c:pt>
                      <c:pt idx="843">
                        <c:v>5.8541666666666599</c:v>
                      </c:pt>
                      <c:pt idx="844">
                        <c:v>5.8611111111111098</c:v>
                      </c:pt>
                      <c:pt idx="845">
                        <c:v>5.86805555555555</c:v>
                      </c:pt>
                      <c:pt idx="846">
                        <c:v>5.875</c:v>
                      </c:pt>
                      <c:pt idx="847">
                        <c:v>5.8819444444444402</c:v>
                      </c:pt>
                      <c:pt idx="848">
                        <c:v>5.8888888888888902</c:v>
                      </c:pt>
                      <c:pt idx="849">
                        <c:v>5.8958333333333304</c:v>
                      </c:pt>
                      <c:pt idx="850">
                        <c:v>5.9027777777777697</c:v>
                      </c:pt>
                      <c:pt idx="851">
                        <c:v>5.9097222222222197</c:v>
                      </c:pt>
                      <c:pt idx="852">
                        <c:v>5.9166666666666599</c:v>
                      </c:pt>
                      <c:pt idx="853">
                        <c:v>5.9236111111111098</c:v>
                      </c:pt>
                      <c:pt idx="854">
                        <c:v>5.93055555555555</c:v>
                      </c:pt>
                      <c:pt idx="855">
                        <c:v>5.9375</c:v>
                      </c:pt>
                      <c:pt idx="856">
                        <c:v>5.9444444444444402</c:v>
                      </c:pt>
                      <c:pt idx="857">
                        <c:v>5.9513888888888902</c:v>
                      </c:pt>
                      <c:pt idx="858">
                        <c:v>5.9583333333333304</c:v>
                      </c:pt>
                      <c:pt idx="859">
                        <c:v>5.9652777777777697</c:v>
                      </c:pt>
                      <c:pt idx="860">
                        <c:v>5.9722222222222197</c:v>
                      </c:pt>
                      <c:pt idx="861">
                        <c:v>5.9791666666666599</c:v>
                      </c:pt>
                      <c:pt idx="862">
                        <c:v>5.9861111111111098</c:v>
                      </c:pt>
                      <c:pt idx="863">
                        <c:v>5.99305555555555</c:v>
                      </c:pt>
                      <c:pt idx="864">
                        <c:v>6</c:v>
                      </c:pt>
                      <c:pt idx="865">
                        <c:v>6.0069444444444402</c:v>
                      </c:pt>
                      <c:pt idx="866">
                        <c:v>6.0138888888888902</c:v>
                      </c:pt>
                      <c:pt idx="867">
                        <c:v>6.0208333333333304</c:v>
                      </c:pt>
                      <c:pt idx="868">
                        <c:v>6.0277777777777697</c:v>
                      </c:pt>
                      <c:pt idx="869">
                        <c:v>6.0347222222222197</c:v>
                      </c:pt>
                      <c:pt idx="870">
                        <c:v>6.0416666666666599</c:v>
                      </c:pt>
                      <c:pt idx="871">
                        <c:v>6.0486111111111098</c:v>
                      </c:pt>
                      <c:pt idx="872">
                        <c:v>6.05555555555555</c:v>
                      </c:pt>
                      <c:pt idx="873">
                        <c:v>6.0625</c:v>
                      </c:pt>
                      <c:pt idx="874">
                        <c:v>6.0694444444444402</c:v>
                      </c:pt>
                      <c:pt idx="875">
                        <c:v>6.0763888888888902</c:v>
                      </c:pt>
                      <c:pt idx="876">
                        <c:v>6.0833333333333304</c:v>
                      </c:pt>
                      <c:pt idx="877">
                        <c:v>6.0902777777777697</c:v>
                      </c:pt>
                      <c:pt idx="878">
                        <c:v>6.0972222222222197</c:v>
                      </c:pt>
                      <c:pt idx="879">
                        <c:v>6.1041666666666599</c:v>
                      </c:pt>
                      <c:pt idx="880">
                        <c:v>6.1111111111111098</c:v>
                      </c:pt>
                      <c:pt idx="881">
                        <c:v>6.11805555555555</c:v>
                      </c:pt>
                      <c:pt idx="882">
                        <c:v>6.125</c:v>
                      </c:pt>
                      <c:pt idx="883">
                        <c:v>6.1319444444444402</c:v>
                      </c:pt>
                      <c:pt idx="884">
                        <c:v>6.1388888888888902</c:v>
                      </c:pt>
                      <c:pt idx="885">
                        <c:v>6.1458333333333304</c:v>
                      </c:pt>
                      <c:pt idx="886">
                        <c:v>6.1527777777777697</c:v>
                      </c:pt>
                      <c:pt idx="887">
                        <c:v>6.1597222222222197</c:v>
                      </c:pt>
                      <c:pt idx="888">
                        <c:v>6.1666666666666599</c:v>
                      </c:pt>
                      <c:pt idx="889">
                        <c:v>6.1736111111111098</c:v>
                      </c:pt>
                      <c:pt idx="890">
                        <c:v>6.18055555555555</c:v>
                      </c:pt>
                      <c:pt idx="891">
                        <c:v>6.1875</c:v>
                      </c:pt>
                      <c:pt idx="892">
                        <c:v>6.1944444444444402</c:v>
                      </c:pt>
                      <c:pt idx="893">
                        <c:v>6.2013888888888902</c:v>
                      </c:pt>
                      <c:pt idx="894">
                        <c:v>6.2083333333333304</c:v>
                      </c:pt>
                      <c:pt idx="895">
                        <c:v>6.2152777777777697</c:v>
                      </c:pt>
                      <c:pt idx="896">
                        <c:v>6.2222222222222197</c:v>
                      </c:pt>
                      <c:pt idx="897">
                        <c:v>6.2291666666666599</c:v>
                      </c:pt>
                      <c:pt idx="898">
                        <c:v>6.2361111111111098</c:v>
                      </c:pt>
                      <c:pt idx="899">
                        <c:v>6.24305555555555</c:v>
                      </c:pt>
                      <c:pt idx="900">
                        <c:v>6.25</c:v>
                      </c:pt>
                      <c:pt idx="901">
                        <c:v>6.2569444444444402</c:v>
                      </c:pt>
                      <c:pt idx="902">
                        <c:v>6.2638888888888902</c:v>
                      </c:pt>
                      <c:pt idx="903">
                        <c:v>6.2708333333333304</c:v>
                      </c:pt>
                      <c:pt idx="904">
                        <c:v>6.2777777777777697</c:v>
                      </c:pt>
                      <c:pt idx="905">
                        <c:v>6.2847222222222197</c:v>
                      </c:pt>
                      <c:pt idx="906">
                        <c:v>6.2916666666666599</c:v>
                      </c:pt>
                      <c:pt idx="907">
                        <c:v>6.2986111111111098</c:v>
                      </c:pt>
                      <c:pt idx="908">
                        <c:v>6.30555555555555</c:v>
                      </c:pt>
                      <c:pt idx="909">
                        <c:v>6.3125</c:v>
                      </c:pt>
                      <c:pt idx="910">
                        <c:v>6.3194444444444402</c:v>
                      </c:pt>
                      <c:pt idx="911">
                        <c:v>6.3263888888888902</c:v>
                      </c:pt>
                      <c:pt idx="912">
                        <c:v>6.3333333333333304</c:v>
                      </c:pt>
                      <c:pt idx="913">
                        <c:v>6.3402777777777697</c:v>
                      </c:pt>
                      <c:pt idx="914">
                        <c:v>6.3472222222222197</c:v>
                      </c:pt>
                      <c:pt idx="915">
                        <c:v>6.3541666666666599</c:v>
                      </c:pt>
                      <c:pt idx="916">
                        <c:v>6.3611111111111098</c:v>
                      </c:pt>
                      <c:pt idx="917">
                        <c:v>6.36805555555555</c:v>
                      </c:pt>
                      <c:pt idx="918">
                        <c:v>6.375</c:v>
                      </c:pt>
                      <c:pt idx="919">
                        <c:v>6.3819444444444402</c:v>
                      </c:pt>
                      <c:pt idx="920">
                        <c:v>6.3888888888888902</c:v>
                      </c:pt>
                      <c:pt idx="921">
                        <c:v>6.3958333333333304</c:v>
                      </c:pt>
                      <c:pt idx="922">
                        <c:v>6.4027777777777697</c:v>
                      </c:pt>
                      <c:pt idx="923">
                        <c:v>6.4097222222222197</c:v>
                      </c:pt>
                      <c:pt idx="924">
                        <c:v>6.4166666666666599</c:v>
                      </c:pt>
                      <c:pt idx="925">
                        <c:v>6.4236111111111098</c:v>
                      </c:pt>
                      <c:pt idx="926">
                        <c:v>6.43055555555555</c:v>
                      </c:pt>
                      <c:pt idx="927">
                        <c:v>6.4375</c:v>
                      </c:pt>
                      <c:pt idx="928">
                        <c:v>6.4444444444444402</c:v>
                      </c:pt>
                      <c:pt idx="929">
                        <c:v>6.4513888888888902</c:v>
                      </c:pt>
                      <c:pt idx="930">
                        <c:v>6.4583333333333304</c:v>
                      </c:pt>
                      <c:pt idx="931">
                        <c:v>6.4652777777777697</c:v>
                      </c:pt>
                      <c:pt idx="932">
                        <c:v>6.4722222222222197</c:v>
                      </c:pt>
                      <c:pt idx="933">
                        <c:v>6.4791666666666599</c:v>
                      </c:pt>
                      <c:pt idx="934">
                        <c:v>6.4861111111111098</c:v>
                      </c:pt>
                      <c:pt idx="935">
                        <c:v>6.49305555555555</c:v>
                      </c:pt>
                      <c:pt idx="936">
                        <c:v>6.5</c:v>
                      </c:pt>
                      <c:pt idx="937">
                        <c:v>6.5069444444444402</c:v>
                      </c:pt>
                      <c:pt idx="938">
                        <c:v>6.5138888888888902</c:v>
                      </c:pt>
                      <c:pt idx="939">
                        <c:v>6.5208333333333304</c:v>
                      </c:pt>
                      <c:pt idx="940">
                        <c:v>6.5277777777777697</c:v>
                      </c:pt>
                      <c:pt idx="941">
                        <c:v>6.5347222222222197</c:v>
                      </c:pt>
                      <c:pt idx="942">
                        <c:v>6.5416666666666599</c:v>
                      </c:pt>
                      <c:pt idx="943">
                        <c:v>6.5486111111111098</c:v>
                      </c:pt>
                      <c:pt idx="944">
                        <c:v>6.55555555555555</c:v>
                      </c:pt>
                      <c:pt idx="945">
                        <c:v>6.5625</c:v>
                      </c:pt>
                      <c:pt idx="946">
                        <c:v>6.5694444444444402</c:v>
                      </c:pt>
                      <c:pt idx="947">
                        <c:v>6.5763888888888902</c:v>
                      </c:pt>
                      <c:pt idx="948">
                        <c:v>6.5833333333333304</c:v>
                      </c:pt>
                      <c:pt idx="949">
                        <c:v>6.5902777777777697</c:v>
                      </c:pt>
                      <c:pt idx="950">
                        <c:v>6.5972222222222197</c:v>
                      </c:pt>
                      <c:pt idx="951">
                        <c:v>6.6041666666666599</c:v>
                      </c:pt>
                      <c:pt idx="952">
                        <c:v>6.6111111111111098</c:v>
                      </c:pt>
                      <c:pt idx="953">
                        <c:v>6.61805555555555</c:v>
                      </c:pt>
                      <c:pt idx="954">
                        <c:v>6.625</c:v>
                      </c:pt>
                      <c:pt idx="955">
                        <c:v>6.6319444444444402</c:v>
                      </c:pt>
                      <c:pt idx="956">
                        <c:v>6.6388888888888902</c:v>
                      </c:pt>
                      <c:pt idx="957">
                        <c:v>6.6458333333333304</c:v>
                      </c:pt>
                      <c:pt idx="958">
                        <c:v>6.6527777777777697</c:v>
                      </c:pt>
                      <c:pt idx="959">
                        <c:v>6.6597222222222197</c:v>
                      </c:pt>
                      <c:pt idx="960">
                        <c:v>6.6666666666666599</c:v>
                      </c:pt>
                      <c:pt idx="961">
                        <c:v>6.6736111111111098</c:v>
                      </c:pt>
                      <c:pt idx="962">
                        <c:v>6.68055555555555</c:v>
                      </c:pt>
                      <c:pt idx="963">
                        <c:v>6.6875</c:v>
                      </c:pt>
                      <c:pt idx="964">
                        <c:v>6.6944444444444402</c:v>
                      </c:pt>
                      <c:pt idx="965">
                        <c:v>6.7013888888888902</c:v>
                      </c:pt>
                      <c:pt idx="966">
                        <c:v>6.7083333333333304</c:v>
                      </c:pt>
                      <c:pt idx="967">
                        <c:v>6.7152777777777697</c:v>
                      </c:pt>
                      <c:pt idx="968">
                        <c:v>6.7222222222222197</c:v>
                      </c:pt>
                      <c:pt idx="969">
                        <c:v>6.7291666666666599</c:v>
                      </c:pt>
                      <c:pt idx="970">
                        <c:v>6.7361111111111098</c:v>
                      </c:pt>
                      <c:pt idx="971">
                        <c:v>6.74305555555555</c:v>
                      </c:pt>
                      <c:pt idx="972">
                        <c:v>6.75</c:v>
                      </c:pt>
                      <c:pt idx="973">
                        <c:v>6.7569444444444402</c:v>
                      </c:pt>
                      <c:pt idx="974">
                        <c:v>6.7638888888888902</c:v>
                      </c:pt>
                      <c:pt idx="975">
                        <c:v>6.7708333333333304</c:v>
                      </c:pt>
                      <c:pt idx="976">
                        <c:v>6.7777777777777697</c:v>
                      </c:pt>
                      <c:pt idx="977">
                        <c:v>6.7847222222222197</c:v>
                      </c:pt>
                      <c:pt idx="978">
                        <c:v>6.7916666666666599</c:v>
                      </c:pt>
                      <c:pt idx="979">
                        <c:v>6.7986111111111098</c:v>
                      </c:pt>
                      <c:pt idx="980">
                        <c:v>6.80555555555555</c:v>
                      </c:pt>
                      <c:pt idx="981">
                        <c:v>6.8125</c:v>
                      </c:pt>
                      <c:pt idx="982">
                        <c:v>6.8194444444444402</c:v>
                      </c:pt>
                      <c:pt idx="983">
                        <c:v>6.8263888888888902</c:v>
                      </c:pt>
                      <c:pt idx="984">
                        <c:v>6.8333333333333304</c:v>
                      </c:pt>
                      <c:pt idx="985">
                        <c:v>6.8402777777777697</c:v>
                      </c:pt>
                      <c:pt idx="986">
                        <c:v>6.8472222222222197</c:v>
                      </c:pt>
                      <c:pt idx="987">
                        <c:v>6.8541666666666599</c:v>
                      </c:pt>
                      <c:pt idx="988">
                        <c:v>6.8611111111111098</c:v>
                      </c:pt>
                      <c:pt idx="989">
                        <c:v>6.86805555555555</c:v>
                      </c:pt>
                      <c:pt idx="990">
                        <c:v>6.875</c:v>
                      </c:pt>
                      <c:pt idx="991">
                        <c:v>6.8819444444444402</c:v>
                      </c:pt>
                      <c:pt idx="992">
                        <c:v>6.8888888888888902</c:v>
                      </c:pt>
                      <c:pt idx="993">
                        <c:v>6.8958333333333304</c:v>
                      </c:pt>
                      <c:pt idx="994">
                        <c:v>6.9027777777777697</c:v>
                      </c:pt>
                      <c:pt idx="995">
                        <c:v>6.9097222222222197</c:v>
                      </c:pt>
                      <c:pt idx="996">
                        <c:v>6.9166666666666599</c:v>
                      </c:pt>
                      <c:pt idx="997">
                        <c:v>6.9236111111111098</c:v>
                      </c:pt>
                      <c:pt idx="998">
                        <c:v>6.93055555555555</c:v>
                      </c:pt>
                      <c:pt idx="999">
                        <c:v>6.9375</c:v>
                      </c:pt>
                      <c:pt idx="1000">
                        <c:v>6.9444444444444402</c:v>
                      </c:pt>
                      <c:pt idx="1001">
                        <c:v>6.9513888888888902</c:v>
                      </c:pt>
                      <c:pt idx="1002">
                        <c:v>6.9583333333333304</c:v>
                      </c:pt>
                      <c:pt idx="1003">
                        <c:v>6.9652777777777697</c:v>
                      </c:pt>
                      <c:pt idx="1004">
                        <c:v>6.9722222222222197</c:v>
                      </c:pt>
                      <c:pt idx="1005">
                        <c:v>6.9791666666666599</c:v>
                      </c:pt>
                      <c:pt idx="1006">
                        <c:v>6.9861111111111098</c:v>
                      </c:pt>
                      <c:pt idx="1007">
                        <c:v>6.99305555555555</c:v>
                      </c:pt>
                      <c:pt idx="1008">
                        <c:v>7</c:v>
                      </c:pt>
                      <c:pt idx="1009">
                        <c:v>7.0069444444444402</c:v>
                      </c:pt>
                      <c:pt idx="1010">
                        <c:v>7.0138888888888902</c:v>
                      </c:pt>
                      <c:pt idx="1011">
                        <c:v>7.0208333333333304</c:v>
                      </c:pt>
                      <c:pt idx="1012">
                        <c:v>7.0277777777777697</c:v>
                      </c:pt>
                      <c:pt idx="1013">
                        <c:v>7.0347222222222197</c:v>
                      </c:pt>
                      <c:pt idx="1014">
                        <c:v>7.0416666666666599</c:v>
                      </c:pt>
                      <c:pt idx="1015">
                        <c:v>7.0486111111111098</c:v>
                      </c:pt>
                      <c:pt idx="1016">
                        <c:v>7.05555555555555</c:v>
                      </c:pt>
                      <c:pt idx="1017">
                        <c:v>7.0625</c:v>
                      </c:pt>
                      <c:pt idx="1018">
                        <c:v>7.0694444444444402</c:v>
                      </c:pt>
                      <c:pt idx="1019">
                        <c:v>7.0763888888888902</c:v>
                      </c:pt>
                      <c:pt idx="1020">
                        <c:v>7.0833333333333304</c:v>
                      </c:pt>
                      <c:pt idx="1021">
                        <c:v>7.0902777777777697</c:v>
                      </c:pt>
                      <c:pt idx="1022">
                        <c:v>7.0972222222222197</c:v>
                      </c:pt>
                      <c:pt idx="1023">
                        <c:v>7.1041666666666599</c:v>
                      </c:pt>
                      <c:pt idx="1024">
                        <c:v>7.1111111111111098</c:v>
                      </c:pt>
                      <c:pt idx="1025">
                        <c:v>7.11805555555555</c:v>
                      </c:pt>
                      <c:pt idx="1026">
                        <c:v>7.125</c:v>
                      </c:pt>
                      <c:pt idx="1027">
                        <c:v>7.1319444444444402</c:v>
                      </c:pt>
                      <c:pt idx="1028">
                        <c:v>7.1388888888888902</c:v>
                      </c:pt>
                      <c:pt idx="1029">
                        <c:v>7.1458333333333304</c:v>
                      </c:pt>
                      <c:pt idx="1030">
                        <c:v>7.1527777777777697</c:v>
                      </c:pt>
                      <c:pt idx="1031">
                        <c:v>7.1597222222222197</c:v>
                      </c:pt>
                      <c:pt idx="1032">
                        <c:v>7.1666666666666599</c:v>
                      </c:pt>
                      <c:pt idx="1033">
                        <c:v>7.1736111111111098</c:v>
                      </c:pt>
                      <c:pt idx="1034">
                        <c:v>7.18055555555555</c:v>
                      </c:pt>
                      <c:pt idx="1035">
                        <c:v>7.1875</c:v>
                      </c:pt>
                      <c:pt idx="1036">
                        <c:v>7.1944444444444402</c:v>
                      </c:pt>
                      <c:pt idx="1037">
                        <c:v>7.2013888888888902</c:v>
                      </c:pt>
                      <c:pt idx="1038">
                        <c:v>7.2083333333333304</c:v>
                      </c:pt>
                      <c:pt idx="1039">
                        <c:v>7.2152777777777697</c:v>
                      </c:pt>
                      <c:pt idx="1040">
                        <c:v>7.2222222222222197</c:v>
                      </c:pt>
                      <c:pt idx="1041">
                        <c:v>7.2291666666666599</c:v>
                      </c:pt>
                      <c:pt idx="1042">
                        <c:v>7.2361111111111098</c:v>
                      </c:pt>
                      <c:pt idx="1043">
                        <c:v>7.24305555555555</c:v>
                      </c:pt>
                      <c:pt idx="1044">
                        <c:v>7.25</c:v>
                      </c:pt>
                      <c:pt idx="1045">
                        <c:v>7.2569444444444402</c:v>
                      </c:pt>
                      <c:pt idx="1046">
                        <c:v>7.2638888888888902</c:v>
                      </c:pt>
                      <c:pt idx="1047">
                        <c:v>7.2708333333333304</c:v>
                      </c:pt>
                      <c:pt idx="1048">
                        <c:v>7.2777777777777697</c:v>
                      </c:pt>
                      <c:pt idx="1049">
                        <c:v>7.2847222222222197</c:v>
                      </c:pt>
                      <c:pt idx="1050">
                        <c:v>7.2916666666666599</c:v>
                      </c:pt>
                      <c:pt idx="1051">
                        <c:v>7.2986111111111098</c:v>
                      </c:pt>
                      <c:pt idx="1052">
                        <c:v>7.30555555555555</c:v>
                      </c:pt>
                      <c:pt idx="1053">
                        <c:v>7.3125</c:v>
                      </c:pt>
                      <c:pt idx="1054">
                        <c:v>7.3194444444444402</c:v>
                      </c:pt>
                      <c:pt idx="1055">
                        <c:v>7.3263888888888902</c:v>
                      </c:pt>
                      <c:pt idx="1056">
                        <c:v>7.3333333333333304</c:v>
                      </c:pt>
                      <c:pt idx="1057">
                        <c:v>7.3402777777777697</c:v>
                      </c:pt>
                      <c:pt idx="1058">
                        <c:v>7.3472222222222197</c:v>
                      </c:pt>
                      <c:pt idx="1059">
                        <c:v>7.3541666666666599</c:v>
                      </c:pt>
                      <c:pt idx="1060">
                        <c:v>7.3611111111111098</c:v>
                      </c:pt>
                      <c:pt idx="1061">
                        <c:v>7.36805555555555</c:v>
                      </c:pt>
                      <c:pt idx="1062">
                        <c:v>7.375</c:v>
                      </c:pt>
                      <c:pt idx="1063">
                        <c:v>7.3819444444444402</c:v>
                      </c:pt>
                      <c:pt idx="1064">
                        <c:v>7.3888888888888902</c:v>
                      </c:pt>
                      <c:pt idx="1065">
                        <c:v>7.3958333333333304</c:v>
                      </c:pt>
                      <c:pt idx="1066">
                        <c:v>7.4027777777777697</c:v>
                      </c:pt>
                      <c:pt idx="1067">
                        <c:v>7.4097222222222197</c:v>
                      </c:pt>
                      <c:pt idx="1068">
                        <c:v>7.4166666666666599</c:v>
                      </c:pt>
                      <c:pt idx="1069">
                        <c:v>7.4236111111111098</c:v>
                      </c:pt>
                      <c:pt idx="1070">
                        <c:v>7.43055555555555</c:v>
                      </c:pt>
                      <c:pt idx="1071">
                        <c:v>7.4375</c:v>
                      </c:pt>
                      <c:pt idx="1072">
                        <c:v>7.4444444444444402</c:v>
                      </c:pt>
                      <c:pt idx="1073">
                        <c:v>7.4513888888888902</c:v>
                      </c:pt>
                      <c:pt idx="1074">
                        <c:v>7.4583333333333304</c:v>
                      </c:pt>
                      <c:pt idx="1075">
                        <c:v>7.4652777777777697</c:v>
                      </c:pt>
                      <c:pt idx="1076">
                        <c:v>7.4722222222222197</c:v>
                      </c:pt>
                      <c:pt idx="1077">
                        <c:v>7.4791666666666599</c:v>
                      </c:pt>
                      <c:pt idx="1078">
                        <c:v>7.4861111111111098</c:v>
                      </c:pt>
                      <c:pt idx="1079">
                        <c:v>7.49305555555555</c:v>
                      </c:pt>
                      <c:pt idx="1080">
                        <c:v>7.5</c:v>
                      </c:pt>
                      <c:pt idx="1081">
                        <c:v>7.5069444444444402</c:v>
                      </c:pt>
                      <c:pt idx="1082">
                        <c:v>7.5138888888888902</c:v>
                      </c:pt>
                      <c:pt idx="1083">
                        <c:v>7.5208333333333304</c:v>
                      </c:pt>
                      <c:pt idx="1084">
                        <c:v>7.5277777777777697</c:v>
                      </c:pt>
                      <c:pt idx="1085">
                        <c:v>7.5347222222222197</c:v>
                      </c:pt>
                      <c:pt idx="1086">
                        <c:v>7.5416666666666599</c:v>
                      </c:pt>
                      <c:pt idx="1087">
                        <c:v>7.5486111111111098</c:v>
                      </c:pt>
                      <c:pt idx="1088">
                        <c:v>7.55555555555555</c:v>
                      </c:pt>
                      <c:pt idx="1089">
                        <c:v>7.5625</c:v>
                      </c:pt>
                      <c:pt idx="1090">
                        <c:v>7.5694444444444402</c:v>
                      </c:pt>
                      <c:pt idx="1091">
                        <c:v>7.5763888888888902</c:v>
                      </c:pt>
                      <c:pt idx="1092">
                        <c:v>7.5833333333333304</c:v>
                      </c:pt>
                      <c:pt idx="1093">
                        <c:v>7.5902777777777697</c:v>
                      </c:pt>
                      <c:pt idx="1094">
                        <c:v>7.5972222222222197</c:v>
                      </c:pt>
                      <c:pt idx="1095">
                        <c:v>7.6041666666666599</c:v>
                      </c:pt>
                      <c:pt idx="1096">
                        <c:v>7.6111111111111098</c:v>
                      </c:pt>
                      <c:pt idx="1097">
                        <c:v>7.61805555555555</c:v>
                      </c:pt>
                      <c:pt idx="1098">
                        <c:v>7.625</c:v>
                      </c:pt>
                      <c:pt idx="1099">
                        <c:v>7.6319444444444402</c:v>
                      </c:pt>
                      <c:pt idx="1100">
                        <c:v>7.6388888888888902</c:v>
                      </c:pt>
                      <c:pt idx="1101">
                        <c:v>7.6458333333333304</c:v>
                      </c:pt>
                      <c:pt idx="1102">
                        <c:v>7.6527777777777697</c:v>
                      </c:pt>
                      <c:pt idx="1103">
                        <c:v>7.6597222222222197</c:v>
                      </c:pt>
                      <c:pt idx="1104">
                        <c:v>7.6666666666666599</c:v>
                      </c:pt>
                      <c:pt idx="1105">
                        <c:v>7.6736111111111098</c:v>
                      </c:pt>
                      <c:pt idx="1106">
                        <c:v>7.68055555555555</c:v>
                      </c:pt>
                      <c:pt idx="1107">
                        <c:v>7.6875</c:v>
                      </c:pt>
                      <c:pt idx="1108">
                        <c:v>7.6944444444444402</c:v>
                      </c:pt>
                      <c:pt idx="1109">
                        <c:v>7.7013888888888902</c:v>
                      </c:pt>
                      <c:pt idx="1110">
                        <c:v>7.7083333333333304</c:v>
                      </c:pt>
                      <c:pt idx="1111">
                        <c:v>7.7152777777777697</c:v>
                      </c:pt>
                      <c:pt idx="1112">
                        <c:v>7.7222222222222197</c:v>
                      </c:pt>
                      <c:pt idx="1113">
                        <c:v>7.7291666666666599</c:v>
                      </c:pt>
                      <c:pt idx="1114">
                        <c:v>7.7361111111111098</c:v>
                      </c:pt>
                      <c:pt idx="1115">
                        <c:v>7.74305555555555</c:v>
                      </c:pt>
                      <c:pt idx="1116">
                        <c:v>7.75</c:v>
                      </c:pt>
                      <c:pt idx="1117">
                        <c:v>7.7569444444444402</c:v>
                      </c:pt>
                      <c:pt idx="1118">
                        <c:v>7.7638888888888902</c:v>
                      </c:pt>
                      <c:pt idx="1119">
                        <c:v>7.7708333333333304</c:v>
                      </c:pt>
                      <c:pt idx="1120">
                        <c:v>7.7777777777777697</c:v>
                      </c:pt>
                      <c:pt idx="1121">
                        <c:v>7.7847222222222197</c:v>
                      </c:pt>
                      <c:pt idx="1122">
                        <c:v>7.7916666666666599</c:v>
                      </c:pt>
                      <c:pt idx="1123">
                        <c:v>7.7986111111111098</c:v>
                      </c:pt>
                      <c:pt idx="1124">
                        <c:v>7.80555555555555</c:v>
                      </c:pt>
                      <c:pt idx="1125">
                        <c:v>7.8125</c:v>
                      </c:pt>
                      <c:pt idx="1126">
                        <c:v>7.8194444444444402</c:v>
                      </c:pt>
                      <c:pt idx="1127">
                        <c:v>7.8263888888888902</c:v>
                      </c:pt>
                      <c:pt idx="1128">
                        <c:v>7.8333333333333304</c:v>
                      </c:pt>
                      <c:pt idx="1129">
                        <c:v>7.8402777777777697</c:v>
                      </c:pt>
                      <c:pt idx="1130">
                        <c:v>7.8472222222222197</c:v>
                      </c:pt>
                      <c:pt idx="1131">
                        <c:v>7.8541666666666599</c:v>
                      </c:pt>
                      <c:pt idx="1132">
                        <c:v>7.8611111111111098</c:v>
                      </c:pt>
                      <c:pt idx="1133">
                        <c:v>7.86805555555555</c:v>
                      </c:pt>
                      <c:pt idx="1134">
                        <c:v>7.875</c:v>
                      </c:pt>
                      <c:pt idx="1135">
                        <c:v>7.8819444444444402</c:v>
                      </c:pt>
                      <c:pt idx="1136">
                        <c:v>7.8888888888888902</c:v>
                      </c:pt>
                      <c:pt idx="1137">
                        <c:v>7.8958333333333304</c:v>
                      </c:pt>
                      <c:pt idx="1138">
                        <c:v>7.9027777777777697</c:v>
                      </c:pt>
                      <c:pt idx="1139">
                        <c:v>7.9097222222222197</c:v>
                      </c:pt>
                      <c:pt idx="1140">
                        <c:v>7.9166666666666599</c:v>
                      </c:pt>
                      <c:pt idx="1141">
                        <c:v>7.9236111111111098</c:v>
                      </c:pt>
                      <c:pt idx="1142">
                        <c:v>7.93055555555555</c:v>
                      </c:pt>
                      <c:pt idx="1143">
                        <c:v>7.9375</c:v>
                      </c:pt>
                      <c:pt idx="1144">
                        <c:v>7.9444444444444402</c:v>
                      </c:pt>
                      <c:pt idx="1145">
                        <c:v>7.9513888888888902</c:v>
                      </c:pt>
                      <c:pt idx="1146">
                        <c:v>7.9583333333333304</c:v>
                      </c:pt>
                      <c:pt idx="1147">
                        <c:v>7.9652777777777697</c:v>
                      </c:pt>
                      <c:pt idx="1148">
                        <c:v>7.9722222222222197</c:v>
                      </c:pt>
                      <c:pt idx="1149">
                        <c:v>7.9791666666666599</c:v>
                      </c:pt>
                      <c:pt idx="1150">
                        <c:v>7.9861111111111098</c:v>
                      </c:pt>
                      <c:pt idx="1151">
                        <c:v>7.99305555555555</c:v>
                      </c:pt>
                      <c:pt idx="1152">
                        <c:v>8</c:v>
                      </c:pt>
                      <c:pt idx="1153">
                        <c:v>8.0069444444444393</c:v>
                      </c:pt>
                      <c:pt idx="1154">
                        <c:v>8.0138888888888893</c:v>
                      </c:pt>
                      <c:pt idx="1155">
                        <c:v>8.0208333333333304</c:v>
                      </c:pt>
                      <c:pt idx="1156">
                        <c:v>8.0277777777777697</c:v>
                      </c:pt>
                      <c:pt idx="1157">
                        <c:v>8.0347222222222197</c:v>
                      </c:pt>
                      <c:pt idx="1158">
                        <c:v>8.0416666666666607</c:v>
                      </c:pt>
                      <c:pt idx="1159">
                        <c:v>8.0486111111111107</c:v>
                      </c:pt>
                      <c:pt idx="1160">
                        <c:v>8.05555555555555</c:v>
                      </c:pt>
                      <c:pt idx="1161">
                        <c:v>8.0625</c:v>
                      </c:pt>
                      <c:pt idx="1162">
                        <c:v>8.0694444444444393</c:v>
                      </c:pt>
                      <c:pt idx="1163">
                        <c:v>8.0763888888888893</c:v>
                      </c:pt>
                      <c:pt idx="1164">
                        <c:v>8.0833333333333304</c:v>
                      </c:pt>
                      <c:pt idx="1165">
                        <c:v>8.0902777777777697</c:v>
                      </c:pt>
                      <c:pt idx="1166">
                        <c:v>8.0972222222222197</c:v>
                      </c:pt>
                      <c:pt idx="1167">
                        <c:v>8.1041666666666607</c:v>
                      </c:pt>
                      <c:pt idx="1168">
                        <c:v>8.1111111111111107</c:v>
                      </c:pt>
                      <c:pt idx="1169">
                        <c:v>8.11805555555555</c:v>
                      </c:pt>
                      <c:pt idx="1170">
                        <c:v>8.125</c:v>
                      </c:pt>
                      <c:pt idx="1171">
                        <c:v>8.1319444444444393</c:v>
                      </c:pt>
                      <c:pt idx="1172">
                        <c:v>8.1388888888888893</c:v>
                      </c:pt>
                      <c:pt idx="1173">
                        <c:v>8.1458333333333304</c:v>
                      </c:pt>
                      <c:pt idx="1174">
                        <c:v>8.1527777777777697</c:v>
                      </c:pt>
                      <c:pt idx="1175">
                        <c:v>8.1597222222222197</c:v>
                      </c:pt>
                      <c:pt idx="1176">
                        <c:v>8.1666666666666607</c:v>
                      </c:pt>
                      <c:pt idx="1177">
                        <c:v>8.1736111111111107</c:v>
                      </c:pt>
                      <c:pt idx="1178">
                        <c:v>8.18055555555555</c:v>
                      </c:pt>
                      <c:pt idx="1179">
                        <c:v>8.1875</c:v>
                      </c:pt>
                      <c:pt idx="1180">
                        <c:v>8.1944444444444393</c:v>
                      </c:pt>
                      <c:pt idx="1181">
                        <c:v>8.2013888888888893</c:v>
                      </c:pt>
                      <c:pt idx="1182">
                        <c:v>8.2083333333333304</c:v>
                      </c:pt>
                      <c:pt idx="1183">
                        <c:v>8.2152777777777697</c:v>
                      </c:pt>
                      <c:pt idx="1184">
                        <c:v>8.2222222222222197</c:v>
                      </c:pt>
                      <c:pt idx="1185">
                        <c:v>8.2291666666666607</c:v>
                      </c:pt>
                      <c:pt idx="1186">
                        <c:v>8.2361111111111107</c:v>
                      </c:pt>
                      <c:pt idx="1187">
                        <c:v>8.24305555555555</c:v>
                      </c:pt>
                      <c:pt idx="1188">
                        <c:v>8.25</c:v>
                      </c:pt>
                      <c:pt idx="1189">
                        <c:v>8.2569444444444393</c:v>
                      </c:pt>
                      <c:pt idx="1190">
                        <c:v>8.2638888888888893</c:v>
                      </c:pt>
                      <c:pt idx="1191">
                        <c:v>8.2708333333333304</c:v>
                      </c:pt>
                      <c:pt idx="1192">
                        <c:v>8.2777777777777697</c:v>
                      </c:pt>
                      <c:pt idx="1193">
                        <c:v>8.2847222222222197</c:v>
                      </c:pt>
                      <c:pt idx="1194">
                        <c:v>8.2916666666666607</c:v>
                      </c:pt>
                      <c:pt idx="1195">
                        <c:v>8.2986111111111107</c:v>
                      </c:pt>
                      <c:pt idx="1196">
                        <c:v>8.30555555555555</c:v>
                      </c:pt>
                      <c:pt idx="1197">
                        <c:v>8.3125</c:v>
                      </c:pt>
                      <c:pt idx="1198">
                        <c:v>8.3194444444444393</c:v>
                      </c:pt>
                      <c:pt idx="1199">
                        <c:v>8.3263888888888893</c:v>
                      </c:pt>
                      <c:pt idx="1200">
                        <c:v>8.3333333333333304</c:v>
                      </c:pt>
                      <c:pt idx="1201">
                        <c:v>8.3402777777777697</c:v>
                      </c:pt>
                      <c:pt idx="1202">
                        <c:v>8.3472222222222197</c:v>
                      </c:pt>
                      <c:pt idx="1203">
                        <c:v>8.3541666666666607</c:v>
                      </c:pt>
                      <c:pt idx="1204">
                        <c:v>8.3611111111111107</c:v>
                      </c:pt>
                      <c:pt idx="1205">
                        <c:v>8.36805555555555</c:v>
                      </c:pt>
                      <c:pt idx="1206">
                        <c:v>8.375</c:v>
                      </c:pt>
                      <c:pt idx="1207">
                        <c:v>8.3819444444444393</c:v>
                      </c:pt>
                      <c:pt idx="1208">
                        <c:v>8.3888888888888893</c:v>
                      </c:pt>
                      <c:pt idx="1209">
                        <c:v>8.3958333333333304</c:v>
                      </c:pt>
                      <c:pt idx="1210">
                        <c:v>8.4027777777777697</c:v>
                      </c:pt>
                      <c:pt idx="1211">
                        <c:v>8.4097222222222197</c:v>
                      </c:pt>
                      <c:pt idx="1212">
                        <c:v>8.4166666666666607</c:v>
                      </c:pt>
                      <c:pt idx="1213">
                        <c:v>8.4236111111111107</c:v>
                      </c:pt>
                      <c:pt idx="1214">
                        <c:v>8.43055555555555</c:v>
                      </c:pt>
                      <c:pt idx="1215">
                        <c:v>8.4375</c:v>
                      </c:pt>
                      <c:pt idx="1216">
                        <c:v>8.4444444444444393</c:v>
                      </c:pt>
                      <c:pt idx="1217">
                        <c:v>8.4513888888888893</c:v>
                      </c:pt>
                      <c:pt idx="1218">
                        <c:v>8.4583333333333304</c:v>
                      </c:pt>
                      <c:pt idx="1219">
                        <c:v>8.4652777777777697</c:v>
                      </c:pt>
                      <c:pt idx="1220">
                        <c:v>8.4722222222222197</c:v>
                      </c:pt>
                      <c:pt idx="1221">
                        <c:v>8.4791666666666607</c:v>
                      </c:pt>
                      <c:pt idx="1222">
                        <c:v>8.4861111111111107</c:v>
                      </c:pt>
                      <c:pt idx="1223">
                        <c:v>8.49305555555555</c:v>
                      </c:pt>
                      <c:pt idx="1224">
                        <c:v>8.5</c:v>
                      </c:pt>
                      <c:pt idx="1225">
                        <c:v>8.5069444444444393</c:v>
                      </c:pt>
                      <c:pt idx="1226">
                        <c:v>8.5138888888888893</c:v>
                      </c:pt>
                      <c:pt idx="1227">
                        <c:v>8.5208333333333304</c:v>
                      </c:pt>
                      <c:pt idx="1228">
                        <c:v>8.5277777777777697</c:v>
                      </c:pt>
                      <c:pt idx="1229">
                        <c:v>8.5347222222222197</c:v>
                      </c:pt>
                      <c:pt idx="1230">
                        <c:v>8.5416666666666607</c:v>
                      </c:pt>
                      <c:pt idx="1231">
                        <c:v>8.5486111111111107</c:v>
                      </c:pt>
                      <c:pt idx="1232">
                        <c:v>8.55555555555555</c:v>
                      </c:pt>
                      <c:pt idx="1233">
                        <c:v>8.5625</c:v>
                      </c:pt>
                      <c:pt idx="1234">
                        <c:v>8.5694444444444393</c:v>
                      </c:pt>
                      <c:pt idx="1235">
                        <c:v>8.5763888888888893</c:v>
                      </c:pt>
                      <c:pt idx="1236">
                        <c:v>8.5833333333333304</c:v>
                      </c:pt>
                      <c:pt idx="1237">
                        <c:v>8.5902777777777697</c:v>
                      </c:pt>
                      <c:pt idx="1238">
                        <c:v>8.5972222222222197</c:v>
                      </c:pt>
                      <c:pt idx="1239">
                        <c:v>8.6041666666666607</c:v>
                      </c:pt>
                      <c:pt idx="1240">
                        <c:v>8.6111111111111107</c:v>
                      </c:pt>
                      <c:pt idx="1241">
                        <c:v>8.61805555555555</c:v>
                      </c:pt>
                      <c:pt idx="1242">
                        <c:v>8.625</c:v>
                      </c:pt>
                      <c:pt idx="1243">
                        <c:v>8.6319444444444393</c:v>
                      </c:pt>
                      <c:pt idx="1244">
                        <c:v>8.6388888888888893</c:v>
                      </c:pt>
                      <c:pt idx="1245">
                        <c:v>8.6458333333333304</c:v>
                      </c:pt>
                      <c:pt idx="1246">
                        <c:v>8.6527777777777697</c:v>
                      </c:pt>
                      <c:pt idx="1247">
                        <c:v>8.6597222222222197</c:v>
                      </c:pt>
                      <c:pt idx="1248">
                        <c:v>8.6666666666666607</c:v>
                      </c:pt>
                      <c:pt idx="1249">
                        <c:v>8.6736111111111107</c:v>
                      </c:pt>
                      <c:pt idx="1250">
                        <c:v>8.68055555555555</c:v>
                      </c:pt>
                      <c:pt idx="1251">
                        <c:v>8.6875</c:v>
                      </c:pt>
                      <c:pt idx="1252">
                        <c:v>8.6944444444444393</c:v>
                      </c:pt>
                      <c:pt idx="1253">
                        <c:v>8.7013888888888893</c:v>
                      </c:pt>
                      <c:pt idx="1254">
                        <c:v>8.7083333333333304</c:v>
                      </c:pt>
                      <c:pt idx="1255">
                        <c:v>8.7152777777777697</c:v>
                      </c:pt>
                      <c:pt idx="1256">
                        <c:v>8.7222222222222197</c:v>
                      </c:pt>
                      <c:pt idx="1257">
                        <c:v>8.7291666666666607</c:v>
                      </c:pt>
                      <c:pt idx="1258">
                        <c:v>8.7361111111111107</c:v>
                      </c:pt>
                      <c:pt idx="1259">
                        <c:v>8.74305555555555</c:v>
                      </c:pt>
                      <c:pt idx="1260">
                        <c:v>8.75</c:v>
                      </c:pt>
                      <c:pt idx="1261">
                        <c:v>8.7569444444444393</c:v>
                      </c:pt>
                      <c:pt idx="1262">
                        <c:v>8.7638888888888893</c:v>
                      </c:pt>
                      <c:pt idx="1263">
                        <c:v>8.7708333333333304</c:v>
                      </c:pt>
                      <c:pt idx="1264">
                        <c:v>8.7777777777777697</c:v>
                      </c:pt>
                      <c:pt idx="1265">
                        <c:v>8.7847222222222197</c:v>
                      </c:pt>
                      <c:pt idx="1266">
                        <c:v>8.7916666666666607</c:v>
                      </c:pt>
                      <c:pt idx="1267">
                        <c:v>8.7986111111111107</c:v>
                      </c:pt>
                      <c:pt idx="1268">
                        <c:v>8.80555555555555</c:v>
                      </c:pt>
                      <c:pt idx="1269">
                        <c:v>8.8125</c:v>
                      </c:pt>
                      <c:pt idx="1270">
                        <c:v>8.8194444444444393</c:v>
                      </c:pt>
                      <c:pt idx="1271">
                        <c:v>8.8263888888888893</c:v>
                      </c:pt>
                      <c:pt idx="1272">
                        <c:v>8.8333333333333304</c:v>
                      </c:pt>
                      <c:pt idx="1273">
                        <c:v>8.8402777777777697</c:v>
                      </c:pt>
                      <c:pt idx="1274">
                        <c:v>8.8472222222222197</c:v>
                      </c:pt>
                      <c:pt idx="1275">
                        <c:v>8.8541666666666607</c:v>
                      </c:pt>
                      <c:pt idx="1276">
                        <c:v>8.8611111111111107</c:v>
                      </c:pt>
                      <c:pt idx="1277">
                        <c:v>8.86805555555555</c:v>
                      </c:pt>
                      <c:pt idx="1278">
                        <c:v>8.875</c:v>
                      </c:pt>
                      <c:pt idx="1279">
                        <c:v>8.8819444444444393</c:v>
                      </c:pt>
                      <c:pt idx="1280">
                        <c:v>8.8888888888888893</c:v>
                      </c:pt>
                      <c:pt idx="1281">
                        <c:v>8.8958333333333304</c:v>
                      </c:pt>
                      <c:pt idx="1282">
                        <c:v>8.9027777777777697</c:v>
                      </c:pt>
                      <c:pt idx="1283">
                        <c:v>8.9097222222222197</c:v>
                      </c:pt>
                      <c:pt idx="1284">
                        <c:v>8.9166666666666607</c:v>
                      </c:pt>
                      <c:pt idx="1285">
                        <c:v>8.9236111111111107</c:v>
                      </c:pt>
                      <c:pt idx="1286">
                        <c:v>8.93055555555555</c:v>
                      </c:pt>
                      <c:pt idx="1287">
                        <c:v>8.9375</c:v>
                      </c:pt>
                      <c:pt idx="1288">
                        <c:v>8.9444444444444393</c:v>
                      </c:pt>
                      <c:pt idx="1289">
                        <c:v>8.9513888888888893</c:v>
                      </c:pt>
                      <c:pt idx="1290">
                        <c:v>8.9583333333333304</c:v>
                      </c:pt>
                      <c:pt idx="1291">
                        <c:v>8.9652777777777697</c:v>
                      </c:pt>
                      <c:pt idx="1292">
                        <c:v>8.9722222222222197</c:v>
                      </c:pt>
                      <c:pt idx="1293">
                        <c:v>8.9791666666666607</c:v>
                      </c:pt>
                      <c:pt idx="1294">
                        <c:v>8.9861111111111107</c:v>
                      </c:pt>
                      <c:pt idx="1295">
                        <c:v>8.99305555555555</c:v>
                      </c:pt>
                      <c:pt idx="1296">
                        <c:v>9</c:v>
                      </c:pt>
                      <c:pt idx="1297">
                        <c:v>9.0069444444444393</c:v>
                      </c:pt>
                      <c:pt idx="1298">
                        <c:v>9.0138888888888893</c:v>
                      </c:pt>
                      <c:pt idx="1299">
                        <c:v>9.0208333333333304</c:v>
                      </c:pt>
                      <c:pt idx="1300">
                        <c:v>9.0277777777777697</c:v>
                      </c:pt>
                      <c:pt idx="1301">
                        <c:v>9.0347222222222197</c:v>
                      </c:pt>
                      <c:pt idx="1302">
                        <c:v>9.0416666666666607</c:v>
                      </c:pt>
                      <c:pt idx="1303">
                        <c:v>9.0486111111111107</c:v>
                      </c:pt>
                      <c:pt idx="1304">
                        <c:v>9.05555555555555</c:v>
                      </c:pt>
                      <c:pt idx="1305">
                        <c:v>9.0625</c:v>
                      </c:pt>
                      <c:pt idx="1306">
                        <c:v>9.0694444444444393</c:v>
                      </c:pt>
                      <c:pt idx="1307">
                        <c:v>9.0763888888888893</c:v>
                      </c:pt>
                      <c:pt idx="1308">
                        <c:v>9.0833333333333304</c:v>
                      </c:pt>
                      <c:pt idx="1309">
                        <c:v>9.0902777777777697</c:v>
                      </c:pt>
                      <c:pt idx="1310">
                        <c:v>9.0972222222222197</c:v>
                      </c:pt>
                      <c:pt idx="1311">
                        <c:v>9.1041666666666607</c:v>
                      </c:pt>
                      <c:pt idx="1312">
                        <c:v>9.1111111111111107</c:v>
                      </c:pt>
                      <c:pt idx="1313">
                        <c:v>9.11805555555555</c:v>
                      </c:pt>
                      <c:pt idx="1314">
                        <c:v>9.125</c:v>
                      </c:pt>
                      <c:pt idx="1315">
                        <c:v>9.1319444444444393</c:v>
                      </c:pt>
                      <c:pt idx="1316">
                        <c:v>9.1388888888888893</c:v>
                      </c:pt>
                      <c:pt idx="1317">
                        <c:v>9.1458333333333304</c:v>
                      </c:pt>
                      <c:pt idx="1318">
                        <c:v>9.1527777777777697</c:v>
                      </c:pt>
                      <c:pt idx="1319">
                        <c:v>9.1597222222222197</c:v>
                      </c:pt>
                      <c:pt idx="1320">
                        <c:v>9.1666666666666607</c:v>
                      </c:pt>
                      <c:pt idx="1321">
                        <c:v>9.1736111111111107</c:v>
                      </c:pt>
                      <c:pt idx="1322">
                        <c:v>9.18055555555555</c:v>
                      </c:pt>
                      <c:pt idx="1323">
                        <c:v>9.1875</c:v>
                      </c:pt>
                      <c:pt idx="1324">
                        <c:v>9.1944444444444393</c:v>
                      </c:pt>
                      <c:pt idx="1325">
                        <c:v>9.2013888888888893</c:v>
                      </c:pt>
                      <c:pt idx="1326">
                        <c:v>9.2083333333333304</c:v>
                      </c:pt>
                      <c:pt idx="1327">
                        <c:v>9.2152777777777697</c:v>
                      </c:pt>
                      <c:pt idx="1328">
                        <c:v>9.2222222222222197</c:v>
                      </c:pt>
                      <c:pt idx="1329">
                        <c:v>9.2291666666666607</c:v>
                      </c:pt>
                      <c:pt idx="1330">
                        <c:v>9.2361111111111107</c:v>
                      </c:pt>
                      <c:pt idx="1331">
                        <c:v>9.24305555555555</c:v>
                      </c:pt>
                      <c:pt idx="1332">
                        <c:v>9.25</c:v>
                      </c:pt>
                      <c:pt idx="1333">
                        <c:v>9.2569444444444393</c:v>
                      </c:pt>
                      <c:pt idx="1334">
                        <c:v>9.2638888888888893</c:v>
                      </c:pt>
                      <c:pt idx="1335">
                        <c:v>9.2708333333333304</c:v>
                      </c:pt>
                      <c:pt idx="1336">
                        <c:v>9.2777777777777697</c:v>
                      </c:pt>
                      <c:pt idx="1337">
                        <c:v>9.2847222222222197</c:v>
                      </c:pt>
                      <c:pt idx="1338">
                        <c:v>9.2916666666666607</c:v>
                      </c:pt>
                      <c:pt idx="1339">
                        <c:v>9.2986111111111107</c:v>
                      </c:pt>
                      <c:pt idx="1340">
                        <c:v>9.30555555555555</c:v>
                      </c:pt>
                      <c:pt idx="1341">
                        <c:v>9.3125</c:v>
                      </c:pt>
                      <c:pt idx="1342">
                        <c:v>9.3194444444444393</c:v>
                      </c:pt>
                      <c:pt idx="1343">
                        <c:v>9.3263888888888893</c:v>
                      </c:pt>
                      <c:pt idx="1344">
                        <c:v>9.3333333333333304</c:v>
                      </c:pt>
                      <c:pt idx="1345">
                        <c:v>9.3402777777777697</c:v>
                      </c:pt>
                      <c:pt idx="1346">
                        <c:v>9.3472222222222197</c:v>
                      </c:pt>
                      <c:pt idx="1347">
                        <c:v>9.3541666666666607</c:v>
                      </c:pt>
                      <c:pt idx="1348">
                        <c:v>9.3611111111111107</c:v>
                      </c:pt>
                      <c:pt idx="1349">
                        <c:v>9.36805555555555</c:v>
                      </c:pt>
                      <c:pt idx="1350">
                        <c:v>9.375</c:v>
                      </c:pt>
                      <c:pt idx="1351">
                        <c:v>9.3819444444444393</c:v>
                      </c:pt>
                      <c:pt idx="1352">
                        <c:v>9.3888888888888893</c:v>
                      </c:pt>
                      <c:pt idx="1353">
                        <c:v>9.3958333333333304</c:v>
                      </c:pt>
                      <c:pt idx="1354">
                        <c:v>9.4027777777777697</c:v>
                      </c:pt>
                      <c:pt idx="1355">
                        <c:v>9.4097222222222197</c:v>
                      </c:pt>
                      <c:pt idx="1356">
                        <c:v>9.4166666666666607</c:v>
                      </c:pt>
                      <c:pt idx="1357">
                        <c:v>9.4236111111111107</c:v>
                      </c:pt>
                      <c:pt idx="1358">
                        <c:v>9.43055555555555</c:v>
                      </c:pt>
                      <c:pt idx="1359">
                        <c:v>9.4375</c:v>
                      </c:pt>
                      <c:pt idx="1360">
                        <c:v>9.4444444444444393</c:v>
                      </c:pt>
                      <c:pt idx="1361">
                        <c:v>9.4513888888888893</c:v>
                      </c:pt>
                      <c:pt idx="1362">
                        <c:v>9.4583333333333304</c:v>
                      </c:pt>
                      <c:pt idx="1363">
                        <c:v>9.4652777777777697</c:v>
                      </c:pt>
                      <c:pt idx="1364">
                        <c:v>9.4722222222222197</c:v>
                      </c:pt>
                      <c:pt idx="1365">
                        <c:v>9.4791666666666607</c:v>
                      </c:pt>
                      <c:pt idx="1366">
                        <c:v>9.4861111111111107</c:v>
                      </c:pt>
                      <c:pt idx="1367">
                        <c:v>9.49305555555555</c:v>
                      </c:pt>
                      <c:pt idx="1368">
                        <c:v>9.5</c:v>
                      </c:pt>
                      <c:pt idx="1369">
                        <c:v>9.5069444444444393</c:v>
                      </c:pt>
                      <c:pt idx="1370">
                        <c:v>9.5138888888888893</c:v>
                      </c:pt>
                      <c:pt idx="1371">
                        <c:v>9.5208333333333304</c:v>
                      </c:pt>
                      <c:pt idx="1372">
                        <c:v>9.5277777777777697</c:v>
                      </c:pt>
                      <c:pt idx="1373">
                        <c:v>9.5347222222222197</c:v>
                      </c:pt>
                      <c:pt idx="1374">
                        <c:v>9.5416666666666607</c:v>
                      </c:pt>
                      <c:pt idx="1375">
                        <c:v>9.5486111111111107</c:v>
                      </c:pt>
                      <c:pt idx="1376">
                        <c:v>9.55555555555555</c:v>
                      </c:pt>
                      <c:pt idx="1377">
                        <c:v>9.5625</c:v>
                      </c:pt>
                      <c:pt idx="1378">
                        <c:v>9.5694444444444393</c:v>
                      </c:pt>
                      <c:pt idx="1379">
                        <c:v>9.5763888888888893</c:v>
                      </c:pt>
                      <c:pt idx="1380">
                        <c:v>9.5833333333333304</c:v>
                      </c:pt>
                      <c:pt idx="1381">
                        <c:v>9.5902777777777697</c:v>
                      </c:pt>
                      <c:pt idx="1382">
                        <c:v>9.5972222222222197</c:v>
                      </c:pt>
                      <c:pt idx="1383">
                        <c:v>9.6041666666666607</c:v>
                      </c:pt>
                      <c:pt idx="1384">
                        <c:v>9.6111111111111107</c:v>
                      </c:pt>
                      <c:pt idx="1385">
                        <c:v>9.61805555555555</c:v>
                      </c:pt>
                      <c:pt idx="1386">
                        <c:v>9.625</c:v>
                      </c:pt>
                      <c:pt idx="1387">
                        <c:v>9.6319444444444393</c:v>
                      </c:pt>
                      <c:pt idx="1388">
                        <c:v>9.6388888888888893</c:v>
                      </c:pt>
                      <c:pt idx="1389">
                        <c:v>9.6458333333333304</c:v>
                      </c:pt>
                      <c:pt idx="1390">
                        <c:v>9.6527777777777697</c:v>
                      </c:pt>
                      <c:pt idx="1391">
                        <c:v>9.6597222222222197</c:v>
                      </c:pt>
                      <c:pt idx="1392">
                        <c:v>9.6666666666666607</c:v>
                      </c:pt>
                      <c:pt idx="1393">
                        <c:v>9.6736111111111107</c:v>
                      </c:pt>
                      <c:pt idx="1394">
                        <c:v>9.68055555555555</c:v>
                      </c:pt>
                      <c:pt idx="1395">
                        <c:v>9.6875</c:v>
                      </c:pt>
                      <c:pt idx="1396">
                        <c:v>9.6944444444444393</c:v>
                      </c:pt>
                      <c:pt idx="1397">
                        <c:v>9.7013888888888893</c:v>
                      </c:pt>
                      <c:pt idx="1398">
                        <c:v>9.7083333333333304</c:v>
                      </c:pt>
                      <c:pt idx="1399">
                        <c:v>9.7152777777777697</c:v>
                      </c:pt>
                      <c:pt idx="1400">
                        <c:v>9.7222222222222197</c:v>
                      </c:pt>
                      <c:pt idx="1401">
                        <c:v>9.7291666666666607</c:v>
                      </c:pt>
                      <c:pt idx="1402">
                        <c:v>9.7361111111111107</c:v>
                      </c:pt>
                      <c:pt idx="1403">
                        <c:v>9.74305555555555</c:v>
                      </c:pt>
                      <c:pt idx="1404">
                        <c:v>9.75</c:v>
                      </c:pt>
                      <c:pt idx="1405">
                        <c:v>9.7569444444444393</c:v>
                      </c:pt>
                      <c:pt idx="1406">
                        <c:v>9.7638888888888893</c:v>
                      </c:pt>
                      <c:pt idx="1407">
                        <c:v>9.7708333333333304</c:v>
                      </c:pt>
                      <c:pt idx="1408">
                        <c:v>9.7777777777777697</c:v>
                      </c:pt>
                      <c:pt idx="1409">
                        <c:v>9.7847222222222197</c:v>
                      </c:pt>
                      <c:pt idx="1410">
                        <c:v>9.7916666666666607</c:v>
                      </c:pt>
                      <c:pt idx="1411">
                        <c:v>9.7986111111111107</c:v>
                      </c:pt>
                      <c:pt idx="1412">
                        <c:v>9.80555555555555</c:v>
                      </c:pt>
                      <c:pt idx="1413">
                        <c:v>9.8125</c:v>
                      </c:pt>
                      <c:pt idx="1414">
                        <c:v>9.8194444444444393</c:v>
                      </c:pt>
                      <c:pt idx="1415">
                        <c:v>9.8263888888888893</c:v>
                      </c:pt>
                      <c:pt idx="1416">
                        <c:v>9.8333333333333304</c:v>
                      </c:pt>
                      <c:pt idx="1417">
                        <c:v>9.8402777777777697</c:v>
                      </c:pt>
                      <c:pt idx="1418">
                        <c:v>9.8472222222222197</c:v>
                      </c:pt>
                      <c:pt idx="1419">
                        <c:v>9.8541666666666607</c:v>
                      </c:pt>
                      <c:pt idx="1420">
                        <c:v>9.8611111111111107</c:v>
                      </c:pt>
                      <c:pt idx="1421">
                        <c:v>9.86805555555555</c:v>
                      </c:pt>
                      <c:pt idx="1422">
                        <c:v>9.875</c:v>
                      </c:pt>
                      <c:pt idx="1423">
                        <c:v>9.8819444444444393</c:v>
                      </c:pt>
                      <c:pt idx="1424">
                        <c:v>9.8888888888888893</c:v>
                      </c:pt>
                      <c:pt idx="1425">
                        <c:v>9.8958333333333304</c:v>
                      </c:pt>
                      <c:pt idx="1426">
                        <c:v>9.9027777777777697</c:v>
                      </c:pt>
                      <c:pt idx="1427">
                        <c:v>9.9097222222222197</c:v>
                      </c:pt>
                      <c:pt idx="1428">
                        <c:v>9.9166666666666607</c:v>
                      </c:pt>
                      <c:pt idx="1429">
                        <c:v>9.9236111111111107</c:v>
                      </c:pt>
                      <c:pt idx="1430">
                        <c:v>9.93055555555555</c:v>
                      </c:pt>
                      <c:pt idx="1431">
                        <c:v>9.9375</c:v>
                      </c:pt>
                      <c:pt idx="1432">
                        <c:v>9.9444444444444393</c:v>
                      </c:pt>
                      <c:pt idx="1433">
                        <c:v>9.9513888888888893</c:v>
                      </c:pt>
                      <c:pt idx="1434">
                        <c:v>9.9583333333333304</c:v>
                      </c:pt>
                      <c:pt idx="1435">
                        <c:v>9.9652777777777697</c:v>
                      </c:pt>
                      <c:pt idx="1436">
                        <c:v>9.9722222222222197</c:v>
                      </c:pt>
                      <c:pt idx="1437">
                        <c:v>9.9791666666666607</c:v>
                      </c:pt>
                      <c:pt idx="1438">
                        <c:v>9.9861111111111107</c:v>
                      </c:pt>
                      <c:pt idx="1439">
                        <c:v>9.99305555555555</c:v>
                      </c:pt>
                      <c:pt idx="1440">
                        <c:v>10</c:v>
                      </c:pt>
                      <c:pt idx="1441">
                        <c:v>10.0069444444444</c:v>
                      </c:pt>
                      <c:pt idx="1442">
                        <c:v>10.0138888888888</c:v>
                      </c:pt>
                      <c:pt idx="1443">
                        <c:v>10.0208333333333</c:v>
                      </c:pt>
                      <c:pt idx="1444">
                        <c:v>10.0277777777777</c:v>
                      </c:pt>
                      <c:pt idx="1445">
                        <c:v>10.0347222222222</c:v>
                      </c:pt>
                      <c:pt idx="1446">
                        <c:v>10.0416666666666</c:v>
                      </c:pt>
                      <c:pt idx="1447">
                        <c:v>10.0486111111111</c:v>
                      </c:pt>
                      <c:pt idx="1448">
                        <c:v>10.0555555555555</c:v>
                      </c:pt>
                      <c:pt idx="1449">
                        <c:v>10.0625</c:v>
                      </c:pt>
                      <c:pt idx="1450">
                        <c:v>10.0694444444444</c:v>
                      </c:pt>
                      <c:pt idx="1451">
                        <c:v>10.0763888888888</c:v>
                      </c:pt>
                      <c:pt idx="1452">
                        <c:v>10.0833333333333</c:v>
                      </c:pt>
                      <c:pt idx="1453">
                        <c:v>10.0902777777777</c:v>
                      </c:pt>
                      <c:pt idx="1454">
                        <c:v>10.0972222222222</c:v>
                      </c:pt>
                      <c:pt idx="1455">
                        <c:v>10.1041666666666</c:v>
                      </c:pt>
                      <c:pt idx="1456">
                        <c:v>10.1111111111111</c:v>
                      </c:pt>
                      <c:pt idx="1457">
                        <c:v>10.1180555555555</c:v>
                      </c:pt>
                      <c:pt idx="1458">
                        <c:v>10.125</c:v>
                      </c:pt>
                      <c:pt idx="1459">
                        <c:v>10.1319444444444</c:v>
                      </c:pt>
                      <c:pt idx="1460">
                        <c:v>10.1388888888888</c:v>
                      </c:pt>
                      <c:pt idx="1461">
                        <c:v>10.1458333333333</c:v>
                      </c:pt>
                      <c:pt idx="1462">
                        <c:v>10.1527777777777</c:v>
                      </c:pt>
                      <c:pt idx="1463">
                        <c:v>10.1597222222222</c:v>
                      </c:pt>
                      <c:pt idx="1464">
                        <c:v>10.1666666666666</c:v>
                      </c:pt>
                      <c:pt idx="1465">
                        <c:v>10.1736111111111</c:v>
                      </c:pt>
                      <c:pt idx="1466">
                        <c:v>10.1805555555555</c:v>
                      </c:pt>
                      <c:pt idx="1467">
                        <c:v>10.1875</c:v>
                      </c:pt>
                      <c:pt idx="1468">
                        <c:v>10.1944444444444</c:v>
                      </c:pt>
                      <c:pt idx="1469">
                        <c:v>10.2013888888888</c:v>
                      </c:pt>
                      <c:pt idx="1470">
                        <c:v>10.2083333333333</c:v>
                      </c:pt>
                      <c:pt idx="1471">
                        <c:v>10.2152777777777</c:v>
                      </c:pt>
                      <c:pt idx="1472">
                        <c:v>10.2222222222222</c:v>
                      </c:pt>
                      <c:pt idx="1473">
                        <c:v>10.2291666666666</c:v>
                      </c:pt>
                      <c:pt idx="1474">
                        <c:v>10.2361111111111</c:v>
                      </c:pt>
                      <c:pt idx="1475">
                        <c:v>10.2430555555555</c:v>
                      </c:pt>
                      <c:pt idx="1476">
                        <c:v>10.25</c:v>
                      </c:pt>
                      <c:pt idx="1477">
                        <c:v>10.2569444444444</c:v>
                      </c:pt>
                      <c:pt idx="1478">
                        <c:v>10.2638888888888</c:v>
                      </c:pt>
                      <c:pt idx="1479">
                        <c:v>10.2708333333333</c:v>
                      </c:pt>
                      <c:pt idx="1480">
                        <c:v>10.2777777777777</c:v>
                      </c:pt>
                      <c:pt idx="1481">
                        <c:v>10.2847222222222</c:v>
                      </c:pt>
                      <c:pt idx="1482">
                        <c:v>10.2916666666666</c:v>
                      </c:pt>
                      <c:pt idx="1483">
                        <c:v>10.2986111111111</c:v>
                      </c:pt>
                      <c:pt idx="1484">
                        <c:v>10.3055555555555</c:v>
                      </c:pt>
                      <c:pt idx="1485">
                        <c:v>10.3125</c:v>
                      </c:pt>
                      <c:pt idx="1486">
                        <c:v>10.3194444444444</c:v>
                      </c:pt>
                      <c:pt idx="1487">
                        <c:v>10.3263888888888</c:v>
                      </c:pt>
                      <c:pt idx="1488">
                        <c:v>10.3333333333333</c:v>
                      </c:pt>
                      <c:pt idx="1489">
                        <c:v>10.3402777777777</c:v>
                      </c:pt>
                      <c:pt idx="1490">
                        <c:v>10.3472222222222</c:v>
                      </c:pt>
                      <c:pt idx="1491">
                        <c:v>10.3541666666666</c:v>
                      </c:pt>
                      <c:pt idx="1492">
                        <c:v>10.3611111111111</c:v>
                      </c:pt>
                      <c:pt idx="1493">
                        <c:v>10.3680555555555</c:v>
                      </c:pt>
                      <c:pt idx="1494">
                        <c:v>10.375</c:v>
                      </c:pt>
                      <c:pt idx="1495">
                        <c:v>10.3819444444444</c:v>
                      </c:pt>
                      <c:pt idx="1496">
                        <c:v>10.3888888888888</c:v>
                      </c:pt>
                      <c:pt idx="1497">
                        <c:v>10.3958333333333</c:v>
                      </c:pt>
                      <c:pt idx="1498">
                        <c:v>10.4027777777777</c:v>
                      </c:pt>
                      <c:pt idx="1499">
                        <c:v>10.4097222222222</c:v>
                      </c:pt>
                      <c:pt idx="1500">
                        <c:v>10.4166666666666</c:v>
                      </c:pt>
                      <c:pt idx="1501">
                        <c:v>10.4236111111111</c:v>
                      </c:pt>
                      <c:pt idx="1502">
                        <c:v>10.4305555555555</c:v>
                      </c:pt>
                      <c:pt idx="1503">
                        <c:v>10.4375</c:v>
                      </c:pt>
                      <c:pt idx="1504">
                        <c:v>10.4444444444444</c:v>
                      </c:pt>
                      <c:pt idx="1505">
                        <c:v>10.4513888888888</c:v>
                      </c:pt>
                      <c:pt idx="1506">
                        <c:v>10.4583333333333</c:v>
                      </c:pt>
                      <c:pt idx="1507">
                        <c:v>10.4652777777777</c:v>
                      </c:pt>
                      <c:pt idx="1508">
                        <c:v>10.4722222222222</c:v>
                      </c:pt>
                      <c:pt idx="1509">
                        <c:v>10.4791666666666</c:v>
                      </c:pt>
                      <c:pt idx="1510">
                        <c:v>10.4861111111111</c:v>
                      </c:pt>
                      <c:pt idx="1511">
                        <c:v>10.4930555555555</c:v>
                      </c:pt>
                      <c:pt idx="1512">
                        <c:v>10.5</c:v>
                      </c:pt>
                      <c:pt idx="1513">
                        <c:v>10.5069444444444</c:v>
                      </c:pt>
                      <c:pt idx="1514">
                        <c:v>10.5138888888888</c:v>
                      </c:pt>
                      <c:pt idx="1515">
                        <c:v>10.5208333333333</c:v>
                      </c:pt>
                      <c:pt idx="1516">
                        <c:v>10.5277777777777</c:v>
                      </c:pt>
                      <c:pt idx="1517">
                        <c:v>10.5347222222222</c:v>
                      </c:pt>
                      <c:pt idx="1518">
                        <c:v>10.5416666666666</c:v>
                      </c:pt>
                      <c:pt idx="1519">
                        <c:v>10.5486111111111</c:v>
                      </c:pt>
                      <c:pt idx="1520">
                        <c:v>10.5555555555555</c:v>
                      </c:pt>
                      <c:pt idx="1521">
                        <c:v>10.5625</c:v>
                      </c:pt>
                      <c:pt idx="1522">
                        <c:v>10.5694444444444</c:v>
                      </c:pt>
                      <c:pt idx="1523">
                        <c:v>10.5763888888888</c:v>
                      </c:pt>
                      <c:pt idx="1524">
                        <c:v>10.5833333333333</c:v>
                      </c:pt>
                      <c:pt idx="1525">
                        <c:v>10.5902777777777</c:v>
                      </c:pt>
                      <c:pt idx="1526">
                        <c:v>10.5972222222222</c:v>
                      </c:pt>
                      <c:pt idx="1527">
                        <c:v>10.6041666666666</c:v>
                      </c:pt>
                      <c:pt idx="1528">
                        <c:v>10.6111111111111</c:v>
                      </c:pt>
                      <c:pt idx="1529">
                        <c:v>10.6180555555555</c:v>
                      </c:pt>
                      <c:pt idx="1530">
                        <c:v>10.625</c:v>
                      </c:pt>
                      <c:pt idx="1531">
                        <c:v>10.6319444444444</c:v>
                      </c:pt>
                      <c:pt idx="1532">
                        <c:v>10.6388888888888</c:v>
                      </c:pt>
                      <c:pt idx="1533">
                        <c:v>10.6458333333333</c:v>
                      </c:pt>
                      <c:pt idx="1534">
                        <c:v>10.6527777777777</c:v>
                      </c:pt>
                      <c:pt idx="1535">
                        <c:v>10.6597222222222</c:v>
                      </c:pt>
                      <c:pt idx="1536">
                        <c:v>10.6666666666666</c:v>
                      </c:pt>
                      <c:pt idx="1537">
                        <c:v>10.6736111111111</c:v>
                      </c:pt>
                      <c:pt idx="1538">
                        <c:v>10.6805555555555</c:v>
                      </c:pt>
                      <c:pt idx="1539">
                        <c:v>10.6875</c:v>
                      </c:pt>
                      <c:pt idx="1540">
                        <c:v>10.6944444444444</c:v>
                      </c:pt>
                      <c:pt idx="1541">
                        <c:v>10.7013888888888</c:v>
                      </c:pt>
                      <c:pt idx="1542">
                        <c:v>10.7083333333333</c:v>
                      </c:pt>
                      <c:pt idx="1543">
                        <c:v>10.7152777777777</c:v>
                      </c:pt>
                      <c:pt idx="1544">
                        <c:v>10.7222222222222</c:v>
                      </c:pt>
                      <c:pt idx="1545">
                        <c:v>10.7291666666666</c:v>
                      </c:pt>
                      <c:pt idx="1546">
                        <c:v>10.7361111111111</c:v>
                      </c:pt>
                      <c:pt idx="1547">
                        <c:v>10.7430555555555</c:v>
                      </c:pt>
                      <c:pt idx="1548">
                        <c:v>10.75</c:v>
                      </c:pt>
                      <c:pt idx="1549">
                        <c:v>10.7569444444444</c:v>
                      </c:pt>
                      <c:pt idx="1550">
                        <c:v>10.7638888888888</c:v>
                      </c:pt>
                      <c:pt idx="1551">
                        <c:v>10.7708333333333</c:v>
                      </c:pt>
                      <c:pt idx="1552">
                        <c:v>10.7777777777777</c:v>
                      </c:pt>
                      <c:pt idx="1553">
                        <c:v>10.7847222222222</c:v>
                      </c:pt>
                      <c:pt idx="1554">
                        <c:v>10.7916666666666</c:v>
                      </c:pt>
                      <c:pt idx="1555">
                        <c:v>10.7986111111111</c:v>
                      </c:pt>
                      <c:pt idx="1556">
                        <c:v>10.8055555555555</c:v>
                      </c:pt>
                      <c:pt idx="1557">
                        <c:v>10.8125</c:v>
                      </c:pt>
                      <c:pt idx="1558">
                        <c:v>10.8194444444444</c:v>
                      </c:pt>
                      <c:pt idx="1559">
                        <c:v>10.8263888888888</c:v>
                      </c:pt>
                      <c:pt idx="1560">
                        <c:v>10.8333333333333</c:v>
                      </c:pt>
                      <c:pt idx="1561">
                        <c:v>10.8402777777777</c:v>
                      </c:pt>
                      <c:pt idx="1562">
                        <c:v>10.8472222222222</c:v>
                      </c:pt>
                      <c:pt idx="1563">
                        <c:v>10.8541666666666</c:v>
                      </c:pt>
                      <c:pt idx="1564">
                        <c:v>10.8611111111111</c:v>
                      </c:pt>
                      <c:pt idx="1565">
                        <c:v>10.8680555555555</c:v>
                      </c:pt>
                      <c:pt idx="1566">
                        <c:v>10.875</c:v>
                      </c:pt>
                      <c:pt idx="1567">
                        <c:v>10.8819444444444</c:v>
                      </c:pt>
                      <c:pt idx="1568">
                        <c:v>10.8888888888888</c:v>
                      </c:pt>
                      <c:pt idx="1569">
                        <c:v>10.8958333333333</c:v>
                      </c:pt>
                      <c:pt idx="1570">
                        <c:v>10.9027777777777</c:v>
                      </c:pt>
                      <c:pt idx="1571">
                        <c:v>10.9097222222222</c:v>
                      </c:pt>
                      <c:pt idx="1572">
                        <c:v>10.9166666666666</c:v>
                      </c:pt>
                      <c:pt idx="1573">
                        <c:v>10.9236111111111</c:v>
                      </c:pt>
                      <c:pt idx="1574">
                        <c:v>10.9305555555555</c:v>
                      </c:pt>
                      <c:pt idx="1575">
                        <c:v>10.9375</c:v>
                      </c:pt>
                      <c:pt idx="1576">
                        <c:v>10.9444444444444</c:v>
                      </c:pt>
                      <c:pt idx="1577">
                        <c:v>10.9513888888888</c:v>
                      </c:pt>
                      <c:pt idx="1578">
                        <c:v>10.9583333333333</c:v>
                      </c:pt>
                      <c:pt idx="1579">
                        <c:v>10.9652777777777</c:v>
                      </c:pt>
                      <c:pt idx="1580">
                        <c:v>10.9722222222222</c:v>
                      </c:pt>
                      <c:pt idx="1581">
                        <c:v>10.9791666666666</c:v>
                      </c:pt>
                      <c:pt idx="1582">
                        <c:v>10.9861111111111</c:v>
                      </c:pt>
                      <c:pt idx="1583">
                        <c:v>10.9930555555555</c:v>
                      </c:pt>
                      <c:pt idx="1584">
                        <c:v>11</c:v>
                      </c:pt>
                      <c:pt idx="1585">
                        <c:v>11.0069444444444</c:v>
                      </c:pt>
                      <c:pt idx="1586">
                        <c:v>11.0138888888888</c:v>
                      </c:pt>
                      <c:pt idx="1587">
                        <c:v>11.0208333333333</c:v>
                      </c:pt>
                      <c:pt idx="1588">
                        <c:v>11.0277777777777</c:v>
                      </c:pt>
                      <c:pt idx="1589">
                        <c:v>11.0347222222222</c:v>
                      </c:pt>
                      <c:pt idx="1590">
                        <c:v>11.0416666666666</c:v>
                      </c:pt>
                      <c:pt idx="1591">
                        <c:v>11.0486111111111</c:v>
                      </c:pt>
                      <c:pt idx="1592">
                        <c:v>11.0555555555555</c:v>
                      </c:pt>
                      <c:pt idx="1593">
                        <c:v>11.0625</c:v>
                      </c:pt>
                      <c:pt idx="1594">
                        <c:v>11.0694444444444</c:v>
                      </c:pt>
                      <c:pt idx="1595">
                        <c:v>11.0763888888888</c:v>
                      </c:pt>
                      <c:pt idx="1596">
                        <c:v>11.0833333333333</c:v>
                      </c:pt>
                      <c:pt idx="1597">
                        <c:v>11.0902777777777</c:v>
                      </c:pt>
                      <c:pt idx="1598">
                        <c:v>11.0972222222222</c:v>
                      </c:pt>
                      <c:pt idx="1599">
                        <c:v>11.1041666666666</c:v>
                      </c:pt>
                      <c:pt idx="1600">
                        <c:v>11.1111111111111</c:v>
                      </c:pt>
                      <c:pt idx="1601">
                        <c:v>11.1180555555555</c:v>
                      </c:pt>
                      <c:pt idx="1602">
                        <c:v>11.125</c:v>
                      </c:pt>
                      <c:pt idx="1603">
                        <c:v>11.1319444444444</c:v>
                      </c:pt>
                      <c:pt idx="1604">
                        <c:v>11.1388888888888</c:v>
                      </c:pt>
                      <c:pt idx="1605">
                        <c:v>11.1458333333333</c:v>
                      </c:pt>
                      <c:pt idx="1606">
                        <c:v>11.1527777777777</c:v>
                      </c:pt>
                      <c:pt idx="1607">
                        <c:v>11.1597222222222</c:v>
                      </c:pt>
                      <c:pt idx="1608">
                        <c:v>11.1666666666666</c:v>
                      </c:pt>
                      <c:pt idx="1609">
                        <c:v>11.1736111111111</c:v>
                      </c:pt>
                      <c:pt idx="1610">
                        <c:v>11.1805555555555</c:v>
                      </c:pt>
                      <c:pt idx="1611">
                        <c:v>11.1875</c:v>
                      </c:pt>
                      <c:pt idx="1612">
                        <c:v>11.1944444444444</c:v>
                      </c:pt>
                      <c:pt idx="1613">
                        <c:v>11.2013888888888</c:v>
                      </c:pt>
                      <c:pt idx="1614">
                        <c:v>11.2083333333333</c:v>
                      </c:pt>
                      <c:pt idx="1615">
                        <c:v>11.2152777777777</c:v>
                      </c:pt>
                      <c:pt idx="1616">
                        <c:v>11.2222222222222</c:v>
                      </c:pt>
                      <c:pt idx="1617">
                        <c:v>11.2291666666666</c:v>
                      </c:pt>
                      <c:pt idx="1618">
                        <c:v>11.2361111111111</c:v>
                      </c:pt>
                      <c:pt idx="1619">
                        <c:v>11.2430555555555</c:v>
                      </c:pt>
                      <c:pt idx="1620">
                        <c:v>11.25</c:v>
                      </c:pt>
                      <c:pt idx="1621">
                        <c:v>11.2569444444444</c:v>
                      </c:pt>
                      <c:pt idx="1622">
                        <c:v>11.2638888888888</c:v>
                      </c:pt>
                      <c:pt idx="1623">
                        <c:v>11.2708333333333</c:v>
                      </c:pt>
                      <c:pt idx="1624">
                        <c:v>11.2777777777777</c:v>
                      </c:pt>
                      <c:pt idx="1625">
                        <c:v>11.2847222222222</c:v>
                      </c:pt>
                      <c:pt idx="1626">
                        <c:v>11.2916666666666</c:v>
                      </c:pt>
                      <c:pt idx="1627">
                        <c:v>11.2986111111111</c:v>
                      </c:pt>
                      <c:pt idx="1628">
                        <c:v>11.3055555555555</c:v>
                      </c:pt>
                      <c:pt idx="1629">
                        <c:v>11.3125</c:v>
                      </c:pt>
                      <c:pt idx="1630">
                        <c:v>11.3194444444444</c:v>
                      </c:pt>
                      <c:pt idx="1631">
                        <c:v>11.3263888888888</c:v>
                      </c:pt>
                      <c:pt idx="1632">
                        <c:v>11.3333333333333</c:v>
                      </c:pt>
                      <c:pt idx="1633">
                        <c:v>11.3402777777777</c:v>
                      </c:pt>
                      <c:pt idx="1634">
                        <c:v>11.3472222222222</c:v>
                      </c:pt>
                      <c:pt idx="1635">
                        <c:v>11.3541666666666</c:v>
                      </c:pt>
                      <c:pt idx="1636">
                        <c:v>11.3611111111111</c:v>
                      </c:pt>
                      <c:pt idx="1637">
                        <c:v>11.3680555555555</c:v>
                      </c:pt>
                      <c:pt idx="1638">
                        <c:v>11.375</c:v>
                      </c:pt>
                      <c:pt idx="1639">
                        <c:v>11.3819444444444</c:v>
                      </c:pt>
                      <c:pt idx="1640">
                        <c:v>11.3888888888888</c:v>
                      </c:pt>
                      <c:pt idx="1641">
                        <c:v>11.3958333333333</c:v>
                      </c:pt>
                      <c:pt idx="1642">
                        <c:v>11.4027777777777</c:v>
                      </c:pt>
                      <c:pt idx="1643">
                        <c:v>11.4097222222222</c:v>
                      </c:pt>
                      <c:pt idx="1644">
                        <c:v>11.4166666666666</c:v>
                      </c:pt>
                      <c:pt idx="1645">
                        <c:v>11.4236111111111</c:v>
                      </c:pt>
                      <c:pt idx="1646">
                        <c:v>11.4305555555555</c:v>
                      </c:pt>
                      <c:pt idx="1647">
                        <c:v>11.4375</c:v>
                      </c:pt>
                      <c:pt idx="1648">
                        <c:v>11.4444444444444</c:v>
                      </c:pt>
                      <c:pt idx="1649">
                        <c:v>11.4513888888888</c:v>
                      </c:pt>
                      <c:pt idx="1650">
                        <c:v>11.4583333333333</c:v>
                      </c:pt>
                      <c:pt idx="1651">
                        <c:v>11.4652777777777</c:v>
                      </c:pt>
                      <c:pt idx="1652">
                        <c:v>11.4722222222222</c:v>
                      </c:pt>
                      <c:pt idx="1653">
                        <c:v>11.4791666666666</c:v>
                      </c:pt>
                      <c:pt idx="1654">
                        <c:v>11.4861111111111</c:v>
                      </c:pt>
                      <c:pt idx="1655">
                        <c:v>11.4930555555555</c:v>
                      </c:pt>
                      <c:pt idx="1656">
                        <c:v>11.5</c:v>
                      </c:pt>
                      <c:pt idx="1657">
                        <c:v>11.5069444444444</c:v>
                      </c:pt>
                      <c:pt idx="1658">
                        <c:v>11.5138888888888</c:v>
                      </c:pt>
                      <c:pt idx="1659">
                        <c:v>11.5208333333333</c:v>
                      </c:pt>
                      <c:pt idx="1660">
                        <c:v>11.5277777777777</c:v>
                      </c:pt>
                      <c:pt idx="1661">
                        <c:v>11.5347222222222</c:v>
                      </c:pt>
                      <c:pt idx="1662">
                        <c:v>11.5416666666666</c:v>
                      </c:pt>
                      <c:pt idx="1663">
                        <c:v>11.5486111111111</c:v>
                      </c:pt>
                      <c:pt idx="1664">
                        <c:v>11.5555555555555</c:v>
                      </c:pt>
                      <c:pt idx="1665">
                        <c:v>11.5625</c:v>
                      </c:pt>
                      <c:pt idx="1666">
                        <c:v>11.5694444444444</c:v>
                      </c:pt>
                      <c:pt idx="1667">
                        <c:v>11.5763888888888</c:v>
                      </c:pt>
                      <c:pt idx="1668">
                        <c:v>11.5833333333333</c:v>
                      </c:pt>
                      <c:pt idx="1669">
                        <c:v>11.5902777777777</c:v>
                      </c:pt>
                      <c:pt idx="1670">
                        <c:v>11.5972222222222</c:v>
                      </c:pt>
                      <c:pt idx="1671">
                        <c:v>11.6041666666666</c:v>
                      </c:pt>
                      <c:pt idx="1672">
                        <c:v>11.6111111111111</c:v>
                      </c:pt>
                      <c:pt idx="1673">
                        <c:v>11.6180555555555</c:v>
                      </c:pt>
                      <c:pt idx="1674">
                        <c:v>11.625</c:v>
                      </c:pt>
                      <c:pt idx="1675">
                        <c:v>11.6319444444444</c:v>
                      </c:pt>
                      <c:pt idx="1676">
                        <c:v>11.6388888888888</c:v>
                      </c:pt>
                      <c:pt idx="1677">
                        <c:v>11.6458333333333</c:v>
                      </c:pt>
                      <c:pt idx="1678">
                        <c:v>11.6527777777777</c:v>
                      </c:pt>
                      <c:pt idx="1679">
                        <c:v>11.6597222222222</c:v>
                      </c:pt>
                      <c:pt idx="1680">
                        <c:v>11.6666666666666</c:v>
                      </c:pt>
                      <c:pt idx="1681">
                        <c:v>11.6736111111111</c:v>
                      </c:pt>
                      <c:pt idx="1682">
                        <c:v>11.6805555555555</c:v>
                      </c:pt>
                      <c:pt idx="1683">
                        <c:v>11.6875</c:v>
                      </c:pt>
                      <c:pt idx="1684">
                        <c:v>11.6944444444444</c:v>
                      </c:pt>
                      <c:pt idx="1685">
                        <c:v>11.7013888888888</c:v>
                      </c:pt>
                      <c:pt idx="1686">
                        <c:v>11.7083333333333</c:v>
                      </c:pt>
                      <c:pt idx="1687">
                        <c:v>11.7152777777777</c:v>
                      </c:pt>
                      <c:pt idx="1688">
                        <c:v>11.7222222222222</c:v>
                      </c:pt>
                      <c:pt idx="1689">
                        <c:v>11.7291666666666</c:v>
                      </c:pt>
                      <c:pt idx="1690">
                        <c:v>11.7361111111111</c:v>
                      </c:pt>
                      <c:pt idx="1691">
                        <c:v>11.7430555555555</c:v>
                      </c:pt>
                      <c:pt idx="1692">
                        <c:v>11.75</c:v>
                      </c:pt>
                      <c:pt idx="1693">
                        <c:v>11.7569444444444</c:v>
                      </c:pt>
                      <c:pt idx="1694">
                        <c:v>11.7638888888888</c:v>
                      </c:pt>
                      <c:pt idx="1695">
                        <c:v>11.7708333333333</c:v>
                      </c:pt>
                      <c:pt idx="1696">
                        <c:v>11.7777777777777</c:v>
                      </c:pt>
                      <c:pt idx="1697">
                        <c:v>11.7847222222222</c:v>
                      </c:pt>
                      <c:pt idx="1698">
                        <c:v>11.7916666666666</c:v>
                      </c:pt>
                      <c:pt idx="1699">
                        <c:v>11.7986111111111</c:v>
                      </c:pt>
                      <c:pt idx="1700">
                        <c:v>11.8055555555555</c:v>
                      </c:pt>
                      <c:pt idx="1701">
                        <c:v>11.8125</c:v>
                      </c:pt>
                      <c:pt idx="1702">
                        <c:v>11.8194444444444</c:v>
                      </c:pt>
                      <c:pt idx="1703">
                        <c:v>11.8263888888888</c:v>
                      </c:pt>
                      <c:pt idx="1704">
                        <c:v>11.8333333333333</c:v>
                      </c:pt>
                      <c:pt idx="1705">
                        <c:v>11.8402777777777</c:v>
                      </c:pt>
                      <c:pt idx="1706">
                        <c:v>11.8472222222222</c:v>
                      </c:pt>
                      <c:pt idx="1707">
                        <c:v>11.8541666666666</c:v>
                      </c:pt>
                      <c:pt idx="1708">
                        <c:v>11.8611111111111</c:v>
                      </c:pt>
                      <c:pt idx="1709">
                        <c:v>11.8680555555555</c:v>
                      </c:pt>
                      <c:pt idx="1710">
                        <c:v>11.875</c:v>
                      </c:pt>
                      <c:pt idx="1711">
                        <c:v>11.8819444444444</c:v>
                      </c:pt>
                      <c:pt idx="1712">
                        <c:v>11.8888888888888</c:v>
                      </c:pt>
                      <c:pt idx="1713">
                        <c:v>11.8958333333333</c:v>
                      </c:pt>
                      <c:pt idx="1714">
                        <c:v>11.9027777777777</c:v>
                      </c:pt>
                      <c:pt idx="1715">
                        <c:v>11.9097222222222</c:v>
                      </c:pt>
                      <c:pt idx="1716">
                        <c:v>11.9166666666666</c:v>
                      </c:pt>
                      <c:pt idx="1717">
                        <c:v>11.9236111111111</c:v>
                      </c:pt>
                      <c:pt idx="1718">
                        <c:v>11.9305555555555</c:v>
                      </c:pt>
                      <c:pt idx="1719">
                        <c:v>11.9375</c:v>
                      </c:pt>
                      <c:pt idx="1720">
                        <c:v>11.9444444444444</c:v>
                      </c:pt>
                      <c:pt idx="1721">
                        <c:v>11.9513888888888</c:v>
                      </c:pt>
                      <c:pt idx="1722">
                        <c:v>11.9583333333333</c:v>
                      </c:pt>
                      <c:pt idx="1723">
                        <c:v>11.9652777777777</c:v>
                      </c:pt>
                      <c:pt idx="1724">
                        <c:v>11.9722222222222</c:v>
                      </c:pt>
                      <c:pt idx="1725">
                        <c:v>11.9791666666666</c:v>
                      </c:pt>
                      <c:pt idx="1726">
                        <c:v>11.9861111111111</c:v>
                      </c:pt>
                      <c:pt idx="1727">
                        <c:v>11.9930555555555</c:v>
                      </c:pt>
                      <c:pt idx="1728">
                        <c:v>12</c:v>
                      </c:pt>
                      <c:pt idx="1729">
                        <c:v>12.0069444444444</c:v>
                      </c:pt>
                      <c:pt idx="1730">
                        <c:v>12.0138888888888</c:v>
                      </c:pt>
                      <c:pt idx="1731">
                        <c:v>12.0208333333333</c:v>
                      </c:pt>
                      <c:pt idx="1732">
                        <c:v>12.0277777777777</c:v>
                      </c:pt>
                      <c:pt idx="1733">
                        <c:v>12.0347222222222</c:v>
                      </c:pt>
                      <c:pt idx="1734">
                        <c:v>12.0416666666666</c:v>
                      </c:pt>
                      <c:pt idx="1735">
                        <c:v>12.0486111111111</c:v>
                      </c:pt>
                      <c:pt idx="1736">
                        <c:v>12.0555555555555</c:v>
                      </c:pt>
                      <c:pt idx="1737">
                        <c:v>12.0625</c:v>
                      </c:pt>
                      <c:pt idx="1738">
                        <c:v>12.0694444444444</c:v>
                      </c:pt>
                      <c:pt idx="1739">
                        <c:v>12.0763888888888</c:v>
                      </c:pt>
                      <c:pt idx="1740">
                        <c:v>12.0833333333333</c:v>
                      </c:pt>
                      <c:pt idx="1741">
                        <c:v>12.0902777777777</c:v>
                      </c:pt>
                      <c:pt idx="1742">
                        <c:v>12.0972222222222</c:v>
                      </c:pt>
                      <c:pt idx="1743">
                        <c:v>12.1041666666666</c:v>
                      </c:pt>
                      <c:pt idx="1744">
                        <c:v>12.1111111111111</c:v>
                      </c:pt>
                      <c:pt idx="1745">
                        <c:v>12.1180555555555</c:v>
                      </c:pt>
                      <c:pt idx="1746">
                        <c:v>12.125</c:v>
                      </c:pt>
                      <c:pt idx="1747">
                        <c:v>12.1319444444444</c:v>
                      </c:pt>
                      <c:pt idx="1748">
                        <c:v>12.1388888888888</c:v>
                      </c:pt>
                      <c:pt idx="1749">
                        <c:v>12.1458333333333</c:v>
                      </c:pt>
                      <c:pt idx="1750">
                        <c:v>12.1527777777777</c:v>
                      </c:pt>
                      <c:pt idx="1751">
                        <c:v>12.1597222222222</c:v>
                      </c:pt>
                      <c:pt idx="1752">
                        <c:v>12.1666666666666</c:v>
                      </c:pt>
                      <c:pt idx="1753">
                        <c:v>12.1736111111111</c:v>
                      </c:pt>
                      <c:pt idx="1754">
                        <c:v>12.1805555555555</c:v>
                      </c:pt>
                      <c:pt idx="1755">
                        <c:v>12.1875</c:v>
                      </c:pt>
                      <c:pt idx="1756">
                        <c:v>12.1944444444444</c:v>
                      </c:pt>
                      <c:pt idx="1757">
                        <c:v>12.2013888888888</c:v>
                      </c:pt>
                      <c:pt idx="1758">
                        <c:v>12.2083333333333</c:v>
                      </c:pt>
                      <c:pt idx="1759">
                        <c:v>12.2152777777777</c:v>
                      </c:pt>
                      <c:pt idx="1760">
                        <c:v>12.2222222222222</c:v>
                      </c:pt>
                      <c:pt idx="1761">
                        <c:v>12.2291666666666</c:v>
                      </c:pt>
                      <c:pt idx="1762">
                        <c:v>12.2361111111111</c:v>
                      </c:pt>
                      <c:pt idx="1763">
                        <c:v>12.2430555555555</c:v>
                      </c:pt>
                      <c:pt idx="1764">
                        <c:v>12.25</c:v>
                      </c:pt>
                      <c:pt idx="1765">
                        <c:v>12.2569444444444</c:v>
                      </c:pt>
                      <c:pt idx="1766">
                        <c:v>12.2638888888888</c:v>
                      </c:pt>
                      <c:pt idx="1767">
                        <c:v>12.2708333333333</c:v>
                      </c:pt>
                      <c:pt idx="1768">
                        <c:v>12.2777777777777</c:v>
                      </c:pt>
                      <c:pt idx="1769">
                        <c:v>12.2847222222222</c:v>
                      </c:pt>
                      <c:pt idx="1770">
                        <c:v>12.2916666666666</c:v>
                      </c:pt>
                      <c:pt idx="1771">
                        <c:v>12.2986111111111</c:v>
                      </c:pt>
                      <c:pt idx="1772">
                        <c:v>12.3055555555555</c:v>
                      </c:pt>
                      <c:pt idx="1773">
                        <c:v>12.3125</c:v>
                      </c:pt>
                      <c:pt idx="1774">
                        <c:v>12.3194444444444</c:v>
                      </c:pt>
                      <c:pt idx="1775">
                        <c:v>12.3263888888888</c:v>
                      </c:pt>
                      <c:pt idx="1776">
                        <c:v>12.3333333333333</c:v>
                      </c:pt>
                      <c:pt idx="1777">
                        <c:v>12.3402777777777</c:v>
                      </c:pt>
                      <c:pt idx="1778">
                        <c:v>12.3472222222222</c:v>
                      </c:pt>
                      <c:pt idx="1779">
                        <c:v>12.3541666666666</c:v>
                      </c:pt>
                      <c:pt idx="1780">
                        <c:v>12.3611111111111</c:v>
                      </c:pt>
                      <c:pt idx="1781">
                        <c:v>12.3680555555555</c:v>
                      </c:pt>
                      <c:pt idx="1782">
                        <c:v>12.375</c:v>
                      </c:pt>
                      <c:pt idx="1783">
                        <c:v>12.3819444444444</c:v>
                      </c:pt>
                      <c:pt idx="1784">
                        <c:v>12.3888888888888</c:v>
                      </c:pt>
                      <c:pt idx="1785">
                        <c:v>12.3958333333333</c:v>
                      </c:pt>
                      <c:pt idx="1786">
                        <c:v>12.4027777777777</c:v>
                      </c:pt>
                      <c:pt idx="1787">
                        <c:v>12.4097222222222</c:v>
                      </c:pt>
                      <c:pt idx="1788">
                        <c:v>12.4166666666666</c:v>
                      </c:pt>
                      <c:pt idx="1789">
                        <c:v>12.4236111111111</c:v>
                      </c:pt>
                      <c:pt idx="1790">
                        <c:v>12.4305555555555</c:v>
                      </c:pt>
                      <c:pt idx="1791">
                        <c:v>12.4375</c:v>
                      </c:pt>
                      <c:pt idx="1792">
                        <c:v>12.4444444444444</c:v>
                      </c:pt>
                      <c:pt idx="1793">
                        <c:v>12.4513888888888</c:v>
                      </c:pt>
                      <c:pt idx="1794">
                        <c:v>12.4583333333333</c:v>
                      </c:pt>
                      <c:pt idx="1795">
                        <c:v>12.4652777777777</c:v>
                      </c:pt>
                      <c:pt idx="1796">
                        <c:v>12.4722222222222</c:v>
                      </c:pt>
                      <c:pt idx="1797">
                        <c:v>12.4791666666666</c:v>
                      </c:pt>
                      <c:pt idx="1798">
                        <c:v>12.4861111111111</c:v>
                      </c:pt>
                      <c:pt idx="1799">
                        <c:v>12.4930555555555</c:v>
                      </c:pt>
                      <c:pt idx="1800">
                        <c:v>12.5</c:v>
                      </c:pt>
                      <c:pt idx="1801">
                        <c:v>12.5069444444444</c:v>
                      </c:pt>
                      <c:pt idx="1802">
                        <c:v>12.5138888888888</c:v>
                      </c:pt>
                      <c:pt idx="1803">
                        <c:v>12.5208333333333</c:v>
                      </c:pt>
                      <c:pt idx="1804">
                        <c:v>12.5277777777777</c:v>
                      </c:pt>
                      <c:pt idx="1805">
                        <c:v>12.5347222222222</c:v>
                      </c:pt>
                      <c:pt idx="1806">
                        <c:v>12.5416666666666</c:v>
                      </c:pt>
                      <c:pt idx="1807">
                        <c:v>12.5486111111111</c:v>
                      </c:pt>
                      <c:pt idx="1808">
                        <c:v>12.5555555555555</c:v>
                      </c:pt>
                      <c:pt idx="1809">
                        <c:v>12.5625</c:v>
                      </c:pt>
                      <c:pt idx="1810">
                        <c:v>12.5694444444444</c:v>
                      </c:pt>
                      <c:pt idx="1811">
                        <c:v>12.5763888888888</c:v>
                      </c:pt>
                      <c:pt idx="1812">
                        <c:v>12.5833333333333</c:v>
                      </c:pt>
                      <c:pt idx="1813">
                        <c:v>12.5902777777777</c:v>
                      </c:pt>
                      <c:pt idx="1814">
                        <c:v>12.5972222222222</c:v>
                      </c:pt>
                      <c:pt idx="1815">
                        <c:v>12.6041666666666</c:v>
                      </c:pt>
                      <c:pt idx="1816">
                        <c:v>12.6111111111111</c:v>
                      </c:pt>
                      <c:pt idx="1817">
                        <c:v>12.6180555555555</c:v>
                      </c:pt>
                      <c:pt idx="1818">
                        <c:v>12.625</c:v>
                      </c:pt>
                      <c:pt idx="1819">
                        <c:v>12.6319444444444</c:v>
                      </c:pt>
                      <c:pt idx="1820">
                        <c:v>12.6388888888888</c:v>
                      </c:pt>
                      <c:pt idx="1821">
                        <c:v>12.6458333333333</c:v>
                      </c:pt>
                      <c:pt idx="1822">
                        <c:v>12.6527777777777</c:v>
                      </c:pt>
                      <c:pt idx="1823">
                        <c:v>12.6597222222222</c:v>
                      </c:pt>
                      <c:pt idx="1824">
                        <c:v>12.6666666666666</c:v>
                      </c:pt>
                      <c:pt idx="1825">
                        <c:v>12.6736111111111</c:v>
                      </c:pt>
                      <c:pt idx="1826">
                        <c:v>12.6805555555555</c:v>
                      </c:pt>
                      <c:pt idx="1827">
                        <c:v>12.6875</c:v>
                      </c:pt>
                      <c:pt idx="1828">
                        <c:v>12.6944444444444</c:v>
                      </c:pt>
                      <c:pt idx="1829">
                        <c:v>12.7013888888888</c:v>
                      </c:pt>
                      <c:pt idx="1830">
                        <c:v>12.7083333333333</c:v>
                      </c:pt>
                      <c:pt idx="1831">
                        <c:v>12.7152777777777</c:v>
                      </c:pt>
                      <c:pt idx="1832">
                        <c:v>12.7222222222222</c:v>
                      </c:pt>
                      <c:pt idx="1833">
                        <c:v>12.7291666666666</c:v>
                      </c:pt>
                      <c:pt idx="1834">
                        <c:v>12.7361111111111</c:v>
                      </c:pt>
                      <c:pt idx="1835">
                        <c:v>12.7430555555555</c:v>
                      </c:pt>
                      <c:pt idx="1836">
                        <c:v>12.75</c:v>
                      </c:pt>
                      <c:pt idx="1837">
                        <c:v>12.7569444444444</c:v>
                      </c:pt>
                      <c:pt idx="1838">
                        <c:v>12.7638888888888</c:v>
                      </c:pt>
                      <c:pt idx="1839">
                        <c:v>12.7708333333333</c:v>
                      </c:pt>
                      <c:pt idx="1840">
                        <c:v>12.7777777777777</c:v>
                      </c:pt>
                      <c:pt idx="1841">
                        <c:v>12.7847222222222</c:v>
                      </c:pt>
                      <c:pt idx="1842">
                        <c:v>12.7916666666666</c:v>
                      </c:pt>
                      <c:pt idx="1843">
                        <c:v>12.7986111111111</c:v>
                      </c:pt>
                      <c:pt idx="1844">
                        <c:v>12.8055555555555</c:v>
                      </c:pt>
                      <c:pt idx="1845">
                        <c:v>12.8125</c:v>
                      </c:pt>
                      <c:pt idx="1846">
                        <c:v>12.8194444444444</c:v>
                      </c:pt>
                      <c:pt idx="1847">
                        <c:v>12.8263888888888</c:v>
                      </c:pt>
                      <c:pt idx="1848">
                        <c:v>12.8333333333333</c:v>
                      </c:pt>
                      <c:pt idx="1849">
                        <c:v>12.8402777777777</c:v>
                      </c:pt>
                      <c:pt idx="1850">
                        <c:v>12.8472222222222</c:v>
                      </c:pt>
                      <c:pt idx="1851">
                        <c:v>12.8541666666666</c:v>
                      </c:pt>
                      <c:pt idx="1852">
                        <c:v>12.8611111111111</c:v>
                      </c:pt>
                      <c:pt idx="1853">
                        <c:v>12.8680555555555</c:v>
                      </c:pt>
                      <c:pt idx="1854">
                        <c:v>12.875</c:v>
                      </c:pt>
                      <c:pt idx="1855">
                        <c:v>12.8819444444444</c:v>
                      </c:pt>
                      <c:pt idx="1856">
                        <c:v>12.8888888888888</c:v>
                      </c:pt>
                      <c:pt idx="1857">
                        <c:v>12.8958333333333</c:v>
                      </c:pt>
                      <c:pt idx="1858">
                        <c:v>12.9027777777777</c:v>
                      </c:pt>
                      <c:pt idx="1859">
                        <c:v>12.9097222222222</c:v>
                      </c:pt>
                      <c:pt idx="1860">
                        <c:v>12.9166666666666</c:v>
                      </c:pt>
                      <c:pt idx="1861">
                        <c:v>12.9236111111111</c:v>
                      </c:pt>
                      <c:pt idx="1862">
                        <c:v>12.9305555555555</c:v>
                      </c:pt>
                      <c:pt idx="1863">
                        <c:v>12.9375</c:v>
                      </c:pt>
                      <c:pt idx="1864">
                        <c:v>12.9444444444444</c:v>
                      </c:pt>
                      <c:pt idx="1865">
                        <c:v>12.9513888888888</c:v>
                      </c:pt>
                      <c:pt idx="1866">
                        <c:v>12.9583333333333</c:v>
                      </c:pt>
                      <c:pt idx="1867">
                        <c:v>12.9652777777777</c:v>
                      </c:pt>
                      <c:pt idx="1868">
                        <c:v>12.9722222222222</c:v>
                      </c:pt>
                      <c:pt idx="1869">
                        <c:v>12.9791666666666</c:v>
                      </c:pt>
                      <c:pt idx="1870">
                        <c:v>12.9861111111111</c:v>
                      </c:pt>
                      <c:pt idx="1871">
                        <c:v>12.9930555555555</c:v>
                      </c:pt>
                      <c:pt idx="1872">
                        <c:v>13</c:v>
                      </c:pt>
                      <c:pt idx="1873">
                        <c:v>13.0069444444444</c:v>
                      </c:pt>
                      <c:pt idx="1874">
                        <c:v>13.0138888888888</c:v>
                      </c:pt>
                      <c:pt idx="1875">
                        <c:v>13.0208333333333</c:v>
                      </c:pt>
                      <c:pt idx="1876">
                        <c:v>13.0277777777777</c:v>
                      </c:pt>
                      <c:pt idx="1877">
                        <c:v>13.0347222222222</c:v>
                      </c:pt>
                      <c:pt idx="1878">
                        <c:v>13.0416666666666</c:v>
                      </c:pt>
                      <c:pt idx="1879">
                        <c:v>13.0486111111111</c:v>
                      </c:pt>
                      <c:pt idx="1880">
                        <c:v>13.0555555555555</c:v>
                      </c:pt>
                      <c:pt idx="1881">
                        <c:v>13.0625</c:v>
                      </c:pt>
                      <c:pt idx="1882">
                        <c:v>13.0694444444444</c:v>
                      </c:pt>
                      <c:pt idx="1883">
                        <c:v>13.0763888888888</c:v>
                      </c:pt>
                      <c:pt idx="1884">
                        <c:v>13.0833333333333</c:v>
                      </c:pt>
                      <c:pt idx="1885">
                        <c:v>13.0902777777777</c:v>
                      </c:pt>
                      <c:pt idx="1886">
                        <c:v>13.0972222222222</c:v>
                      </c:pt>
                      <c:pt idx="1887">
                        <c:v>13.1041666666666</c:v>
                      </c:pt>
                      <c:pt idx="1888">
                        <c:v>13.1111111111111</c:v>
                      </c:pt>
                      <c:pt idx="1889">
                        <c:v>13.1180555555555</c:v>
                      </c:pt>
                      <c:pt idx="1890">
                        <c:v>13.125</c:v>
                      </c:pt>
                      <c:pt idx="1891">
                        <c:v>13.1319444444444</c:v>
                      </c:pt>
                      <c:pt idx="1892">
                        <c:v>13.1388888888888</c:v>
                      </c:pt>
                      <c:pt idx="1893">
                        <c:v>13.1458333333333</c:v>
                      </c:pt>
                      <c:pt idx="1894">
                        <c:v>13.1527777777777</c:v>
                      </c:pt>
                      <c:pt idx="1895">
                        <c:v>13.1597222222222</c:v>
                      </c:pt>
                      <c:pt idx="1896">
                        <c:v>13.1666666666666</c:v>
                      </c:pt>
                      <c:pt idx="1897">
                        <c:v>13.1736111111111</c:v>
                      </c:pt>
                      <c:pt idx="1898">
                        <c:v>13.1805555555555</c:v>
                      </c:pt>
                      <c:pt idx="1899">
                        <c:v>13.1875</c:v>
                      </c:pt>
                      <c:pt idx="1900">
                        <c:v>13.1944444444444</c:v>
                      </c:pt>
                      <c:pt idx="1901">
                        <c:v>13.2013888888888</c:v>
                      </c:pt>
                      <c:pt idx="1902">
                        <c:v>13.2083333333333</c:v>
                      </c:pt>
                      <c:pt idx="1903">
                        <c:v>13.2152777777777</c:v>
                      </c:pt>
                      <c:pt idx="1904">
                        <c:v>13.2222222222222</c:v>
                      </c:pt>
                      <c:pt idx="1905">
                        <c:v>13.2291666666666</c:v>
                      </c:pt>
                      <c:pt idx="1906">
                        <c:v>13.2361111111111</c:v>
                      </c:pt>
                      <c:pt idx="1907">
                        <c:v>13.2430555555555</c:v>
                      </c:pt>
                      <c:pt idx="1908">
                        <c:v>13.25</c:v>
                      </c:pt>
                      <c:pt idx="1909">
                        <c:v>13.2569444444444</c:v>
                      </c:pt>
                      <c:pt idx="1910">
                        <c:v>13.2638888888888</c:v>
                      </c:pt>
                      <c:pt idx="1911">
                        <c:v>13.2708333333333</c:v>
                      </c:pt>
                      <c:pt idx="1912">
                        <c:v>13.2777777777777</c:v>
                      </c:pt>
                      <c:pt idx="1913">
                        <c:v>13.2847222222222</c:v>
                      </c:pt>
                      <c:pt idx="1914">
                        <c:v>13.2916666666666</c:v>
                      </c:pt>
                      <c:pt idx="1915">
                        <c:v>13.2986111111111</c:v>
                      </c:pt>
                      <c:pt idx="1916">
                        <c:v>13.3055555555555</c:v>
                      </c:pt>
                      <c:pt idx="1917">
                        <c:v>13.3125</c:v>
                      </c:pt>
                      <c:pt idx="1918">
                        <c:v>13.3194444444444</c:v>
                      </c:pt>
                      <c:pt idx="1919">
                        <c:v>13.3263888888888</c:v>
                      </c:pt>
                      <c:pt idx="1920">
                        <c:v>13.3333333333333</c:v>
                      </c:pt>
                      <c:pt idx="1921">
                        <c:v>13.3402777777777</c:v>
                      </c:pt>
                      <c:pt idx="1922">
                        <c:v>13.3472222222222</c:v>
                      </c:pt>
                      <c:pt idx="1923">
                        <c:v>13.3541666666666</c:v>
                      </c:pt>
                      <c:pt idx="1924">
                        <c:v>13.3611111111111</c:v>
                      </c:pt>
                      <c:pt idx="1925">
                        <c:v>13.3680555555555</c:v>
                      </c:pt>
                      <c:pt idx="1926">
                        <c:v>13.375</c:v>
                      </c:pt>
                      <c:pt idx="1927">
                        <c:v>13.3819444444444</c:v>
                      </c:pt>
                      <c:pt idx="1928">
                        <c:v>13.3888888888888</c:v>
                      </c:pt>
                      <c:pt idx="1929">
                        <c:v>13.3958333333333</c:v>
                      </c:pt>
                      <c:pt idx="1930">
                        <c:v>13.4027777777777</c:v>
                      </c:pt>
                      <c:pt idx="1931">
                        <c:v>13.4097222222222</c:v>
                      </c:pt>
                      <c:pt idx="1932">
                        <c:v>13.4166666666666</c:v>
                      </c:pt>
                      <c:pt idx="1933">
                        <c:v>13.4236111111111</c:v>
                      </c:pt>
                      <c:pt idx="1934">
                        <c:v>13.4305555555555</c:v>
                      </c:pt>
                      <c:pt idx="1935">
                        <c:v>13.4375</c:v>
                      </c:pt>
                      <c:pt idx="1936">
                        <c:v>13.4444444444444</c:v>
                      </c:pt>
                      <c:pt idx="1937">
                        <c:v>13.4513888888888</c:v>
                      </c:pt>
                      <c:pt idx="1938">
                        <c:v>13.4583333333333</c:v>
                      </c:pt>
                      <c:pt idx="1939">
                        <c:v>13.4652777777777</c:v>
                      </c:pt>
                      <c:pt idx="1940">
                        <c:v>13.4722222222222</c:v>
                      </c:pt>
                      <c:pt idx="1941">
                        <c:v>13.4791666666666</c:v>
                      </c:pt>
                      <c:pt idx="1942">
                        <c:v>13.4861111111111</c:v>
                      </c:pt>
                      <c:pt idx="1943">
                        <c:v>13.4930555555555</c:v>
                      </c:pt>
                      <c:pt idx="1944">
                        <c:v>13.5</c:v>
                      </c:pt>
                      <c:pt idx="1945">
                        <c:v>13.5069444444444</c:v>
                      </c:pt>
                      <c:pt idx="1946">
                        <c:v>13.5138888888888</c:v>
                      </c:pt>
                      <c:pt idx="1947">
                        <c:v>13.5208333333333</c:v>
                      </c:pt>
                      <c:pt idx="1948">
                        <c:v>13.5277777777777</c:v>
                      </c:pt>
                      <c:pt idx="1949">
                        <c:v>13.5347222222222</c:v>
                      </c:pt>
                      <c:pt idx="1950">
                        <c:v>13.5416666666666</c:v>
                      </c:pt>
                      <c:pt idx="1951">
                        <c:v>13.5486111111111</c:v>
                      </c:pt>
                      <c:pt idx="1952">
                        <c:v>13.5555555555555</c:v>
                      </c:pt>
                      <c:pt idx="1953">
                        <c:v>13.5625</c:v>
                      </c:pt>
                      <c:pt idx="1954">
                        <c:v>13.5694444444444</c:v>
                      </c:pt>
                      <c:pt idx="1955">
                        <c:v>13.5763888888888</c:v>
                      </c:pt>
                      <c:pt idx="1956">
                        <c:v>13.5833333333333</c:v>
                      </c:pt>
                      <c:pt idx="1957">
                        <c:v>13.5902777777777</c:v>
                      </c:pt>
                      <c:pt idx="1958">
                        <c:v>13.5972222222222</c:v>
                      </c:pt>
                      <c:pt idx="1959">
                        <c:v>13.6041666666666</c:v>
                      </c:pt>
                      <c:pt idx="1960">
                        <c:v>13.6111111111111</c:v>
                      </c:pt>
                      <c:pt idx="1961">
                        <c:v>13.6180555555555</c:v>
                      </c:pt>
                      <c:pt idx="1962">
                        <c:v>13.625</c:v>
                      </c:pt>
                      <c:pt idx="1963">
                        <c:v>13.6319444444444</c:v>
                      </c:pt>
                      <c:pt idx="1964">
                        <c:v>13.6388888888888</c:v>
                      </c:pt>
                      <c:pt idx="1965">
                        <c:v>13.6458333333333</c:v>
                      </c:pt>
                      <c:pt idx="1966">
                        <c:v>13.6527777777777</c:v>
                      </c:pt>
                      <c:pt idx="1967">
                        <c:v>13.6597222222222</c:v>
                      </c:pt>
                      <c:pt idx="1968">
                        <c:v>13.6666666666666</c:v>
                      </c:pt>
                      <c:pt idx="1969">
                        <c:v>13.6736111111111</c:v>
                      </c:pt>
                      <c:pt idx="1970">
                        <c:v>13.6805555555555</c:v>
                      </c:pt>
                      <c:pt idx="1971">
                        <c:v>13.6875</c:v>
                      </c:pt>
                      <c:pt idx="1972">
                        <c:v>13.6944444444444</c:v>
                      </c:pt>
                      <c:pt idx="1973">
                        <c:v>13.7013888888888</c:v>
                      </c:pt>
                      <c:pt idx="1974">
                        <c:v>13.7083333333333</c:v>
                      </c:pt>
                      <c:pt idx="1975">
                        <c:v>13.7152777777777</c:v>
                      </c:pt>
                      <c:pt idx="1976">
                        <c:v>13.7222222222222</c:v>
                      </c:pt>
                      <c:pt idx="1977">
                        <c:v>13.7291666666666</c:v>
                      </c:pt>
                      <c:pt idx="1978">
                        <c:v>13.7361111111111</c:v>
                      </c:pt>
                      <c:pt idx="1979">
                        <c:v>13.7430555555555</c:v>
                      </c:pt>
                      <c:pt idx="1980">
                        <c:v>13.75</c:v>
                      </c:pt>
                      <c:pt idx="1981">
                        <c:v>13.7569444444444</c:v>
                      </c:pt>
                      <c:pt idx="1982">
                        <c:v>13.7638888888888</c:v>
                      </c:pt>
                      <c:pt idx="1983">
                        <c:v>13.7708333333333</c:v>
                      </c:pt>
                      <c:pt idx="1984">
                        <c:v>13.7777777777777</c:v>
                      </c:pt>
                      <c:pt idx="1985">
                        <c:v>13.7847222222222</c:v>
                      </c:pt>
                      <c:pt idx="1986">
                        <c:v>13.7916666666666</c:v>
                      </c:pt>
                      <c:pt idx="1987">
                        <c:v>13.7986111111111</c:v>
                      </c:pt>
                      <c:pt idx="1988">
                        <c:v>13.8055555555555</c:v>
                      </c:pt>
                      <c:pt idx="1989">
                        <c:v>13.8125</c:v>
                      </c:pt>
                      <c:pt idx="1990">
                        <c:v>13.8194444444444</c:v>
                      </c:pt>
                      <c:pt idx="1991">
                        <c:v>13.8263888888888</c:v>
                      </c:pt>
                      <c:pt idx="1992">
                        <c:v>13.8333333333333</c:v>
                      </c:pt>
                      <c:pt idx="1993">
                        <c:v>13.8402777777777</c:v>
                      </c:pt>
                      <c:pt idx="1994">
                        <c:v>13.8472222222222</c:v>
                      </c:pt>
                      <c:pt idx="1995">
                        <c:v>13.8541666666666</c:v>
                      </c:pt>
                      <c:pt idx="1996">
                        <c:v>13.8611111111111</c:v>
                      </c:pt>
                      <c:pt idx="1997">
                        <c:v>13.8680555555555</c:v>
                      </c:pt>
                      <c:pt idx="1998">
                        <c:v>13.875</c:v>
                      </c:pt>
                      <c:pt idx="1999">
                        <c:v>13.8819444444444</c:v>
                      </c:pt>
                      <c:pt idx="2000">
                        <c:v>13.8888888888888</c:v>
                      </c:pt>
                      <c:pt idx="2001">
                        <c:v>13.8958333333333</c:v>
                      </c:pt>
                      <c:pt idx="2002">
                        <c:v>13.9027777777777</c:v>
                      </c:pt>
                      <c:pt idx="2003">
                        <c:v>13.9097222222222</c:v>
                      </c:pt>
                      <c:pt idx="2004">
                        <c:v>13.9166666666666</c:v>
                      </c:pt>
                      <c:pt idx="2005">
                        <c:v>13.9236111111111</c:v>
                      </c:pt>
                      <c:pt idx="2006">
                        <c:v>13.9305555555555</c:v>
                      </c:pt>
                      <c:pt idx="2007">
                        <c:v>13.9375</c:v>
                      </c:pt>
                      <c:pt idx="2008">
                        <c:v>13.9444444444444</c:v>
                      </c:pt>
                      <c:pt idx="2009">
                        <c:v>13.9513888888888</c:v>
                      </c:pt>
                      <c:pt idx="2010">
                        <c:v>13.9583333333333</c:v>
                      </c:pt>
                      <c:pt idx="2011">
                        <c:v>13.9652777777777</c:v>
                      </c:pt>
                      <c:pt idx="2012">
                        <c:v>13.9722222222222</c:v>
                      </c:pt>
                      <c:pt idx="2013">
                        <c:v>13.9791666666666</c:v>
                      </c:pt>
                      <c:pt idx="2014">
                        <c:v>13.9861111111111</c:v>
                      </c:pt>
                      <c:pt idx="2015">
                        <c:v>13.9930555555555</c:v>
                      </c:pt>
                      <c:pt idx="2016">
                        <c:v>14</c:v>
                      </c:pt>
                      <c:pt idx="2017">
                        <c:v>14.0069444444444</c:v>
                      </c:pt>
                      <c:pt idx="2018">
                        <c:v>14.0138888888888</c:v>
                      </c:pt>
                      <c:pt idx="2019">
                        <c:v>14.0208333333333</c:v>
                      </c:pt>
                      <c:pt idx="2020">
                        <c:v>14.0277777777777</c:v>
                      </c:pt>
                      <c:pt idx="2021">
                        <c:v>14.0347222222222</c:v>
                      </c:pt>
                      <c:pt idx="2022">
                        <c:v>14.0416666666666</c:v>
                      </c:pt>
                      <c:pt idx="2023">
                        <c:v>14.0486111111111</c:v>
                      </c:pt>
                      <c:pt idx="2024">
                        <c:v>14.0555555555555</c:v>
                      </c:pt>
                      <c:pt idx="2025">
                        <c:v>14.0625</c:v>
                      </c:pt>
                      <c:pt idx="2026">
                        <c:v>14.0694444444444</c:v>
                      </c:pt>
                      <c:pt idx="2027">
                        <c:v>14.0763888888888</c:v>
                      </c:pt>
                      <c:pt idx="2028">
                        <c:v>14.0833333333333</c:v>
                      </c:pt>
                      <c:pt idx="2029">
                        <c:v>14.0902777777777</c:v>
                      </c:pt>
                      <c:pt idx="2030">
                        <c:v>14.0972222222222</c:v>
                      </c:pt>
                      <c:pt idx="2031">
                        <c:v>14.1041666666666</c:v>
                      </c:pt>
                      <c:pt idx="2032">
                        <c:v>14.1111111111111</c:v>
                      </c:pt>
                      <c:pt idx="2033">
                        <c:v>14.1180555555555</c:v>
                      </c:pt>
                      <c:pt idx="2034">
                        <c:v>14.125</c:v>
                      </c:pt>
                      <c:pt idx="2035">
                        <c:v>14.1319444444444</c:v>
                      </c:pt>
                      <c:pt idx="2036">
                        <c:v>14.1388888888888</c:v>
                      </c:pt>
                      <c:pt idx="2037">
                        <c:v>14.1458333333333</c:v>
                      </c:pt>
                      <c:pt idx="2038">
                        <c:v>14.1527777777777</c:v>
                      </c:pt>
                      <c:pt idx="2039">
                        <c:v>14.1597222222222</c:v>
                      </c:pt>
                      <c:pt idx="2040">
                        <c:v>14.1666666666666</c:v>
                      </c:pt>
                      <c:pt idx="2041">
                        <c:v>14.1736111111111</c:v>
                      </c:pt>
                      <c:pt idx="2042">
                        <c:v>14.1805555555555</c:v>
                      </c:pt>
                      <c:pt idx="2043">
                        <c:v>14.1875</c:v>
                      </c:pt>
                      <c:pt idx="2044">
                        <c:v>14.1944444444444</c:v>
                      </c:pt>
                      <c:pt idx="2045">
                        <c:v>14.2013888888888</c:v>
                      </c:pt>
                      <c:pt idx="2046">
                        <c:v>14.2083333333333</c:v>
                      </c:pt>
                      <c:pt idx="2047">
                        <c:v>14.2152777777777</c:v>
                      </c:pt>
                      <c:pt idx="2048">
                        <c:v>14.2222222222222</c:v>
                      </c:pt>
                      <c:pt idx="2049">
                        <c:v>14.2291666666666</c:v>
                      </c:pt>
                      <c:pt idx="2050">
                        <c:v>14.2361111111111</c:v>
                      </c:pt>
                      <c:pt idx="2051">
                        <c:v>14.2430555555555</c:v>
                      </c:pt>
                      <c:pt idx="2052">
                        <c:v>14.25</c:v>
                      </c:pt>
                      <c:pt idx="2053">
                        <c:v>14.2569444444444</c:v>
                      </c:pt>
                      <c:pt idx="2054">
                        <c:v>14.2638888888888</c:v>
                      </c:pt>
                      <c:pt idx="2055">
                        <c:v>14.2708333333333</c:v>
                      </c:pt>
                      <c:pt idx="2056">
                        <c:v>14.2777777777777</c:v>
                      </c:pt>
                      <c:pt idx="2057">
                        <c:v>14.2847222222222</c:v>
                      </c:pt>
                      <c:pt idx="2058">
                        <c:v>14.2916666666666</c:v>
                      </c:pt>
                      <c:pt idx="2059">
                        <c:v>14.2986111111111</c:v>
                      </c:pt>
                      <c:pt idx="2060">
                        <c:v>14.3055555555555</c:v>
                      </c:pt>
                      <c:pt idx="2061">
                        <c:v>14.3125</c:v>
                      </c:pt>
                      <c:pt idx="2062">
                        <c:v>14.3194444444444</c:v>
                      </c:pt>
                      <c:pt idx="2063">
                        <c:v>14.3263888888888</c:v>
                      </c:pt>
                      <c:pt idx="2064">
                        <c:v>14.3333333333333</c:v>
                      </c:pt>
                      <c:pt idx="2065">
                        <c:v>14.3402777777777</c:v>
                      </c:pt>
                      <c:pt idx="2066">
                        <c:v>14.3472222222222</c:v>
                      </c:pt>
                      <c:pt idx="2067">
                        <c:v>14.3541666666666</c:v>
                      </c:pt>
                      <c:pt idx="2068">
                        <c:v>14.3611111111111</c:v>
                      </c:pt>
                      <c:pt idx="2069">
                        <c:v>14.3680555555555</c:v>
                      </c:pt>
                      <c:pt idx="2070">
                        <c:v>14.375</c:v>
                      </c:pt>
                      <c:pt idx="2071">
                        <c:v>14.3819444444444</c:v>
                      </c:pt>
                      <c:pt idx="2072">
                        <c:v>14.3888888888888</c:v>
                      </c:pt>
                      <c:pt idx="2073">
                        <c:v>14.3958333333333</c:v>
                      </c:pt>
                      <c:pt idx="2074">
                        <c:v>14.4027777777777</c:v>
                      </c:pt>
                      <c:pt idx="2075">
                        <c:v>14.4097222222222</c:v>
                      </c:pt>
                      <c:pt idx="2076">
                        <c:v>14.4166666666666</c:v>
                      </c:pt>
                      <c:pt idx="2077">
                        <c:v>14.4236111111111</c:v>
                      </c:pt>
                      <c:pt idx="2078">
                        <c:v>14.4305555555555</c:v>
                      </c:pt>
                      <c:pt idx="2079">
                        <c:v>14.4375</c:v>
                      </c:pt>
                      <c:pt idx="2080">
                        <c:v>14.4444444444444</c:v>
                      </c:pt>
                      <c:pt idx="2081">
                        <c:v>14.4513888888888</c:v>
                      </c:pt>
                      <c:pt idx="2082">
                        <c:v>14.4583333333333</c:v>
                      </c:pt>
                      <c:pt idx="2083">
                        <c:v>14.4652777777777</c:v>
                      </c:pt>
                      <c:pt idx="2084">
                        <c:v>14.4722222222222</c:v>
                      </c:pt>
                      <c:pt idx="2085">
                        <c:v>14.4791666666666</c:v>
                      </c:pt>
                      <c:pt idx="2086">
                        <c:v>14.4861111111111</c:v>
                      </c:pt>
                      <c:pt idx="2087">
                        <c:v>14.4930555555555</c:v>
                      </c:pt>
                      <c:pt idx="2088">
                        <c:v>14.5</c:v>
                      </c:pt>
                      <c:pt idx="2089">
                        <c:v>14.5069444444444</c:v>
                      </c:pt>
                      <c:pt idx="2090">
                        <c:v>14.5138888888888</c:v>
                      </c:pt>
                      <c:pt idx="2091">
                        <c:v>14.5208333333333</c:v>
                      </c:pt>
                      <c:pt idx="2092">
                        <c:v>14.5277777777777</c:v>
                      </c:pt>
                      <c:pt idx="2093">
                        <c:v>14.5347222222222</c:v>
                      </c:pt>
                      <c:pt idx="2094">
                        <c:v>14.5416666666666</c:v>
                      </c:pt>
                      <c:pt idx="2095">
                        <c:v>14.5486111111111</c:v>
                      </c:pt>
                      <c:pt idx="2096">
                        <c:v>14.5555555555555</c:v>
                      </c:pt>
                      <c:pt idx="2097">
                        <c:v>14.5625</c:v>
                      </c:pt>
                      <c:pt idx="2098">
                        <c:v>14.5694444444444</c:v>
                      </c:pt>
                      <c:pt idx="2099">
                        <c:v>14.5763888888888</c:v>
                      </c:pt>
                      <c:pt idx="2100">
                        <c:v>14.5833333333333</c:v>
                      </c:pt>
                      <c:pt idx="2101">
                        <c:v>14.5902777777777</c:v>
                      </c:pt>
                      <c:pt idx="2102">
                        <c:v>14.5972222222222</c:v>
                      </c:pt>
                      <c:pt idx="2103">
                        <c:v>14.6041666666666</c:v>
                      </c:pt>
                      <c:pt idx="2104">
                        <c:v>14.6111111111111</c:v>
                      </c:pt>
                      <c:pt idx="2105">
                        <c:v>14.6180555555555</c:v>
                      </c:pt>
                      <c:pt idx="2106">
                        <c:v>14.625</c:v>
                      </c:pt>
                      <c:pt idx="2107">
                        <c:v>14.6319444444444</c:v>
                      </c:pt>
                      <c:pt idx="2108">
                        <c:v>14.6388888888888</c:v>
                      </c:pt>
                      <c:pt idx="2109">
                        <c:v>14.6458333333333</c:v>
                      </c:pt>
                      <c:pt idx="2110">
                        <c:v>14.6527777777777</c:v>
                      </c:pt>
                      <c:pt idx="2111">
                        <c:v>14.6597222222222</c:v>
                      </c:pt>
                      <c:pt idx="2112">
                        <c:v>14.6666666666666</c:v>
                      </c:pt>
                      <c:pt idx="2113">
                        <c:v>14.6736111111111</c:v>
                      </c:pt>
                      <c:pt idx="2114">
                        <c:v>14.6805555555555</c:v>
                      </c:pt>
                      <c:pt idx="2115">
                        <c:v>14.6875</c:v>
                      </c:pt>
                      <c:pt idx="2116">
                        <c:v>14.6944444444444</c:v>
                      </c:pt>
                      <c:pt idx="2117">
                        <c:v>14.7013888888888</c:v>
                      </c:pt>
                      <c:pt idx="2118">
                        <c:v>14.7083333333333</c:v>
                      </c:pt>
                      <c:pt idx="2119">
                        <c:v>14.7152777777777</c:v>
                      </c:pt>
                      <c:pt idx="2120">
                        <c:v>14.7222222222222</c:v>
                      </c:pt>
                      <c:pt idx="2121">
                        <c:v>14.7291666666666</c:v>
                      </c:pt>
                      <c:pt idx="2122">
                        <c:v>14.7361111111111</c:v>
                      </c:pt>
                      <c:pt idx="2123">
                        <c:v>14.7430555555555</c:v>
                      </c:pt>
                      <c:pt idx="2124">
                        <c:v>14.75</c:v>
                      </c:pt>
                      <c:pt idx="2125">
                        <c:v>14.7569444444444</c:v>
                      </c:pt>
                      <c:pt idx="2126">
                        <c:v>14.7638888888888</c:v>
                      </c:pt>
                      <c:pt idx="2127">
                        <c:v>14.7708333333333</c:v>
                      </c:pt>
                      <c:pt idx="2128">
                        <c:v>14.7777777777777</c:v>
                      </c:pt>
                      <c:pt idx="2129">
                        <c:v>14.7847222222222</c:v>
                      </c:pt>
                      <c:pt idx="2130">
                        <c:v>14.7916666666666</c:v>
                      </c:pt>
                      <c:pt idx="2131">
                        <c:v>14.7986111111111</c:v>
                      </c:pt>
                      <c:pt idx="2132">
                        <c:v>14.8055555555555</c:v>
                      </c:pt>
                      <c:pt idx="2133">
                        <c:v>14.8125</c:v>
                      </c:pt>
                      <c:pt idx="2134">
                        <c:v>14.8194444444444</c:v>
                      </c:pt>
                      <c:pt idx="2135">
                        <c:v>14.8263888888888</c:v>
                      </c:pt>
                      <c:pt idx="2136">
                        <c:v>14.8333333333333</c:v>
                      </c:pt>
                      <c:pt idx="2137">
                        <c:v>14.8402777777777</c:v>
                      </c:pt>
                      <c:pt idx="2138">
                        <c:v>14.8472222222222</c:v>
                      </c:pt>
                      <c:pt idx="2139">
                        <c:v>14.8541666666666</c:v>
                      </c:pt>
                      <c:pt idx="2140">
                        <c:v>14.8611111111111</c:v>
                      </c:pt>
                      <c:pt idx="2141">
                        <c:v>14.8680555555555</c:v>
                      </c:pt>
                      <c:pt idx="2142">
                        <c:v>14.875</c:v>
                      </c:pt>
                      <c:pt idx="2143">
                        <c:v>14.8819444444444</c:v>
                      </c:pt>
                      <c:pt idx="2144">
                        <c:v>14.8888888888888</c:v>
                      </c:pt>
                      <c:pt idx="2145">
                        <c:v>14.8958333333333</c:v>
                      </c:pt>
                      <c:pt idx="2146">
                        <c:v>14.9027777777777</c:v>
                      </c:pt>
                      <c:pt idx="2147">
                        <c:v>14.9097222222222</c:v>
                      </c:pt>
                      <c:pt idx="2148">
                        <c:v>14.9166666666666</c:v>
                      </c:pt>
                      <c:pt idx="2149">
                        <c:v>14.9236111111111</c:v>
                      </c:pt>
                      <c:pt idx="2150">
                        <c:v>14.9305555555555</c:v>
                      </c:pt>
                      <c:pt idx="2151">
                        <c:v>14.9375</c:v>
                      </c:pt>
                      <c:pt idx="2152">
                        <c:v>14.9444444444444</c:v>
                      </c:pt>
                      <c:pt idx="2153">
                        <c:v>14.9513888888888</c:v>
                      </c:pt>
                      <c:pt idx="2154">
                        <c:v>14.9583333333333</c:v>
                      </c:pt>
                      <c:pt idx="2155">
                        <c:v>14.9652777777777</c:v>
                      </c:pt>
                      <c:pt idx="2156">
                        <c:v>14.9722222222222</c:v>
                      </c:pt>
                      <c:pt idx="2157">
                        <c:v>14.9791666666666</c:v>
                      </c:pt>
                      <c:pt idx="2158">
                        <c:v>14.9861111111111</c:v>
                      </c:pt>
                      <c:pt idx="2159">
                        <c:v>14.9930555555555</c:v>
                      </c:pt>
                      <c:pt idx="2160">
                        <c:v>15</c:v>
                      </c:pt>
                      <c:pt idx="2161">
                        <c:v>15.0069444444444</c:v>
                      </c:pt>
                      <c:pt idx="2162">
                        <c:v>15.0138888888888</c:v>
                      </c:pt>
                      <c:pt idx="2163">
                        <c:v>15.0208333333333</c:v>
                      </c:pt>
                      <c:pt idx="2164">
                        <c:v>15.0277777777777</c:v>
                      </c:pt>
                      <c:pt idx="2165">
                        <c:v>15.0347222222222</c:v>
                      </c:pt>
                      <c:pt idx="2166">
                        <c:v>15.0416666666666</c:v>
                      </c:pt>
                      <c:pt idx="2167">
                        <c:v>15.0486111111111</c:v>
                      </c:pt>
                      <c:pt idx="2168">
                        <c:v>15.0555555555555</c:v>
                      </c:pt>
                      <c:pt idx="2169">
                        <c:v>15.0625</c:v>
                      </c:pt>
                      <c:pt idx="2170">
                        <c:v>15.0694444444444</c:v>
                      </c:pt>
                      <c:pt idx="2171">
                        <c:v>15.0763888888888</c:v>
                      </c:pt>
                      <c:pt idx="2172">
                        <c:v>15.0833333333333</c:v>
                      </c:pt>
                      <c:pt idx="2173">
                        <c:v>15.0902777777777</c:v>
                      </c:pt>
                      <c:pt idx="2174">
                        <c:v>15.0972222222222</c:v>
                      </c:pt>
                      <c:pt idx="2175">
                        <c:v>15.1041666666666</c:v>
                      </c:pt>
                      <c:pt idx="2176">
                        <c:v>15.1111111111111</c:v>
                      </c:pt>
                      <c:pt idx="2177">
                        <c:v>15.1180555555555</c:v>
                      </c:pt>
                      <c:pt idx="2178">
                        <c:v>15.125</c:v>
                      </c:pt>
                      <c:pt idx="2179">
                        <c:v>15.1319444444444</c:v>
                      </c:pt>
                      <c:pt idx="2180">
                        <c:v>15.1388888888888</c:v>
                      </c:pt>
                      <c:pt idx="2181">
                        <c:v>15.1458333333333</c:v>
                      </c:pt>
                      <c:pt idx="2182">
                        <c:v>15.1527777777777</c:v>
                      </c:pt>
                      <c:pt idx="2183">
                        <c:v>15.1597222222222</c:v>
                      </c:pt>
                      <c:pt idx="2184">
                        <c:v>15.1666666666666</c:v>
                      </c:pt>
                      <c:pt idx="2185">
                        <c:v>15.1736111111111</c:v>
                      </c:pt>
                      <c:pt idx="2186">
                        <c:v>15.1805555555555</c:v>
                      </c:pt>
                      <c:pt idx="2187">
                        <c:v>15.1875</c:v>
                      </c:pt>
                      <c:pt idx="2188">
                        <c:v>15.1944444444444</c:v>
                      </c:pt>
                      <c:pt idx="2189">
                        <c:v>15.2013888888888</c:v>
                      </c:pt>
                      <c:pt idx="2190">
                        <c:v>15.2083333333333</c:v>
                      </c:pt>
                      <c:pt idx="2191">
                        <c:v>15.2152777777777</c:v>
                      </c:pt>
                      <c:pt idx="2192">
                        <c:v>15.2222222222222</c:v>
                      </c:pt>
                      <c:pt idx="2193">
                        <c:v>15.2291666666666</c:v>
                      </c:pt>
                      <c:pt idx="2194">
                        <c:v>15.2361111111111</c:v>
                      </c:pt>
                      <c:pt idx="2195">
                        <c:v>15.2430555555555</c:v>
                      </c:pt>
                      <c:pt idx="2196">
                        <c:v>15.25</c:v>
                      </c:pt>
                      <c:pt idx="2197">
                        <c:v>15.2569444444444</c:v>
                      </c:pt>
                      <c:pt idx="2198">
                        <c:v>15.2638888888888</c:v>
                      </c:pt>
                      <c:pt idx="2199">
                        <c:v>15.2708333333333</c:v>
                      </c:pt>
                      <c:pt idx="2200">
                        <c:v>15.2777777777777</c:v>
                      </c:pt>
                      <c:pt idx="2201">
                        <c:v>15.2847222222222</c:v>
                      </c:pt>
                      <c:pt idx="2202">
                        <c:v>15.2916666666666</c:v>
                      </c:pt>
                      <c:pt idx="2203">
                        <c:v>15.2986111111111</c:v>
                      </c:pt>
                      <c:pt idx="2204">
                        <c:v>15.3055555555555</c:v>
                      </c:pt>
                      <c:pt idx="2205">
                        <c:v>15.3125</c:v>
                      </c:pt>
                      <c:pt idx="2206">
                        <c:v>15.3194444444444</c:v>
                      </c:pt>
                      <c:pt idx="2207">
                        <c:v>15.3263888888888</c:v>
                      </c:pt>
                      <c:pt idx="2208">
                        <c:v>15.3333333333333</c:v>
                      </c:pt>
                      <c:pt idx="2209">
                        <c:v>15.3402777777777</c:v>
                      </c:pt>
                      <c:pt idx="2210">
                        <c:v>15.3472222222222</c:v>
                      </c:pt>
                      <c:pt idx="2211">
                        <c:v>15.3541666666666</c:v>
                      </c:pt>
                      <c:pt idx="2212">
                        <c:v>15.3611111111111</c:v>
                      </c:pt>
                      <c:pt idx="2213">
                        <c:v>15.3680555555555</c:v>
                      </c:pt>
                      <c:pt idx="2214">
                        <c:v>15.375</c:v>
                      </c:pt>
                      <c:pt idx="2215">
                        <c:v>15.3819444444444</c:v>
                      </c:pt>
                      <c:pt idx="2216">
                        <c:v>15.3888888888888</c:v>
                      </c:pt>
                      <c:pt idx="2217">
                        <c:v>15.3958333333333</c:v>
                      </c:pt>
                      <c:pt idx="2218">
                        <c:v>15.4027777777777</c:v>
                      </c:pt>
                      <c:pt idx="2219">
                        <c:v>15.4097222222222</c:v>
                      </c:pt>
                      <c:pt idx="2220">
                        <c:v>15.4166666666666</c:v>
                      </c:pt>
                      <c:pt idx="2221">
                        <c:v>15.4236111111111</c:v>
                      </c:pt>
                      <c:pt idx="2222">
                        <c:v>15.4305555555555</c:v>
                      </c:pt>
                      <c:pt idx="2223">
                        <c:v>15.4375</c:v>
                      </c:pt>
                      <c:pt idx="2224">
                        <c:v>15.4444444444444</c:v>
                      </c:pt>
                      <c:pt idx="2225">
                        <c:v>15.4513888888888</c:v>
                      </c:pt>
                      <c:pt idx="2226">
                        <c:v>15.4583333333333</c:v>
                      </c:pt>
                      <c:pt idx="2227">
                        <c:v>15.4652777777777</c:v>
                      </c:pt>
                      <c:pt idx="2228">
                        <c:v>15.4722222222222</c:v>
                      </c:pt>
                      <c:pt idx="2229">
                        <c:v>15.4791666666666</c:v>
                      </c:pt>
                      <c:pt idx="2230">
                        <c:v>15.4861111111111</c:v>
                      </c:pt>
                      <c:pt idx="2231">
                        <c:v>15.4930555555555</c:v>
                      </c:pt>
                      <c:pt idx="2232">
                        <c:v>15.5</c:v>
                      </c:pt>
                      <c:pt idx="2233">
                        <c:v>15.5069444444444</c:v>
                      </c:pt>
                      <c:pt idx="2234">
                        <c:v>15.5138888888888</c:v>
                      </c:pt>
                      <c:pt idx="2235">
                        <c:v>15.5208333333333</c:v>
                      </c:pt>
                      <c:pt idx="2236">
                        <c:v>15.5277777777777</c:v>
                      </c:pt>
                      <c:pt idx="2237">
                        <c:v>15.5347222222222</c:v>
                      </c:pt>
                      <c:pt idx="2238">
                        <c:v>15.5416666666666</c:v>
                      </c:pt>
                      <c:pt idx="2239">
                        <c:v>15.5486111111111</c:v>
                      </c:pt>
                      <c:pt idx="2240">
                        <c:v>15.5555555555555</c:v>
                      </c:pt>
                      <c:pt idx="2241">
                        <c:v>15.5625</c:v>
                      </c:pt>
                      <c:pt idx="2242">
                        <c:v>15.5694444444444</c:v>
                      </c:pt>
                      <c:pt idx="2243">
                        <c:v>15.5763888888888</c:v>
                      </c:pt>
                      <c:pt idx="2244">
                        <c:v>15.5833333333333</c:v>
                      </c:pt>
                      <c:pt idx="2245">
                        <c:v>15.5902777777777</c:v>
                      </c:pt>
                      <c:pt idx="2246">
                        <c:v>15.5972222222222</c:v>
                      </c:pt>
                      <c:pt idx="2247">
                        <c:v>15.6041666666666</c:v>
                      </c:pt>
                      <c:pt idx="2248">
                        <c:v>15.6111111111111</c:v>
                      </c:pt>
                      <c:pt idx="2249">
                        <c:v>15.6180555555555</c:v>
                      </c:pt>
                      <c:pt idx="2250">
                        <c:v>15.625</c:v>
                      </c:pt>
                      <c:pt idx="2251">
                        <c:v>15.6319444444444</c:v>
                      </c:pt>
                      <c:pt idx="2252">
                        <c:v>15.6388888888888</c:v>
                      </c:pt>
                      <c:pt idx="2253">
                        <c:v>15.6458333333333</c:v>
                      </c:pt>
                      <c:pt idx="2254">
                        <c:v>15.6527777777777</c:v>
                      </c:pt>
                      <c:pt idx="2255">
                        <c:v>15.6597222222222</c:v>
                      </c:pt>
                      <c:pt idx="2256">
                        <c:v>15.6666666666666</c:v>
                      </c:pt>
                      <c:pt idx="2257">
                        <c:v>15.6736111111111</c:v>
                      </c:pt>
                      <c:pt idx="2258">
                        <c:v>15.6805555555555</c:v>
                      </c:pt>
                      <c:pt idx="2259">
                        <c:v>15.6875</c:v>
                      </c:pt>
                      <c:pt idx="2260">
                        <c:v>15.6944444444444</c:v>
                      </c:pt>
                      <c:pt idx="2261">
                        <c:v>15.7013888888888</c:v>
                      </c:pt>
                      <c:pt idx="2262">
                        <c:v>15.7083333333333</c:v>
                      </c:pt>
                      <c:pt idx="2263">
                        <c:v>15.7152777777777</c:v>
                      </c:pt>
                      <c:pt idx="2264">
                        <c:v>15.7222222222222</c:v>
                      </c:pt>
                      <c:pt idx="2265">
                        <c:v>15.7291666666666</c:v>
                      </c:pt>
                      <c:pt idx="2266">
                        <c:v>15.7361111111111</c:v>
                      </c:pt>
                      <c:pt idx="2267">
                        <c:v>15.7430555555555</c:v>
                      </c:pt>
                      <c:pt idx="2268">
                        <c:v>15.75</c:v>
                      </c:pt>
                      <c:pt idx="2269">
                        <c:v>15.7569444444444</c:v>
                      </c:pt>
                      <c:pt idx="2270">
                        <c:v>15.7638888888888</c:v>
                      </c:pt>
                      <c:pt idx="2271">
                        <c:v>15.7708333333333</c:v>
                      </c:pt>
                      <c:pt idx="2272">
                        <c:v>15.7777777777777</c:v>
                      </c:pt>
                      <c:pt idx="2273">
                        <c:v>15.7847222222222</c:v>
                      </c:pt>
                      <c:pt idx="2274">
                        <c:v>15.7916666666666</c:v>
                      </c:pt>
                      <c:pt idx="2275">
                        <c:v>15.7986111111111</c:v>
                      </c:pt>
                      <c:pt idx="2276">
                        <c:v>15.8055555555555</c:v>
                      </c:pt>
                      <c:pt idx="2277">
                        <c:v>15.8125</c:v>
                      </c:pt>
                      <c:pt idx="2278">
                        <c:v>15.8194444444444</c:v>
                      </c:pt>
                      <c:pt idx="2279">
                        <c:v>15.8263888888888</c:v>
                      </c:pt>
                      <c:pt idx="2280">
                        <c:v>15.8333333333333</c:v>
                      </c:pt>
                      <c:pt idx="2281">
                        <c:v>15.8402777777777</c:v>
                      </c:pt>
                      <c:pt idx="2282">
                        <c:v>15.8472222222222</c:v>
                      </c:pt>
                      <c:pt idx="2283">
                        <c:v>15.8541666666666</c:v>
                      </c:pt>
                      <c:pt idx="2284">
                        <c:v>15.8611111111111</c:v>
                      </c:pt>
                      <c:pt idx="2285">
                        <c:v>15.8680555555555</c:v>
                      </c:pt>
                      <c:pt idx="2286">
                        <c:v>15.875</c:v>
                      </c:pt>
                      <c:pt idx="2287">
                        <c:v>15.8819444444444</c:v>
                      </c:pt>
                      <c:pt idx="2288">
                        <c:v>15.8888888888888</c:v>
                      </c:pt>
                      <c:pt idx="2289">
                        <c:v>15.8958333333333</c:v>
                      </c:pt>
                      <c:pt idx="2290">
                        <c:v>15.9027777777777</c:v>
                      </c:pt>
                      <c:pt idx="2291">
                        <c:v>15.9097222222222</c:v>
                      </c:pt>
                      <c:pt idx="2292">
                        <c:v>15.9166666666666</c:v>
                      </c:pt>
                      <c:pt idx="2293">
                        <c:v>15.9236111111111</c:v>
                      </c:pt>
                      <c:pt idx="2294">
                        <c:v>15.9305555555555</c:v>
                      </c:pt>
                      <c:pt idx="2295">
                        <c:v>15.9375</c:v>
                      </c:pt>
                      <c:pt idx="2296">
                        <c:v>15.9444444444444</c:v>
                      </c:pt>
                      <c:pt idx="2297">
                        <c:v>15.9513888888888</c:v>
                      </c:pt>
                      <c:pt idx="2298">
                        <c:v>15.9583333333333</c:v>
                      </c:pt>
                      <c:pt idx="2299">
                        <c:v>15.9652777777777</c:v>
                      </c:pt>
                      <c:pt idx="2300">
                        <c:v>15.9722222222222</c:v>
                      </c:pt>
                      <c:pt idx="2301">
                        <c:v>15.9791666666666</c:v>
                      </c:pt>
                      <c:pt idx="2302">
                        <c:v>15.9861111111111</c:v>
                      </c:pt>
                      <c:pt idx="2303">
                        <c:v>15.9930555555555</c:v>
                      </c:pt>
                      <c:pt idx="2304">
                        <c:v>16</c:v>
                      </c:pt>
                      <c:pt idx="2305">
                        <c:v>16.0069444444444</c:v>
                      </c:pt>
                      <c:pt idx="2306">
                        <c:v>16.0138888888888</c:v>
                      </c:pt>
                      <c:pt idx="2307">
                        <c:v>16.0208333333333</c:v>
                      </c:pt>
                      <c:pt idx="2308">
                        <c:v>16.0277777777777</c:v>
                      </c:pt>
                      <c:pt idx="2309">
                        <c:v>16.0347222222222</c:v>
                      </c:pt>
                      <c:pt idx="2310">
                        <c:v>16.0416666666666</c:v>
                      </c:pt>
                      <c:pt idx="2311">
                        <c:v>16.0486111111111</c:v>
                      </c:pt>
                      <c:pt idx="2312">
                        <c:v>16.0555555555555</c:v>
                      </c:pt>
                      <c:pt idx="2313">
                        <c:v>16.0625</c:v>
                      </c:pt>
                      <c:pt idx="2314">
                        <c:v>16.0694444444444</c:v>
                      </c:pt>
                      <c:pt idx="2315">
                        <c:v>16.0763888888888</c:v>
                      </c:pt>
                      <c:pt idx="2316">
                        <c:v>16.0833333333333</c:v>
                      </c:pt>
                      <c:pt idx="2317">
                        <c:v>16.0902777777777</c:v>
                      </c:pt>
                      <c:pt idx="2318">
                        <c:v>16.0972222222222</c:v>
                      </c:pt>
                      <c:pt idx="2319">
                        <c:v>16.1041666666666</c:v>
                      </c:pt>
                      <c:pt idx="2320">
                        <c:v>16.1111111111111</c:v>
                      </c:pt>
                      <c:pt idx="2321">
                        <c:v>16.1180555555555</c:v>
                      </c:pt>
                      <c:pt idx="2322">
                        <c:v>16.125</c:v>
                      </c:pt>
                      <c:pt idx="2323">
                        <c:v>16.1319444444444</c:v>
                      </c:pt>
                      <c:pt idx="2324">
                        <c:v>16.1388888888888</c:v>
                      </c:pt>
                      <c:pt idx="2325">
                        <c:v>16.1458333333333</c:v>
                      </c:pt>
                      <c:pt idx="2326">
                        <c:v>16.1527777777777</c:v>
                      </c:pt>
                      <c:pt idx="2327">
                        <c:v>16.1597222222222</c:v>
                      </c:pt>
                      <c:pt idx="2328">
                        <c:v>16.1666666666666</c:v>
                      </c:pt>
                      <c:pt idx="2329">
                        <c:v>16.1736111111111</c:v>
                      </c:pt>
                      <c:pt idx="2330">
                        <c:v>16.1805555555555</c:v>
                      </c:pt>
                      <c:pt idx="2331">
                        <c:v>16.1875</c:v>
                      </c:pt>
                      <c:pt idx="2332">
                        <c:v>16.1944444444444</c:v>
                      </c:pt>
                      <c:pt idx="2333">
                        <c:v>16.2013888888888</c:v>
                      </c:pt>
                      <c:pt idx="2334">
                        <c:v>16.2083333333333</c:v>
                      </c:pt>
                      <c:pt idx="2335">
                        <c:v>16.2152777777777</c:v>
                      </c:pt>
                      <c:pt idx="2336">
                        <c:v>16.2222222222222</c:v>
                      </c:pt>
                      <c:pt idx="2337">
                        <c:v>16.2291666666666</c:v>
                      </c:pt>
                      <c:pt idx="2338">
                        <c:v>16.2361111111111</c:v>
                      </c:pt>
                      <c:pt idx="2339">
                        <c:v>16.2430555555555</c:v>
                      </c:pt>
                      <c:pt idx="2340">
                        <c:v>16.25</c:v>
                      </c:pt>
                      <c:pt idx="2341">
                        <c:v>16.2569444444444</c:v>
                      </c:pt>
                      <c:pt idx="2342">
                        <c:v>16.2638888888888</c:v>
                      </c:pt>
                      <c:pt idx="2343">
                        <c:v>16.2708333333333</c:v>
                      </c:pt>
                      <c:pt idx="2344">
                        <c:v>16.2777777777777</c:v>
                      </c:pt>
                      <c:pt idx="2345">
                        <c:v>16.2847222222222</c:v>
                      </c:pt>
                      <c:pt idx="2346">
                        <c:v>16.2916666666666</c:v>
                      </c:pt>
                      <c:pt idx="2347">
                        <c:v>16.2986111111111</c:v>
                      </c:pt>
                      <c:pt idx="2348">
                        <c:v>16.3055555555555</c:v>
                      </c:pt>
                      <c:pt idx="2349">
                        <c:v>16.3125</c:v>
                      </c:pt>
                      <c:pt idx="2350">
                        <c:v>16.3194444444444</c:v>
                      </c:pt>
                      <c:pt idx="2351">
                        <c:v>16.3263888888888</c:v>
                      </c:pt>
                      <c:pt idx="2352">
                        <c:v>16.3333333333333</c:v>
                      </c:pt>
                      <c:pt idx="2353">
                        <c:v>16.3402777777777</c:v>
                      </c:pt>
                      <c:pt idx="2354">
                        <c:v>16.3472222222222</c:v>
                      </c:pt>
                      <c:pt idx="2355">
                        <c:v>16.3541666666666</c:v>
                      </c:pt>
                      <c:pt idx="2356">
                        <c:v>16.3611111111111</c:v>
                      </c:pt>
                      <c:pt idx="2357">
                        <c:v>16.3680555555555</c:v>
                      </c:pt>
                      <c:pt idx="2358">
                        <c:v>16.375</c:v>
                      </c:pt>
                      <c:pt idx="2359">
                        <c:v>16.3819444444444</c:v>
                      </c:pt>
                      <c:pt idx="2360">
                        <c:v>16.3888888888888</c:v>
                      </c:pt>
                      <c:pt idx="2361">
                        <c:v>16.3958333333333</c:v>
                      </c:pt>
                      <c:pt idx="2362">
                        <c:v>16.4027777777777</c:v>
                      </c:pt>
                      <c:pt idx="2363">
                        <c:v>16.4097222222222</c:v>
                      </c:pt>
                      <c:pt idx="2364">
                        <c:v>16.4166666666666</c:v>
                      </c:pt>
                      <c:pt idx="2365">
                        <c:v>16.4236111111111</c:v>
                      </c:pt>
                      <c:pt idx="2366">
                        <c:v>16.4305555555555</c:v>
                      </c:pt>
                      <c:pt idx="2367">
                        <c:v>16.4375</c:v>
                      </c:pt>
                      <c:pt idx="2368">
                        <c:v>16.4444444444444</c:v>
                      </c:pt>
                      <c:pt idx="2369">
                        <c:v>16.4513888888888</c:v>
                      </c:pt>
                      <c:pt idx="2370">
                        <c:v>16.4583333333333</c:v>
                      </c:pt>
                      <c:pt idx="2371">
                        <c:v>16.4652777777777</c:v>
                      </c:pt>
                      <c:pt idx="2372">
                        <c:v>16.4722222222222</c:v>
                      </c:pt>
                      <c:pt idx="2373">
                        <c:v>16.4791666666666</c:v>
                      </c:pt>
                      <c:pt idx="2374">
                        <c:v>16.4861111111111</c:v>
                      </c:pt>
                      <c:pt idx="2375">
                        <c:v>16.4930555555555</c:v>
                      </c:pt>
                      <c:pt idx="2376">
                        <c:v>16.5</c:v>
                      </c:pt>
                      <c:pt idx="2377">
                        <c:v>16.5069444444444</c:v>
                      </c:pt>
                      <c:pt idx="2378">
                        <c:v>16.5138888888888</c:v>
                      </c:pt>
                      <c:pt idx="2379">
                        <c:v>16.5208333333333</c:v>
                      </c:pt>
                      <c:pt idx="2380">
                        <c:v>16.5277777777777</c:v>
                      </c:pt>
                      <c:pt idx="2381">
                        <c:v>16.5347222222222</c:v>
                      </c:pt>
                      <c:pt idx="2382">
                        <c:v>16.5416666666666</c:v>
                      </c:pt>
                      <c:pt idx="2383">
                        <c:v>16.5486111111111</c:v>
                      </c:pt>
                      <c:pt idx="2384">
                        <c:v>16.5555555555555</c:v>
                      </c:pt>
                      <c:pt idx="2385">
                        <c:v>16.5625</c:v>
                      </c:pt>
                      <c:pt idx="2386">
                        <c:v>16.5694444444444</c:v>
                      </c:pt>
                      <c:pt idx="2387">
                        <c:v>16.5763888888888</c:v>
                      </c:pt>
                      <c:pt idx="2388">
                        <c:v>16.5833333333333</c:v>
                      </c:pt>
                      <c:pt idx="2389">
                        <c:v>16.5902777777777</c:v>
                      </c:pt>
                      <c:pt idx="2390">
                        <c:v>16.5972222222222</c:v>
                      </c:pt>
                      <c:pt idx="2391">
                        <c:v>16.6041666666666</c:v>
                      </c:pt>
                      <c:pt idx="2392">
                        <c:v>16.6111111111111</c:v>
                      </c:pt>
                      <c:pt idx="2393">
                        <c:v>16.6180555555555</c:v>
                      </c:pt>
                      <c:pt idx="2394">
                        <c:v>16.625</c:v>
                      </c:pt>
                      <c:pt idx="2395">
                        <c:v>16.6319444444444</c:v>
                      </c:pt>
                      <c:pt idx="2396">
                        <c:v>16.6388888888888</c:v>
                      </c:pt>
                      <c:pt idx="2397">
                        <c:v>16.6458333333333</c:v>
                      </c:pt>
                      <c:pt idx="2398">
                        <c:v>16.6527777777777</c:v>
                      </c:pt>
                      <c:pt idx="2399">
                        <c:v>16.6597222222222</c:v>
                      </c:pt>
                      <c:pt idx="2400">
                        <c:v>16.6666666666666</c:v>
                      </c:pt>
                      <c:pt idx="2401">
                        <c:v>16.6736111111111</c:v>
                      </c:pt>
                      <c:pt idx="2402">
                        <c:v>16.6805555555555</c:v>
                      </c:pt>
                      <c:pt idx="2403">
                        <c:v>16.6875</c:v>
                      </c:pt>
                      <c:pt idx="2404">
                        <c:v>16.6944444444444</c:v>
                      </c:pt>
                      <c:pt idx="2405">
                        <c:v>16.7013888888888</c:v>
                      </c:pt>
                      <c:pt idx="2406">
                        <c:v>16.7083333333333</c:v>
                      </c:pt>
                      <c:pt idx="2407">
                        <c:v>16.7152777777777</c:v>
                      </c:pt>
                      <c:pt idx="2408">
                        <c:v>16.7222222222222</c:v>
                      </c:pt>
                      <c:pt idx="2409">
                        <c:v>16.7291666666666</c:v>
                      </c:pt>
                      <c:pt idx="2410">
                        <c:v>16.7361111111111</c:v>
                      </c:pt>
                      <c:pt idx="2411">
                        <c:v>16.7430555555555</c:v>
                      </c:pt>
                      <c:pt idx="2412">
                        <c:v>16.75</c:v>
                      </c:pt>
                      <c:pt idx="2413">
                        <c:v>16.7569444444444</c:v>
                      </c:pt>
                      <c:pt idx="2414">
                        <c:v>16.7638888888888</c:v>
                      </c:pt>
                      <c:pt idx="2415">
                        <c:v>16.7708333333333</c:v>
                      </c:pt>
                      <c:pt idx="2416">
                        <c:v>16.7777777777777</c:v>
                      </c:pt>
                      <c:pt idx="2417">
                        <c:v>16.7847222222222</c:v>
                      </c:pt>
                      <c:pt idx="2418">
                        <c:v>16.7916666666666</c:v>
                      </c:pt>
                      <c:pt idx="2419">
                        <c:v>16.7986111111111</c:v>
                      </c:pt>
                      <c:pt idx="2420">
                        <c:v>16.8055555555555</c:v>
                      </c:pt>
                      <c:pt idx="2421">
                        <c:v>16.8125</c:v>
                      </c:pt>
                      <c:pt idx="2422">
                        <c:v>16.8194444444444</c:v>
                      </c:pt>
                      <c:pt idx="2423">
                        <c:v>16.8263888888888</c:v>
                      </c:pt>
                      <c:pt idx="2424">
                        <c:v>16.8333333333333</c:v>
                      </c:pt>
                      <c:pt idx="2425">
                        <c:v>16.8402777777777</c:v>
                      </c:pt>
                      <c:pt idx="2426">
                        <c:v>16.8472222222222</c:v>
                      </c:pt>
                      <c:pt idx="2427">
                        <c:v>16.8541666666666</c:v>
                      </c:pt>
                      <c:pt idx="2428">
                        <c:v>16.8611111111111</c:v>
                      </c:pt>
                      <c:pt idx="2429">
                        <c:v>16.8680555555555</c:v>
                      </c:pt>
                      <c:pt idx="2430">
                        <c:v>16.875</c:v>
                      </c:pt>
                      <c:pt idx="2431">
                        <c:v>16.8819444444444</c:v>
                      </c:pt>
                      <c:pt idx="2432">
                        <c:v>16.8888888888888</c:v>
                      </c:pt>
                      <c:pt idx="2433">
                        <c:v>16.8958333333333</c:v>
                      </c:pt>
                      <c:pt idx="2434">
                        <c:v>16.9027777777777</c:v>
                      </c:pt>
                      <c:pt idx="2435">
                        <c:v>16.9097222222222</c:v>
                      </c:pt>
                      <c:pt idx="2436">
                        <c:v>16.9166666666666</c:v>
                      </c:pt>
                      <c:pt idx="2437">
                        <c:v>16.9236111111111</c:v>
                      </c:pt>
                      <c:pt idx="2438">
                        <c:v>16.9305555555555</c:v>
                      </c:pt>
                      <c:pt idx="2439">
                        <c:v>16.9375</c:v>
                      </c:pt>
                      <c:pt idx="2440">
                        <c:v>16.9444444444444</c:v>
                      </c:pt>
                      <c:pt idx="2441">
                        <c:v>16.9513888888888</c:v>
                      </c:pt>
                      <c:pt idx="2442">
                        <c:v>16.9583333333333</c:v>
                      </c:pt>
                      <c:pt idx="2443">
                        <c:v>16.9652777777777</c:v>
                      </c:pt>
                      <c:pt idx="2444">
                        <c:v>16.9722222222222</c:v>
                      </c:pt>
                      <c:pt idx="2445">
                        <c:v>16.9791666666666</c:v>
                      </c:pt>
                      <c:pt idx="2446">
                        <c:v>16.9861111111111</c:v>
                      </c:pt>
                      <c:pt idx="2447">
                        <c:v>16.9930555555555</c:v>
                      </c:pt>
                      <c:pt idx="2448">
                        <c:v>17</c:v>
                      </c:pt>
                      <c:pt idx="2449">
                        <c:v>17.0069444444444</c:v>
                      </c:pt>
                      <c:pt idx="2450">
                        <c:v>17.0138888888888</c:v>
                      </c:pt>
                      <c:pt idx="2451">
                        <c:v>17.0208333333333</c:v>
                      </c:pt>
                      <c:pt idx="2452">
                        <c:v>17.0277777777777</c:v>
                      </c:pt>
                      <c:pt idx="2453">
                        <c:v>17.0347222222222</c:v>
                      </c:pt>
                      <c:pt idx="2454">
                        <c:v>17.0416666666666</c:v>
                      </c:pt>
                      <c:pt idx="2455">
                        <c:v>17.0486111111111</c:v>
                      </c:pt>
                      <c:pt idx="2456">
                        <c:v>17.0555555555555</c:v>
                      </c:pt>
                      <c:pt idx="2457">
                        <c:v>17.0625</c:v>
                      </c:pt>
                      <c:pt idx="2458">
                        <c:v>17.0694444444444</c:v>
                      </c:pt>
                      <c:pt idx="2459">
                        <c:v>17.0763888888888</c:v>
                      </c:pt>
                      <c:pt idx="2460">
                        <c:v>17.0833333333333</c:v>
                      </c:pt>
                      <c:pt idx="2461">
                        <c:v>17.0902777777777</c:v>
                      </c:pt>
                      <c:pt idx="2462">
                        <c:v>17.0972222222222</c:v>
                      </c:pt>
                      <c:pt idx="2463">
                        <c:v>17.1041666666666</c:v>
                      </c:pt>
                      <c:pt idx="2464">
                        <c:v>17.1111111111111</c:v>
                      </c:pt>
                      <c:pt idx="2465">
                        <c:v>17.1180555555555</c:v>
                      </c:pt>
                      <c:pt idx="2466">
                        <c:v>17.125</c:v>
                      </c:pt>
                      <c:pt idx="2467">
                        <c:v>17.1319444444444</c:v>
                      </c:pt>
                      <c:pt idx="2468">
                        <c:v>17.1388888888888</c:v>
                      </c:pt>
                      <c:pt idx="2469">
                        <c:v>17.1458333333333</c:v>
                      </c:pt>
                      <c:pt idx="2470">
                        <c:v>17.1527777777777</c:v>
                      </c:pt>
                      <c:pt idx="2471">
                        <c:v>17.1597222222222</c:v>
                      </c:pt>
                      <c:pt idx="2472">
                        <c:v>17.1666666666666</c:v>
                      </c:pt>
                      <c:pt idx="2473">
                        <c:v>17.1736111111111</c:v>
                      </c:pt>
                      <c:pt idx="2474">
                        <c:v>17.1805555555555</c:v>
                      </c:pt>
                      <c:pt idx="2475">
                        <c:v>17.1875</c:v>
                      </c:pt>
                      <c:pt idx="2476">
                        <c:v>17.1944444444444</c:v>
                      </c:pt>
                      <c:pt idx="2477">
                        <c:v>17.2013888888888</c:v>
                      </c:pt>
                      <c:pt idx="2478">
                        <c:v>17.2083333333333</c:v>
                      </c:pt>
                      <c:pt idx="2479">
                        <c:v>17.2152777777777</c:v>
                      </c:pt>
                      <c:pt idx="2480">
                        <c:v>17.2222222222222</c:v>
                      </c:pt>
                      <c:pt idx="2481">
                        <c:v>17.2291666666666</c:v>
                      </c:pt>
                      <c:pt idx="2482">
                        <c:v>17.2361111111111</c:v>
                      </c:pt>
                      <c:pt idx="2483">
                        <c:v>17.2430555555555</c:v>
                      </c:pt>
                      <c:pt idx="2484">
                        <c:v>17.25</c:v>
                      </c:pt>
                      <c:pt idx="2485">
                        <c:v>17.2569444444444</c:v>
                      </c:pt>
                      <c:pt idx="2486">
                        <c:v>17.2638888888888</c:v>
                      </c:pt>
                      <c:pt idx="2487">
                        <c:v>17.2708333333333</c:v>
                      </c:pt>
                      <c:pt idx="2488">
                        <c:v>17.2777777777777</c:v>
                      </c:pt>
                      <c:pt idx="2489">
                        <c:v>17.2847222222222</c:v>
                      </c:pt>
                      <c:pt idx="2490">
                        <c:v>17.2916666666666</c:v>
                      </c:pt>
                      <c:pt idx="2491">
                        <c:v>17.2986111111111</c:v>
                      </c:pt>
                      <c:pt idx="2492">
                        <c:v>17.3055555555555</c:v>
                      </c:pt>
                      <c:pt idx="2493">
                        <c:v>17.3125</c:v>
                      </c:pt>
                      <c:pt idx="2494">
                        <c:v>17.3194444444444</c:v>
                      </c:pt>
                      <c:pt idx="2495">
                        <c:v>17.3263888888888</c:v>
                      </c:pt>
                      <c:pt idx="2496">
                        <c:v>17.3333333333333</c:v>
                      </c:pt>
                      <c:pt idx="2497">
                        <c:v>17.3402777777777</c:v>
                      </c:pt>
                      <c:pt idx="2498">
                        <c:v>17.3472222222222</c:v>
                      </c:pt>
                      <c:pt idx="2499">
                        <c:v>17.3541666666666</c:v>
                      </c:pt>
                      <c:pt idx="2500">
                        <c:v>17.3611111111111</c:v>
                      </c:pt>
                      <c:pt idx="2501">
                        <c:v>17.3680555555555</c:v>
                      </c:pt>
                      <c:pt idx="2502">
                        <c:v>17.375</c:v>
                      </c:pt>
                      <c:pt idx="2503">
                        <c:v>17.3819444444444</c:v>
                      </c:pt>
                      <c:pt idx="2504">
                        <c:v>17.3888888888888</c:v>
                      </c:pt>
                      <c:pt idx="2505">
                        <c:v>17.3958333333333</c:v>
                      </c:pt>
                      <c:pt idx="2506">
                        <c:v>17.4027777777777</c:v>
                      </c:pt>
                      <c:pt idx="2507">
                        <c:v>17.4097222222222</c:v>
                      </c:pt>
                      <c:pt idx="2508">
                        <c:v>17.4166666666666</c:v>
                      </c:pt>
                      <c:pt idx="2509">
                        <c:v>17.4236111111111</c:v>
                      </c:pt>
                      <c:pt idx="2510">
                        <c:v>17.4305555555555</c:v>
                      </c:pt>
                      <c:pt idx="2511">
                        <c:v>17.4375</c:v>
                      </c:pt>
                      <c:pt idx="2512">
                        <c:v>17.4444444444444</c:v>
                      </c:pt>
                      <c:pt idx="2513">
                        <c:v>17.4513888888888</c:v>
                      </c:pt>
                      <c:pt idx="2514">
                        <c:v>17.4583333333333</c:v>
                      </c:pt>
                      <c:pt idx="2515">
                        <c:v>17.4652777777777</c:v>
                      </c:pt>
                      <c:pt idx="2516">
                        <c:v>17.4722222222222</c:v>
                      </c:pt>
                      <c:pt idx="2517">
                        <c:v>17.4791666666666</c:v>
                      </c:pt>
                      <c:pt idx="2518">
                        <c:v>17.4861111111111</c:v>
                      </c:pt>
                      <c:pt idx="2519">
                        <c:v>17.4930555555555</c:v>
                      </c:pt>
                      <c:pt idx="2520">
                        <c:v>17.5</c:v>
                      </c:pt>
                      <c:pt idx="2521">
                        <c:v>17.5069444444444</c:v>
                      </c:pt>
                      <c:pt idx="2522">
                        <c:v>17.5138888888888</c:v>
                      </c:pt>
                      <c:pt idx="2523">
                        <c:v>17.5208333333333</c:v>
                      </c:pt>
                      <c:pt idx="2524">
                        <c:v>17.5277777777777</c:v>
                      </c:pt>
                      <c:pt idx="2525">
                        <c:v>17.5347222222222</c:v>
                      </c:pt>
                      <c:pt idx="2526">
                        <c:v>17.5416666666666</c:v>
                      </c:pt>
                      <c:pt idx="2527">
                        <c:v>17.5486111111111</c:v>
                      </c:pt>
                      <c:pt idx="2528">
                        <c:v>17.5555555555555</c:v>
                      </c:pt>
                      <c:pt idx="2529">
                        <c:v>17.5625</c:v>
                      </c:pt>
                      <c:pt idx="2530">
                        <c:v>17.5694444444444</c:v>
                      </c:pt>
                      <c:pt idx="2531">
                        <c:v>17.5763888888888</c:v>
                      </c:pt>
                      <c:pt idx="2532">
                        <c:v>17.5833333333333</c:v>
                      </c:pt>
                      <c:pt idx="2533">
                        <c:v>17.5902777777777</c:v>
                      </c:pt>
                      <c:pt idx="2534">
                        <c:v>17.5972222222222</c:v>
                      </c:pt>
                      <c:pt idx="2535">
                        <c:v>17.6041666666666</c:v>
                      </c:pt>
                      <c:pt idx="2536">
                        <c:v>17.6111111111111</c:v>
                      </c:pt>
                      <c:pt idx="2537">
                        <c:v>17.6180555555555</c:v>
                      </c:pt>
                      <c:pt idx="2538">
                        <c:v>17.625</c:v>
                      </c:pt>
                      <c:pt idx="2539">
                        <c:v>17.6319444444444</c:v>
                      </c:pt>
                      <c:pt idx="2540">
                        <c:v>17.6388888888888</c:v>
                      </c:pt>
                      <c:pt idx="2541">
                        <c:v>17.6458333333333</c:v>
                      </c:pt>
                      <c:pt idx="2542">
                        <c:v>17.6527777777777</c:v>
                      </c:pt>
                      <c:pt idx="2543">
                        <c:v>17.6597222222222</c:v>
                      </c:pt>
                      <c:pt idx="2544">
                        <c:v>17.6666666666666</c:v>
                      </c:pt>
                      <c:pt idx="2545">
                        <c:v>17.6736111111111</c:v>
                      </c:pt>
                      <c:pt idx="2546">
                        <c:v>17.6805555555555</c:v>
                      </c:pt>
                      <c:pt idx="2547">
                        <c:v>17.6875</c:v>
                      </c:pt>
                      <c:pt idx="2548">
                        <c:v>17.6944444444444</c:v>
                      </c:pt>
                      <c:pt idx="2549">
                        <c:v>17.7013888888888</c:v>
                      </c:pt>
                      <c:pt idx="2550">
                        <c:v>17.7083333333333</c:v>
                      </c:pt>
                      <c:pt idx="2551">
                        <c:v>17.7152777777777</c:v>
                      </c:pt>
                      <c:pt idx="2552">
                        <c:v>17.7222222222222</c:v>
                      </c:pt>
                      <c:pt idx="2553">
                        <c:v>17.7291666666666</c:v>
                      </c:pt>
                      <c:pt idx="2554">
                        <c:v>17.7361111111111</c:v>
                      </c:pt>
                      <c:pt idx="2555">
                        <c:v>17.7430555555555</c:v>
                      </c:pt>
                      <c:pt idx="2556">
                        <c:v>17.75</c:v>
                      </c:pt>
                      <c:pt idx="2557">
                        <c:v>17.7569444444444</c:v>
                      </c:pt>
                      <c:pt idx="2558">
                        <c:v>17.7638888888888</c:v>
                      </c:pt>
                      <c:pt idx="2559">
                        <c:v>17.7708333333333</c:v>
                      </c:pt>
                      <c:pt idx="2560">
                        <c:v>17.7777777777777</c:v>
                      </c:pt>
                      <c:pt idx="2561">
                        <c:v>17.7847222222222</c:v>
                      </c:pt>
                      <c:pt idx="2562">
                        <c:v>17.7916666666666</c:v>
                      </c:pt>
                      <c:pt idx="2563">
                        <c:v>17.7986111111111</c:v>
                      </c:pt>
                      <c:pt idx="2564">
                        <c:v>17.8055555555555</c:v>
                      </c:pt>
                      <c:pt idx="2565">
                        <c:v>17.8125</c:v>
                      </c:pt>
                      <c:pt idx="2566">
                        <c:v>17.8194444444444</c:v>
                      </c:pt>
                      <c:pt idx="2567">
                        <c:v>17.8263888888888</c:v>
                      </c:pt>
                      <c:pt idx="2568">
                        <c:v>17.8333333333333</c:v>
                      </c:pt>
                      <c:pt idx="2569">
                        <c:v>17.8402777777777</c:v>
                      </c:pt>
                      <c:pt idx="2570">
                        <c:v>17.8472222222222</c:v>
                      </c:pt>
                      <c:pt idx="2571">
                        <c:v>17.8541666666666</c:v>
                      </c:pt>
                      <c:pt idx="2572">
                        <c:v>17.8611111111111</c:v>
                      </c:pt>
                      <c:pt idx="2573">
                        <c:v>17.8680555555555</c:v>
                      </c:pt>
                      <c:pt idx="2574">
                        <c:v>17.875</c:v>
                      </c:pt>
                      <c:pt idx="2575">
                        <c:v>17.8819444444444</c:v>
                      </c:pt>
                      <c:pt idx="2576">
                        <c:v>17.8888888888888</c:v>
                      </c:pt>
                      <c:pt idx="2577">
                        <c:v>17.8958333333333</c:v>
                      </c:pt>
                      <c:pt idx="2578">
                        <c:v>17.9027777777777</c:v>
                      </c:pt>
                      <c:pt idx="2579">
                        <c:v>17.9097222222222</c:v>
                      </c:pt>
                      <c:pt idx="2580">
                        <c:v>17.9166666666666</c:v>
                      </c:pt>
                      <c:pt idx="2581">
                        <c:v>17.9236111111111</c:v>
                      </c:pt>
                      <c:pt idx="2582">
                        <c:v>17.9305555555555</c:v>
                      </c:pt>
                      <c:pt idx="2583">
                        <c:v>17.9375</c:v>
                      </c:pt>
                      <c:pt idx="2584">
                        <c:v>17.9444444444444</c:v>
                      </c:pt>
                      <c:pt idx="2585">
                        <c:v>17.9513888888888</c:v>
                      </c:pt>
                      <c:pt idx="2586">
                        <c:v>17.9583333333333</c:v>
                      </c:pt>
                      <c:pt idx="2587">
                        <c:v>17.9652777777777</c:v>
                      </c:pt>
                      <c:pt idx="2588">
                        <c:v>17.9722222222222</c:v>
                      </c:pt>
                      <c:pt idx="2589">
                        <c:v>17.9791666666666</c:v>
                      </c:pt>
                      <c:pt idx="2590">
                        <c:v>17.9861111111111</c:v>
                      </c:pt>
                      <c:pt idx="2591">
                        <c:v>17.9930555555555</c:v>
                      </c:pt>
                      <c:pt idx="2592">
                        <c:v>18</c:v>
                      </c:pt>
                      <c:pt idx="2593">
                        <c:v>18.0069444444444</c:v>
                      </c:pt>
                      <c:pt idx="2594">
                        <c:v>18.0138888888888</c:v>
                      </c:pt>
                      <c:pt idx="2595">
                        <c:v>18.0208333333333</c:v>
                      </c:pt>
                      <c:pt idx="2596">
                        <c:v>18.0277777777777</c:v>
                      </c:pt>
                      <c:pt idx="2597">
                        <c:v>18.0347222222222</c:v>
                      </c:pt>
                      <c:pt idx="2598">
                        <c:v>18.0416666666666</c:v>
                      </c:pt>
                      <c:pt idx="2599">
                        <c:v>18.0486111111111</c:v>
                      </c:pt>
                    </c:numCache>
                  </c:numRef>
                </c:xVal>
                <c:yVal>
                  <c:numRef>
                    <c:extLst>
                      <c:ext uri="{02D57815-91ED-43cb-92C2-25804820EDAC}">
                        <c15:formulaRef>
                          <c15:sqref>'Enrich, Cont. mode, PBS&amp;flow(2)'!$R$4:$R$2603</c15:sqref>
                        </c15:formulaRef>
                      </c:ext>
                    </c:extLst>
                    <c:numCache>
                      <c:formatCode>General</c:formatCode>
                      <c:ptCount val="2600"/>
                      <c:pt idx="0">
                        <c:v>9.9777777777777781E-3</c:v>
                      </c:pt>
                      <c:pt idx="1">
                        <c:v>9.9944444444444447E-3</c:v>
                      </c:pt>
                      <c:pt idx="2">
                        <c:v>1.0016666666666667E-2</c:v>
                      </c:pt>
                      <c:pt idx="3">
                        <c:v>1.0055555555555557E-2</c:v>
                      </c:pt>
                      <c:pt idx="4">
                        <c:v>1.0100000000000001E-2</c:v>
                      </c:pt>
                      <c:pt idx="5">
                        <c:v>1.0127777777777777E-2</c:v>
                      </c:pt>
                      <c:pt idx="6">
                        <c:v>1.0166666666666668E-2</c:v>
                      </c:pt>
                      <c:pt idx="7">
                        <c:v>1.0200000000000001E-2</c:v>
                      </c:pt>
                      <c:pt idx="8">
                        <c:v>1.0222222222222223E-2</c:v>
                      </c:pt>
                      <c:pt idx="9">
                        <c:v>1.0238888888888888E-2</c:v>
                      </c:pt>
                      <c:pt idx="10">
                        <c:v>1.0277777777777778E-2</c:v>
                      </c:pt>
                      <c:pt idx="11">
                        <c:v>1.0327777777777778E-2</c:v>
                      </c:pt>
                      <c:pt idx="12">
                        <c:v>1.0366666666666666E-2</c:v>
                      </c:pt>
                      <c:pt idx="13">
                        <c:v>1.0405555555555557E-2</c:v>
                      </c:pt>
                      <c:pt idx="14">
                        <c:v>1.0416666666666668E-2</c:v>
                      </c:pt>
                      <c:pt idx="15">
                        <c:v>1.0444444444444444E-2</c:v>
                      </c:pt>
                      <c:pt idx="16">
                        <c:v>1.048888888888889E-2</c:v>
                      </c:pt>
                      <c:pt idx="17">
                        <c:v>1.0555555555555556E-2</c:v>
                      </c:pt>
                      <c:pt idx="18">
                        <c:v>1.0633333333333335E-2</c:v>
                      </c:pt>
                      <c:pt idx="19">
                        <c:v>1.068888888888889E-2</c:v>
                      </c:pt>
                      <c:pt idx="20">
                        <c:v>1.0722222222222223E-2</c:v>
                      </c:pt>
                      <c:pt idx="21">
                        <c:v>1.076111111111111E-2</c:v>
                      </c:pt>
                      <c:pt idx="22">
                        <c:v>1.0800000000000001E-2</c:v>
                      </c:pt>
                      <c:pt idx="23">
                        <c:v>1.085E-2</c:v>
                      </c:pt>
                      <c:pt idx="24">
                        <c:v>1.0877777777777778E-2</c:v>
                      </c:pt>
                      <c:pt idx="25">
                        <c:v>1.0883333333333335E-2</c:v>
                      </c:pt>
                      <c:pt idx="26">
                        <c:v>1.0872222222222222E-2</c:v>
                      </c:pt>
                      <c:pt idx="27">
                        <c:v>1.0861111111111111E-2</c:v>
                      </c:pt>
                      <c:pt idx="28">
                        <c:v>1.0872222222222221E-2</c:v>
                      </c:pt>
                      <c:pt idx="29">
                        <c:v>1.0833333333333334E-2</c:v>
                      </c:pt>
                      <c:pt idx="30">
                        <c:v>1.0811111111111112E-2</c:v>
                      </c:pt>
                      <c:pt idx="31">
                        <c:v>1.0811111111111112E-2</c:v>
                      </c:pt>
                      <c:pt idx="32">
                        <c:v>1.0811111111111112E-2</c:v>
                      </c:pt>
                      <c:pt idx="33">
                        <c:v>1.0822222222222223E-2</c:v>
                      </c:pt>
                      <c:pt idx="34">
                        <c:v>1.0827777777777776E-2</c:v>
                      </c:pt>
                      <c:pt idx="35">
                        <c:v>1.0849999999999999E-2</c:v>
                      </c:pt>
                      <c:pt idx="36">
                        <c:v>1.0866666666666665E-2</c:v>
                      </c:pt>
                      <c:pt idx="37">
                        <c:v>1.0866666666666667E-2</c:v>
                      </c:pt>
                      <c:pt idx="38">
                        <c:v>1.0866666666666667E-2</c:v>
                      </c:pt>
                      <c:pt idx="39">
                        <c:v>1.0877777777777776E-2</c:v>
                      </c:pt>
                      <c:pt idx="40">
                        <c:v>1.0911111111111111E-2</c:v>
                      </c:pt>
                      <c:pt idx="41">
                        <c:v>1.0949999999999998E-2</c:v>
                      </c:pt>
                      <c:pt idx="42">
                        <c:v>1.0983333333333331E-2</c:v>
                      </c:pt>
                      <c:pt idx="43">
                        <c:v>1.0966666666666666E-2</c:v>
                      </c:pt>
                      <c:pt idx="44">
                        <c:v>1.0938888888888889E-2</c:v>
                      </c:pt>
                      <c:pt idx="45">
                        <c:v>1.0961111111111112E-2</c:v>
                      </c:pt>
                      <c:pt idx="46">
                        <c:v>1.0955555555555555E-2</c:v>
                      </c:pt>
                      <c:pt idx="47">
                        <c:v>1.0966666666666666E-2</c:v>
                      </c:pt>
                      <c:pt idx="48">
                        <c:v>1.0966666666666666E-2</c:v>
                      </c:pt>
                      <c:pt idx="49">
                        <c:v>1.0961111111111112E-2</c:v>
                      </c:pt>
                      <c:pt idx="50">
                        <c:v>1.0961111111111111E-2</c:v>
                      </c:pt>
                      <c:pt idx="51">
                        <c:v>1.0966666666666666E-2</c:v>
                      </c:pt>
                      <c:pt idx="52">
                        <c:v>1.0983333333333335E-2</c:v>
                      </c:pt>
                      <c:pt idx="53">
                        <c:v>1.0999999999999999E-2</c:v>
                      </c:pt>
                      <c:pt idx="54">
                        <c:v>1.0999999999999999E-2</c:v>
                      </c:pt>
                      <c:pt idx="55">
                        <c:v>1.0994444444444446E-2</c:v>
                      </c:pt>
                      <c:pt idx="56">
                        <c:v>1.1016666666666668E-2</c:v>
                      </c:pt>
                      <c:pt idx="57">
                        <c:v>1.1044444444444444E-2</c:v>
                      </c:pt>
                      <c:pt idx="58">
                        <c:v>1.1038888888888888E-2</c:v>
                      </c:pt>
                      <c:pt idx="59">
                        <c:v>1.0988888888888888E-2</c:v>
                      </c:pt>
                      <c:pt idx="60">
                        <c:v>1.0938888888888889E-2</c:v>
                      </c:pt>
                      <c:pt idx="61">
                        <c:v>1.0905555555555555E-2</c:v>
                      </c:pt>
                      <c:pt idx="62">
                        <c:v>1.0888888888888889E-2</c:v>
                      </c:pt>
                      <c:pt idx="63">
                        <c:v>1.09E-2</c:v>
                      </c:pt>
                      <c:pt idx="64">
                        <c:v>1.0944444444444444E-2</c:v>
                      </c:pt>
                      <c:pt idx="65">
                        <c:v>1.0972222222222222E-2</c:v>
                      </c:pt>
                      <c:pt idx="66">
                        <c:v>1.0933333333333333E-2</c:v>
                      </c:pt>
                      <c:pt idx="67">
                        <c:v>1.0911111111111111E-2</c:v>
                      </c:pt>
                      <c:pt idx="68">
                        <c:v>1.0911111111111111E-2</c:v>
                      </c:pt>
                      <c:pt idx="69">
                        <c:v>1.0872222222222221E-2</c:v>
                      </c:pt>
                      <c:pt idx="70">
                        <c:v>1.0827777777777776E-2</c:v>
                      </c:pt>
                      <c:pt idx="71">
                        <c:v>1.0783333333333332E-2</c:v>
                      </c:pt>
                      <c:pt idx="72">
                        <c:v>1.0749999999999999E-2</c:v>
                      </c:pt>
                      <c:pt idx="73">
                        <c:v>1.0711111111111112E-2</c:v>
                      </c:pt>
                      <c:pt idx="74">
                        <c:v>1.0716666666666666E-2</c:v>
                      </c:pt>
                      <c:pt idx="75">
                        <c:v>1.0716666666666666E-2</c:v>
                      </c:pt>
                      <c:pt idx="76">
                        <c:v>1.0699999999999999E-2</c:v>
                      </c:pt>
                      <c:pt idx="77">
                        <c:v>1.0655555555555555E-2</c:v>
                      </c:pt>
                      <c:pt idx="78">
                        <c:v>1.0611111111111113E-2</c:v>
                      </c:pt>
                      <c:pt idx="79">
                        <c:v>1.0566666666666667E-2</c:v>
                      </c:pt>
                      <c:pt idx="80">
                        <c:v>1.0561111111111111E-2</c:v>
                      </c:pt>
                      <c:pt idx="81">
                        <c:v>1.0583333333333333E-2</c:v>
                      </c:pt>
                      <c:pt idx="82">
                        <c:v>1.0594444444444445E-2</c:v>
                      </c:pt>
                      <c:pt idx="83">
                        <c:v>1.0583333333333333E-2</c:v>
                      </c:pt>
                      <c:pt idx="84">
                        <c:v>1.0555555555555558E-2</c:v>
                      </c:pt>
                      <c:pt idx="85">
                        <c:v>1.0527777777777778E-2</c:v>
                      </c:pt>
                      <c:pt idx="86">
                        <c:v>1.0516666666666667E-2</c:v>
                      </c:pt>
                      <c:pt idx="87">
                        <c:v>1.0538888888888889E-2</c:v>
                      </c:pt>
                      <c:pt idx="88">
                        <c:v>1.0561111111111111E-2</c:v>
                      </c:pt>
                      <c:pt idx="89">
                        <c:v>1.0538888888888889E-2</c:v>
                      </c:pt>
                      <c:pt idx="90">
                        <c:v>1.0516666666666667E-2</c:v>
                      </c:pt>
                      <c:pt idx="91">
                        <c:v>1.0522222222222223E-2</c:v>
                      </c:pt>
                      <c:pt idx="92">
                        <c:v>1.0538888888888889E-2</c:v>
                      </c:pt>
                      <c:pt idx="93">
                        <c:v>1.0538888888888889E-2</c:v>
                      </c:pt>
                      <c:pt idx="94">
                        <c:v>1.0538888888888889E-2</c:v>
                      </c:pt>
                      <c:pt idx="95">
                        <c:v>1.0527777777777778E-2</c:v>
                      </c:pt>
                      <c:pt idx="96">
                        <c:v>1.0505555555555554E-2</c:v>
                      </c:pt>
                      <c:pt idx="97">
                        <c:v>1.048888888888889E-2</c:v>
                      </c:pt>
                      <c:pt idx="98">
                        <c:v>1.0505555555555554E-2</c:v>
                      </c:pt>
                      <c:pt idx="99">
                        <c:v>1.0522222222222221E-2</c:v>
                      </c:pt>
                      <c:pt idx="100">
                        <c:v>1.0505555555555554E-2</c:v>
                      </c:pt>
                      <c:pt idx="101">
                        <c:v>1.0466666666666666E-2</c:v>
                      </c:pt>
                      <c:pt idx="102">
                        <c:v>1.0444444444444444E-2</c:v>
                      </c:pt>
                      <c:pt idx="103">
                        <c:v>1.0427777777777779E-2</c:v>
                      </c:pt>
                      <c:pt idx="104">
                        <c:v>1.0455555555555555E-2</c:v>
                      </c:pt>
                      <c:pt idx="105">
                        <c:v>1.0477777777777777E-2</c:v>
                      </c:pt>
                      <c:pt idx="106">
                        <c:v>1.0455555555555555E-2</c:v>
                      </c:pt>
                      <c:pt idx="107">
                        <c:v>1.0427777777777779E-2</c:v>
                      </c:pt>
                      <c:pt idx="108">
                        <c:v>1.0422222222222222E-2</c:v>
                      </c:pt>
                      <c:pt idx="109">
                        <c:v>1.0444444444444444E-2</c:v>
                      </c:pt>
                      <c:pt idx="110">
                        <c:v>1.0455555555555555E-2</c:v>
                      </c:pt>
                      <c:pt idx="111">
                        <c:v>1.0455555555555555E-2</c:v>
                      </c:pt>
                      <c:pt idx="112">
                        <c:v>1.0444444444444444E-2</c:v>
                      </c:pt>
                      <c:pt idx="113">
                        <c:v>1.0422222222222222E-2</c:v>
                      </c:pt>
                      <c:pt idx="114">
                        <c:v>1.0411111111111111E-2</c:v>
                      </c:pt>
                      <c:pt idx="115">
                        <c:v>1.0427777777777779E-2</c:v>
                      </c:pt>
                      <c:pt idx="116">
                        <c:v>1.043888888888889E-2</c:v>
                      </c:pt>
                      <c:pt idx="117">
                        <c:v>1.043888888888889E-2</c:v>
                      </c:pt>
                      <c:pt idx="118">
                        <c:v>1.0422222222222222E-2</c:v>
                      </c:pt>
                      <c:pt idx="119">
                        <c:v>1.0411111111111111E-2</c:v>
                      </c:pt>
                      <c:pt idx="120">
                        <c:v>1.0416666666666668E-2</c:v>
                      </c:pt>
                      <c:pt idx="121">
                        <c:v>1.0444444444444444E-2</c:v>
                      </c:pt>
                      <c:pt idx="122">
                        <c:v>1.0455555555555555E-2</c:v>
                      </c:pt>
                      <c:pt idx="123">
                        <c:v>1.0433333333333333E-2</c:v>
                      </c:pt>
                      <c:pt idx="124">
                        <c:v>1.0411111111111111E-2</c:v>
                      </c:pt>
                      <c:pt idx="125">
                        <c:v>1.0394444444444444E-2</c:v>
                      </c:pt>
                      <c:pt idx="126">
                        <c:v>1.04E-2</c:v>
                      </c:pt>
                      <c:pt idx="127">
                        <c:v>1.0422222222222222E-2</c:v>
                      </c:pt>
                      <c:pt idx="128">
                        <c:v>1.0444444444444444E-2</c:v>
                      </c:pt>
                      <c:pt idx="129">
                        <c:v>1.043888888888889E-2</c:v>
                      </c:pt>
                      <c:pt idx="130">
                        <c:v>1.0433333333333333E-2</c:v>
                      </c:pt>
                      <c:pt idx="131">
                        <c:v>1.0422222222222222E-2</c:v>
                      </c:pt>
                      <c:pt idx="132">
                        <c:v>1.0422222222222222E-2</c:v>
                      </c:pt>
                      <c:pt idx="133">
                        <c:v>1.0433333333333333E-2</c:v>
                      </c:pt>
                      <c:pt idx="134">
                        <c:v>1.0427777777777779E-2</c:v>
                      </c:pt>
                      <c:pt idx="135">
                        <c:v>1.0433333333333333E-2</c:v>
                      </c:pt>
                      <c:pt idx="136">
                        <c:v>1.0444444444444444E-2</c:v>
                      </c:pt>
                      <c:pt idx="137">
                        <c:v>1.043888888888889E-2</c:v>
                      </c:pt>
                      <c:pt idx="138">
                        <c:v>1.0450000000000001E-2</c:v>
                      </c:pt>
                      <c:pt idx="139">
                        <c:v>1.0461111111111112E-2</c:v>
                      </c:pt>
                      <c:pt idx="140">
                        <c:v>1.0500000000000001E-2</c:v>
                      </c:pt>
                      <c:pt idx="141">
                        <c:v>1.0588888888888887E-2</c:v>
                      </c:pt>
                      <c:pt idx="142">
                        <c:v>1.0711111111111112E-2</c:v>
                      </c:pt>
                      <c:pt idx="143">
                        <c:v>1.0838888888888889E-2</c:v>
                      </c:pt>
                      <c:pt idx="144">
                        <c:v>1.0983333333333331E-2</c:v>
                      </c:pt>
                      <c:pt idx="145">
                        <c:v>1.1144444444444443E-2</c:v>
                      </c:pt>
                      <c:pt idx="146">
                        <c:v>1.1316666666666666E-2</c:v>
                      </c:pt>
                      <c:pt idx="147">
                        <c:v>1.1477777777777778E-2</c:v>
                      </c:pt>
                      <c:pt idx="148">
                        <c:v>1.1616666666666668E-2</c:v>
                      </c:pt>
                      <c:pt idx="149">
                        <c:v>1.1755555555555556E-2</c:v>
                      </c:pt>
                      <c:pt idx="150">
                        <c:v>1.1883333333333334E-2</c:v>
                      </c:pt>
                      <c:pt idx="151">
                        <c:v>1.2016666666666667E-2</c:v>
                      </c:pt>
                      <c:pt idx="152">
                        <c:v>1.2094444444444446E-2</c:v>
                      </c:pt>
                      <c:pt idx="153">
                        <c:v>1.2161111111111112E-2</c:v>
                      </c:pt>
                      <c:pt idx="154">
                        <c:v>1.2211111111111112E-2</c:v>
                      </c:pt>
                      <c:pt idx="155">
                        <c:v>1.2294444444444445E-2</c:v>
                      </c:pt>
                      <c:pt idx="156">
                        <c:v>1.2344444444444444E-2</c:v>
                      </c:pt>
                      <c:pt idx="157">
                        <c:v>1.2344444444444446E-2</c:v>
                      </c:pt>
                      <c:pt idx="158">
                        <c:v>1.2244444444444443E-2</c:v>
                      </c:pt>
                      <c:pt idx="159">
                        <c:v>1.2166666666666666E-2</c:v>
                      </c:pt>
                      <c:pt idx="160">
                        <c:v>1.2077777777777778E-2</c:v>
                      </c:pt>
                      <c:pt idx="161">
                        <c:v>1.2000000000000002E-2</c:v>
                      </c:pt>
                      <c:pt idx="162">
                        <c:v>1.1988888888888889E-2</c:v>
                      </c:pt>
                      <c:pt idx="163">
                        <c:v>1.1977777777777778E-2</c:v>
                      </c:pt>
                      <c:pt idx="164">
                        <c:v>1.1944444444444443E-2</c:v>
                      </c:pt>
                      <c:pt idx="165">
                        <c:v>1.1911111111111112E-2</c:v>
                      </c:pt>
                      <c:pt idx="166">
                        <c:v>1.1872222222222223E-2</c:v>
                      </c:pt>
                      <c:pt idx="167">
                        <c:v>1.1844444444444446E-2</c:v>
                      </c:pt>
                      <c:pt idx="168">
                        <c:v>1.1822222222222224E-2</c:v>
                      </c:pt>
                      <c:pt idx="169">
                        <c:v>1.1777777777777776E-2</c:v>
                      </c:pt>
                      <c:pt idx="170">
                        <c:v>1.1722222222222221E-2</c:v>
                      </c:pt>
                      <c:pt idx="171">
                        <c:v>6.0388888888888888E-3</c:v>
                      </c:pt>
                      <c:pt idx="172">
                        <c:v>9.3555555555555562E-3</c:v>
                      </c:pt>
                      <c:pt idx="173">
                        <c:v>7.0222222222222222E-3</c:v>
                      </c:pt>
                      <c:pt idx="174">
                        <c:v>1.3922222222222221E-2</c:v>
                      </c:pt>
                      <c:pt idx="175">
                        <c:v>3.5555555555555557E-3</c:v>
                      </c:pt>
                      <c:pt idx="176">
                        <c:v>2.9111111111111113E-3</c:v>
                      </c:pt>
                      <c:pt idx="177">
                        <c:v>3.2888888888888889E-3</c:v>
                      </c:pt>
                      <c:pt idx="178">
                        <c:v>3.8055555555555555E-3</c:v>
                      </c:pt>
                      <c:pt idx="179">
                        <c:v>4.7222222222222223E-3</c:v>
                      </c:pt>
                      <c:pt idx="180">
                        <c:v>5.4555555555555564E-3</c:v>
                      </c:pt>
                      <c:pt idx="181">
                        <c:v>5.9277777777777714E-3</c:v>
                      </c:pt>
                      <c:pt idx="182">
                        <c:v>6.3999999999999942E-3</c:v>
                      </c:pt>
                      <c:pt idx="183">
                        <c:v>6.8833333333333333E-3</c:v>
                      </c:pt>
                      <c:pt idx="184">
                        <c:v>7.3555555555555562E-3</c:v>
                      </c:pt>
                      <c:pt idx="185">
                        <c:v>7.8055555555555552E-3</c:v>
                      </c:pt>
                      <c:pt idx="186">
                        <c:v>8.2722222222222225E-3</c:v>
                      </c:pt>
                      <c:pt idx="187">
                        <c:v>8.7444444444444436E-3</c:v>
                      </c:pt>
                      <c:pt idx="188">
                        <c:v>9.2055555555555571E-3</c:v>
                      </c:pt>
                      <c:pt idx="189">
                        <c:v>9.6833333333333355E-3</c:v>
                      </c:pt>
                      <c:pt idx="190">
                        <c:v>1.0144444444444444E-2</c:v>
                      </c:pt>
                      <c:pt idx="191">
                        <c:v>1.0583333333333333E-2</c:v>
                      </c:pt>
                      <c:pt idx="192">
                        <c:v>1.0977777777777781E-2</c:v>
                      </c:pt>
                      <c:pt idx="193">
                        <c:v>1.1383333333333334E-2</c:v>
                      </c:pt>
                      <c:pt idx="194">
                        <c:v>1.1761111111111111E-2</c:v>
                      </c:pt>
                      <c:pt idx="195">
                        <c:v>1.2127777777777777E-2</c:v>
                      </c:pt>
                      <c:pt idx="196">
                        <c:v>1.2472222222222223E-2</c:v>
                      </c:pt>
                      <c:pt idx="197">
                        <c:v>1.2833333333333332E-2</c:v>
                      </c:pt>
                      <c:pt idx="198">
                        <c:v>1.3138888888888889E-2</c:v>
                      </c:pt>
                      <c:pt idx="199">
                        <c:v>1.3394444444444445E-2</c:v>
                      </c:pt>
                      <c:pt idx="200">
                        <c:v>1.3650000000000001E-2</c:v>
                      </c:pt>
                      <c:pt idx="201">
                        <c:v>1.388888888888889E-2</c:v>
                      </c:pt>
                      <c:pt idx="202">
                        <c:v>1.4116666666666666E-2</c:v>
                      </c:pt>
                      <c:pt idx="203">
                        <c:v>1.4333333333333337E-2</c:v>
                      </c:pt>
                      <c:pt idx="204">
                        <c:v>1.4533333333333334E-2</c:v>
                      </c:pt>
                      <c:pt idx="205">
                        <c:v>1.4733333333333334E-2</c:v>
                      </c:pt>
                      <c:pt idx="206">
                        <c:v>1.4916666666666668E-2</c:v>
                      </c:pt>
                      <c:pt idx="207">
                        <c:v>1.5094444444444445E-2</c:v>
                      </c:pt>
                      <c:pt idx="208">
                        <c:v>1.523888888888889E-2</c:v>
                      </c:pt>
                      <c:pt idx="209">
                        <c:v>1.5388888888888889E-2</c:v>
                      </c:pt>
                      <c:pt idx="210">
                        <c:v>1.5511111111111113E-2</c:v>
                      </c:pt>
                      <c:pt idx="211">
                        <c:v>1.5627777777777779E-2</c:v>
                      </c:pt>
                      <c:pt idx="212">
                        <c:v>1.5738888888888889E-2</c:v>
                      </c:pt>
                      <c:pt idx="213">
                        <c:v>1.5900000000000001E-2</c:v>
                      </c:pt>
                      <c:pt idx="214">
                        <c:v>1.5972222222222221E-2</c:v>
                      </c:pt>
                      <c:pt idx="215">
                        <c:v>1.6072222222222224E-2</c:v>
                      </c:pt>
                      <c:pt idx="216">
                        <c:v>1.6133333333333333E-2</c:v>
                      </c:pt>
                      <c:pt idx="217">
                        <c:v>1.6216666666666667E-2</c:v>
                      </c:pt>
                      <c:pt idx="218">
                        <c:v>1.6294444444444445E-2</c:v>
                      </c:pt>
                      <c:pt idx="219">
                        <c:v>1.6372222222222226E-2</c:v>
                      </c:pt>
                      <c:pt idx="220">
                        <c:v>1.6444444444444446E-2</c:v>
                      </c:pt>
                      <c:pt idx="221">
                        <c:v>1.6500000000000001E-2</c:v>
                      </c:pt>
                      <c:pt idx="222">
                        <c:v>1.6566666666666667E-2</c:v>
                      </c:pt>
                      <c:pt idx="223">
                        <c:v>1.6644444444444444E-2</c:v>
                      </c:pt>
                      <c:pt idx="224">
                        <c:v>1.6722222222222222E-2</c:v>
                      </c:pt>
                      <c:pt idx="225">
                        <c:v>1.6822222222222225E-2</c:v>
                      </c:pt>
                      <c:pt idx="226">
                        <c:v>1.6933333333333335E-2</c:v>
                      </c:pt>
                      <c:pt idx="227">
                        <c:v>1.7022222222222223E-2</c:v>
                      </c:pt>
                      <c:pt idx="228">
                        <c:v>1.708888888888889E-2</c:v>
                      </c:pt>
                      <c:pt idx="229">
                        <c:v>1.7172222222222221E-2</c:v>
                      </c:pt>
                      <c:pt idx="230">
                        <c:v>1.7250000000000001E-2</c:v>
                      </c:pt>
                      <c:pt idx="231">
                        <c:v>1.7344444444444444E-2</c:v>
                      </c:pt>
                      <c:pt idx="232">
                        <c:v>1.7422222222222224E-2</c:v>
                      </c:pt>
                      <c:pt idx="233">
                        <c:v>1.7483333333333337E-2</c:v>
                      </c:pt>
                      <c:pt idx="234">
                        <c:v>1.7544444444444446E-2</c:v>
                      </c:pt>
                      <c:pt idx="235">
                        <c:v>1.7622222222222223E-2</c:v>
                      </c:pt>
                      <c:pt idx="236">
                        <c:v>1.7705555555555558E-2</c:v>
                      </c:pt>
                      <c:pt idx="237">
                        <c:v>1.7777777777777778E-2</c:v>
                      </c:pt>
                      <c:pt idx="238">
                        <c:v>1.7827777777777776E-2</c:v>
                      </c:pt>
                      <c:pt idx="239">
                        <c:v>1.7888888888888892E-2</c:v>
                      </c:pt>
                      <c:pt idx="240">
                        <c:v>1.797777777777778E-2</c:v>
                      </c:pt>
                      <c:pt idx="241">
                        <c:v>1.8066666666666668E-2</c:v>
                      </c:pt>
                      <c:pt idx="242">
                        <c:v>1.8133333333333335E-2</c:v>
                      </c:pt>
                      <c:pt idx="243">
                        <c:v>1.8200000000000001E-2</c:v>
                      </c:pt>
                      <c:pt idx="244">
                        <c:v>1.8244444444444445E-2</c:v>
                      </c:pt>
                      <c:pt idx="245">
                        <c:v>1.8322222222222222E-2</c:v>
                      </c:pt>
                      <c:pt idx="246">
                        <c:v>1.8394444444444446E-2</c:v>
                      </c:pt>
                      <c:pt idx="247">
                        <c:v>1.8483333333333338E-2</c:v>
                      </c:pt>
                      <c:pt idx="248">
                        <c:v>1.8555555555555558E-2</c:v>
                      </c:pt>
                      <c:pt idx="249">
                        <c:v>1.8627777777777778E-2</c:v>
                      </c:pt>
                      <c:pt idx="250">
                        <c:v>1.8677777777777779E-2</c:v>
                      </c:pt>
                      <c:pt idx="251">
                        <c:v>1.8750000000000003E-2</c:v>
                      </c:pt>
                      <c:pt idx="252">
                        <c:v>1.8844444444444445E-2</c:v>
                      </c:pt>
                      <c:pt idx="253">
                        <c:v>1.8933333333333333E-2</c:v>
                      </c:pt>
                      <c:pt idx="254">
                        <c:v>1.9016666666666668E-2</c:v>
                      </c:pt>
                      <c:pt idx="255">
                        <c:v>1.9072222222222223E-2</c:v>
                      </c:pt>
                      <c:pt idx="256">
                        <c:v>1.9133333333333336E-2</c:v>
                      </c:pt>
                      <c:pt idx="257">
                        <c:v>1.9205555555555556E-2</c:v>
                      </c:pt>
                      <c:pt idx="258">
                        <c:v>1.928888888888889E-2</c:v>
                      </c:pt>
                      <c:pt idx="259">
                        <c:v>1.9366666666666664E-2</c:v>
                      </c:pt>
                      <c:pt idx="260">
                        <c:v>1.9438888888888891E-2</c:v>
                      </c:pt>
                      <c:pt idx="261">
                        <c:v>1.9494444444444446E-2</c:v>
                      </c:pt>
                      <c:pt idx="262">
                        <c:v>1.9550000000000005E-2</c:v>
                      </c:pt>
                      <c:pt idx="263">
                        <c:v>1.9627777777777779E-2</c:v>
                      </c:pt>
                      <c:pt idx="264">
                        <c:v>1.9705555555555553E-2</c:v>
                      </c:pt>
                      <c:pt idx="265">
                        <c:v>1.9783333333333333E-2</c:v>
                      </c:pt>
                      <c:pt idx="266">
                        <c:v>1.9844444444444446E-2</c:v>
                      </c:pt>
                      <c:pt idx="267">
                        <c:v>1.9900000000000001E-2</c:v>
                      </c:pt>
                      <c:pt idx="268">
                        <c:v>1.9966666666666667E-2</c:v>
                      </c:pt>
                      <c:pt idx="269">
                        <c:v>2.0050000000000002E-2</c:v>
                      </c:pt>
                      <c:pt idx="270">
                        <c:v>2.0122222222222222E-2</c:v>
                      </c:pt>
                      <c:pt idx="271">
                        <c:v>2.021111111111111E-2</c:v>
                      </c:pt>
                      <c:pt idx="272">
                        <c:v>2.0283333333333334E-2</c:v>
                      </c:pt>
                      <c:pt idx="273">
                        <c:v>2.0361111111111111E-2</c:v>
                      </c:pt>
                      <c:pt idx="274">
                        <c:v>2.0438888888888892E-2</c:v>
                      </c:pt>
                      <c:pt idx="275">
                        <c:v>2.0527777777777777E-2</c:v>
                      </c:pt>
                      <c:pt idx="276">
                        <c:v>2.0605555555555554E-2</c:v>
                      </c:pt>
                      <c:pt idx="277">
                        <c:v>2.0677777777777781E-2</c:v>
                      </c:pt>
                      <c:pt idx="278">
                        <c:v>2.0744444444444444E-2</c:v>
                      </c:pt>
                      <c:pt idx="279">
                        <c:v>2.0816666666666667E-2</c:v>
                      </c:pt>
                      <c:pt idx="280">
                        <c:v>2.0900000000000002E-2</c:v>
                      </c:pt>
                      <c:pt idx="281">
                        <c:v>2.098888888888889E-2</c:v>
                      </c:pt>
                      <c:pt idx="282">
                        <c:v>2.1083333333333336E-2</c:v>
                      </c:pt>
                      <c:pt idx="283">
                        <c:v>2.1172222222222224E-2</c:v>
                      </c:pt>
                      <c:pt idx="284">
                        <c:v>2.1233333333333333E-2</c:v>
                      </c:pt>
                      <c:pt idx="285">
                        <c:v>2.1299999999999999E-2</c:v>
                      </c:pt>
                      <c:pt idx="286">
                        <c:v>2.1394444444444445E-2</c:v>
                      </c:pt>
                      <c:pt idx="287">
                        <c:v>2.1500000000000002E-2</c:v>
                      </c:pt>
                      <c:pt idx="288">
                        <c:v>2.1611111111111109E-2</c:v>
                      </c:pt>
                      <c:pt idx="289">
                        <c:v>2.1705555555555554E-2</c:v>
                      </c:pt>
                      <c:pt idx="290">
                        <c:v>2.1816666666666665E-2</c:v>
                      </c:pt>
                      <c:pt idx="291">
                        <c:v>2.1933333333333332E-2</c:v>
                      </c:pt>
                      <c:pt idx="292">
                        <c:v>2.205E-2</c:v>
                      </c:pt>
                      <c:pt idx="293">
                        <c:v>2.2183333333333333E-2</c:v>
                      </c:pt>
                      <c:pt idx="294">
                        <c:v>2.2316666666666669E-2</c:v>
                      </c:pt>
                      <c:pt idx="295">
                        <c:v>2.2461111111111112E-2</c:v>
                      </c:pt>
                      <c:pt idx="296">
                        <c:v>2.2588888888888888E-2</c:v>
                      </c:pt>
                      <c:pt idx="297">
                        <c:v>2.2699999999999998E-2</c:v>
                      </c:pt>
                      <c:pt idx="298">
                        <c:v>2.2844444444444445E-2</c:v>
                      </c:pt>
                      <c:pt idx="299">
                        <c:v>2.2983333333333335E-2</c:v>
                      </c:pt>
                      <c:pt idx="300">
                        <c:v>2.3100000000000002E-2</c:v>
                      </c:pt>
                      <c:pt idx="301">
                        <c:v>2.3238888888888892E-2</c:v>
                      </c:pt>
                      <c:pt idx="302">
                        <c:v>2.3405555555555558E-2</c:v>
                      </c:pt>
                      <c:pt idx="303">
                        <c:v>2.3566666666666666E-2</c:v>
                      </c:pt>
                      <c:pt idx="304">
                        <c:v>2.3722222222222224E-2</c:v>
                      </c:pt>
                      <c:pt idx="305">
                        <c:v>2.3850000000000003E-2</c:v>
                      </c:pt>
                      <c:pt idx="306">
                        <c:v>2.3961111111111114E-2</c:v>
                      </c:pt>
                      <c:pt idx="307">
                        <c:v>2.4016666666666665E-2</c:v>
                      </c:pt>
                      <c:pt idx="308">
                        <c:v>2.4066666666666667E-2</c:v>
                      </c:pt>
                      <c:pt idx="309">
                        <c:v>2.4149999999999998E-2</c:v>
                      </c:pt>
                      <c:pt idx="310">
                        <c:v>2.4222222222222221E-2</c:v>
                      </c:pt>
                      <c:pt idx="311">
                        <c:v>2.4283333333333334E-2</c:v>
                      </c:pt>
                      <c:pt idx="312">
                        <c:v>2.4316666666666667E-2</c:v>
                      </c:pt>
                      <c:pt idx="313">
                        <c:v>2.4316666666666667E-2</c:v>
                      </c:pt>
                      <c:pt idx="314">
                        <c:v>2.4355555555555554E-2</c:v>
                      </c:pt>
                      <c:pt idx="315">
                        <c:v>2.4427777777777777E-2</c:v>
                      </c:pt>
                      <c:pt idx="316">
                        <c:v>2.4427777777777777E-2</c:v>
                      </c:pt>
                      <c:pt idx="317">
                        <c:v>2.4483333333333333E-2</c:v>
                      </c:pt>
                      <c:pt idx="318">
                        <c:v>2.4572222222222224E-2</c:v>
                      </c:pt>
                      <c:pt idx="319">
                        <c:v>2.4616666666666662E-2</c:v>
                      </c:pt>
                      <c:pt idx="320">
                        <c:v>2.4688888888888892E-2</c:v>
                      </c:pt>
                      <c:pt idx="321">
                        <c:v>2.4794444444444445E-2</c:v>
                      </c:pt>
                      <c:pt idx="322">
                        <c:v>2.4883333333333334E-2</c:v>
                      </c:pt>
                      <c:pt idx="323">
                        <c:v>2.498333333333333E-2</c:v>
                      </c:pt>
                      <c:pt idx="324">
                        <c:v>2.505555555555556E-2</c:v>
                      </c:pt>
                      <c:pt idx="325">
                        <c:v>2.5144444444444448E-2</c:v>
                      </c:pt>
                      <c:pt idx="326">
                        <c:v>2.5222222222222222E-2</c:v>
                      </c:pt>
                      <c:pt idx="327">
                        <c:v>2.5316666666666668E-2</c:v>
                      </c:pt>
                      <c:pt idx="328">
                        <c:v>2.5416666666666671E-2</c:v>
                      </c:pt>
                      <c:pt idx="329">
                        <c:v>2.5461111111111115E-2</c:v>
                      </c:pt>
                      <c:pt idx="330">
                        <c:v>2.5483333333333337E-2</c:v>
                      </c:pt>
                      <c:pt idx="331">
                        <c:v>2.5527777777777781E-2</c:v>
                      </c:pt>
                      <c:pt idx="332">
                        <c:v>2.5572222222222225E-2</c:v>
                      </c:pt>
                      <c:pt idx="333">
                        <c:v>2.5616666666666666E-2</c:v>
                      </c:pt>
                      <c:pt idx="334">
                        <c:v>2.5638888888888892E-2</c:v>
                      </c:pt>
                      <c:pt idx="335">
                        <c:v>2.5683333333333336E-2</c:v>
                      </c:pt>
                      <c:pt idx="336">
                        <c:v>2.5716666666666665E-2</c:v>
                      </c:pt>
                      <c:pt idx="337">
                        <c:v>2.5761111111111113E-2</c:v>
                      </c:pt>
                      <c:pt idx="338">
                        <c:v>2.5833333333333333E-2</c:v>
                      </c:pt>
                      <c:pt idx="339">
                        <c:v>2.5916666666666668E-2</c:v>
                      </c:pt>
                      <c:pt idx="340">
                        <c:v>2.6005555555555553E-2</c:v>
                      </c:pt>
                      <c:pt idx="341">
                        <c:v>2.6099999999999998E-2</c:v>
                      </c:pt>
                      <c:pt idx="342">
                        <c:v>2.6177777777777779E-2</c:v>
                      </c:pt>
                      <c:pt idx="343">
                        <c:v>2.6266666666666667E-2</c:v>
                      </c:pt>
                      <c:pt idx="344">
                        <c:v>2.6355555555555556E-2</c:v>
                      </c:pt>
                      <c:pt idx="345">
                        <c:v>2.6472222222222223E-2</c:v>
                      </c:pt>
                      <c:pt idx="346">
                        <c:v>2.6555555555555554E-2</c:v>
                      </c:pt>
                      <c:pt idx="347">
                        <c:v>2.6605555555555552E-2</c:v>
                      </c:pt>
                      <c:pt idx="348">
                        <c:v>2.6661111111111111E-2</c:v>
                      </c:pt>
                      <c:pt idx="349">
                        <c:v>2.6727777777777781E-2</c:v>
                      </c:pt>
                      <c:pt idx="350">
                        <c:v>2.6794444444444447E-2</c:v>
                      </c:pt>
                      <c:pt idx="351">
                        <c:v>2.6822222222222223E-2</c:v>
                      </c:pt>
                      <c:pt idx="352">
                        <c:v>2.6877777777777778E-2</c:v>
                      </c:pt>
                      <c:pt idx="353">
                        <c:v>2.6938888888888887E-2</c:v>
                      </c:pt>
                      <c:pt idx="354">
                        <c:v>2.6994444444444446E-2</c:v>
                      </c:pt>
                      <c:pt idx="355">
                        <c:v>2.7049999999999998E-2</c:v>
                      </c:pt>
                      <c:pt idx="356">
                        <c:v>2.7083333333333334E-2</c:v>
                      </c:pt>
                      <c:pt idx="357">
                        <c:v>2.7111111111111114E-2</c:v>
                      </c:pt>
                      <c:pt idx="358">
                        <c:v>2.7155555555555558E-2</c:v>
                      </c:pt>
                      <c:pt idx="359">
                        <c:v>2.7166666666666665E-2</c:v>
                      </c:pt>
                      <c:pt idx="360">
                        <c:v>2.7166666666666665E-2</c:v>
                      </c:pt>
                      <c:pt idx="361">
                        <c:v>2.7183333333333334E-2</c:v>
                      </c:pt>
                      <c:pt idx="362">
                        <c:v>2.7183333333333334E-2</c:v>
                      </c:pt>
                      <c:pt idx="363">
                        <c:v>2.718333333333333E-2</c:v>
                      </c:pt>
                      <c:pt idx="364">
                        <c:v>2.7227777777777781E-2</c:v>
                      </c:pt>
                      <c:pt idx="365">
                        <c:v>2.7238888888888889E-2</c:v>
                      </c:pt>
                      <c:pt idx="366">
                        <c:v>2.7266666666666668E-2</c:v>
                      </c:pt>
                      <c:pt idx="367">
                        <c:v>2.728888888888889E-2</c:v>
                      </c:pt>
                      <c:pt idx="368">
                        <c:v>2.7305555555555559E-2</c:v>
                      </c:pt>
                      <c:pt idx="369">
                        <c:v>2.7338888888888888E-2</c:v>
                      </c:pt>
                      <c:pt idx="370">
                        <c:v>2.7366666666666671E-2</c:v>
                      </c:pt>
                      <c:pt idx="371">
                        <c:v>2.738888888888889E-2</c:v>
                      </c:pt>
                      <c:pt idx="372">
                        <c:v>2.7422222222222223E-2</c:v>
                      </c:pt>
                      <c:pt idx="373">
                        <c:v>2.746111111111111E-2</c:v>
                      </c:pt>
                      <c:pt idx="374">
                        <c:v>2.7500000000000004E-2</c:v>
                      </c:pt>
                      <c:pt idx="375">
                        <c:v>2.7533333333333333E-2</c:v>
                      </c:pt>
                      <c:pt idx="376">
                        <c:v>2.7561111111111113E-2</c:v>
                      </c:pt>
                      <c:pt idx="377">
                        <c:v>2.76E-2</c:v>
                      </c:pt>
                      <c:pt idx="378">
                        <c:v>2.7627777777777779E-2</c:v>
                      </c:pt>
                      <c:pt idx="379">
                        <c:v>2.7661111111111112E-2</c:v>
                      </c:pt>
                      <c:pt idx="380">
                        <c:v>2.7716666666666667E-2</c:v>
                      </c:pt>
                      <c:pt idx="381">
                        <c:v>2.7755555555555554E-2</c:v>
                      </c:pt>
                      <c:pt idx="382">
                        <c:v>2.7788888888888891E-2</c:v>
                      </c:pt>
                      <c:pt idx="383">
                        <c:v>2.7811111111111113E-2</c:v>
                      </c:pt>
                      <c:pt idx="384">
                        <c:v>2.7838888888888892E-2</c:v>
                      </c:pt>
                      <c:pt idx="385">
                        <c:v>2.7883333333333336E-2</c:v>
                      </c:pt>
                      <c:pt idx="386">
                        <c:v>2.7922222222222223E-2</c:v>
                      </c:pt>
                      <c:pt idx="387">
                        <c:v>2.7949999999999999E-2</c:v>
                      </c:pt>
                      <c:pt idx="388">
                        <c:v>2.7983333333333332E-2</c:v>
                      </c:pt>
                      <c:pt idx="389">
                        <c:v>2.7994444444444447E-2</c:v>
                      </c:pt>
                      <c:pt idx="390">
                        <c:v>2.8022222222222219E-2</c:v>
                      </c:pt>
                      <c:pt idx="391">
                        <c:v>2.8049999999999999E-2</c:v>
                      </c:pt>
                      <c:pt idx="392">
                        <c:v>2.8038888888888891E-2</c:v>
                      </c:pt>
                      <c:pt idx="393">
                        <c:v>2.8072222222222224E-2</c:v>
                      </c:pt>
                      <c:pt idx="394">
                        <c:v>2.8105555555555557E-2</c:v>
                      </c:pt>
                      <c:pt idx="395">
                        <c:v>2.8144444444444448E-2</c:v>
                      </c:pt>
                      <c:pt idx="396">
                        <c:v>2.8188888888888888E-2</c:v>
                      </c:pt>
                      <c:pt idx="397">
                        <c:v>2.8222222222222225E-2</c:v>
                      </c:pt>
                      <c:pt idx="398">
                        <c:v>2.8272222222222223E-2</c:v>
                      </c:pt>
                      <c:pt idx="399">
                        <c:v>2.8322222222222221E-2</c:v>
                      </c:pt>
                      <c:pt idx="400">
                        <c:v>2.838333333333333E-2</c:v>
                      </c:pt>
                      <c:pt idx="401">
                        <c:v>2.8427777777777781E-2</c:v>
                      </c:pt>
                      <c:pt idx="402">
                        <c:v>2.8466666666666668E-2</c:v>
                      </c:pt>
                      <c:pt idx="403">
                        <c:v>2.8516666666666669E-2</c:v>
                      </c:pt>
                      <c:pt idx="404">
                        <c:v>2.8549999999999999E-2</c:v>
                      </c:pt>
                      <c:pt idx="405">
                        <c:v>2.8611111111111108E-2</c:v>
                      </c:pt>
                      <c:pt idx="406">
                        <c:v>2.8672222222222224E-2</c:v>
                      </c:pt>
                      <c:pt idx="407">
                        <c:v>2.8750000000000001E-2</c:v>
                      </c:pt>
                      <c:pt idx="408">
                        <c:v>2.8788888888888892E-2</c:v>
                      </c:pt>
                      <c:pt idx="409">
                        <c:v>2.8844444444444447E-2</c:v>
                      </c:pt>
                      <c:pt idx="410">
                        <c:v>2.8888888888888891E-2</c:v>
                      </c:pt>
                      <c:pt idx="411">
                        <c:v>2.8922222222222224E-2</c:v>
                      </c:pt>
                      <c:pt idx="412">
                        <c:v>2.898888888888889E-2</c:v>
                      </c:pt>
                      <c:pt idx="413">
                        <c:v>2.9038888888888892E-2</c:v>
                      </c:pt>
                      <c:pt idx="414">
                        <c:v>2.9100000000000001E-2</c:v>
                      </c:pt>
                      <c:pt idx="415">
                        <c:v>2.9166666666666667E-2</c:v>
                      </c:pt>
                      <c:pt idx="416">
                        <c:v>2.9238888888888891E-2</c:v>
                      </c:pt>
                      <c:pt idx="417">
                        <c:v>2.9294444444444442E-2</c:v>
                      </c:pt>
                      <c:pt idx="418">
                        <c:v>2.9355555555555558E-2</c:v>
                      </c:pt>
                      <c:pt idx="419">
                        <c:v>2.9427777777777782E-2</c:v>
                      </c:pt>
                      <c:pt idx="420">
                        <c:v>2.9494444444444448E-2</c:v>
                      </c:pt>
                      <c:pt idx="421">
                        <c:v>2.9577777777777779E-2</c:v>
                      </c:pt>
                      <c:pt idx="422">
                        <c:v>2.9644444444444445E-2</c:v>
                      </c:pt>
                      <c:pt idx="423">
                        <c:v>2.9733333333333334E-2</c:v>
                      </c:pt>
                      <c:pt idx="424">
                        <c:v>2.983888888888889E-2</c:v>
                      </c:pt>
                      <c:pt idx="425">
                        <c:v>2.9955555555555562E-2</c:v>
                      </c:pt>
                      <c:pt idx="426">
                        <c:v>3.0111111111111116E-2</c:v>
                      </c:pt>
                      <c:pt idx="427">
                        <c:v>3.0222222222222223E-2</c:v>
                      </c:pt>
                      <c:pt idx="428">
                        <c:v>3.0333333333333334E-2</c:v>
                      </c:pt>
                      <c:pt idx="429">
                        <c:v>3.0450000000000005E-2</c:v>
                      </c:pt>
                      <c:pt idx="430">
                        <c:v>3.0566666666666673E-2</c:v>
                      </c:pt>
                      <c:pt idx="431">
                        <c:v>3.0688888888888887E-2</c:v>
                      </c:pt>
                      <c:pt idx="432">
                        <c:v>3.0800000000000001E-2</c:v>
                      </c:pt>
                      <c:pt idx="433">
                        <c:v>3.0900000000000004E-2</c:v>
                      </c:pt>
                      <c:pt idx="434">
                        <c:v>3.0988888888888892E-2</c:v>
                      </c:pt>
                      <c:pt idx="435">
                        <c:v>3.1105555555555556E-2</c:v>
                      </c:pt>
                      <c:pt idx="436">
                        <c:v>3.1266666666666665E-2</c:v>
                      </c:pt>
                      <c:pt idx="437">
                        <c:v>3.1416666666666669E-2</c:v>
                      </c:pt>
                      <c:pt idx="438">
                        <c:v>3.1566666666666666E-2</c:v>
                      </c:pt>
                      <c:pt idx="439">
                        <c:v>3.1727777777777778E-2</c:v>
                      </c:pt>
                      <c:pt idx="440">
                        <c:v>3.1894444444444447E-2</c:v>
                      </c:pt>
                      <c:pt idx="441">
                        <c:v>3.206111111111111E-2</c:v>
                      </c:pt>
                      <c:pt idx="442">
                        <c:v>3.3522222222222224E-2</c:v>
                      </c:pt>
                      <c:pt idx="443">
                        <c:v>3.3811111111111111E-2</c:v>
                      </c:pt>
                      <c:pt idx="444">
                        <c:v>3.3561111111111111E-2</c:v>
                      </c:pt>
                      <c:pt idx="445">
                        <c:v>3.3600000000000005E-2</c:v>
                      </c:pt>
                      <c:pt idx="446">
                        <c:v>3.3694444444444444E-2</c:v>
                      </c:pt>
                      <c:pt idx="447">
                        <c:v>3.3844444444444441E-2</c:v>
                      </c:pt>
                      <c:pt idx="448">
                        <c:v>3.411666666666667E-2</c:v>
                      </c:pt>
                      <c:pt idx="449">
                        <c:v>3.4494444444444446E-2</c:v>
                      </c:pt>
                      <c:pt idx="450">
                        <c:v>3.4838888888888891E-2</c:v>
                      </c:pt>
                      <c:pt idx="451">
                        <c:v>3.5111111111111114E-2</c:v>
                      </c:pt>
                      <c:pt idx="452">
                        <c:v>3.5277777777777783E-2</c:v>
                      </c:pt>
                      <c:pt idx="453">
                        <c:v>3.5538888888888884E-2</c:v>
                      </c:pt>
                      <c:pt idx="454">
                        <c:v>3.5844444444444443E-2</c:v>
                      </c:pt>
                      <c:pt idx="455">
                        <c:v>3.6111111111111115E-2</c:v>
                      </c:pt>
                      <c:pt idx="456">
                        <c:v>3.6366666666666665E-2</c:v>
                      </c:pt>
                      <c:pt idx="457">
                        <c:v>3.6611111111111115E-2</c:v>
                      </c:pt>
                      <c:pt idx="458">
                        <c:v>3.6799999999999999E-2</c:v>
                      </c:pt>
                      <c:pt idx="459">
                        <c:v>3.7094444444444444E-2</c:v>
                      </c:pt>
                      <c:pt idx="460">
                        <c:v>3.7366666666666666E-2</c:v>
                      </c:pt>
                      <c:pt idx="461">
                        <c:v>3.754444444444445E-2</c:v>
                      </c:pt>
                      <c:pt idx="462">
                        <c:v>3.7650000000000003E-2</c:v>
                      </c:pt>
                      <c:pt idx="463">
                        <c:v>3.7772222222222221E-2</c:v>
                      </c:pt>
                      <c:pt idx="464">
                        <c:v>3.78E-2</c:v>
                      </c:pt>
                      <c:pt idx="465">
                        <c:v>3.7911111111111118E-2</c:v>
                      </c:pt>
                      <c:pt idx="466">
                        <c:v>3.8105555555555559E-2</c:v>
                      </c:pt>
                      <c:pt idx="467">
                        <c:v>3.8327777777777773E-2</c:v>
                      </c:pt>
                      <c:pt idx="468">
                        <c:v>3.8555555555555551E-2</c:v>
                      </c:pt>
                      <c:pt idx="469">
                        <c:v>3.8811111111111116E-2</c:v>
                      </c:pt>
                      <c:pt idx="470">
                        <c:v>3.9E-2</c:v>
                      </c:pt>
                      <c:pt idx="471">
                        <c:v>3.9211111111111113E-2</c:v>
                      </c:pt>
                      <c:pt idx="472">
                        <c:v>3.9438888888888884E-2</c:v>
                      </c:pt>
                      <c:pt idx="473">
                        <c:v>3.9555555555555552E-2</c:v>
                      </c:pt>
                      <c:pt idx="474">
                        <c:v>3.9661111111111105E-2</c:v>
                      </c:pt>
                      <c:pt idx="475">
                        <c:v>3.9711111111111114E-2</c:v>
                      </c:pt>
                      <c:pt idx="476">
                        <c:v>3.9772222222222223E-2</c:v>
                      </c:pt>
                      <c:pt idx="477">
                        <c:v>3.9911111111111112E-2</c:v>
                      </c:pt>
                      <c:pt idx="478">
                        <c:v>4.0072222222222217E-2</c:v>
                      </c:pt>
                      <c:pt idx="479">
                        <c:v>4.0266666666666666E-2</c:v>
                      </c:pt>
                      <c:pt idx="480">
                        <c:v>4.0422222222222221E-2</c:v>
                      </c:pt>
                      <c:pt idx="481">
                        <c:v>4.0433333333333335E-2</c:v>
                      </c:pt>
                      <c:pt idx="482">
                        <c:v>4.0394444444444441E-2</c:v>
                      </c:pt>
                      <c:pt idx="483">
                        <c:v>4.0466666666666672E-2</c:v>
                      </c:pt>
                      <c:pt idx="484">
                        <c:v>4.0599999999999997E-2</c:v>
                      </c:pt>
                      <c:pt idx="485">
                        <c:v>4.0727777777777779E-2</c:v>
                      </c:pt>
                      <c:pt idx="486">
                        <c:v>4.0861111111111112E-2</c:v>
                      </c:pt>
                      <c:pt idx="487">
                        <c:v>4.0983333333333337E-2</c:v>
                      </c:pt>
                      <c:pt idx="488">
                        <c:v>4.1016666666666667E-2</c:v>
                      </c:pt>
                      <c:pt idx="489">
                        <c:v>4.1127777777777777E-2</c:v>
                      </c:pt>
                      <c:pt idx="490">
                        <c:v>4.1238888888888887E-2</c:v>
                      </c:pt>
                      <c:pt idx="491">
                        <c:v>4.1316666666666668E-2</c:v>
                      </c:pt>
                      <c:pt idx="492">
                        <c:v>4.1327777777777783E-2</c:v>
                      </c:pt>
                      <c:pt idx="493">
                        <c:v>4.133888888888889E-2</c:v>
                      </c:pt>
                      <c:pt idx="494">
                        <c:v>4.1388888888888892E-2</c:v>
                      </c:pt>
                      <c:pt idx="495">
                        <c:v>4.1505555555555559E-2</c:v>
                      </c:pt>
                      <c:pt idx="496">
                        <c:v>4.1650000000000006E-2</c:v>
                      </c:pt>
                      <c:pt idx="497">
                        <c:v>4.1783333333333332E-2</c:v>
                      </c:pt>
                      <c:pt idx="498">
                        <c:v>4.1888888888888892E-2</c:v>
                      </c:pt>
                      <c:pt idx="499">
                        <c:v>4.1927777777777779E-2</c:v>
                      </c:pt>
                      <c:pt idx="500">
                        <c:v>4.2000000000000003E-2</c:v>
                      </c:pt>
                      <c:pt idx="501">
                        <c:v>4.2066666666666669E-2</c:v>
                      </c:pt>
                      <c:pt idx="502">
                        <c:v>4.2177777777777779E-2</c:v>
                      </c:pt>
                      <c:pt idx="503">
                        <c:v>4.2272222222222225E-2</c:v>
                      </c:pt>
                      <c:pt idx="504">
                        <c:v>4.2355555555555556E-2</c:v>
                      </c:pt>
                      <c:pt idx="505">
                        <c:v>4.2444444444444437E-2</c:v>
                      </c:pt>
                      <c:pt idx="506">
                        <c:v>4.2522222222222225E-2</c:v>
                      </c:pt>
                      <c:pt idx="507">
                        <c:v>4.2599999999999999E-2</c:v>
                      </c:pt>
                      <c:pt idx="508">
                        <c:v>4.2688888888888887E-2</c:v>
                      </c:pt>
                      <c:pt idx="509">
                        <c:v>4.2800000000000005E-2</c:v>
                      </c:pt>
                      <c:pt idx="510">
                        <c:v>4.2888888888888893E-2</c:v>
                      </c:pt>
                      <c:pt idx="511">
                        <c:v>4.2961111111111054E-2</c:v>
                      </c:pt>
                      <c:pt idx="512">
                        <c:v>4.303333333333334E-2</c:v>
                      </c:pt>
                      <c:pt idx="513">
                        <c:v>4.3127777777777723E-2</c:v>
                      </c:pt>
                      <c:pt idx="514">
                        <c:v>4.3216666666666667E-2</c:v>
                      </c:pt>
                      <c:pt idx="515">
                        <c:v>4.3299999999999998E-2</c:v>
                      </c:pt>
                      <c:pt idx="516">
                        <c:v>4.3400000000000008E-2</c:v>
                      </c:pt>
                      <c:pt idx="517">
                        <c:v>4.3488888888888882E-2</c:v>
                      </c:pt>
                      <c:pt idx="518">
                        <c:v>4.36E-2</c:v>
                      </c:pt>
                      <c:pt idx="519">
                        <c:v>4.3688888888888895E-2</c:v>
                      </c:pt>
                      <c:pt idx="520">
                        <c:v>4.3805555555555556E-2</c:v>
                      </c:pt>
                      <c:pt idx="521">
                        <c:v>4.3961111111111117E-2</c:v>
                      </c:pt>
                      <c:pt idx="522">
                        <c:v>4.4055555555555556E-2</c:v>
                      </c:pt>
                      <c:pt idx="523">
                        <c:v>4.4166666666666611E-2</c:v>
                      </c:pt>
                      <c:pt idx="524">
                        <c:v>4.4305555555555556E-2</c:v>
                      </c:pt>
                      <c:pt idx="525">
                        <c:v>4.4433333333333339E-2</c:v>
                      </c:pt>
                      <c:pt idx="526">
                        <c:v>4.4572222222222221E-2</c:v>
                      </c:pt>
                      <c:pt idx="527">
                        <c:v>4.4699999999999997E-2</c:v>
                      </c:pt>
                      <c:pt idx="528">
                        <c:v>4.4827777777777786E-2</c:v>
                      </c:pt>
                      <c:pt idx="529">
                        <c:v>4.4972222222222219E-2</c:v>
                      </c:pt>
                      <c:pt idx="530">
                        <c:v>4.5111111111111116E-2</c:v>
                      </c:pt>
                      <c:pt idx="531">
                        <c:v>4.5255555555555556E-2</c:v>
                      </c:pt>
                      <c:pt idx="532">
                        <c:v>4.540555555555556E-2</c:v>
                      </c:pt>
                      <c:pt idx="533">
                        <c:v>4.555E-2</c:v>
                      </c:pt>
                      <c:pt idx="534">
                        <c:v>4.5700000000000005E-2</c:v>
                      </c:pt>
                      <c:pt idx="535">
                        <c:v>4.5855555555555552E-2</c:v>
                      </c:pt>
                      <c:pt idx="536">
                        <c:v>4.6033333333333329E-2</c:v>
                      </c:pt>
                      <c:pt idx="537">
                        <c:v>4.6200000000000005E-2</c:v>
                      </c:pt>
                      <c:pt idx="538">
                        <c:v>4.6372222222222224E-2</c:v>
                      </c:pt>
                      <c:pt idx="539">
                        <c:v>4.6544444444444333E-2</c:v>
                      </c:pt>
                      <c:pt idx="540">
                        <c:v>4.6711111111111113E-2</c:v>
                      </c:pt>
                      <c:pt idx="541">
                        <c:v>4.6883333333333332E-2</c:v>
                      </c:pt>
                      <c:pt idx="542">
                        <c:v>4.7077777777777781E-2</c:v>
                      </c:pt>
                      <c:pt idx="543">
                        <c:v>4.7266666666666672E-2</c:v>
                      </c:pt>
                      <c:pt idx="544">
                        <c:v>4.7472222222222228E-2</c:v>
                      </c:pt>
                      <c:pt idx="545">
                        <c:v>4.7677777777777777E-2</c:v>
                      </c:pt>
                      <c:pt idx="546">
                        <c:v>4.7899999999999998E-2</c:v>
                      </c:pt>
                      <c:pt idx="547">
                        <c:v>4.8111111111111118E-2</c:v>
                      </c:pt>
                      <c:pt idx="548">
                        <c:v>4.8333333333333339E-2</c:v>
                      </c:pt>
                      <c:pt idx="549">
                        <c:v>4.8544444444444453E-2</c:v>
                      </c:pt>
                      <c:pt idx="550">
                        <c:v>4.8755555555555559E-2</c:v>
                      </c:pt>
                      <c:pt idx="551">
                        <c:v>4.8988888888888887E-2</c:v>
                      </c:pt>
                      <c:pt idx="552">
                        <c:v>4.9216666666666617E-2</c:v>
                      </c:pt>
                      <c:pt idx="553">
                        <c:v>4.9449999999999994E-2</c:v>
                      </c:pt>
                      <c:pt idx="554">
                        <c:v>4.9705555555555558E-2</c:v>
                      </c:pt>
                      <c:pt idx="555">
                        <c:v>4.9961111111111116E-2</c:v>
                      </c:pt>
                      <c:pt idx="556">
                        <c:v>5.0200000000000009E-2</c:v>
                      </c:pt>
                      <c:pt idx="557">
                        <c:v>5.0422222222222222E-2</c:v>
                      </c:pt>
                      <c:pt idx="558">
                        <c:v>5.067222222222223E-2</c:v>
                      </c:pt>
                      <c:pt idx="559">
                        <c:v>5.0944444444444445E-2</c:v>
                      </c:pt>
                      <c:pt idx="560">
                        <c:v>5.1188888888888881E-2</c:v>
                      </c:pt>
                      <c:pt idx="561">
                        <c:v>5.1444444444444445E-2</c:v>
                      </c:pt>
                      <c:pt idx="562">
                        <c:v>5.1722222222222169E-2</c:v>
                      </c:pt>
                      <c:pt idx="563">
                        <c:v>5.2011111111111119E-2</c:v>
                      </c:pt>
                      <c:pt idx="564">
                        <c:v>5.2311111111111051E-2</c:v>
                      </c:pt>
                      <c:pt idx="565">
                        <c:v>5.2616666666666555E-2</c:v>
                      </c:pt>
                      <c:pt idx="566">
                        <c:v>5.2933333333333346E-2</c:v>
                      </c:pt>
                      <c:pt idx="567">
                        <c:v>5.3255555555555556E-2</c:v>
                      </c:pt>
                      <c:pt idx="568">
                        <c:v>5.357777777777778E-2</c:v>
                      </c:pt>
                      <c:pt idx="569">
                        <c:v>5.3894444444444453E-2</c:v>
                      </c:pt>
                      <c:pt idx="570">
                        <c:v>5.4238888888888837E-2</c:v>
                      </c:pt>
                      <c:pt idx="571">
                        <c:v>5.460000000000001E-2</c:v>
                      </c:pt>
                      <c:pt idx="572">
                        <c:v>5.4949999999999999E-2</c:v>
                      </c:pt>
                      <c:pt idx="573">
                        <c:v>5.5300000000000002E-2</c:v>
                      </c:pt>
                      <c:pt idx="574">
                        <c:v>5.5661111111111009E-2</c:v>
                      </c:pt>
                      <c:pt idx="575">
                        <c:v>5.602222222222223E-2</c:v>
                      </c:pt>
                      <c:pt idx="576">
                        <c:v>5.6411111111111106E-2</c:v>
                      </c:pt>
                      <c:pt idx="577">
                        <c:v>5.6861111111111119E-2</c:v>
                      </c:pt>
                      <c:pt idx="578">
                        <c:v>5.7344444444444448E-2</c:v>
                      </c:pt>
                      <c:pt idx="579">
                        <c:v>5.7838888888888891E-2</c:v>
                      </c:pt>
                      <c:pt idx="580">
                        <c:v>5.8372222222222173E-2</c:v>
                      </c:pt>
                      <c:pt idx="581">
                        <c:v>5.8944444444444438E-2</c:v>
                      </c:pt>
                      <c:pt idx="582">
                        <c:v>5.9522222222222226E-2</c:v>
                      </c:pt>
                      <c:pt idx="583">
                        <c:v>6.0083333333333273E-2</c:v>
                      </c:pt>
                      <c:pt idx="584">
                        <c:v>6.062777777777778E-2</c:v>
                      </c:pt>
                      <c:pt idx="585">
                        <c:v>6.1211111111111112E-2</c:v>
                      </c:pt>
                      <c:pt idx="586">
                        <c:v>6.1772222222222221E-2</c:v>
                      </c:pt>
                      <c:pt idx="587">
                        <c:v>6.2311111111111116E-2</c:v>
                      </c:pt>
                      <c:pt idx="588">
                        <c:v>6.2872222222222218E-2</c:v>
                      </c:pt>
                      <c:pt idx="589">
                        <c:v>6.3383333333333333E-2</c:v>
                      </c:pt>
                      <c:pt idx="590">
                        <c:v>6.3988888888888887E-2</c:v>
                      </c:pt>
                      <c:pt idx="591">
                        <c:v>6.4594444444444454E-2</c:v>
                      </c:pt>
                      <c:pt idx="592">
                        <c:v>6.5227777777777773E-2</c:v>
                      </c:pt>
                      <c:pt idx="593">
                        <c:v>6.5877777777777785E-2</c:v>
                      </c:pt>
                      <c:pt idx="594">
                        <c:v>6.6538888888888897E-2</c:v>
                      </c:pt>
                      <c:pt idx="595">
                        <c:v>6.7149999999999987E-2</c:v>
                      </c:pt>
                      <c:pt idx="596">
                        <c:v>6.774444444444444E-2</c:v>
                      </c:pt>
                      <c:pt idx="597">
                        <c:v>6.8361111111111122E-2</c:v>
                      </c:pt>
                      <c:pt idx="598">
                        <c:v>6.8977777777777777E-2</c:v>
                      </c:pt>
                      <c:pt idx="599">
                        <c:v>6.9477777777777777E-2</c:v>
                      </c:pt>
                      <c:pt idx="600">
                        <c:v>7.0038888888888887E-2</c:v>
                      </c:pt>
                      <c:pt idx="601">
                        <c:v>7.0644444444444454E-2</c:v>
                      </c:pt>
                      <c:pt idx="602">
                        <c:v>7.1233333333333343E-2</c:v>
                      </c:pt>
                      <c:pt idx="603">
                        <c:v>7.1811111111111117E-2</c:v>
                      </c:pt>
                      <c:pt idx="604">
                        <c:v>7.244444444444445E-2</c:v>
                      </c:pt>
                      <c:pt idx="605">
                        <c:v>7.3144444444444456E-2</c:v>
                      </c:pt>
                      <c:pt idx="606">
                        <c:v>7.3866666666666664E-2</c:v>
                      </c:pt>
                      <c:pt idx="607">
                        <c:v>7.4594444444444449E-2</c:v>
                      </c:pt>
                      <c:pt idx="608">
                        <c:v>7.5361111111111115E-2</c:v>
                      </c:pt>
                      <c:pt idx="609">
                        <c:v>7.6172222222222224E-2</c:v>
                      </c:pt>
                      <c:pt idx="610">
                        <c:v>7.6949999999999991E-2</c:v>
                      </c:pt>
                      <c:pt idx="611">
                        <c:v>7.771111111111112E-2</c:v>
                      </c:pt>
                      <c:pt idx="612">
                        <c:v>7.8505555555555551E-2</c:v>
                      </c:pt>
                      <c:pt idx="613">
                        <c:v>7.9355555555555568E-2</c:v>
                      </c:pt>
                      <c:pt idx="614">
                        <c:v>8.0222222222222223E-2</c:v>
                      </c:pt>
                      <c:pt idx="615">
                        <c:v>8.1088888888888891E-2</c:v>
                      </c:pt>
                      <c:pt idx="616">
                        <c:v>8.2016666666666668E-2</c:v>
                      </c:pt>
                      <c:pt idx="617">
                        <c:v>8.3016666666666683E-2</c:v>
                      </c:pt>
                      <c:pt idx="618">
                        <c:v>8.4066666666666665E-2</c:v>
                      </c:pt>
                      <c:pt idx="619">
                        <c:v>8.5133333333333339E-2</c:v>
                      </c:pt>
                      <c:pt idx="620">
                        <c:v>8.6188888888888884E-2</c:v>
                      </c:pt>
                      <c:pt idx="621">
                        <c:v>8.716666666666667E-2</c:v>
                      </c:pt>
                      <c:pt idx="622">
                        <c:v>8.8183333333333336E-2</c:v>
                      </c:pt>
                      <c:pt idx="623">
                        <c:v>8.9266666666666661E-2</c:v>
                      </c:pt>
                      <c:pt idx="624">
                        <c:v>9.0355555555555578E-2</c:v>
                      </c:pt>
                      <c:pt idx="625">
                        <c:v>9.1450000000000004E-2</c:v>
                      </c:pt>
                      <c:pt idx="626">
                        <c:v>9.2533333333333329E-2</c:v>
                      </c:pt>
                      <c:pt idx="627">
                        <c:v>9.3633333333333332E-2</c:v>
                      </c:pt>
                      <c:pt idx="628">
                        <c:v>9.475555555555551E-2</c:v>
                      </c:pt>
                      <c:pt idx="629">
                        <c:v>9.5911111111111114E-2</c:v>
                      </c:pt>
                      <c:pt idx="630">
                        <c:v>9.7149999999999986E-2</c:v>
                      </c:pt>
                      <c:pt idx="631">
                        <c:v>9.8405555555555552E-2</c:v>
                      </c:pt>
                      <c:pt idx="632">
                        <c:v>9.9622222222222223E-2</c:v>
                      </c:pt>
                      <c:pt idx="633">
                        <c:v>0.10078333333333334</c:v>
                      </c:pt>
                      <c:pt idx="634">
                        <c:v>0.10196111111111111</c:v>
                      </c:pt>
                      <c:pt idx="635">
                        <c:v>0.10316666666666668</c:v>
                      </c:pt>
                      <c:pt idx="636">
                        <c:v>0.10429999999999995</c:v>
                      </c:pt>
                      <c:pt idx="637">
                        <c:v>0.10541111111111111</c:v>
                      </c:pt>
                      <c:pt idx="638">
                        <c:v>0.10653333333333334</c:v>
                      </c:pt>
                      <c:pt idx="639">
                        <c:v>0.10765555555555557</c:v>
                      </c:pt>
                      <c:pt idx="640">
                        <c:v>0.10876666666666666</c:v>
                      </c:pt>
                      <c:pt idx="641">
                        <c:v>0.10988333333333333</c:v>
                      </c:pt>
                      <c:pt idx="642">
                        <c:v>0.11102222222222222</c:v>
                      </c:pt>
                      <c:pt idx="643">
                        <c:v>0.11216666666666668</c:v>
                      </c:pt>
                      <c:pt idx="644">
                        <c:v>0.11334999999999995</c:v>
                      </c:pt>
                      <c:pt idx="645">
                        <c:v>0.11458888888888888</c:v>
                      </c:pt>
                      <c:pt idx="646">
                        <c:v>0.11587777777777777</c:v>
                      </c:pt>
                      <c:pt idx="647">
                        <c:v>0.1171888888888889</c:v>
                      </c:pt>
                      <c:pt idx="648">
                        <c:v>0.11849444444444444</c:v>
                      </c:pt>
                      <c:pt idx="649">
                        <c:v>0.11977222222222222</c:v>
                      </c:pt>
                      <c:pt idx="650">
                        <c:v>0.12108888888888888</c:v>
                      </c:pt>
                      <c:pt idx="651">
                        <c:v>0.12245555555555557</c:v>
                      </c:pt>
                      <c:pt idx="652">
                        <c:v>0.12383888888888889</c:v>
                      </c:pt>
                      <c:pt idx="653">
                        <c:v>0.12522222222222223</c:v>
                      </c:pt>
                      <c:pt idx="654">
                        <c:v>0.12658888888888889</c:v>
                      </c:pt>
                      <c:pt idx="655">
                        <c:v>0.1279777777777778</c:v>
                      </c:pt>
                      <c:pt idx="656">
                        <c:v>0.12937777777777779</c:v>
                      </c:pt>
                      <c:pt idx="657">
                        <c:v>0.13082222222222223</c:v>
                      </c:pt>
                      <c:pt idx="658">
                        <c:v>0.13228888888888887</c:v>
                      </c:pt>
                      <c:pt idx="659">
                        <c:v>0.13377222222222221</c:v>
                      </c:pt>
                      <c:pt idx="660">
                        <c:v>0.13526111111111111</c:v>
                      </c:pt>
                      <c:pt idx="661">
                        <c:v>0.13675555555555557</c:v>
                      </c:pt>
                      <c:pt idx="662">
                        <c:v>0.13830555555555557</c:v>
                      </c:pt>
                      <c:pt idx="663">
                        <c:v>0.13986666666666669</c:v>
                      </c:pt>
                      <c:pt idx="664">
                        <c:v>0.14143333333333333</c:v>
                      </c:pt>
                      <c:pt idx="665">
                        <c:v>0.14303333333333332</c:v>
                      </c:pt>
                      <c:pt idx="666">
                        <c:v>0.14461666666666667</c:v>
                      </c:pt>
                      <c:pt idx="667">
                        <c:v>0.14628333333333335</c:v>
                      </c:pt>
                      <c:pt idx="668">
                        <c:v>0.14798333333333336</c:v>
                      </c:pt>
                      <c:pt idx="669">
                        <c:v>0.14971666666666666</c:v>
                      </c:pt>
                      <c:pt idx="670">
                        <c:v>0.15144444444444446</c:v>
                      </c:pt>
                      <c:pt idx="671">
                        <c:v>0.15318888888888887</c:v>
                      </c:pt>
                      <c:pt idx="672">
                        <c:v>0.15497222222222221</c:v>
                      </c:pt>
                      <c:pt idx="673">
                        <c:v>0.15678888888888889</c:v>
                      </c:pt>
                      <c:pt idx="674">
                        <c:v>0.15866666666666665</c:v>
                      </c:pt>
                      <c:pt idx="675">
                        <c:v>0.16057222222222223</c:v>
                      </c:pt>
                      <c:pt idx="676">
                        <c:v>0.16251111111111113</c:v>
                      </c:pt>
                      <c:pt idx="677">
                        <c:v>0.16445555555555558</c:v>
                      </c:pt>
                      <c:pt idx="678">
                        <c:v>0.16643333333333332</c:v>
                      </c:pt>
                      <c:pt idx="679">
                        <c:v>0.16848888888888891</c:v>
                      </c:pt>
                      <c:pt idx="680">
                        <c:v>0.17058333333333336</c:v>
                      </c:pt>
                      <c:pt idx="681">
                        <c:v>0.17267222222222223</c:v>
                      </c:pt>
                      <c:pt idx="682">
                        <c:v>0.17480000000000001</c:v>
                      </c:pt>
                      <c:pt idx="683">
                        <c:v>0.1769722222222222</c:v>
                      </c:pt>
                      <c:pt idx="684">
                        <c:v>0.17917222222222223</c:v>
                      </c:pt>
                      <c:pt idx="685">
                        <c:v>0.18142222222222221</c:v>
                      </c:pt>
                      <c:pt idx="686">
                        <c:v>0.18370555555555557</c:v>
                      </c:pt>
                      <c:pt idx="687">
                        <c:v>0.1860222222222222</c:v>
                      </c:pt>
                      <c:pt idx="688">
                        <c:v>0.18834999999999999</c:v>
                      </c:pt>
                      <c:pt idx="689">
                        <c:v>0.19070000000000001</c:v>
                      </c:pt>
                      <c:pt idx="690">
                        <c:v>0.19313888888888889</c:v>
                      </c:pt>
                      <c:pt idx="691">
                        <c:v>0.19563888888888889</c:v>
                      </c:pt>
                      <c:pt idx="692">
                        <c:v>0.19816666666666666</c:v>
                      </c:pt>
                      <c:pt idx="693">
                        <c:v>0.20068888888888892</c:v>
                      </c:pt>
                      <c:pt idx="694">
                        <c:v>0.20318888888888889</c:v>
                      </c:pt>
                      <c:pt idx="695">
                        <c:v>0.20574444444444445</c:v>
                      </c:pt>
                      <c:pt idx="696">
                        <c:v>0.20840555555555557</c:v>
                      </c:pt>
                      <c:pt idx="697">
                        <c:v>0.21114444444444447</c:v>
                      </c:pt>
                      <c:pt idx="698">
                        <c:v>0.21394444444444444</c:v>
                      </c:pt>
                      <c:pt idx="699">
                        <c:v>0.21679444444444446</c:v>
                      </c:pt>
                      <c:pt idx="700">
                        <c:v>0.21968333333333334</c:v>
                      </c:pt>
                      <c:pt idx="701">
                        <c:v>0.22268888888888888</c:v>
                      </c:pt>
                      <c:pt idx="702">
                        <c:v>0.22582777777777779</c:v>
                      </c:pt>
                      <c:pt idx="703">
                        <c:v>0.2291333333333333</c:v>
                      </c:pt>
                      <c:pt idx="704">
                        <c:v>0.23246666666666665</c:v>
                      </c:pt>
                      <c:pt idx="705">
                        <c:v>0.23585</c:v>
                      </c:pt>
                      <c:pt idx="706">
                        <c:v>0.23931666666666668</c:v>
                      </c:pt>
                      <c:pt idx="707">
                        <c:v>0.24289444444444444</c:v>
                      </c:pt>
                      <c:pt idx="708">
                        <c:v>0.24658888888888891</c:v>
                      </c:pt>
                      <c:pt idx="709">
                        <c:v>0.25043888888888893</c:v>
                      </c:pt>
                      <c:pt idx="710">
                        <c:v>0.2543333333333333</c:v>
                      </c:pt>
                      <c:pt idx="711">
                        <c:v>0.25827222222222224</c:v>
                      </c:pt>
                      <c:pt idx="712">
                        <c:v>0.2622444444444445</c:v>
                      </c:pt>
                      <c:pt idx="713">
                        <c:v>0.26631666666666665</c:v>
                      </c:pt>
                      <c:pt idx="714">
                        <c:v>0.27055555555555555</c:v>
                      </c:pt>
                      <c:pt idx="715">
                        <c:v>0.27486111111111111</c:v>
                      </c:pt>
                      <c:pt idx="716">
                        <c:v>0.27922777777777774</c:v>
                      </c:pt>
                      <c:pt idx="717">
                        <c:v>0.28370555555555554</c:v>
                      </c:pt>
                      <c:pt idx="718">
                        <c:v>0.28832222222222226</c:v>
                      </c:pt>
                      <c:pt idx="719">
                        <c:v>0.29313888888888889</c:v>
                      </c:pt>
                      <c:pt idx="720">
                        <c:v>0.29805000000000004</c:v>
                      </c:pt>
                      <c:pt idx="721">
                        <c:v>0.30309999999999998</c:v>
                      </c:pt>
                      <c:pt idx="722">
                        <c:v>0.3082611111111111</c:v>
                      </c:pt>
                      <c:pt idx="723">
                        <c:v>0.31356666666666666</c:v>
                      </c:pt>
                      <c:pt idx="724">
                        <c:v>0.31904999999999994</c:v>
                      </c:pt>
                      <c:pt idx="725">
                        <c:v>0.32465555555555559</c:v>
                      </c:pt>
                      <c:pt idx="726">
                        <c:v>0.33035000000000003</c:v>
                      </c:pt>
                      <c:pt idx="727">
                        <c:v>0.33594444444444388</c:v>
                      </c:pt>
                      <c:pt idx="728">
                        <c:v>0.34151666666666669</c:v>
                      </c:pt>
                      <c:pt idx="729">
                        <c:v>0.34705555555555556</c:v>
                      </c:pt>
                      <c:pt idx="730">
                        <c:v>0.35260555555555556</c:v>
                      </c:pt>
                      <c:pt idx="731">
                        <c:v>0.35828333333333329</c:v>
                      </c:pt>
                      <c:pt idx="732">
                        <c:v>0.36407222222222224</c:v>
                      </c:pt>
                      <c:pt idx="733">
                        <c:v>0.36997222222222226</c:v>
                      </c:pt>
                      <c:pt idx="734">
                        <c:v>0.37601666666666672</c:v>
                      </c:pt>
                      <c:pt idx="735">
                        <c:v>0.38214999999999999</c:v>
                      </c:pt>
                      <c:pt idx="736">
                        <c:v>0.38839444444444443</c:v>
                      </c:pt>
                      <c:pt idx="737">
                        <c:v>0.39464444444444391</c:v>
                      </c:pt>
                      <c:pt idx="738">
                        <c:v>0.40088888888888891</c:v>
                      </c:pt>
                      <c:pt idx="739">
                        <c:v>0.40697777777777783</c:v>
                      </c:pt>
                      <c:pt idx="740">
                        <c:v>0.41326666666666667</c:v>
                      </c:pt>
                      <c:pt idx="741">
                        <c:v>0.4196333333333333</c:v>
                      </c:pt>
                      <c:pt idx="742">
                        <c:v>0.42610555555555557</c:v>
                      </c:pt>
                      <c:pt idx="743">
                        <c:v>0.4325666666666661</c:v>
                      </c:pt>
                      <c:pt idx="744">
                        <c:v>0.43900555555555443</c:v>
                      </c:pt>
                      <c:pt idx="745">
                        <c:v>0.44540555555555494</c:v>
                      </c:pt>
                      <c:pt idx="746">
                        <c:v>0.4521222222222222</c:v>
                      </c:pt>
                      <c:pt idx="747">
                        <c:v>0.45900555555555556</c:v>
                      </c:pt>
                      <c:pt idx="748">
                        <c:v>0.46618888888888893</c:v>
                      </c:pt>
                      <c:pt idx="749">
                        <c:v>0.47357777777777776</c:v>
                      </c:pt>
                      <c:pt idx="750">
                        <c:v>0.48065000000000002</c:v>
                      </c:pt>
                      <c:pt idx="751">
                        <c:v>0.48743888888888887</c:v>
                      </c:pt>
                      <c:pt idx="752">
                        <c:v>0.49394444444444441</c:v>
                      </c:pt>
                      <c:pt idx="753">
                        <c:v>0.50031666666666663</c:v>
                      </c:pt>
                      <c:pt idx="754">
                        <c:v>0.50678888888888884</c:v>
                      </c:pt>
                      <c:pt idx="755">
                        <c:v>0.51344999999999996</c:v>
                      </c:pt>
                      <c:pt idx="756">
                        <c:v>0.5199111111111111</c:v>
                      </c:pt>
                      <c:pt idx="757">
                        <c:v>0.52602222222222217</c:v>
                      </c:pt>
                      <c:pt idx="758">
                        <c:v>0.53183333333333271</c:v>
                      </c:pt>
                      <c:pt idx="759">
                        <c:v>0.53723888888888893</c:v>
                      </c:pt>
                      <c:pt idx="760">
                        <c:v>0.54266111111111104</c:v>
                      </c:pt>
                      <c:pt idx="761">
                        <c:v>0.54800555555555563</c:v>
                      </c:pt>
                      <c:pt idx="762">
                        <c:v>0.55323888888888839</c:v>
                      </c:pt>
                      <c:pt idx="763">
                        <c:v>0.55843888888888893</c:v>
                      </c:pt>
                      <c:pt idx="764">
                        <c:v>0.56323333333333347</c:v>
                      </c:pt>
                      <c:pt idx="765">
                        <c:v>0.56770000000000009</c:v>
                      </c:pt>
                      <c:pt idx="766">
                        <c:v>0.57209444444444446</c:v>
                      </c:pt>
                      <c:pt idx="767">
                        <c:v>0.57590555555555556</c:v>
                      </c:pt>
                      <c:pt idx="768">
                        <c:v>0.57925000000000004</c:v>
                      </c:pt>
                      <c:pt idx="769">
                        <c:v>0.58227222222222219</c:v>
                      </c:pt>
                      <c:pt idx="770">
                        <c:v>0.58497777777777782</c:v>
                      </c:pt>
                      <c:pt idx="771">
                        <c:v>0.58768888888888893</c:v>
                      </c:pt>
                      <c:pt idx="772">
                        <c:v>0.59012777777777781</c:v>
                      </c:pt>
                      <c:pt idx="773">
                        <c:v>0.59248333333333325</c:v>
                      </c:pt>
                      <c:pt idx="774">
                        <c:v>0.59477777777777785</c:v>
                      </c:pt>
                      <c:pt idx="775">
                        <c:v>0.59667777777777786</c:v>
                      </c:pt>
                      <c:pt idx="776">
                        <c:v>0.59831666666666661</c:v>
                      </c:pt>
                      <c:pt idx="777">
                        <c:v>0.6003222222222222</c:v>
                      </c:pt>
                      <c:pt idx="778">
                        <c:v>0.60255555555555551</c:v>
                      </c:pt>
                      <c:pt idx="779">
                        <c:v>0.60477222222222227</c:v>
                      </c:pt>
                      <c:pt idx="780">
                        <c:v>0.60731666666666673</c:v>
                      </c:pt>
                      <c:pt idx="781">
                        <c:v>0.60992222222222225</c:v>
                      </c:pt>
                      <c:pt idx="782">
                        <c:v>0.6118055555555556</c:v>
                      </c:pt>
                      <c:pt idx="783">
                        <c:v>0.61341111111111113</c:v>
                      </c:pt>
                      <c:pt idx="784">
                        <c:v>0.61511111111111116</c:v>
                      </c:pt>
                      <c:pt idx="785">
                        <c:v>0.61668333333333336</c:v>
                      </c:pt>
                      <c:pt idx="786">
                        <c:v>0.61801111111111118</c:v>
                      </c:pt>
                      <c:pt idx="787">
                        <c:v>0.61920555555555556</c:v>
                      </c:pt>
                      <c:pt idx="788">
                        <c:v>0.61957777777777778</c:v>
                      </c:pt>
                      <c:pt idx="789">
                        <c:v>0.62011666666666665</c:v>
                      </c:pt>
                      <c:pt idx="790">
                        <c:v>0.6212833333333333</c:v>
                      </c:pt>
                      <c:pt idx="791">
                        <c:v>0.62253333333333338</c:v>
                      </c:pt>
                      <c:pt idx="792">
                        <c:v>0.62298888888888893</c:v>
                      </c:pt>
                      <c:pt idx="793">
                        <c:v>0.62290000000000001</c:v>
                      </c:pt>
                      <c:pt idx="794">
                        <c:v>0.62306666666666621</c:v>
                      </c:pt>
                      <c:pt idx="795">
                        <c:v>0.62340555555555555</c:v>
                      </c:pt>
                      <c:pt idx="796">
                        <c:v>0.6238277777777772</c:v>
                      </c:pt>
                      <c:pt idx="797">
                        <c:v>0.62371666666666603</c:v>
                      </c:pt>
                      <c:pt idx="798">
                        <c:v>0.62309999999999943</c:v>
                      </c:pt>
                      <c:pt idx="799">
                        <c:v>0.62253888888888831</c:v>
                      </c:pt>
                      <c:pt idx="800">
                        <c:v>0.62208888888888836</c:v>
                      </c:pt>
                      <c:pt idx="801">
                        <c:v>0.62122222222222168</c:v>
                      </c:pt>
                      <c:pt idx="802">
                        <c:v>0.62072777777777777</c:v>
                      </c:pt>
                      <c:pt idx="803">
                        <c:v>0.61974444444444443</c:v>
                      </c:pt>
                      <c:pt idx="804">
                        <c:v>0.61860000000000004</c:v>
                      </c:pt>
                      <c:pt idx="805">
                        <c:v>0.61715000000000009</c:v>
                      </c:pt>
                      <c:pt idx="806">
                        <c:v>0.61569444444444443</c:v>
                      </c:pt>
                      <c:pt idx="807">
                        <c:v>0.61419444444444449</c:v>
                      </c:pt>
                      <c:pt idx="808">
                        <c:v>0.61226111111111114</c:v>
                      </c:pt>
                      <c:pt idx="809">
                        <c:v>0.60984444444444441</c:v>
                      </c:pt>
                      <c:pt idx="810">
                        <c:v>0.60734999999999995</c:v>
                      </c:pt>
                      <c:pt idx="811">
                        <c:v>0.60401111111111105</c:v>
                      </c:pt>
                      <c:pt idx="812">
                        <c:v>0.60130555555555554</c:v>
                      </c:pt>
                      <c:pt idx="813">
                        <c:v>0.59843333333333326</c:v>
                      </c:pt>
                      <c:pt idx="814">
                        <c:v>0.59498888888888835</c:v>
                      </c:pt>
                      <c:pt idx="815">
                        <c:v>0.59152222222222228</c:v>
                      </c:pt>
                      <c:pt idx="816">
                        <c:v>0.58749999999999991</c:v>
                      </c:pt>
                      <c:pt idx="817">
                        <c:v>0.58337777777777777</c:v>
                      </c:pt>
                      <c:pt idx="818">
                        <c:v>0.57978888888888902</c:v>
                      </c:pt>
                      <c:pt idx="819">
                        <c:v>0.57587222222222234</c:v>
                      </c:pt>
                      <c:pt idx="820">
                        <c:v>0.57180555555555568</c:v>
                      </c:pt>
                      <c:pt idx="821">
                        <c:v>0.56733888888888884</c:v>
                      </c:pt>
                      <c:pt idx="822">
                        <c:v>0.5627111111111105</c:v>
                      </c:pt>
                      <c:pt idx="823">
                        <c:v>0.5584055555555556</c:v>
                      </c:pt>
                      <c:pt idx="824">
                        <c:v>0.55493888888888887</c:v>
                      </c:pt>
                      <c:pt idx="825">
                        <c:v>0.55090000000000006</c:v>
                      </c:pt>
                      <c:pt idx="826">
                        <c:v>0.54677222222222222</c:v>
                      </c:pt>
                      <c:pt idx="827">
                        <c:v>0.54237222222222159</c:v>
                      </c:pt>
                      <c:pt idx="828">
                        <c:v>0.53806666666666669</c:v>
                      </c:pt>
                      <c:pt idx="829">
                        <c:v>0.5342055555555556</c:v>
                      </c:pt>
                      <c:pt idx="830">
                        <c:v>0.53047222222222223</c:v>
                      </c:pt>
                      <c:pt idx="831">
                        <c:v>0.5265777777777777</c:v>
                      </c:pt>
                      <c:pt idx="832">
                        <c:v>0.52271666666666661</c:v>
                      </c:pt>
                      <c:pt idx="833">
                        <c:v>0.51852222222222222</c:v>
                      </c:pt>
                      <c:pt idx="834">
                        <c:v>0.51444444444444448</c:v>
                      </c:pt>
                      <c:pt idx="835">
                        <c:v>0.51093333333333335</c:v>
                      </c:pt>
                      <c:pt idx="836">
                        <c:v>0.50705555555555559</c:v>
                      </c:pt>
                      <c:pt idx="837">
                        <c:v>0.50335000000000008</c:v>
                      </c:pt>
                      <c:pt idx="838">
                        <c:v>0.4994277777777778</c:v>
                      </c:pt>
                      <c:pt idx="839">
                        <c:v>0.49553888888888897</c:v>
                      </c:pt>
                      <c:pt idx="840">
                        <c:v>0.49170000000000003</c:v>
                      </c:pt>
                      <c:pt idx="841">
                        <c:v>0.48795555555555559</c:v>
                      </c:pt>
                      <c:pt idx="842">
                        <c:v>0.48440555555555553</c:v>
                      </c:pt>
                      <c:pt idx="843">
                        <c:v>0.48082222222222226</c:v>
                      </c:pt>
                      <c:pt idx="844">
                        <c:v>0.47707777777777777</c:v>
                      </c:pt>
                      <c:pt idx="845">
                        <c:v>0.4735166666666667</c:v>
                      </c:pt>
                      <c:pt idx="846">
                        <c:v>0.47029444444444451</c:v>
                      </c:pt>
                      <c:pt idx="847">
                        <c:v>0.46728888888888886</c:v>
                      </c:pt>
                      <c:pt idx="848">
                        <c:v>0.46426666666666672</c:v>
                      </c:pt>
                      <c:pt idx="849">
                        <c:v>0.46126111111111112</c:v>
                      </c:pt>
                      <c:pt idx="850">
                        <c:v>0.45801666666666674</c:v>
                      </c:pt>
                      <c:pt idx="851">
                        <c:v>0.45511111111111113</c:v>
                      </c:pt>
                      <c:pt idx="852">
                        <c:v>0.45258888888888893</c:v>
                      </c:pt>
                      <c:pt idx="853">
                        <c:v>0.45006111111111113</c:v>
                      </c:pt>
                      <c:pt idx="854">
                        <c:v>0.44707777777777774</c:v>
                      </c:pt>
                      <c:pt idx="855">
                        <c:v>0.44388888888888894</c:v>
                      </c:pt>
                      <c:pt idx="856">
                        <c:v>0.4403111111111111</c:v>
                      </c:pt>
                      <c:pt idx="857">
                        <c:v>0.43733888888888889</c:v>
                      </c:pt>
                      <c:pt idx="858">
                        <c:v>0.43419444444444449</c:v>
                      </c:pt>
                      <c:pt idx="859">
                        <c:v>0.43109999999999993</c:v>
                      </c:pt>
                      <c:pt idx="860">
                        <c:v>0.42796111111111113</c:v>
                      </c:pt>
                      <c:pt idx="861">
                        <c:v>0.42453333333333337</c:v>
                      </c:pt>
                      <c:pt idx="862">
                        <c:v>0.42145555555555553</c:v>
                      </c:pt>
                      <c:pt idx="863">
                        <c:v>0.41913888888888895</c:v>
                      </c:pt>
                      <c:pt idx="864">
                        <c:v>0.41713888888888895</c:v>
                      </c:pt>
                      <c:pt idx="865">
                        <c:v>0.41452777777777777</c:v>
                      </c:pt>
                      <c:pt idx="866">
                        <c:v>0.41153333333333336</c:v>
                      </c:pt>
                      <c:pt idx="867">
                        <c:v>0.40824444444444441</c:v>
                      </c:pt>
                      <c:pt idx="868">
                        <c:v>0.40516111111111114</c:v>
                      </c:pt>
                      <c:pt idx="869">
                        <c:v>0.4025777777777777</c:v>
                      </c:pt>
                      <c:pt idx="870">
                        <c:v>0.40051111111111115</c:v>
                      </c:pt>
                      <c:pt idx="871">
                        <c:v>0.39859444444444447</c:v>
                      </c:pt>
                      <c:pt idx="872">
                        <c:v>0.39581111111111117</c:v>
                      </c:pt>
                      <c:pt idx="873">
                        <c:v>0.39207222222222221</c:v>
                      </c:pt>
                      <c:pt idx="874">
                        <c:v>0.38937777777777777</c:v>
                      </c:pt>
                      <c:pt idx="875">
                        <c:v>0.38754444444444447</c:v>
                      </c:pt>
                      <c:pt idx="876">
                        <c:v>0.38562777777777785</c:v>
                      </c:pt>
                      <c:pt idx="877">
                        <c:v>0.38373333333333326</c:v>
                      </c:pt>
                      <c:pt idx="878">
                        <c:v>0.38046666666666662</c:v>
                      </c:pt>
                      <c:pt idx="879">
                        <c:v>0.37637222222222222</c:v>
                      </c:pt>
                      <c:pt idx="880">
                        <c:v>0.37468888888888885</c:v>
                      </c:pt>
                      <c:pt idx="881">
                        <c:v>0.37321666666666664</c:v>
                      </c:pt>
                      <c:pt idx="882">
                        <c:v>0.37066111111111116</c:v>
                      </c:pt>
                      <c:pt idx="883">
                        <c:v>0.36773888888888889</c:v>
                      </c:pt>
                      <c:pt idx="884">
                        <c:v>0.36425555555555555</c:v>
                      </c:pt>
                      <c:pt idx="885">
                        <c:v>0.36103333333333332</c:v>
                      </c:pt>
                      <c:pt idx="886">
                        <c:v>0.35901666666666671</c:v>
                      </c:pt>
                      <c:pt idx="887">
                        <c:v>0.35658333333333336</c:v>
                      </c:pt>
                      <c:pt idx="888">
                        <c:v>0.35320555555555555</c:v>
                      </c:pt>
                      <c:pt idx="889">
                        <c:v>0.34943333333333332</c:v>
                      </c:pt>
                      <c:pt idx="890">
                        <c:v>0.3463</c:v>
                      </c:pt>
                      <c:pt idx="891">
                        <c:v>0.34399999999999997</c:v>
                      </c:pt>
                      <c:pt idx="892">
                        <c:v>0.34173333333333339</c:v>
                      </c:pt>
                      <c:pt idx="893">
                        <c:v>0.33878333333333333</c:v>
                      </c:pt>
                      <c:pt idx="894">
                        <c:v>0.3358888888888889</c:v>
                      </c:pt>
                      <c:pt idx="895">
                        <c:v>0.33235555555555552</c:v>
                      </c:pt>
                      <c:pt idx="896">
                        <c:v>0.32767777777777779</c:v>
                      </c:pt>
                      <c:pt idx="897">
                        <c:v>0.32555000000000001</c:v>
                      </c:pt>
                      <c:pt idx="898">
                        <c:v>0.32370555555555564</c:v>
                      </c:pt>
                      <c:pt idx="899">
                        <c:v>0.32060555555555559</c:v>
                      </c:pt>
                      <c:pt idx="900">
                        <c:v>0.31654444444444446</c:v>
                      </c:pt>
                      <c:pt idx="901">
                        <c:v>0.31188888888888888</c:v>
                      </c:pt>
                      <c:pt idx="902">
                        <c:v>0.30849444444444446</c:v>
                      </c:pt>
                      <c:pt idx="903">
                        <c:v>0.30654444444444384</c:v>
                      </c:pt>
                      <c:pt idx="904">
                        <c:v>0.30464999999999998</c:v>
                      </c:pt>
                      <c:pt idx="905">
                        <c:v>0.30212777777777777</c:v>
                      </c:pt>
                      <c:pt idx="906">
                        <c:v>0.29929444444444447</c:v>
                      </c:pt>
                      <c:pt idx="907">
                        <c:v>0.295705555555555</c:v>
                      </c:pt>
                      <c:pt idx="908">
                        <c:v>0.29306666666666609</c:v>
                      </c:pt>
                      <c:pt idx="909">
                        <c:v>0.29134444444444446</c:v>
                      </c:pt>
                      <c:pt idx="910">
                        <c:v>0.28888888888888831</c:v>
                      </c:pt>
                      <c:pt idx="911">
                        <c:v>0.28652777777777783</c:v>
                      </c:pt>
                      <c:pt idx="912">
                        <c:v>0.28374999999999945</c:v>
                      </c:pt>
                      <c:pt idx="913">
                        <c:v>0.28102222222222223</c:v>
                      </c:pt>
                      <c:pt idx="914">
                        <c:v>0.27875555555555559</c:v>
                      </c:pt>
                      <c:pt idx="915">
                        <c:v>0.27626111111111107</c:v>
                      </c:pt>
                      <c:pt idx="916">
                        <c:v>0.27395555555555551</c:v>
                      </c:pt>
                      <c:pt idx="917">
                        <c:v>0.2716055555555556</c:v>
                      </c:pt>
                      <c:pt idx="918">
                        <c:v>0.26819444444444446</c:v>
                      </c:pt>
                      <c:pt idx="919">
                        <c:v>0.26537222222222223</c:v>
                      </c:pt>
                      <c:pt idx="920">
                        <c:v>0.26366111111111112</c:v>
                      </c:pt>
                      <c:pt idx="921">
                        <c:v>0.26127777777777778</c:v>
                      </c:pt>
                      <c:pt idx="922">
                        <c:v>0.25903333333333334</c:v>
                      </c:pt>
                      <c:pt idx="923">
                        <c:v>0.25654444444444446</c:v>
                      </c:pt>
                      <c:pt idx="924">
                        <c:v>0.25364444444444445</c:v>
                      </c:pt>
                      <c:pt idx="925">
                        <c:v>0.25127777777777777</c:v>
                      </c:pt>
                      <c:pt idx="926">
                        <c:v>0.24961111111111109</c:v>
                      </c:pt>
                      <c:pt idx="927">
                        <c:v>0.24756666666666666</c:v>
                      </c:pt>
                      <c:pt idx="928">
                        <c:v>0.24491111111111113</c:v>
                      </c:pt>
                      <c:pt idx="929">
                        <c:v>0.24264999999999998</c:v>
                      </c:pt>
                      <c:pt idx="930">
                        <c:v>0.24003888888888888</c:v>
                      </c:pt>
                      <c:pt idx="931">
                        <c:v>0.23783333333333331</c:v>
                      </c:pt>
                      <c:pt idx="932">
                        <c:v>0.23606111111111111</c:v>
                      </c:pt>
                      <c:pt idx="933">
                        <c:v>0.2341166666666667</c:v>
                      </c:pt>
                      <c:pt idx="934">
                        <c:v>0.23193888888888892</c:v>
                      </c:pt>
                      <c:pt idx="935">
                        <c:v>0.22967222222222228</c:v>
                      </c:pt>
                      <c:pt idx="936">
                        <c:v>0.22756666666666664</c:v>
                      </c:pt>
                      <c:pt idx="937">
                        <c:v>0.22568333333333332</c:v>
                      </c:pt>
                      <c:pt idx="938">
                        <c:v>0.22360555555555556</c:v>
                      </c:pt>
                      <c:pt idx="939">
                        <c:v>0.2220166666666667</c:v>
                      </c:pt>
                      <c:pt idx="940">
                        <c:v>0.22019444444444439</c:v>
                      </c:pt>
                      <c:pt idx="941">
                        <c:v>0.21768888888888888</c:v>
                      </c:pt>
                      <c:pt idx="942">
                        <c:v>0.21586111111111109</c:v>
                      </c:pt>
                      <c:pt idx="943">
                        <c:v>0.21423888888888892</c:v>
                      </c:pt>
                      <c:pt idx="944">
                        <c:v>0.21247222222222223</c:v>
                      </c:pt>
                      <c:pt idx="945">
                        <c:v>0.21077222222222225</c:v>
                      </c:pt>
                      <c:pt idx="946">
                        <c:v>0.20907222222222221</c:v>
                      </c:pt>
                      <c:pt idx="947">
                        <c:v>0.20730000000000001</c:v>
                      </c:pt>
                      <c:pt idx="948">
                        <c:v>0.20562222222222223</c:v>
                      </c:pt>
                      <c:pt idx="949">
                        <c:v>0.20411666666666661</c:v>
                      </c:pt>
                      <c:pt idx="950">
                        <c:v>0.2025666666666667</c:v>
                      </c:pt>
                      <c:pt idx="951">
                        <c:v>0.20083333333333334</c:v>
                      </c:pt>
                      <c:pt idx="952">
                        <c:v>0.19861111111111113</c:v>
                      </c:pt>
                      <c:pt idx="953">
                        <c:v>0.19671666666666668</c:v>
                      </c:pt>
                      <c:pt idx="954">
                        <c:v>0.19504444444444444</c:v>
                      </c:pt>
                      <c:pt idx="955">
                        <c:v>0.19358888888888889</c:v>
                      </c:pt>
                      <c:pt idx="956">
                        <c:v>0.1921666666666666</c:v>
                      </c:pt>
                      <c:pt idx="957">
                        <c:v>0.19055000000000002</c:v>
                      </c:pt>
                      <c:pt idx="958">
                        <c:v>0.18843888888888891</c:v>
                      </c:pt>
                      <c:pt idx="959">
                        <c:v>0.18665555555555557</c:v>
                      </c:pt>
                      <c:pt idx="960">
                        <c:v>0.18531666666666666</c:v>
                      </c:pt>
                      <c:pt idx="961">
                        <c:v>0.18390555555555557</c:v>
                      </c:pt>
                      <c:pt idx="962">
                        <c:v>0.18249444444444443</c:v>
                      </c:pt>
                      <c:pt idx="963">
                        <c:v>0.18067777777777777</c:v>
                      </c:pt>
                      <c:pt idx="964">
                        <c:v>0.17867222222222223</c:v>
                      </c:pt>
                      <c:pt idx="965">
                        <c:v>0.17754999999999999</c:v>
                      </c:pt>
                      <c:pt idx="966">
                        <c:v>0.17630555555555555</c:v>
                      </c:pt>
                      <c:pt idx="967">
                        <c:v>0.17488333333333334</c:v>
                      </c:pt>
                      <c:pt idx="968">
                        <c:v>0.17362222222222221</c:v>
                      </c:pt>
                      <c:pt idx="969">
                        <c:v>0.17215</c:v>
                      </c:pt>
                      <c:pt idx="970">
                        <c:v>0.17048888888888888</c:v>
                      </c:pt>
                      <c:pt idx="971">
                        <c:v>0.16940555555555556</c:v>
                      </c:pt>
                      <c:pt idx="972">
                        <c:v>0.16817222222222225</c:v>
                      </c:pt>
                      <c:pt idx="973">
                        <c:v>0.16675000000000001</c:v>
                      </c:pt>
                      <c:pt idx="974">
                        <c:v>0.16537777777777779</c:v>
                      </c:pt>
                      <c:pt idx="975">
                        <c:v>0.16394444444444445</c:v>
                      </c:pt>
                      <c:pt idx="976">
                        <c:v>0.16273888888888888</c:v>
                      </c:pt>
                      <c:pt idx="977">
                        <c:v>0.16183888888888887</c:v>
                      </c:pt>
                      <c:pt idx="978">
                        <c:v>0.16068888888888888</c:v>
                      </c:pt>
                      <c:pt idx="979">
                        <c:v>0.15921111111111114</c:v>
                      </c:pt>
                      <c:pt idx="980">
                        <c:v>0.15762222222222222</c:v>
                      </c:pt>
                      <c:pt idx="981">
                        <c:v>0.15611666666666668</c:v>
                      </c:pt>
                      <c:pt idx="982">
                        <c:v>0.15496666666666667</c:v>
                      </c:pt>
                      <c:pt idx="983">
                        <c:v>0.154</c:v>
                      </c:pt>
                      <c:pt idx="984">
                        <c:v>0.15288888888888891</c:v>
                      </c:pt>
                      <c:pt idx="985">
                        <c:v>0.15160555555555555</c:v>
                      </c:pt>
                      <c:pt idx="986">
                        <c:v>0.15024444444444443</c:v>
                      </c:pt>
                      <c:pt idx="987">
                        <c:v>0.14883333333333332</c:v>
                      </c:pt>
                      <c:pt idx="988">
                        <c:v>0.14783333333333334</c:v>
                      </c:pt>
                      <c:pt idx="989">
                        <c:v>0.14687222222222221</c:v>
                      </c:pt>
                      <c:pt idx="990">
                        <c:v>0.1459222222222222</c:v>
                      </c:pt>
                      <c:pt idx="991">
                        <c:v>0.1447</c:v>
                      </c:pt>
                      <c:pt idx="992">
                        <c:v>0.1430888888888889</c:v>
                      </c:pt>
                      <c:pt idx="993">
                        <c:v>0.14172222222222222</c:v>
                      </c:pt>
                      <c:pt idx="994">
                        <c:v>0.1408722222222222</c:v>
                      </c:pt>
                      <c:pt idx="995">
                        <c:v>0.13993333333333335</c:v>
                      </c:pt>
                      <c:pt idx="996">
                        <c:v>0.13896111111111109</c:v>
                      </c:pt>
                      <c:pt idx="997">
                        <c:v>0.13776111111111111</c:v>
                      </c:pt>
                      <c:pt idx="998">
                        <c:v>0.13663333333333333</c:v>
                      </c:pt>
                      <c:pt idx="999">
                        <c:v>0.13577222222222216</c:v>
                      </c:pt>
                      <c:pt idx="1000">
                        <c:v>0.13498888888888888</c:v>
                      </c:pt>
                      <c:pt idx="1001">
                        <c:v>0.13393333333333332</c:v>
                      </c:pt>
                      <c:pt idx="1002">
                        <c:v>0.13280555555555557</c:v>
                      </c:pt>
                      <c:pt idx="1003">
                        <c:v>0.1315388888888889</c:v>
                      </c:pt>
                      <c:pt idx="1004">
                        <c:v>0.13063333333333332</c:v>
                      </c:pt>
                      <c:pt idx="1005">
                        <c:v>0.12977222222222223</c:v>
                      </c:pt>
                      <c:pt idx="1006">
                        <c:v>0.12873888888888887</c:v>
                      </c:pt>
                      <c:pt idx="1007">
                        <c:v>0.12793333333333334</c:v>
                      </c:pt>
                      <c:pt idx="1008">
                        <c:v>0.12726111111111113</c:v>
                      </c:pt>
                      <c:pt idx="1009">
                        <c:v>0.13170000000000001</c:v>
                      </c:pt>
                      <c:pt idx="1010">
                        <c:v>0.12407222222222222</c:v>
                      </c:pt>
                      <c:pt idx="1011">
                        <c:v>0.12442777777777779</c:v>
                      </c:pt>
                      <c:pt idx="1012">
                        <c:v>0.12496111111111112</c:v>
                      </c:pt>
                      <c:pt idx="1013">
                        <c:v>0.12438333333333335</c:v>
                      </c:pt>
                      <c:pt idx="1014">
                        <c:v>0.12316111111111107</c:v>
                      </c:pt>
                      <c:pt idx="1015">
                        <c:v>0.15291111111111111</c:v>
                      </c:pt>
                      <c:pt idx="1016">
                        <c:v>0.12348333333333333</c:v>
                      </c:pt>
                      <c:pt idx="1017">
                        <c:v>0.22561666666666669</c:v>
                      </c:pt>
                      <c:pt idx="1018">
                        <c:v>0.26126111111111111</c:v>
                      </c:pt>
                      <c:pt idx="1019">
                        <c:v>0.17939444444444447</c:v>
                      </c:pt>
                      <c:pt idx="1020">
                        <c:v>0.33999444444444443</c:v>
                      </c:pt>
                      <c:pt idx="1021">
                        <c:v>0.45458333333333345</c:v>
                      </c:pt>
                      <c:pt idx="1022">
                        <c:v>0.52536666666666676</c:v>
                      </c:pt>
                      <c:pt idx="1023">
                        <c:v>0.57105000000000006</c:v>
                      </c:pt>
                      <c:pt idx="1024">
                        <c:v>0.60667222222222228</c:v>
                      </c:pt>
                      <c:pt idx="1025">
                        <c:v>0.63751666666666662</c:v>
                      </c:pt>
                      <c:pt idx="1026">
                        <c:v>0.66582777777777769</c:v>
                      </c:pt>
                      <c:pt idx="1027">
                        <c:v>0.69261666666666666</c:v>
                      </c:pt>
                      <c:pt idx="1028">
                        <c:v>0.71983333333333333</c:v>
                      </c:pt>
                      <c:pt idx="1029">
                        <c:v>0.74636111111111048</c:v>
                      </c:pt>
                      <c:pt idx="1030">
                        <c:v>0.77172777777777724</c:v>
                      </c:pt>
                      <c:pt idx="1031">
                        <c:v>0.79498333333333271</c:v>
                      </c:pt>
                      <c:pt idx="1032">
                        <c:v>0.81927222222222218</c:v>
                      </c:pt>
                      <c:pt idx="1033">
                        <c:v>0.84325555555555554</c:v>
                      </c:pt>
                      <c:pt idx="1034">
                        <c:v>0.86429444444444392</c:v>
                      </c:pt>
                      <c:pt idx="1035">
                        <c:v>0.88265000000000005</c:v>
                      </c:pt>
                      <c:pt idx="1036">
                        <c:v>0.90093333333333336</c:v>
                      </c:pt>
                      <c:pt idx="1037">
                        <c:v>0.91765555555555556</c:v>
                      </c:pt>
                      <c:pt idx="1038">
                        <c:v>0.93313333333333337</c:v>
                      </c:pt>
                      <c:pt idx="1039">
                        <c:v>0.9514555555555555</c:v>
                      </c:pt>
                      <c:pt idx="1040">
                        <c:v>0.96791666666666665</c:v>
                      </c:pt>
                      <c:pt idx="1041">
                        <c:v>0.98416666666666686</c:v>
                      </c:pt>
                      <c:pt idx="1042">
                        <c:v>0.99950000000000006</c:v>
                      </c:pt>
                      <c:pt idx="1043">
                        <c:v>1.0136277777777778</c:v>
                      </c:pt>
                      <c:pt idx="1044">
                        <c:v>1.0275888888888889</c:v>
                      </c:pt>
                      <c:pt idx="1045">
                        <c:v>1.0435111111111111</c:v>
                      </c:pt>
                      <c:pt idx="1046">
                        <c:v>1.0564055555555556</c:v>
                      </c:pt>
                      <c:pt idx="1047">
                        <c:v>1.0701499999999999</c:v>
                      </c:pt>
                      <c:pt idx="1048">
                        <c:v>1.0844055555555556</c:v>
                      </c:pt>
                      <c:pt idx="1049">
                        <c:v>1.0978888888888889</c:v>
                      </c:pt>
                      <c:pt idx="1050">
                        <c:v>1.1128</c:v>
                      </c:pt>
                      <c:pt idx="1051">
                        <c:v>1.1254611111111112</c:v>
                      </c:pt>
                      <c:pt idx="1052">
                        <c:v>1.1374444444444445</c:v>
                      </c:pt>
                      <c:pt idx="1053">
                        <c:v>1.1457777777777778</c:v>
                      </c:pt>
                      <c:pt idx="1054">
                        <c:v>1.1551777777777779</c:v>
                      </c:pt>
                      <c:pt idx="1055">
                        <c:v>1.1607000000000001</c:v>
                      </c:pt>
                      <c:pt idx="1056">
                        <c:v>1.1656055555555556</c:v>
                      </c:pt>
                      <c:pt idx="1057">
                        <c:v>1.1724944444444445</c:v>
                      </c:pt>
                      <c:pt idx="1058">
                        <c:v>1.1826055555555555</c:v>
                      </c:pt>
                      <c:pt idx="1059">
                        <c:v>1.1809944444444445</c:v>
                      </c:pt>
                      <c:pt idx="1060">
                        <c:v>1.1874055555555554</c:v>
                      </c:pt>
                      <c:pt idx="1061">
                        <c:v>1.1951111111111112</c:v>
                      </c:pt>
                      <c:pt idx="1062">
                        <c:v>1.1964333333333332</c:v>
                      </c:pt>
                      <c:pt idx="1063">
                        <c:v>1.2006611111111112</c:v>
                      </c:pt>
                      <c:pt idx="1064">
                        <c:v>1.2061166666666665</c:v>
                      </c:pt>
                      <c:pt idx="1065">
                        <c:v>1.211138888888889</c:v>
                      </c:pt>
                      <c:pt idx="1066">
                        <c:v>1.2177555555555557</c:v>
                      </c:pt>
                      <c:pt idx="1067">
                        <c:v>1.2174055555555556</c:v>
                      </c:pt>
                      <c:pt idx="1068">
                        <c:v>1.2221944444444444</c:v>
                      </c:pt>
                      <c:pt idx="1069">
                        <c:v>1.226861111111111</c:v>
                      </c:pt>
                      <c:pt idx="1070">
                        <c:v>1.2294555555555555</c:v>
                      </c:pt>
                      <c:pt idx="1071">
                        <c:v>1.2336555555555555</c:v>
                      </c:pt>
                      <c:pt idx="1072">
                        <c:v>1.2398222222222222</c:v>
                      </c:pt>
                      <c:pt idx="1073">
                        <c:v>1.2420388888888889</c:v>
                      </c:pt>
                      <c:pt idx="1074">
                        <c:v>1.2459055555555556</c:v>
                      </c:pt>
                      <c:pt idx="1075">
                        <c:v>1.2514666666666669</c:v>
                      </c:pt>
                      <c:pt idx="1076">
                        <c:v>1.2495555555555558</c:v>
                      </c:pt>
                      <c:pt idx="1077">
                        <c:v>1.2512555555555558</c:v>
                      </c:pt>
                      <c:pt idx="1078">
                        <c:v>1.2494333333333334</c:v>
                      </c:pt>
                      <c:pt idx="1079">
                        <c:v>1.2490611111111112</c:v>
                      </c:pt>
                      <c:pt idx="1080">
                        <c:v>1.2508777777777778</c:v>
                      </c:pt>
                      <c:pt idx="1081">
                        <c:v>1.2513944444444445</c:v>
                      </c:pt>
                      <c:pt idx="1082">
                        <c:v>1.2506111111111111</c:v>
                      </c:pt>
                      <c:pt idx="1083">
                        <c:v>1.2478111111111112</c:v>
                      </c:pt>
                      <c:pt idx="1084">
                        <c:v>1.2464111111111111</c:v>
                      </c:pt>
                      <c:pt idx="1085">
                        <c:v>1.2467055555555555</c:v>
                      </c:pt>
                      <c:pt idx="1086">
                        <c:v>1.244561111111111</c:v>
                      </c:pt>
                      <c:pt idx="1087">
                        <c:v>1.2474833333333333</c:v>
                      </c:pt>
                      <c:pt idx="1088">
                        <c:v>1.2463111111111109</c:v>
                      </c:pt>
                      <c:pt idx="1089">
                        <c:v>1.2486555555555556</c:v>
                      </c:pt>
                      <c:pt idx="1090">
                        <c:v>1.2484277777777777</c:v>
                      </c:pt>
                      <c:pt idx="1091">
                        <c:v>1.2480500000000001</c:v>
                      </c:pt>
                      <c:pt idx="1092">
                        <c:v>1.2421277777777777</c:v>
                      </c:pt>
                      <c:pt idx="1093">
                        <c:v>1.2440055555555556</c:v>
                      </c:pt>
                      <c:pt idx="1094">
                        <c:v>1.238316666666667</c:v>
                      </c:pt>
                      <c:pt idx="1095">
                        <c:v>1.239138888888889</c:v>
                      </c:pt>
                      <c:pt idx="1096">
                        <c:v>1.2371222222222225</c:v>
                      </c:pt>
                      <c:pt idx="1097">
                        <c:v>1.2369166666666667</c:v>
                      </c:pt>
                      <c:pt idx="1098">
                        <c:v>1.2377611111111111</c:v>
                      </c:pt>
                      <c:pt idx="1099">
                        <c:v>1.2337444444444445</c:v>
                      </c:pt>
                      <c:pt idx="1100">
                        <c:v>1.2384444444444442</c:v>
                      </c:pt>
                      <c:pt idx="1101">
                        <c:v>1.2387833333333333</c:v>
                      </c:pt>
                      <c:pt idx="1102">
                        <c:v>1.2384000000000002</c:v>
                      </c:pt>
                      <c:pt idx="1103">
                        <c:v>1.2375722222222223</c:v>
                      </c:pt>
                      <c:pt idx="1104">
                        <c:v>1.2378111111111112</c:v>
                      </c:pt>
                      <c:pt idx="1105">
                        <c:v>1.2393333333333332</c:v>
                      </c:pt>
                      <c:pt idx="1106">
                        <c:v>1.2435055555555556</c:v>
                      </c:pt>
                      <c:pt idx="1107">
                        <c:v>1.2401833333333334</c:v>
                      </c:pt>
                      <c:pt idx="1108">
                        <c:v>1.2424055555555558</c:v>
                      </c:pt>
                      <c:pt idx="1109">
                        <c:v>1.2417777777777776</c:v>
                      </c:pt>
                      <c:pt idx="1110">
                        <c:v>1.2426611111111112</c:v>
                      </c:pt>
                      <c:pt idx="1111">
                        <c:v>1.2411055555555555</c:v>
                      </c:pt>
                      <c:pt idx="1112">
                        <c:v>1.2407833333333333</c:v>
                      </c:pt>
                      <c:pt idx="1113">
                        <c:v>1.2383000000000002</c:v>
                      </c:pt>
                      <c:pt idx="1114">
                        <c:v>1.2422055555555556</c:v>
                      </c:pt>
                      <c:pt idx="1115">
                        <c:v>1.2361555555555555</c:v>
                      </c:pt>
                      <c:pt idx="1116">
                        <c:v>1.2367722222222222</c:v>
                      </c:pt>
                      <c:pt idx="1117">
                        <c:v>1.2364999999999999</c:v>
                      </c:pt>
                      <c:pt idx="1118">
                        <c:v>1.2350444444444446</c:v>
                      </c:pt>
                      <c:pt idx="1119">
                        <c:v>1.2371500000000002</c:v>
                      </c:pt>
                      <c:pt idx="1120">
                        <c:v>1.2358555555555557</c:v>
                      </c:pt>
                      <c:pt idx="1121">
                        <c:v>1.23685</c:v>
                      </c:pt>
                      <c:pt idx="1122">
                        <c:v>1.2384166666666667</c:v>
                      </c:pt>
                      <c:pt idx="1123">
                        <c:v>1.2353055555555557</c:v>
                      </c:pt>
                      <c:pt idx="1124">
                        <c:v>1.2364277777777779</c:v>
                      </c:pt>
                      <c:pt idx="1125">
                        <c:v>1.2285166666666667</c:v>
                      </c:pt>
                      <c:pt idx="1126">
                        <c:v>1.2261111111111112</c:v>
                      </c:pt>
                      <c:pt idx="1127">
                        <c:v>1.2257388888888889</c:v>
                      </c:pt>
                      <c:pt idx="1128">
                        <c:v>1.2250000000000001</c:v>
                      </c:pt>
                      <c:pt idx="1129">
                        <c:v>1.2225444444444444</c:v>
                      </c:pt>
                      <c:pt idx="1130">
                        <c:v>1.2219388888888889</c:v>
                      </c:pt>
                      <c:pt idx="1131">
                        <c:v>1.2211333333333334</c:v>
                      </c:pt>
                      <c:pt idx="1132">
                        <c:v>1.2223166666666665</c:v>
                      </c:pt>
                      <c:pt idx="1133">
                        <c:v>1.2190444444444446</c:v>
                      </c:pt>
                      <c:pt idx="1134">
                        <c:v>1.2187222222222223</c:v>
                      </c:pt>
                      <c:pt idx="1135">
                        <c:v>1.2176388888888887</c:v>
                      </c:pt>
                      <c:pt idx="1136">
                        <c:v>1.2155499999999999</c:v>
                      </c:pt>
                      <c:pt idx="1137">
                        <c:v>1.2174111111111112</c:v>
                      </c:pt>
                      <c:pt idx="1138">
                        <c:v>1.216272222222222</c:v>
                      </c:pt>
                      <c:pt idx="1139">
                        <c:v>1.2194277777777778</c:v>
                      </c:pt>
                      <c:pt idx="1140">
                        <c:v>1.214</c:v>
                      </c:pt>
                      <c:pt idx="1141">
                        <c:v>1.2164333333333333</c:v>
                      </c:pt>
                      <c:pt idx="1142">
                        <c:v>1.2198555555555557</c:v>
                      </c:pt>
                      <c:pt idx="1143">
                        <c:v>1.220677777777778</c:v>
                      </c:pt>
                      <c:pt idx="1144">
                        <c:v>1.2182111111111111</c:v>
                      </c:pt>
                      <c:pt idx="1145">
                        <c:v>1.2191833333333335</c:v>
                      </c:pt>
                      <c:pt idx="1146">
                        <c:v>1.2224944444444446</c:v>
                      </c:pt>
                      <c:pt idx="1147">
                        <c:v>1.2248888888888891</c:v>
                      </c:pt>
                      <c:pt idx="1148">
                        <c:v>1.2243055555555555</c:v>
                      </c:pt>
                      <c:pt idx="1149">
                        <c:v>1.2269166666666669</c:v>
                      </c:pt>
                      <c:pt idx="1150">
                        <c:v>1.2287277777777779</c:v>
                      </c:pt>
                      <c:pt idx="1151">
                        <c:v>1.232877777777778</c:v>
                      </c:pt>
                      <c:pt idx="1152">
                        <c:v>1.2343000000000002</c:v>
                      </c:pt>
                      <c:pt idx="1153">
                        <c:v>1.2379388888888889</c:v>
                      </c:pt>
                      <c:pt idx="1154">
                        <c:v>1.2494555555555555</c:v>
                      </c:pt>
                      <c:pt idx="1155">
                        <c:v>1.2541388888888889</c:v>
                      </c:pt>
                      <c:pt idx="1156">
                        <c:v>1.2494944444444442</c:v>
                      </c:pt>
                      <c:pt idx="1157">
                        <c:v>1.2574888888888891</c:v>
                      </c:pt>
                      <c:pt idx="1158">
                        <c:v>1.2568944444444443</c:v>
                      </c:pt>
                      <c:pt idx="1159">
                        <c:v>1.2597333333333334</c:v>
                      </c:pt>
                      <c:pt idx="1160">
                        <c:v>1.2561333333333333</c:v>
                      </c:pt>
                      <c:pt idx="1161">
                        <c:v>1.2602166666666665</c:v>
                      </c:pt>
                      <c:pt idx="1162">
                        <c:v>1.2578111111111112</c:v>
                      </c:pt>
                      <c:pt idx="1163">
                        <c:v>1.2595055555555557</c:v>
                      </c:pt>
                      <c:pt idx="1164">
                        <c:v>1.2594444444444444</c:v>
                      </c:pt>
                      <c:pt idx="1165">
                        <c:v>1.258777777777778</c:v>
                      </c:pt>
                      <c:pt idx="1166">
                        <c:v>1.2605666666666666</c:v>
                      </c:pt>
                      <c:pt idx="1167">
                        <c:v>1.2609666666666666</c:v>
                      </c:pt>
                      <c:pt idx="1168">
                        <c:v>1.2592111111111111</c:v>
                      </c:pt>
                      <c:pt idx="1169">
                        <c:v>1.2585388888888889</c:v>
                      </c:pt>
                      <c:pt idx="1170">
                        <c:v>1.254977777777778</c:v>
                      </c:pt>
                      <c:pt idx="1171">
                        <c:v>1.2576166666666668</c:v>
                      </c:pt>
                      <c:pt idx="1172">
                        <c:v>1.2565777777777778</c:v>
                      </c:pt>
                      <c:pt idx="1173">
                        <c:v>1.257711111111111</c:v>
                      </c:pt>
                      <c:pt idx="1174">
                        <c:v>1.2593222222222222</c:v>
                      </c:pt>
                      <c:pt idx="1175">
                        <c:v>1.2561388888888887</c:v>
                      </c:pt>
                      <c:pt idx="1176">
                        <c:v>1.2571277777777778</c:v>
                      </c:pt>
                      <c:pt idx="1177">
                        <c:v>1.2576499999999999</c:v>
                      </c:pt>
                      <c:pt idx="1178">
                        <c:v>1.2558555555555557</c:v>
                      </c:pt>
                      <c:pt idx="1179">
                        <c:v>1.2526722222222224</c:v>
                      </c:pt>
                      <c:pt idx="1180">
                        <c:v>1.2477833333333335</c:v>
                      </c:pt>
                      <c:pt idx="1181">
                        <c:v>1.2490055555555555</c:v>
                      </c:pt>
                      <c:pt idx="1182">
                        <c:v>1.2471222222222225</c:v>
                      </c:pt>
                      <c:pt idx="1183">
                        <c:v>1.2455666666666667</c:v>
                      </c:pt>
                      <c:pt idx="1184">
                        <c:v>1.248477777777778</c:v>
                      </c:pt>
                      <c:pt idx="1185">
                        <c:v>1.2445722222222222</c:v>
                      </c:pt>
                      <c:pt idx="1186">
                        <c:v>1.2419944444444444</c:v>
                      </c:pt>
                      <c:pt idx="1187">
                        <c:v>1.2455555555555557</c:v>
                      </c:pt>
                      <c:pt idx="1188">
                        <c:v>1.242661111111111</c:v>
                      </c:pt>
                      <c:pt idx="1189">
                        <c:v>1.2432277777777778</c:v>
                      </c:pt>
                      <c:pt idx="1190">
                        <c:v>1.2427000000000001</c:v>
                      </c:pt>
                      <c:pt idx="1191">
                        <c:v>1.2441333333333331</c:v>
                      </c:pt>
                      <c:pt idx="1192">
                        <c:v>1.2488000000000001</c:v>
                      </c:pt>
                      <c:pt idx="1193">
                        <c:v>1.2489777777777777</c:v>
                      </c:pt>
                      <c:pt idx="1194">
                        <c:v>1.2480666666666667</c:v>
                      </c:pt>
                      <c:pt idx="1195">
                        <c:v>1.2448388888888888</c:v>
                      </c:pt>
                      <c:pt idx="1196">
                        <c:v>1.2455333333333334</c:v>
                      </c:pt>
                      <c:pt idx="1197">
                        <c:v>1.2424777777777778</c:v>
                      </c:pt>
                      <c:pt idx="1198">
                        <c:v>1.2403611111111112</c:v>
                      </c:pt>
                      <c:pt idx="1199">
                        <c:v>1.2437666666666667</c:v>
                      </c:pt>
                      <c:pt idx="1200">
                        <c:v>1.2446166666666665</c:v>
                      </c:pt>
                      <c:pt idx="1201">
                        <c:v>1.2422277777777777</c:v>
                      </c:pt>
                      <c:pt idx="1202">
                        <c:v>1.2398833333333332</c:v>
                      </c:pt>
                      <c:pt idx="1203">
                        <c:v>1.2416611111111111</c:v>
                      </c:pt>
                      <c:pt idx="1204">
                        <c:v>1.2388666666666668</c:v>
                      </c:pt>
                      <c:pt idx="1205">
                        <c:v>1.241538888888889</c:v>
                      </c:pt>
                      <c:pt idx="1206">
                        <c:v>1.2390222222222222</c:v>
                      </c:pt>
                      <c:pt idx="1207">
                        <c:v>1.2394333333333334</c:v>
                      </c:pt>
                      <c:pt idx="1208">
                        <c:v>1.2387388888888891</c:v>
                      </c:pt>
                      <c:pt idx="1209">
                        <c:v>1.2374222222222222</c:v>
                      </c:pt>
                      <c:pt idx="1210">
                        <c:v>1.2402333333333333</c:v>
                      </c:pt>
                      <c:pt idx="1211">
                        <c:v>1.23705</c:v>
                      </c:pt>
                      <c:pt idx="1212">
                        <c:v>1.2341277777777777</c:v>
                      </c:pt>
                      <c:pt idx="1213">
                        <c:v>1.236961111111111</c:v>
                      </c:pt>
                      <c:pt idx="1214">
                        <c:v>1.2369277777777778</c:v>
                      </c:pt>
                      <c:pt idx="1215">
                        <c:v>1.235611111111111</c:v>
                      </c:pt>
                      <c:pt idx="1216">
                        <c:v>1.2334499999999999</c:v>
                      </c:pt>
                      <c:pt idx="1217">
                        <c:v>1.2321944444444446</c:v>
                      </c:pt>
                      <c:pt idx="1218">
                        <c:v>1.2290222222222222</c:v>
                      </c:pt>
                      <c:pt idx="1219">
                        <c:v>1.2328000000000001</c:v>
                      </c:pt>
                      <c:pt idx="1220">
                        <c:v>1.2266444444444444</c:v>
                      </c:pt>
                      <c:pt idx="1221">
                        <c:v>1.2269666666666668</c:v>
                      </c:pt>
                      <c:pt idx="1222">
                        <c:v>1.22475</c:v>
                      </c:pt>
                      <c:pt idx="1223">
                        <c:v>1.2233166666666668</c:v>
                      </c:pt>
                      <c:pt idx="1224">
                        <c:v>1.2232055555555554</c:v>
                      </c:pt>
                      <c:pt idx="1225">
                        <c:v>1.219038888888889</c:v>
                      </c:pt>
                      <c:pt idx="1226">
                        <c:v>1.2166277777777779</c:v>
                      </c:pt>
                      <c:pt idx="1227">
                        <c:v>1.2120611111111113</c:v>
                      </c:pt>
                      <c:pt idx="1228">
                        <c:v>1.2110555555555558</c:v>
                      </c:pt>
                      <c:pt idx="1229">
                        <c:v>1.2011000000000001</c:v>
                      </c:pt>
                      <c:pt idx="1230">
                        <c:v>1.1961444444444447</c:v>
                      </c:pt>
                      <c:pt idx="1231">
                        <c:v>1.1904444444444446</c:v>
                      </c:pt>
                      <c:pt idx="1232">
                        <c:v>1.1828888888888889</c:v>
                      </c:pt>
                      <c:pt idx="1233">
                        <c:v>1.168088888888889</c:v>
                      </c:pt>
                      <c:pt idx="1234">
                        <c:v>1.1337388888888889</c:v>
                      </c:pt>
                      <c:pt idx="1235">
                        <c:v>1.0515666666666668</c:v>
                      </c:pt>
                      <c:pt idx="1236">
                        <c:v>1.0307388888888891</c:v>
                      </c:pt>
                      <c:pt idx="1237">
                        <c:v>1.0126333333333328</c:v>
                      </c:pt>
                      <c:pt idx="1238">
                        <c:v>0.99228888888888889</c:v>
                      </c:pt>
                      <c:pt idx="1239">
                        <c:v>0.9803722222222222</c:v>
                      </c:pt>
                      <c:pt idx="1240">
                        <c:v>0.96993888888888846</c:v>
                      </c:pt>
                      <c:pt idx="1241">
                        <c:v>0.95865555555555559</c:v>
                      </c:pt>
                      <c:pt idx="1242">
                        <c:v>0.94994444444444448</c:v>
                      </c:pt>
                      <c:pt idx="1243">
                        <c:v>0.94422777777777722</c:v>
                      </c:pt>
                      <c:pt idx="1244">
                        <c:v>0.93747777777777785</c:v>
                      </c:pt>
                      <c:pt idx="1245">
                        <c:v>0.93176666666666685</c:v>
                      </c:pt>
                      <c:pt idx="1246">
                        <c:v>0.92427777777777786</c:v>
                      </c:pt>
                      <c:pt idx="1247">
                        <c:v>0.92013888888888884</c:v>
                      </c:pt>
                      <c:pt idx="1248">
                        <c:v>0.91376666666666662</c:v>
                      </c:pt>
                      <c:pt idx="1249">
                        <c:v>0.90704999999999991</c:v>
                      </c:pt>
                      <c:pt idx="1250">
                        <c:v>0.90068888888888909</c:v>
                      </c:pt>
                      <c:pt idx="1251">
                        <c:v>0.89557777777777781</c:v>
                      </c:pt>
                      <c:pt idx="1252">
                        <c:v>0.88800000000000001</c:v>
                      </c:pt>
                      <c:pt idx="1253">
                        <c:v>0.88423333333333343</c:v>
                      </c:pt>
                      <c:pt idx="1254">
                        <c:v>0.88140000000000018</c:v>
                      </c:pt>
                      <c:pt idx="1255">
                        <c:v>0.87737777777777781</c:v>
                      </c:pt>
                      <c:pt idx="1256">
                        <c:v>0.87243888888888887</c:v>
                      </c:pt>
                      <c:pt idx="1257">
                        <c:v>0.86724444444444448</c:v>
                      </c:pt>
                      <c:pt idx="1258">
                        <c:v>0.8577611111111112</c:v>
                      </c:pt>
                      <c:pt idx="1259">
                        <c:v>0.85305555555555557</c:v>
                      </c:pt>
                      <c:pt idx="1260">
                        <c:v>0.8479444444444445</c:v>
                      </c:pt>
                      <c:pt idx="1261">
                        <c:v>0.83591666666666664</c:v>
                      </c:pt>
                      <c:pt idx="1262">
                        <c:v>0.83063888888888893</c:v>
                      </c:pt>
                      <c:pt idx="1263">
                        <c:v>0.82462777777777774</c:v>
                      </c:pt>
                      <c:pt idx="1264">
                        <c:v>0.82148333333333334</c:v>
                      </c:pt>
                      <c:pt idx="1265">
                        <c:v>0.81239444444444431</c:v>
                      </c:pt>
                      <c:pt idx="1266">
                        <c:v>0.80662777777777772</c:v>
                      </c:pt>
                      <c:pt idx="1267">
                        <c:v>0.79694444444444446</c:v>
                      </c:pt>
                      <c:pt idx="1268">
                        <c:v>0.78895000000000004</c:v>
                      </c:pt>
                      <c:pt idx="1269">
                        <c:v>0.77800555555555562</c:v>
                      </c:pt>
                      <c:pt idx="1270">
                        <c:v>0.7644833333333334</c:v>
                      </c:pt>
                      <c:pt idx="1271">
                        <c:v>0.74735555555555566</c:v>
                      </c:pt>
                      <c:pt idx="1272">
                        <c:v>0.697888888888889</c:v>
                      </c:pt>
                      <c:pt idx="1273">
                        <c:v>0.6630833333333328</c:v>
                      </c:pt>
                      <c:pt idx="1274">
                        <c:v>0.64197222222222217</c:v>
                      </c:pt>
                      <c:pt idx="1275">
                        <c:v>0.62294444444444452</c:v>
                      </c:pt>
                      <c:pt idx="1276">
                        <c:v>0.60527777777777725</c:v>
                      </c:pt>
                      <c:pt idx="1277">
                        <c:v>0.59076666666666666</c:v>
                      </c:pt>
                      <c:pt idx="1278">
                        <c:v>0.57840000000000003</c:v>
                      </c:pt>
                      <c:pt idx="1279">
                        <c:v>0.56792222222222222</c:v>
                      </c:pt>
                      <c:pt idx="1280">
                        <c:v>0.55830555555555561</c:v>
                      </c:pt>
                      <c:pt idx="1281">
                        <c:v>0.54986111111111113</c:v>
                      </c:pt>
                      <c:pt idx="1282">
                        <c:v>0.54128333333333334</c:v>
                      </c:pt>
                      <c:pt idx="1283">
                        <c:v>0.53342222222222224</c:v>
                      </c:pt>
                      <c:pt idx="1284">
                        <c:v>0.52634444444444395</c:v>
                      </c:pt>
                      <c:pt idx="1285">
                        <c:v>0.51942777777777782</c:v>
                      </c:pt>
                      <c:pt idx="1286">
                        <c:v>0.51283888888888896</c:v>
                      </c:pt>
                      <c:pt idx="1287">
                        <c:v>0.50697222222222216</c:v>
                      </c:pt>
                      <c:pt idx="1288">
                        <c:v>0.50080000000000002</c:v>
                      </c:pt>
                      <c:pt idx="1289">
                        <c:v>0.49474444444444443</c:v>
                      </c:pt>
                      <c:pt idx="1290">
                        <c:v>0.48982777777777775</c:v>
                      </c:pt>
                      <c:pt idx="1291">
                        <c:v>0.48431666666666667</c:v>
                      </c:pt>
                      <c:pt idx="1292">
                        <c:v>0.47899999999999998</c:v>
                      </c:pt>
                      <c:pt idx="1293">
                        <c:v>0.47308888888888889</c:v>
                      </c:pt>
                      <c:pt idx="1294">
                        <c:v>0.46690555555555557</c:v>
                      </c:pt>
                      <c:pt idx="1295">
                        <c:v>0.46143333333333336</c:v>
                      </c:pt>
                      <c:pt idx="1296">
                        <c:v>0.45657222222222216</c:v>
                      </c:pt>
                      <c:pt idx="1297">
                        <c:v>0.45929444444444439</c:v>
                      </c:pt>
                      <c:pt idx="1298">
                        <c:v>0.46711666666666668</c:v>
                      </c:pt>
                      <c:pt idx="1299">
                        <c:v>0.49088333333333334</c:v>
                      </c:pt>
                      <c:pt idx="1300">
                        <c:v>0.52720555555555559</c:v>
                      </c:pt>
                      <c:pt idx="1301">
                        <c:v>0.72013333333333329</c:v>
                      </c:pt>
                      <c:pt idx="1302">
                        <c:v>0.79350555555555569</c:v>
                      </c:pt>
                      <c:pt idx="1303">
                        <c:v>0.83400555555555556</c:v>
                      </c:pt>
                      <c:pt idx="1304">
                        <c:v>0.9150611111111111</c:v>
                      </c:pt>
                      <c:pt idx="1305">
                        <c:v>0.98681111111111108</c:v>
                      </c:pt>
                      <c:pt idx="1306">
                        <c:v>1.025416666666666</c:v>
                      </c:pt>
                      <c:pt idx="1307">
                        <c:v>1.06165</c:v>
                      </c:pt>
                      <c:pt idx="1308">
                        <c:v>1.0711222222222223</c:v>
                      </c:pt>
                      <c:pt idx="1309">
                        <c:v>1.0812666666666668</c:v>
                      </c:pt>
                      <c:pt idx="1310">
                        <c:v>1.0862277777777778</c:v>
                      </c:pt>
                      <c:pt idx="1311">
                        <c:v>1.0850333333333335</c:v>
                      </c:pt>
                      <c:pt idx="1312">
                        <c:v>1.0863222222222217</c:v>
                      </c:pt>
                      <c:pt idx="1313">
                        <c:v>1.0909555555555555</c:v>
                      </c:pt>
                      <c:pt idx="1314">
                        <c:v>1.1010777777777778</c:v>
                      </c:pt>
                      <c:pt idx="1315">
                        <c:v>1.1012055555555555</c:v>
                      </c:pt>
                      <c:pt idx="1316">
                        <c:v>1.0979833333333333</c:v>
                      </c:pt>
                      <c:pt idx="1317">
                        <c:v>1.1012222222222217</c:v>
                      </c:pt>
                      <c:pt idx="1318">
                        <c:v>1.1109777777777778</c:v>
                      </c:pt>
                      <c:pt idx="1319">
                        <c:v>1.1210111111111112</c:v>
                      </c:pt>
                      <c:pt idx="1320">
                        <c:v>1.1154388888888889</c:v>
                      </c:pt>
                      <c:pt idx="1321">
                        <c:v>1.1179555555555556</c:v>
                      </c:pt>
                      <c:pt idx="1322">
                        <c:v>1.1252333333333335</c:v>
                      </c:pt>
                      <c:pt idx="1323">
                        <c:v>1.13375</c:v>
                      </c:pt>
                      <c:pt idx="1324">
                        <c:v>1.1314777777777778</c:v>
                      </c:pt>
                      <c:pt idx="1325">
                        <c:v>1.1348833333333332</c:v>
                      </c:pt>
                      <c:pt idx="1326">
                        <c:v>1.1427055555555556</c:v>
                      </c:pt>
                      <c:pt idx="1327">
                        <c:v>1.1629166666666668</c:v>
                      </c:pt>
                      <c:pt idx="1328">
                        <c:v>1.1819500000000001</c:v>
                      </c:pt>
                      <c:pt idx="1329">
                        <c:v>1.1852333333333334</c:v>
                      </c:pt>
                      <c:pt idx="1330">
                        <c:v>1.1945333333333334</c:v>
                      </c:pt>
                      <c:pt idx="1331">
                        <c:v>1.2081388888888891</c:v>
                      </c:pt>
                      <c:pt idx="1332">
                        <c:v>1.2285666666666668</c:v>
                      </c:pt>
                      <c:pt idx="1333">
                        <c:v>1.2233388888888888</c:v>
                      </c:pt>
                      <c:pt idx="1334">
                        <c:v>1.2216333333333336</c:v>
                      </c:pt>
                      <c:pt idx="1335">
                        <c:v>1.2214222222222224</c:v>
                      </c:pt>
                      <c:pt idx="1336">
                        <c:v>1.2375833333333335</c:v>
                      </c:pt>
                      <c:pt idx="1337">
                        <c:v>1.230261111111111</c:v>
                      </c:pt>
                      <c:pt idx="1338">
                        <c:v>1.2308666666666668</c:v>
                      </c:pt>
                      <c:pt idx="1339">
                        <c:v>1.2279111111111112</c:v>
                      </c:pt>
                      <c:pt idx="1340">
                        <c:v>1.2288277777777779</c:v>
                      </c:pt>
                      <c:pt idx="1341">
                        <c:v>1.2449944444444445</c:v>
                      </c:pt>
                      <c:pt idx="1342">
                        <c:v>1.245888888888889</c:v>
                      </c:pt>
                      <c:pt idx="1343">
                        <c:v>1.2365222222222223</c:v>
                      </c:pt>
                      <c:pt idx="1344">
                        <c:v>1.2342111111111111</c:v>
                      </c:pt>
                      <c:pt idx="1345">
                        <c:v>1.2333333333333334</c:v>
                      </c:pt>
                      <c:pt idx="1346">
                        <c:v>1.2432722222222223</c:v>
                      </c:pt>
                      <c:pt idx="1347">
                        <c:v>1.235711111111111</c:v>
                      </c:pt>
                      <c:pt idx="1348">
                        <c:v>1.2319388888888891</c:v>
                      </c:pt>
                      <c:pt idx="1349">
                        <c:v>1.2260111111111112</c:v>
                      </c:pt>
                      <c:pt idx="1350">
                        <c:v>1.2400055555555556</c:v>
                      </c:pt>
                      <c:pt idx="1351">
                        <c:v>1.2480666666666667</c:v>
                      </c:pt>
                      <c:pt idx="1352">
                        <c:v>1.2366222222222221</c:v>
                      </c:pt>
                      <c:pt idx="1353">
                        <c:v>1.2333444444444444</c:v>
                      </c:pt>
                      <c:pt idx="1354">
                        <c:v>1.2346888888888889</c:v>
                      </c:pt>
                      <c:pt idx="1355">
                        <c:v>1.2480166666666666</c:v>
                      </c:pt>
                      <c:pt idx="1356">
                        <c:v>1.2468944444444445</c:v>
                      </c:pt>
                      <c:pt idx="1357">
                        <c:v>1.2380944444444446</c:v>
                      </c:pt>
                      <c:pt idx="1358">
                        <c:v>1.2314833333333333</c:v>
                      </c:pt>
                      <c:pt idx="1359">
                        <c:v>1.2344444444444445</c:v>
                      </c:pt>
                      <c:pt idx="1360">
                        <c:v>1.2399055555555556</c:v>
                      </c:pt>
                      <c:pt idx="1361">
                        <c:v>1.2340888888888888</c:v>
                      </c:pt>
                      <c:pt idx="1362">
                        <c:v>1.2275555555555555</c:v>
                      </c:pt>
                      <c:pt idx="1363">
                        <c:v>1.2299722222222222</c:v>
                      </c:pt>
                      <c:pt idx="1364">
                        <c:v>1.2455166666666666</c:v>
                      </c:pt>
                      <c:pt idx="1365">
                        <c:v>1.2474166666666666</c:v>
                      </c:pt>
                      <c:pt idx="1366">
                        <c:v>1.2403166666666667</c:v>
                      </c:pt>
                      <c:pt idx="1367">
                        <c:v>1.238861111111111</c:v>
                      </c:pt>
                      <c:pt idx="1368">
                        <c:v>1.2379444444444445</c:v>
                      </c:pt>
                      <c:pt idx="1369">
                        <c:v>1.2433611111111114</c:v>
                      </c:pt>
                      <c:pt idx="1370">
                        <c:v>1.2363722222222222</c:v>
                      </c:pt>
                      <c:pt idx="1371">
                        <c:v>1.231438888888889</c:v>
                      </c:pt>
                      <c:pt idx="1372">
                        <c:v>1.23245</c:v>
                      </c:pt>
                      <c:pt idx="1373">
                        <c:v>1.23645</c:v>
                      </c:pt>
                      <c:pt idx="1374">
                        <c:v>1.2379555555555557</c:v>
                      </c:pt>
                      <c:pt idx="1375">
                        <c:v>1.2311388888888888</c:v>
                      </c:pt>
                      <c:pt idx="1376">
                        <c:v>1.2271277777777776</c:v>
                      </c:pt>
                      <c:pt idx="1377">
                        <c:v>1.2268277777777779</c:v>
                      </c:pt>
                      <c:pt idx="1378">
                        <c:v>1.2372722222222223</c:v>
                      </c:pt>
                      <c:pt idx="1379">
                        <c:v>1.2301333333333333</c:v>
                      </c:pt>
                      <c:pt idx="1380">
                        <c:v>1.2257833333333332</c:v>
                      </c:pt>
                      <c:pt idx="1381">
                        <c:v>1.2273166666666666</c:v>
                      </c:pt>
                      <c:pt idx="1382">
                        <c:v>1.2386555555555556</c:v>
                      </c:pt>
                      <c:pt idx="1383">
                        <c:v>1.2329611111111112</c:v>
                      </c:pt>
                      <c:pt idx="1384">
                        <c:v>1.2260722222222222</c:v>
                      </c:pt>
                      <c:pt idx="1385">
                        <c:v>1.2251500000000002</c:v>
                      </c:pt>
                      <c:pt idx="1386">
                        <c:v>1.2338611111111111</c:v>
                      </c:pt>
                      <c:pt idx="1387">
                        <c:v>1.2376222222222224</c:v>
                      </c:pt>
                      <c:pt idx="1388">
                        <c:v>1.2280777777777778</c:v>
                      </c:pt>
                      <c:pt idx="1389">
                        <c:v>1.236938888888889</c:v>
                      </c:pt>
                      <c:pt idx="1390">
                        <c:v>1.2333222222222222</c:v>
                      </c:pt>
                      <c:pt idx="1391">
                        <c:v>1.2508833333333333</c:v>
                      </c:pt>
                      <c:pt idx="1392">
                        <c:v>1.2475111111111112</c:v>
                      </c:pt>
                      <c:pt idx="1393">
                        <c:v>1.2346888888888889</c:v>
                      </c:pt>
                      <c:pt idx="1394">
                        <c:v>1.2320611111111111</c:v>
                      </c:pt>
                      <c:pt idx="1395">
                        <c:v>1.2360222222222221</c:v>
                      </c:pt>
                      <c:pt idx="1396">
                        <c:v>1.2355</c:v>
                      </c:pt>
                      <c:pt idx="1397">
                        <c:v>1.2301055555555556</c:v>
                      </c:pt>
                      <c:pt idx="1398">
                        <c:v>1.2235888888888891</c:v>
                      </c:pt>
                      <c:pt idx="1399">
                        <c:v>1.2266277777777779</c:v>
                      </c:pt>
                      <c:pt idx="1400">
                        <c:v>1.2378555555555557</c:v>
                      </c:pt>
                      <c:pt idx="1401">
                        <c:v>1.2323388888888891</c:v>
                      </c:pt>
                      <c:pt idx="1402">
                        <c:v>1.2247611111111112</c:v>
                      </c:pt>
                      <c:pt idx="1403">
                        <c:v>1.2286222222222223</c:v>
                      </c:pt>
                      <c:pt idx="1404">
                        <c:v>1.2402500000000001</c:v>
                      </c:pt>
                      <c:pt idx="1405">
                        <c:v>1.2452777777777779</c:v>
                      </c:pt>
                      <c:pt idx="1406">
                        <c:v>1.23875</c:v>
                      </c:pt>
                      <c:pt idx="1407">
                        <c:v>1.2444277777777777</c:v>
                      </c:pt>
                      <c:pt idx="1408">
                        <c:v>1.2495666666666665</c:v>
                      </c:pt>
                      <c:pt idx="1409">
                        <c:v>1.2402111111111114</c:v>
                      </c:pt>
                      <c:pt idx="1410">
                        <c:v>1.2277111111111112</c:v>
                      </c:pt>
                      <c:pt idx="1411">
                        <c:v>1.2224833333333334</c:v>
                      </c:pt>
                      <c:pt idx="1412">
                        <c:v>1.2221055555555558</c:v>
                      </c:pt>
                      <c:pt idx="1413">
                        <c:v>1.2364833333333334</c:v>
                      </c:pt>
                      <c:pt idx="1414">
                        <c:v>1.2285944444444445</c:v>
                      </c:pt>
                      <c:pt idx="1415">
                        <c:v>1.2249111111111111</c:v>
                      </c:pt>
                      <c:pt idx="1416">
                        <c:v>1.2248777777777777</c:v>
                      </c:pt>
                      <c:pt idx="1417">
                        <c:v>1.237222222222222</c:v>
                      </c:pt>
                      <c:pt idx="1418">
                        <c:v>1.2459833333333332</c:v>
                      </c:pt>
                      <c:pt idx="1419">
                        <c:v>1.2499500000000001</c:v>
                      </c:pt>
                      <c:pt idx="1420">
                        <c:v>1.2391944444444447</c:v>
                      </c:pt>
                      <c:pt idx="1421">
                        <c:v>1.2535166666666668</c:v>
                      </c:pt>
                      <c:pt idx="1422">
                        <c:v>1.2436777777777777</c:v>
                      </c:pt>
                      <c:pt idx="1423">
                        <c:v>1.2314555555555555</c:v>
                      </c:pt>
                      <c:pt idx="1424">
                        <c:v>1.2239944444444446</c:v>
                      </c:pt>
                      <c:pt idx="1425">
                        <c:v>1.2196</c:v>
                      </c:pt>
                      <c:pt idx="1426">
                        <c:v>1.2325055555555555</c:v>
                      </c:pt>
                      <c:pt idx="1427">
                        <c:v>1.2428222222222221</c:v>
                      </c:pt>
                      <c:pt idx="1428">
                        <c:v>1.2445333333333333</c:v>
                      </c:pt>
                      <c:pt idx="1429">
                        <c:v>1.2520555555555557</c:v>
                      </c:pt>
                      <c:pt idx="1430">
                        <c:v>1.2425444444444447</c:v>
                      </c:pt>
                      <c:pt idx="1431">
                        <c:v>1.237138888888889</c:v>
                      </c:pt>
                      <c:pt idx="1432">
                        <c:v>1.2453500000000002</c:v>
                      </c:pt>
                      <c:pt idx="1433">
                        <c:v>1.2463611111111113</c:v>
                      </c:pt>
                      <c:pt idx="1434">
                        <c:v>1.2433111111111113</c:v>
                      </c:pt>
                      <c:pt idx="1435">
                        <c:v>1.2376499999999999</c:v>
                      </c:pt>
                      <c:pt idx="1436">
                        <c:v>1.2421944444444446</c:v>
                      </c:pt>
                      <c:pt idx="1437">
                        <c:v>1.2481555555555555</c:v>
                      </c:pt>
                      <c:pt idx="1438">
                        <c:v>1.241338888888889</c:v>
                      </c:pt>
                      <c:pt idx="1439">
                        <c:v>1.2452777777777779</c:v>
                      </c:pt>
                      <c:pt idx="1440">
                        <c:v>1.2615499999999999</c:v>
                      </c:pt>
                      <c:pt idx="1441">
                        <c:v>1.2599777777777779</c:v>
                      </c:pt>
                      <c:pt idx="1442">
                        <c:v>1.2532777777777779</c:v>
                      </c:pt>
                      <c:pt idx="1443">
                        <c:v>1.2415166666666666</c:v>
                      </c:pt>
                      <c:pt idx="1444">
                        <c:v>1.2504500000000001</c:v>
                      </c:pt>
                      <c:pt idx="1445">
                        <c:v>1.2591999999999999</c:v>
                      </c:pt>
                      <c:pt idx="1446">
                        <c:v>1.2632444444444446</c:v>
                      </c:pt>
                      <c:pt idx="1447">
                        <c:v>1.2597444444444443</c:v>
                      </c:pt>
                      <c:pt idx="1448">
                        <c:v>1.2626444444444442</c:v>
                      </c:pt>
                      <c:pt idx="1449">
                        <c:v>1.2699055555555556</c:v>
                      </c:pt>
                      <c:pt idx="1450">
                        <c:v>1.2732277777777778</c:v>
                      </c:pt>
                      <c:pt idx="1451">
                        <c:v>1.2729888888888889</c:v>
                      </c:pt>
                      <c:pt idx="1452">
                        <c:v>1.2657888888888891</c:v>
                      </c:pt>
                      <c:pt idx="1453">
                        <c:v>1.2709611111111112</c:v>
                      </c:pt>
                      <c:pt idx="1454">
                        <c:v>1.2712055555555555</c:v>
                      </c:pt>
                      <c:pt idx="1455">
                        <c:v>1.2735722222222221</c:v>
                      </c:pt>
                      <c:pt idx="1456">
                        <c:v>1.2765222222222223</c:v>
                      </c:pt>
                      <c:pt idx="1457">
                        <c:v>1.2737000000000001</c:v>
                      </c:pt>
                      <c:pt idx="1458">
                        <c:v>1.2713666666666668</c:v>
                      </c:pt>
                      <c:pt idx="1459">
                        <c:v>1.2714888888888889</c:v>
                      </c:pt>
                      <c:pt idx="1460">
                        <c:v>1.2736444444444444</c:v>
                      </c:pt>
                      <c:pt idx="1461">
                        <c:v>1.2748777777777778</c:v>
                      </c:pt>
                      <c:pt idx="1462">
                        <c:v>1.2780111111111112</c:v>
                      </c:pt>
                      <c:pt idx="1463">
                        <c:v>1.2774000000000001</c:v>
                      </c:pt>
                      <c:pt idx="1464">
                        <c:v>1.2753333333333334</c:v>
                      </c:pt>
                      <c:pt idx="1465">
                        <c:v>1.2772333333333334</c:v>
                      </c:pt>
                      <c:pt idx="1466">
                        <c:v>1.2787999999999999</c:v>
                      </c:pt>
                      <c:pt idx="1467">
                        <c:v>1.2830055555555555</c:v>
                      </c:pt>
                      <c:pt idx="1468">
                        <c:v>1.2901833333333332</c:v>
                      </c:pt>
                      <c:pt idx="1469">
                        <c:v>1.2915333333333332</c:v>
                      </c:pt>
                      <c:pt idx="1470">
                        <c:v>1.2906944444444444</c:v>
                      </c:pt>
                      <c:pt idx="1471">
                        <c:v>1.2708000000000002</c:v>
                      </c:pt>
                      <c:pt idx="1472">
                        <c:v>1.2694444444444444</c:v>
                      </c:pt>
                      <c:pt idx="1473">
                        <c:v>1.2667722222222224</c:v>
                      </c:pt>
                      <c:pt idx="1474">
                        <c:v>1.2715944444444447</c:v>
                      </c:pt>
                      <c:pt idx="1475">
                        <c:v>1.2743611111111113</c:v>
                      </c:pt>
                      <c:pt idx="1476">
                        <c:v>1.2724500000000001</c:v>
                      </c:pt>
                      <c:pt idx="1477">
                        <c:v>1.2719944444444444</c:v>
                      </c:pt>
                      <c:pt idx="1478">
                        <c:v>1.266</c:v>
                      </c:pt>
                      <c:pt idx="1479">
                        <c:v>1.2645333333333335</c:v>
                      </c:pt>
                      <c:pt idx="1480">
                        <c:v>1.267611111111111</c:v>
                      </c:pt>
                      <c:pt idx="1481">
                        <c:v>1.2722388888888889</c:v>
                      </c:pt>
                      <c:pt idx="1482">
                        <c:v>1.2735666666666665</c:v>
                      </c:pt>
                      <c:pt idx="1483">
                        <c:v>1.2720722222222225</c:v>
                      </c:pt>
                      <c:pt idx="1484">
                        <c:v>1.2753888888888891</c:v>
                      </c:pt>
                      <c:pt idx="1485">
                        <c:v>1.2760666666666669</c:v>
                      </c:pt>
                      <c:pt idx="1486">
                        <c:v>1.2770055555555557</c:v>
                      </c:pt>
                      <c:pt idx="1487">
                        <c:v>1.277738888888889</c:v>
                      </c:pt>
                      <c:pt idx="1488">
                        <c:v>1.2777055555555554</c:v>
                      </c:pt>
                      <c:pt idx="1489">
                        <c:v>1.275611111111111</c:v>
                      </c:pt>
                      <c:pt idx="1490">
                        <c:v>1.2677666666666667</c:v>
                      </c:pt>
                      <c:pt idx="1491">
                        <c:v>1.2716611111111111</c:v>
                      </c:pt>
                      <c:pt idx="1492">
                        <c:v>1.2745944444444444</c:v>
                      </c:pt>
                      <c:pt idx="1493">
                        <c:v>1.2759</c:v>
                      </c:pt>
                      <c:pt idx="1494">
                        <c:v>1.2737000000000001</c:v>
                      </c:pt>
                      <c:pt idx="1495">
                        <c:v>1.27295</c:v>
                      </c:pt>
                      <c:pt idx="1496">
                        <c:v>1.2722277777777777</c:v>
                      </c:pt>
                      <c:pt idx="1497">
                        <c:v>1.26715</c:v>
                      </c:pt>
                      <c:pt idx="1498">
                        <c:v>1.2662944444444446</c:v>
                      </c:pt>
                      <c:pt idx="1499">
                        <c:v>1.26485</c:v>
                      </c:pt>
                      <c:pt idx="1500">
                        <c:v>1.2646222222222221</c:v>
                      </c:pt>
                      <c:pt idx="1501">
                        <c:v>1.2581944444444444</c:v>
                      </c:pt>
                      <c:pt idx="1502">
                        <c:v>1.260588888888889</c:v>
                      </c:pt>
                      <c:pt idx="1503">
                        <c:v>1.2590333333333334</c:v>
                      </c:pt>
                      <c:pt idx="1504">
                        <c:v>1.2639388888888887</c:v>
                      </c:pt>
                      <c:pt idx="1505">
                        <c:v>1.2613555555555558</c:v>
                      </c:pt>
                      <c:pt idx="1506">
                        <c:v>1.2644333333333333</c:v>
                      </c:pt>
                      <c:pt idx="1507">
                        <c:v>1.2637111111111112</c:v>
                      </c:pt>
                      <c:pt idx="1508">
                        <c:v>1.2598833333333332</c:v>
                      </c:pt>
                      <c:pt idx="1509">
                        <c:v>1.2565944444444446</c:v>
                      </c:pt>
                      <c:pt idx="1510">
                        <c:v>1.2622</c:v>
                      </c:pt>
                      <c:pt idx="1511">
                        <c:v>1.2591333333333332</c:v>
                      </c:pt>
                      <c:pt idx="1512">
                        <c:v>1.2585666666666668</c:v>
                      </c:pt>
                      <c:pt idx="1513">
                        <c:v>1.2588888888888889</c:v>
                      </c:pt>
                      <c:pt idx="1514">
                        <c:v>1.258977777777778</c:v>
                      </c:pt>
                      <c:pt idx="1515">
                        <c:v>1.2584055555555556</c:v>
                      </c:pt>
                      <c:pt idx="1516">
                        <c:v>1.2558333333333334</c:v>
                      </c:pt>
                      <c:pt idx="1517">
                        <c:v>1.2573666666666667</c:v>
                      </c:pt>
                      <c:pt idx="1518">
                        <c:v>1.25745</c:v>
                      </c:pt>
                      <c:pt idx="1519">
                        <c:v>1.2551833333333333</c:v>
                      </c:pt>
                      <c:pt idx="1520">
                        <c:v>1.2534777777777779</c:v>
                      </c:pt>
                      <c:pt idx="1521">
                        <c:v>1.2533555555555556</c:v>
                      </c:pt>
                      <c:pt idx="1522">
                        <c:v>1.2568944444444443</c:v>
                      </c:pt>
                      <c:pt idx="1523">
                        <c:v>1.2545777777777778</c:v>
                      </c:pt>
                      <c:pt idx="1524">
                        <c:v>1.2564888888888888</c:v>
                      </c:pt>
                      <c:pt idx="1525">
                        <c:v>1.2537777777777777</c:v>
                      </c:pt>
                      <c:pt idx="1526">
                        <c:v>1.2544555555555554</c:v>
                      </c:pt>
                      <c:pt idx="1527">
                        <c:v>1.2522555555555557</c:v>
                      </c:pt>
                      <c:pt idx="1528">
                        <c:v>1.2531444444444446</c:v>
                      </c:pt>
                      <c:pt idx="1529">
                        <c:v>1.2529166666666667</c:v>
                      </c:pt>
                      <c:pt idx="1530">
                        <c:v>1.2521722222222225</c:v>
                      </c:pt>
                      <c:pt idx="1531">
                        <c:v>1.2500055555555556</c:v>
                      </c:pt>
                      <c:pt idx="1532">
                        <c:v>1.2504444444444445</c:v>
                      </c:pt>
                      <c:pt idx="1533">
                        <c:v>1.2487444444444444</c:v>
                      </c:pt>
                      <c:pt idx="1534">
                        <c:v>1.2500499999999999</c:v>
                      </c:pt>
                      <c:pt idx="1535">
                        <c:v>1.2507277777777777</c:v>
                      </c:pt>
                      <c:pt idx="1536">
                        <c:v>1.2489055555555557</c:v>
                      </c:pt>
                      <c:pt idx="1537">
                        <c:v>1.24685</c:v>
                      </c:pt>
                      <c:pt idx="1538">
                        <c:v>1.2491777777777777</c:v>
                      </c:pt>
                      <c:pt idx="1539">
                        <c:v>1.2505222222222221</c:v>
                      </c:pt>
                      <c:pt idx="1540">
                        <c:v>1.2504500000000003</c:v>
                      </c:pt>
                      <c:pt idx="1541">
                        <c:v>1.2473777777777777</c:v>
                      </c:pt>
                      <c:pt idx="1542">
                        <c:v>1.2465944444444446</c:v>
                      </c:pt>
                      <c:pt idx="1543">
                        <c:v>1.2458111111111112</c:v>
                      </c:pt>
                      <c:pt idx="1544">
                        <c:v>1.2466944444444445</c:v>
                      </c:pt>
                      <c:pt idx="1545">
                        <c:v>1.2461722222222225</c:v>
                      </c:pt>
                      <c:pt idx="1546">
                        <c:v>1.2456833333333335</c:v>
                      </c:pt>
                      <c:pt idx="1547">
                        <c:v>1.2421777777777776</c:v>
                      </c:pt>
                      <c:pt idx="1548">
                        <c:v>1.2422500000000001</c:v>
                      </c:pt>
                      <c:pt idx="1549">
                        <c:v>1.2450555555555556</c:v>
                      </c:pt>
                      <c:pt idx="1550">
                        <c:v>1.2440277777777777</c:v>
                      </c:pt>
                      <c:pt idx="1551">
                        <c:v>1.2420111111111112</c:v>
                      </c:pt>
                      <c:pt idx="1552">
                        <c:v>1.2422166666666667</c:v>
                      </c:pt>
                      <c:pt idx="1553">
                        <c:v>1.2446277777777777</c:v>
                      </c:pt>
                      <c:pt idx="1554">
                        <c:v>1.2418166666666668</c:v>
                      </c:pt>
                      <c:pt idx="1555">
                        <c:v>1.2448111111111111</c:v>
                      </c:pt>
                      <c:pt idx="1556">
                        <c:v>1.2437333333333336</c:v>
                      </c:pt>
                      <c:pt idx="1557">
                        <c:v>1.2436111111111112</c:v>
                      </c:pt>
                      <c:pt idx="1558">
                        <c:v>1.243266666666667</c:v>
                      </c:pt>
                      <c:pt idx="1559">
                        <c:v>1.2456944444444447</c:v>
                      </c:pt>
                      <c:pt idx="1560">
                        <c:v>1.2433722222222223</c:v>
                      </c:pt>
                      <c:pt idx="1561">
                        <c:v>1.2406999999999999</c:v>
                      </c:pt>
                      <c:pt idx="1562">
                        <c:v>1.2417666666666667</c:v>
                      </c:pt>
                      <c:pt idx="1563">
                        <c:v>1.2422222222222223</c:v>
                      </c:pt>
                      <c:pt idx="1564">
                        <c:v>1.2379333333333333</c:v>
                      </c:pt>
                      <c:pt idx="1565">
                        <c:v>1.2392555555555556</c:v>
                      </c:pt>
                      <c:pt idx="1566">
                        <c:v>1.2401666666666666</c:v>
                      </c:pt>
                      <c:pt idx="1567">
                        <c:v>1.2401111111111112</c:v>
                      </c:pt>
                      <c:pt idx="1568">
                        <c:v>1.2389833333333333</c:v>
                      </c:pt>
                      <c:pt idx="1569">
                        <c:v>1.2383555555555557</c:v>
                      </c:pt>
                      <c:pt idx="1570">
                        <c:v>1.2392166666666666</c:v>
                      </c:pt>
                      <c:pt idx="1571">
                        <c:v>1.2351777777777779</c:v>
                      </c:pt>
                      <c:pt idx="1572">
                        <c:v>1.2386666666666666</c:v>
                      </c:pt>
                      <c:pt idx="1573">
                        <c:v>1.2355666666666667</c:v>
                      </c:pt>
                      <c:pt idx="1574">
                        <c:v>1.2377</c:v>
                      </c:pt>
                      <c:pt idx="1575">
                        <c:v>1.2351944444444443</c:v>
                      </c:pt>
                      <c:pt idx="1576">
                        <c:v>1.2350111111111111</c:v>
                      </c:pt>
                      <c:pt idx="1577">
                        <c:v>1.2341888888888888</c:v>
                      </c:pt>
                      <c:pt idx="1578">
                        <c:v>1.2347166666666667</c:v>
                      </c:pt>
                      <c:pt idx="1579">
                        <c:v>1.2357166666666668</c:v>
                      </c:pt>
                      <c:pt idx="1580">
                        <c:v>1.2348111111111111</c:v>
                      </c:pt>
                      <c:pt idx="1581">
                        <c:v>1.2369111111111111</c:v>
                      </c:pt>
                      <c:pt idx="1582">
                        <c:v>1.2393722222222223</c:v>
                      </c:pt>
                      <c:pt idx="1583">
                        <c:v>1.2405222222222223</c:v>
                      </c:pt>
                      <c:pt idx="1584">
                        <c:v>1.2398222222222222</c:v>
                      </c:pt>
                      <c:pt idx="1585">
                        <c:v>1.24285</c:v>
                      </c:pt>
                      <c:pt idx="1586">
                        <c:v>1.2401222222222223</c:v>
                      </c:pt>
                      <c:pt idx="1587">
                        <c:v>1.2400777777777778</c:v>
                      </c:pt>
                      <c:pt idx="1588">
                        <c:v>1.23915</c:v>
                      </c:pt>
                      <c:pt idx="1589">
                        <c:v>1.2405333333333333</c:v>
                      </c:pt>
                      <c:pt idx="1590">
                        <c:v>1.2371166666666666</c:v>
                      </c:pt>
                      <c:pt idx="1591">
                        <c:v>1.2358055555555556</c:v>
                      </c:pt>
                      <c:pt idx="1592">
                        <c:v>1.2382555555555554</c:v>
                      </c:pt>
                      <c:pt idx="1593">
                        <c:v>1.2378499999999999</c:v>
                      </c:pt>
                      <c:pt idx="1594">
                        <c:v>1.2396944444444444</c:v>
                      </c:pt>
                      <c:pt idx="1595">
                        <c:v>1.2418499999999999</c:v>
                      </c:pt>
                      <c:pt idx="1596">
                        <c:v>1.239527777777778</c:v>
                      </c:pt>
                      <c:pt idx="1597">
                        <c:v>1.2395333333333334</c:v>
                      </c:pt>
                      <c:pt idx="1598">
                        <c:v>1.2400166666666665</c:v>
                      </c:pt>
                      <c:pt idx="1599">
                        <c:v>1.2401777777777778</c:v>
                      </c:pt>
                      <c:pt idx="1600">
                        <c:v>1.2392333333333334</c:v>
                      </c:pt>
                      <c:pt idx="1601">
                        <c:v>1.2412388888888888</c:v>
                      </c:pt>
                      <c:pt idx="1602">
                        <c:v>1.2404333333333333</c:v>
                      </c:pt>
                      <c:pt idx="1603">
                        <c:v>1.2373888888888889</c:v>
                      </c:pt>
                      <c:pt idx="1604">
                        <c:v>1.2370333333333332</c:v>
                      </c:pt>
                      <c:pt idx="1605">
                        <c:v>1.2368111111111111</c:v>
                      </c:pt>
                      <c:pt idx="1606">
                        <c:v>1.2360722222222225</c:v>
                      </c:pt>
                      <c:pt idx="1607">
                        <c:v>1.2377666666666665</c:v>
                      </c:pt>
                      <c:pt idx="1608">
                        <c:v>1.2357499999999999</c:v>
                      </c:pt>
                      <c:pt idx="1609">
                        <c:v>1.2355555555555555</c:v>
                      </c:pt>
                      <c:pt idx="1610">
                        <c:v>1.2365555555555556</c:v>
                      </c:pt>
                      <c:pt idx="1611">
                        <c:v>1.2380444444444443</c:v>
                      </c:pt>
                      <c:pt idx="1612">
                        <c:v>1.2383333333333333</c:v>
                      </c:pt>
                      <c:pt idx="1613">
                        <c:v>1.2400166666666668</c:v>
                      </c:pt>
                      <c:pt idx="1614">
                        <c:v>1.2419777777777781</c:v>
                      </c:pt>
                      <c:pt idx="1615">
                        <c:v>1.2411500000000002</c:v>
                      </c:pt>
                      <c:pt idx="1616">
                        <c:v>1.2432611111111109</c:v>
                      </c:pt>
                      <c:pt idx="1617">
                        <c:v>1.2433722222222223</c:v>
                      </c:pt>
                      <c:pt idx="1618">
                        <c:v>1.239438888888889</c:v>
                      </c:pt>
                      <c:pt idx="1619">
                        <c:v>1.2410000000000001</c:v>
                      </c:pt>
                      <c:pt idx="1620">
                        <c:v>1.2425166666666667</c:v>
                      </c:pt>
                      <c:pt idx="1621">
                        <c:v>1.2425999999999999</c:v>
                      </c:pt>
                      <c:pt idx="1622">
                        <c:v>1.2407222222222223</c:v>
                      </c:pt>
                      <c:pt idx="1623">
                        <c:v>1.2423833333333336</c:v>
                      </c:pt>
                      <c:pt idx="1624">
                        <c:v>1.2405722222222222</c:v>
                      </c:pt>
                      <c:pt idx="1625">
                        <c:v>1.2405444444444444</c:v>
                      </c:pt>
                      <c:pt idx="1626">
                        <c:v>1.2400388888888889</c:v>
                      </c:pt>
                      <c:pt idx="1627">
                        <c:v>1.2399777777777778</c:v>
                      </c:pt>
                      <c:pt idx="1628">
                        <c:v>1.2464500000000001</c:v>
                      </c:pt>
                      <c:pt idx="1629">
                        <c:v>1.2497888888888888</c:v>
                      </c:pt>
                      <c:pt idx="1630">
                        <c:v>1.2492166666666666</c:v>
                      </c:pt>
                      <c:pt idx="1631">
                        <c:v>1.2492333333333336</c:v>
                      </c:pt>
                      <c:pt idx="1632">
                        <c:v>1.2477444444444443</c:v>
                      </c:pt>
                      <c:pt idx="1633">
                        <c:v>1.2481888888888888</c:v>
                      </c:pt>
                      <c:pt idx="1634">
                        <c:v>1.2501833333333334</c:v>
                      </c:pt>
                      <c:pt idx="1635">
                        <c:v>1.2527277777777779</c:v>
                      </c:pt>
                      <c:pt idx="1636">
                        <c:v>1.2519444444444445</c:v>
                      </c:pt>
                      <c:pt idx="1637">
                        <c:v>1.2514055555555554</c:v>
                      </c:pt>
                      <c:pt idx="1638">
                        <c:v>1.2498777777777779</c:v>
                      </c:pt>
                      <c:pt idx="1639">
                        <c:v>1.2495555555555558</c:v>
                      </c:pt>
                      <c:pt idx="1640">
                        <c:v>1.2471611111111109</c:v>
                      </c:pt>
                      <c:pt idx="1641">
                        <c:v>1.2473000000000001</c:v>
                      </c:pt>
                      <c:pt idx="1642">
                        <c:v>1.2469166666666669</c:v>
                      </c:pt>
                      <c:pt idx="1643">
                        <c:v>1.2478666666666667</c:v>
                      </c:pt>
                      <c:pt idx="1644">
                        <c:v>1.2471777777777777</c:v>
                      </c:pt>
                      <c:pt idx="1645">
                        <c:v>1.2452611111111112</c:v>
                      </c:pt>
                      <c:pt idx="1646">
                        <c:v>1.2442555555555554</c:v>
                      </c:pt>
                      <c:pt idx="1647">
                        <c:v>1.2438666666666667</c:v>
                      </c:pt>
                      <c:pt idx="1648">
                        <c:v>1.2454333333333332</c:v>
                      </c:pt>
                      <c:pt idx="1649">
                        <c:v>1.2425722222222222</c:v>
                      </c:pt>
                      <c:pt idx="1650">
                        <c:v>1.2432944444444445</c:v>
                      </c:pt>
                      <c:pt idx="1651">
                        <c:v>1.2411055555555555</c:v>
                      </c:pt>
                      <c:pt idx="1652">
                        <c:v>1.2416888888888891</c:v>
                      </c:pt>
                      <c:pt idx="1653">
                        <c:v>1.2375888888888888</c:v>
                      </c:pt>
                      <c:pt idx="1654">
                        <c:v>1.2404444444444445</c:v>
                      </c:pt>
                      <c:pt idx="1655">
                        <c:v>1.2396833333333332</c:v>
                      </c:pt>
                      <c:pt idx="1656">
                        <c:v>1.2392944444444445</c:v>
                      </c:pt>
                      <c:pt idx="1657">
                        <c:v>1.2393388888888888</c:v>
                      </c:pt>
                      <c:pt idx="1658">
                        <c:v>1.2397777777777779</c:v>
                      </c:pt>
                      <c:pt idx="1659">
                        <c:v>1.2410277777777778</c:v>
                      </c:pt>
                      <c:pt idx="1660">
                        <c:v>1.2415944444444444</c:v>
                      </c:pt>
                      <c:pt idx="1661">
                        <c:v>1.239927777777778</c:v>
                      </c:pt>
                      <c:pt idx="1662">
                        <c:v>1.2387111111111113</c:v>
                      </c:pt>
                      <c:pt idx="1663">
                        <c:v>1.2395055555555556</c:v>
                      </c:pt>
                      <c:pt idx="1664">
                        <c:v>1.2404777777777778</c:v>
                      </c:pt>
                      <c:pt idx="1665">
                        <c:v>1.2381444444444445</c:v>
                      </c:pt>
                      <c:pt idx="1666">
                        <c:v>1.2372555555555556</c:v>
                      </c:pt>
                      <c:pt idx="1667">
                        <c:v>1.2381166666666665</c:v>
                      </c:pt>
                      <c:pt idx="1668">
                        <c:v>1.2359555555555555</c:v>
                      </c:pt>
                      <c:pt idx="1669">
                        <c:v>1.2362333333333333</c:v>
                      </c:pt>
                      <c:pt idx="1670">
                        <c:v>1.2366388888888888</c:v>
                      </c:pt>
                      <c:pt idx="1671">
                        <c:v>1.2341111111111114</c:v>
                      </c:pt>
                      <c:pt idx="1672">
                        <c:v>1.2377166666666666</c:v>
                      </c:pt>
                      <c:pt idx="1673">
                        <c:v>1.234</c:v>
                      </c:pt>
                      <c:pt idx="1674">
                        <c:v>1.2345611111111112</c:v>
                      </c:pt>
                      <c:pt idx="1675">
                        <c:v>1.2341388888888889</c:v>
                      </c:pt>
                      <c:pt idx="1676">
                        <c:v>1.2356222222222222</c:v>
                      </c:pt>
                      <c:pt idx="1677">
                        <c:v>1.2340111111111112</c:v>
                      </c:pt>
                      <c:pt idx="1678">
                        <c:v>1.2336111111111112</c:v>
                      </c:pt>
                      <c:pt idx="1679">
                        <c:v>1.2297055555555556</c:v>
                      </c:pt>
                      <c:pt idx="1680">
                        <c:v>1.2320666666666669</c:v>
                      </c:pt>
                      <c:pt idx="1681">
                        <c:v>1.2330444444444444</c:v>
                      </c:pt>
                      <c:pt idx="1682">
                        <c:v>1.2333666666666667</c:v>
                      </c:pt>
                      <c:pt idx="1683">
                        <c:v>1.2318500000000001</c:v>
                      </c:pt>
                      <c:pt idx="1684">
                        <c:v>1.2290777777777779</c:v>
                      </c:pt>
                      <c:pt idx="1685">
                        <c:v>1.2294611111111111</c:v>
                      </c:pt>
                      <c:pt idx="1686">
                        <c:v>1.2314777777777777</c:v>
                      </c:pt>
                      <c:pt idx="1687">
                        <c:v>1.2289833333333333</c:v>
                      </c:pt>
                      <c:pt idx="1688">
                        <c:v>1.2305000000000001</c:v>
                      </c:pt>
                      <c:pt idx="1689">
                        <c:v>1.232161111111111</c:v>
                      </c:pt>
                      <c:pt idx="1690">
                        <c:v>1.2275499999999999</c:v>
                      </c:pt>
                      <c:pt idx="1691">
                        <c:v>1.228088888888889</c:v>
                      </c:pt>
                      <c:pt idx="1692">
                        <c:v>1.2281222222222223</c:v>
                      </c:pt>
                      <c:pt idx="1693">
                        <c:v>1.230177777777778</c:v>
                      </c:pt>
                      <c:pt idx="1694">
                        <c:v>1.2251722222222221</c:v>
                      </c:pt>
                      <c:pt idx="1695">
                        <c:v>1.2238555555555557</c:v>
                      </c:pt>
                      <c:pt idx="1696">
                        <c:v>1.2245444444444447</c:v>
                      </c:pt>
                      <c:pt idx="1697">
                        <c:v>1.2289055555555555</c:v>
                      </c:pt>
                      <c:pt idx="1698">
                        <c:v>1.2276833333333332</c:v>
                      </c:pt>
                      <c:pt idx="1699">
                        <c:v>1.2241166666666667</c:v>
                      </c:pt>
                      <c:pt idx="1700">
                        <c:v>1.2242222222222221</c:v>
                      </c:pt>
                      <c:pt idx="1701">
                        <c:v>1.2266833333333333</c:v>
                      </c:pt>
                      <c:pt idx="1702">
                        <c:v>1.226838888888889</c:v>
                      </c:pt>
                      <c:pt idx="1703">
                        <c:v>1.2264333333333335</c:v>
                      </c:pt>
                      <c:pt idx="1704">
                        <c:v>1.2261166666666665</c:v>
                      </c:pt>
                      <c:pt idx="1705">
                        <c:v>1.2257666666666669</c:v>
                      </c:pt>
                      <c:pt idx="1706">
                        <c:v>1.2268777777777777</c:v>
                      </c:pt>
                      <c:pt idx="1707">
                        <c:v>1.2260166666666668</c:v>
                      </c:pt>
                      <c:pt idx="1708">
                        <c:v>1.2264111111111111</c:v>
                      </c:pt>
                      <c:pt idx="1709">
                        <c:v>1.2249666666666668</c:v>
                      </c:pt>
                      <c:pt idx="1710">
                        <c:v>1.2239499999999999</c:v>
                      </c:pt>
                      <c:pt idx="1711">
                        <c:v>1.227438888888889</c:v>
                      </c:pt>
                      <c:pt idx="1712">
                        <c:v>1.22695</c:v>
                      </c:pt>
                      <c:pt idx="1713">
                        <c:v>1.2235666666666667</c:v>
                      </c:pt>
                      <c:pt idx="1714">
                        <c:v>1.2265611111111112</c:v>
                      </c:pt>
                      <c:pt idx="1715">
                        <c:v>1.2253777777777777</c:v>
                      </c:pt>
                      <c:pt idx="1716">
                        <c:v>1.2263944444444446</c:v>
                      </c:pt>
                      <c:pt idx="1717">
                        <c:v>1.2247555555555554</c:v>
                      </c:pt>
                      <c:pt idx="1718">
                        <c:v>1.2267333333333332</c:v>
                      </c:pt>
                      <c:pt idx="1719">
                        <c:v>1.2284000000000002</c:v>
                      </c:pt>
                      <c:pt idx="1720">
                        <c:v>1.2277166666666668</c:v>
                      </c:pt>
                      <c:pt idx="1721">
                        <c:v>1.2264444444444447</c:v>
                      </c:pt>
                      <c:pt idx="1722">
                        <c:v>1.2267000000000001</c:v>
                      </c:pt>
                      <c:pt idx="1723">
                        <c:v>1.2280555555555557</c:v>
                      </c:pt>
                      <c:pt idx="1724">
                        <c:v>1.2281277777777779</c:v>
                      </c:pt>
                      <c:pt idx="1725">
                        <c:v>1.2294222222222222</c:v>
                      </c:pt>
                      <c:pt idx="1726">
                        <c:v>1.2285222222222223</c:v>
                      </c:pt>
                      <c:pt idx="1727">
                        <c:v>1.2309166666666669</c:v>
                      </c:pt>
                      <c:pt idx="1728">
                        <c:v>1.2300333333333335</c:v>
                      </c:pt>
                      <c:pt idx="1729">
                        <c:v>1.2308722222222221</c:v>
                      </c:pt>
                      <c:pt idx="1730">
                        <c:v>1.2335333333333334</c:v>
                      </c:pt>
                      <c:pt idx="1731">
                        <c:v>1.2296499999999999</c:v>
                      </c:pt>
                      <c:pt idx="1732">
                        <c:v>1.2310944444444445</c:v>
                      </c:pt>
                      <c:pt idx="1733">
                        <c:v>1.2290611111111112</c:v>
                      </c:pt>
                      <c:pt idx="1734">
                        <c:v>1.22895</c:v>
                      </c:pt>
                      <c:pt idx="1735">
                        <c:v>1.2305444444444444</c:v>
                      </c:pt>
                      <c:pt idx="1736">
                        <c:v>1.2298555555555555</c:v>
                      </c:pt>
                      <c:pt idx="1737">
                        <c:v>1.2300611111111113</c:v>
                      </c:pt>
                      <c:pt idx="1738">
                        <c:v>1.2295055555555554</c:v>
                      </c:pt>
                      <c:pt idx="1739">
                        <c:v>1.2309111111111113</c:v>
                      </c:pt>
                      <c:pt idx="1740">
                        <c:v>1.2324833333333334</c:v>
                      </c:pt>
                      <c:pt idx="1741">
                        <c:v>1.2310111111111111</c:v>
                      </c:pt>
                      <c:pt idx="1742">
                        <c:v>1.2344333333333335</c:v>
                      </c:pt>
                      <c:pt idx="1743">
                        <c:v>1.2335722222222223</c:v>
                      </c:pt>
                      <c:pt idx="1744">
                        <c:v>1.2322833333333336</c:v>
                      </c:pt>
                      <c:pt idx="1745">
                        <c:v>1.2311999999999999</c:v>
                      </c:pt>
                      <c:pt idx="1746">
                        <c:v>1.2326999999999999</c:v>
                      </c:pt>
                      <c:pt idx="1747">
                        <c:v>1.2327833333333333</c:v>
                      </c:pt>
                      <c:pt idx="1748">
                        <c:v>1.2322222222222223</c:v>
                      </c:pt>
                      <c:pt idx="1749">
                        <c:v>1.2335</c:v>
                      </c:pt>
                      <c:pt idx="1750">
                        <c:v>1.231788888888889</c:v>
                      </c:pt>
                      <c:pt idx="1751">
                        <c:v>1.2321277777777779</c:v>
                      </c:pt>
                      <c:pt idx="1752">
                        <c:v>1.2297333333333333</c:v>
                      </c:pt>
                      <c:pt idx="1753">
                        <c:v>1.2326000000000001</c:v>
                      </c:pt>
                      <c:pt idx="1754">
                        <c:v>1.2347555555555556</c:v>
                      </c:pt>
                      <c:pt idx="1755">
                        <c:v>1.2324833333333336</c:v>
                      </c:pt>
                      <c:pt idx="1756">
                        <c:v>1.2314499999999999</c:v>
                      </c:pt>
                      <c:pt idx="1757">
                        <c:v>1.2317944444444444</c:v>
                      </c:pt>
                      <c:pt idx="1758">
                        <c:v>1.2336055555555556</c:v>
                      </c:pt>
                      <c:pt idx="1759">
                        <c:v>1.2348611111111112</c:v>
                      </c:pt>
                      <c:pt idx="1760">
                        <c:v>1.23515</c:v>
                      </c:pt>
                      <c:pt idx="1761">
                        <c:v>1.2364611111111108</c:v>
                      </c:pt>
                      <c:pt idx="1762">
                        <c:v>1.2326277777777777</c:v>
                      </c:pt>
                      <c:pt idx="1763">
                        <c:v>1.2305777777777778</c:v>
                      </c:pt>
                      <c:pt idx="1764">
                        <c:v>1.229972222222222</c:v>
                      </c:pt>
                      <c:pt idx="1765">
                        <c:v>1.2336888888888891</c:v>
                      </c:pt>
                      <c:pt idx="1766">
                        <c:v>1.2300277777777779</c:v>
                      </c:pt>
                      <c:pt idx="1767">
                        <c:v>1.2351222222222225</c:v>
                      </c:pt>
                      <c:pt idx="1768">
                        <c:v>1.2351888888888889</c:v>
                      </c:pt>
                      <c:pt idx="1769">
                        <c:v>1.2330722222222223</c:v>
                      </c:pt>
                      <c:pt idx="1770">
                        <c:v>1.2318888888888888</c:v>
                      </c:pt>
                      <c:pt idx="1771">
                        <c:v>1.2344277777777779</c:v>
                      </c:pt>
                      <c:pt idx="1772">
                        <c:v>1.2340055555555556</c:v>
                      </c:pt>
                      <c:pt idx="1773">
                        <c:v>1.2316777777777779</c:v>
                      </c:pt>
                      <c:pt idx="1774">
                        <c:v>1.2347000000000001</c:v>
                      </c:pt>
                      <c:pt idx="1775">
                        <c:v>1.2318055555555554</c:v>
                      </c:pt>
                      <c:pt idx="1776">
                        <c:v>1.2329444444444446</c:v>
                      </c:pt>
                      <c:pt idx="1777">
                        <c:v>1.2327833333333333</c:v>
                      </c:pt>
                      <c:pt idx="1778">
                        <c:v>1.2314777777777781</c:v>
                      </c:pt>
                      <c:pt idx="1779">
                        <c:v>1.2321055555555556</c:v>
                      </c:pt>
                      <c:pt idx="1780">
                        <c:v>1.2340055555555556</c:v>
                      </c:pt>
                      <c:pt idx="1781">
                        <c:v>1.2333944444444445</c:v>
                      </c:pt>
                      <c:pt idx="1782">
                        <c:v>1.2318333333333333</c:v>
                      </c:pt>
                      <c:pt idx="1783">
                        <c:v>1.2320222222222221</c:v>
                      </c:pt>
                      <c:pt idx="1784">
                        <c:v>1.2302722222222224</c:v>
                      </c:pt>
                      <c:pt idx="1785">
                        <c:v>1.2309999999999999</c:v>
                      </c:pt>
                      <c:pt idx="1786">
                        <c:v>1.2329888888888889</c:v>
                      </c:pt>
                      <c:pt idx="1787">
                        <c:v>1.229338888888889</c:v>
                      </c:pt>
                      <c:pt idx="1788">
                        <c:v>1.2298111111111112</c:v>
                      </c:pt>
                      <c:pt idx="1789">
                        <c:v>1.2306333333333332</c:v>
                      </c:pt>
                      <c:pt idx="1790">
                        <c:v>1.2302333333333335</c:v>
                      </c:pt>
                      <c:pt idx="1791">
                        <c:v>1.2301111111111109</c:v>
                      </c:pt>
                      <c:pt idx="1792">
                        <c:v>1.2302777777777778</c:v>
                      </c:pt>
                      <c:pt idx="1793">
                        <c:v>1.2286055555555557</c:v>
                      </c:pt>
                      <c:pt idx="1794">
                        <c:v>1.2281777777777778</c:v>
                      </c:pt>
                      <c:pt idx="1795">
                        <c:v>1.2318666666666667</c:v>
                      </c:pt>
                      <c:pt idx="1796">
                        <c:v>1.2294944444444444</c:v>
                      </c:pt>
                      <c:pt idx="1797">
                        <c:v>1.2296666666666667</c:v>
                      </c:pt>
                      <c:pt idx="1798">
                        <c:v>1.2298611111111111</c:v>
                      </c:pt>
                      <c:pt idx="1799">
                        <c:v>1.2289777777777777</c:v>
                      </c:pt>
                      <c:pt idx="1800">
                        <c:v>1.2288722222222224</c:v>
                      </c:pt>
                      <c:pt idx="1801">
                        <c:v>1.230377777777778</c:v>
                      </c:pt>
                      <c:pt idx="1802">
                        <c:v>1.230288888888889</c:v>
                      </c:pt>
                      <c:pt idx="1803">
                        <c:v>1.2314777777777777</c:v>
                      </c:pt>
                      <c:pt idx="1804">
                        <c:v>1.2297055555555556</c:v>
                      </c:pt>
                      <c:pt idx="1805">
                        <c:v>1.2305222222222221</c:v>
                      </c:pt>
                      <c:pt idx="1806">
                        <c:v>1.2296555555555555</c:v>
                      </c:pt>
                      <c:pt idx="1807">
                        <c:v>1.2278888888888888</c:v>
                      </c:pt>
                      <c:pt idx="1808">
                        <c:v>1.2278500000000001</c:v>
                      </c:pt>
                      <c:pt idx="1809">
                        <c:v>1.2254055555555556</c:v>
                      </c:pt>
                      <c:pt idx="1810">
                        <c:v>1.2276166666666668</c:v>
                      </c:pt>
                      <c:pt idx="1811">
                        <c:v>1.2258277777777777</c:v>
                      </c:pt>
                      <c:pt idx="1812">
                        <c:v>1.224738888888889</c:v>
                      </c:pt>
                      <c:pt idx="1813">
                        <c:v>1.2279666666666667</c:v>
                      </c:pt>
                      <c:pt idx="1814">
                        <c:v>1.2251500000000002</c:v>
                      </c:pt>
                      <c:pt idx="1815">
                        <c:v>1.2262222222222223</c:v>
                      </c:pt>
                      <c:pt idx="1816">
                        <c:v>1.2249055555555555</c:v>
                      </c:pt>
                      <c:pt idx="1817">
                        <c:v>1.2282388888888889</c:v>
                      </c:pt>
                      <c:pt idx="1818">
                        <c:v>1.2262722222222222</c:v>
                      </c:pt>
                      <c:pt idx="1819">
                        <c:v>1.2272444444444444</c:v>
                      </c:pt>
                      <c:pt idx="1820">
                        <c:v>1.2255500000000001</c:v>
                      </c:pt>
                      <c:pt idx="1821">
                        <c:v>1.2258777777777778</c:v>
                      </c:pt>
                      <c:pt idx="1822">
                        <c:v>1.2265999999999999</c:v>
                      </c:pt>
                      <c:pt idx="1823">
                        <c:v>1.2226499999999998</c:v>
                      </c:pt>
                      <c:pt idx="1824">
                        <c:v>1.2229555555555556</c:v>
                      </c:pt>
                      <c:pt idx="1825">
                        <c:v>1.2230055555555555</c:v>
                      </c:pt>
                      <c:pt idx="1826">
                        <c:v>1.2196388888888889</c:v>
                      </c:pt>
                      <c:pt idx="1827">
                        <c:v>1.2230555555555553</c:v>
                      </c:pt>
                      <c:pt idx="1828">
                        <c:v>1.2208722222222224</c:v>
                      </c:pt>
                      <c:pt idx="1829">
                        <c:v>1.2199666666666669</c:v>
                      </c:pt>
                      <c:pt idx="1830">
                        <c:v>1.2237222222222224</c:v>
                      </c:pt>
                      <c:pt idx="1831">
                        <c:v>1.2207944444444445</c:v>
                      </c:pt>
                      <c:pt idx="1832">
                        <c:v>1.2195888888888891</c:v>
                      </c:pt>
                      <c:pt idx="1833">
                        <c:v>1.2198722222222222</c:v>
                      </c:pt>
                      <c:pt idx="1834">
                        <c:v>1.2212888888888889</c:v>
                      </c:pt>
                      <c:pt idx="1835">
                        <c:v>1.2216444444444443</c:v>
                      </c:pt>
                      <c:pt idx="1836">
                        <c:v>1.2206333333333332</c:v>
                      </c:pt>
                      <c:pt idx="1837">
                        <c:v>1.2204222222222223</c:v>
                      </c:pt>
                      <c:pt idx="1838">
                        <c:v>1.22285</c:v>
                      </c:pt>
                      <c:pt idx="1839">
                        <c:v>1.2203499999999998</c:v>
                      </c:pt>
                      <c:pt idx="1840">
                        <c:v>1.2213500000000002</c:v>
                      </c:pt>
                      <c:pt idx="1841">
                        <c:v>1.2212000000000001</c:v>
                      </c:pt>
                      <c:pt idx="1842">
                        <c:v>1.2191666666666667</c:v>
                      </c:pt>
                      <c:pt idx="1843">
                        <c:v>1.2214999999999998</c:v>
                      </c:pt>
                      <c:pt idx="1844">
                        <c:v>1.2187611111111112</c:v>
                      </c:pt>
                      <c:pt idx="1845">
                        <c:v>1.2200000000000002</c:v>
                      </c:pt>
                      <c:pt idx="1846">
                        <c:v>1.2166444444444444</c:v>
                      </c:pt>
                      <c:pt idx="1847">
                        <c:v>1.2162111111111114</c:v>
                      </c:pt>
                      <c:pt idx="1848">
                        <c:v>1.2177944444444444</c:v>
                      </c:pt>
                      <c:pt idx="1849">
                        <c:v>1.2171000000000001</c:v>
                      </c:pt>
                      <c:pt idx="1850">
                        <c:v>1.2164555555555556</c:v>
                      </c:pt>
                      <c:pt idx="1851">
                        <c:v>1.2166611111111112</c:v>
                      </c:pt>
                      <c:pt idx="1852">
                        <c:v>1.2156833333333334</c:v>
                      </c:pt>
                      <c:pt idx="1853">
                        <c:v>1.2130777777777779</c:v>
                      </c:pt>
                      <c:pt idx="1854">
                        <c:v>1.2179277777777777</c:v>
                      </c:pt>
                      <c:pt idx="1855">
                        <c:v>1.2149222222222222</c:v>
                      </c:pt>
                      <c:pt idx="1856">
                        <c:v>1.2174777777777779</c:v>
                      </c:pt>
                      <c:pt idx="1857">
                        <c:v>1.2126333333333335</c:v>
                      </c:pt>
                      <c:pt idx="1858">
                        <c:v>1.2141555555555557</c:v>
                      </c:pt>
                      <c:pt idx="1859">
                        <c:v>1.2167055555555557</c:v>
                      </c:pt>
                      <c:pt idx="1860">
                        <c:v>1.2150611111111114</c:v>
                      </c:pt>
                      <c:pt idx="1861">
                        <c:v>1.214638888888889</c:v>
                      </c:pt>
                      <c:pt idx="1862">
                        <c:v>1.2133277777777778</c:v>
                      </c:pt>
                      <c:pt idx="1863">
                        <c:v>1.2146111111111111</c:v>
                      </c:pt>
                      <c:pt idx="1864">
                        <c:v>1.2144388888888891</c:v>
                      </c:pt>
                      <c:pt idx="1865">
                        <c:v>1.21485</c:v>
                      </c:pt>
                      <c:pt idx="1866">
                        <c:v>1.21435</c:v>
                      </c:pt>
                      <c:pt idx="1867">
                        <c:v>1.2135555555555557</c:v>
                      </c:pt>
                      <c:pt idx="1868">
                        <c:v>1.2155055555555556</c:v>
                      </c:pt>
                      <c:pt idx="1869">
                        <c:v>1.2148777777777777</c:v>
                      </c:pt>
                      <c:pt idx="1870">
                        <c:v>1.2193611111111111</c:v>
                      </c:pt>
                      <c:pt idx="1871">
                        <c:v>1.2163222222222223</c:v>
                      </c:pt>
                      <c:pt idx="1872">
                        <c:v>1.2168111111111113</c:v>
                      </c:pt>
                      <c:pt idx="1873">
                        <c:v>1.2190999999999999</c:v>
                      </c:pt>
                      <c:pt idx="1874">
                        <c:v>1.216361111111111</c:v>
                      </c:pt>
                      <c:pt idx="1875">
                        <c:v>1.2170944444444443</c:v>
                      </c:pt>
                      <c:pt idx="1876">
                        <c:v>1.2182111111111111</c:v>
                      </c:pt>
                      <c:pt idx="1877">
                        <c:v>1.2187222222222225</c:v>
                      </c:pt>
                      <c:pt idx="1878">
                        <c:v>1.2195222222222224</c:v>
                      </c:pt>
                      <c:pt idx="1879">
                        <c:v>1.2178444444444445</c:v>
                      </c:pt>
                      <c:pt idx="1880">
                        <c:v>1.2168833333333333</c:v>
                      </c:pt>
                      <c:pt idx="1881">
                        <c:v>1.2161000000000002</c:v>
                      </c:pt>
                      <c:pt idx="1882">
                        <c:v>1.2206277777777776</c:v>
                      </c:pt>
                      <c:pt idx="1883">
                        <c:v>1.2182666666666668</c:v>
                      </c:pt>
                      <c:pt idx="1884">
                        <c:v>1.2180055555555556</c:v>
                      </c:pt>
                      <c:pt idx="1885">
                        <c:v>1.2177166666666668</c:v>
                      </c:pt>
                      <c:pt idx="1886">
                        <c:v>1.2185722222222224</c:v>
                      </c:pt>
                      <c:pt idx="1887">
                        <c:v>1.2184722222222222</c:v>
                      </c:pt>
                      <c:pt idx="1888">
                        <c:v>1.2165833333333333</c:v>
                      </c:pt>
                      <c:pt idx="1889">
                        <c:v>1.2191111111111113</c:v>
                      </c:pt>
                      <c:pt idx="1890">
                        <c:v>1.2192166666666668</c:v>
                      </c:pt>
                      <c:pt idx="1891">
                        <c:v>1.2172277777777778</c:v>
                      </c:pt>
                      <c:pt idx="1892">
                        <c:v>1.2199</c:v>
                      </c:pt>
                      <c:pt idx="1893">
                        <c:v>1.2193222222222222</c:v>
                      </c:pt>
                      <c:pt idx="1894">
                        <c:v>1.2219833333333332</c:v>
                      </c:pt>
                      <c:pt idx="1895">
                        <c:v>1.2208833333333333</c:v>
                      </c:pt>
                      <c:pt idx="1896">
                        <c:v>1.2221611111111113</c:v>
                      </c:pt>
                      <c:pt idx="1897">
                        <c:v>1.2213277777777778</c:v>
                      </c:pt>
                      <c:pt idx="1898">
                        <c:v>1.2231777777777777</c:v>
                      </c:pt>
                      <c:pt idx="1899">
                        <c:v>1.2242777777777778</c:v>
                      </c:pt>
                      <c:pt idx="1900">
                        <c:v>1.2252055555555557</c:v>
                      </c:pt>
                      <c:pt idx="1901">
                        <c:v>1.2276777777777776</c:v>
                      </c:pt>
                      <c:pt idx="1902">
                        <c:v>1.2253833333333333</c:v>
                      </c:pt>
                      <c:pt idx="1903">
                        <c:v>1.2232500000000002</c:v>
                      </c:pt>
                      <c:pt idx="1904">
                        <c:v>1.2266666666666668</c:v>
                      </c:pt>
                      <c:pt idx="1905">
                        <c:v>1.2248944444444443</c:v>
                      </c:pt>
                      <c:pt idx="1906">
                        <c:v>1.2246277777777776</c:v>
                      </c:pt>
                      <c:pt idx="1907">
                        <c:v>1.2267055555555557</c:v>
                      </c:pt>
                      <c:pt idx="1908">
                        <c:v>1.2270277777777778</c:v>
                      </c:pt>
                      <c:pt idx="1909">
                        <c:v>1.2263999999999999</c:v>
                      </c:pt>
                      <c:pt idx="1910">
                        <c:v>1.2231833333333335</c:v>
                      </c:pt>
                      <c:pt idx="1911">
                        <c:v>1.2249777777777777</c:v>
                      </c:pt>
                      <c:pt idx="1912">
                        <c:v>1.2270999999999999</c:v>
                      </c:pt>
                      <c:pt idx="1913">
                        <c:v>1.2250277777777778</c:v>
                      </c:pt>
                      <c:pt idx="1914">
                        <c:v>1.225538888888889</c:v>
                      </c:pt>
                      <c:pt idx="1915">
                        <c:v>1.2289222222222222</c:v>
                      </c:pt>
                      <c:pt idx="1916">
                        <c:v>1.2274555555555555</c:v>
                      </c:pt>
                      <c:pt idx="1917">
                        <c:v>1.2276</c:v>
                      </c:pt>
                      <c:pt idx="1918">
                        <c:v>1.2270111111111111</c:v>
                      </c:pt>
                      <c:pt idx="1919">
                        <c:v>1.226377777777778</c:v>
                      </c:pt>
                      <c:pt idx="1920">
                        <c:v>1.2271444444444444</c:v>
                      </c:pt>
                      <c:pt idx="1921">
                        <c:v>1.2276333333333334</c:v>
                      </c:pt>
                      <c:pt idx="1922">
                        <c:v>1.2284944444444443</c:v>
                      </c:pt>
                      <c:pt idx="1923">
                        <c:v>1.2261222222222221</c:v>
                      </c:pt>
                      <c:pt idx="1924">
                        <c:v>1.2214222222222222</c:v>
                      </c:pt>
                      <c:pt idx="1925">
                        <c:v>1.2237611111111111</c:v>
                      </c:pt>
                      <c:pt idx="1926">
                        <c:v>1.2225111111111109</c:v>
                      </c:pt>
                      <c:pt idx="1927">
                        <c:v>1.2242833333333334</c:v>
                      </c:pt>
                      <c:pt idx="1928">
                        <c:v>1.2225333333333332</c:v>
                      </c:pt>
                      <c:pt idx="1929">
                        <c:v>1.2238888888888888</c:v>
                      </c:pt>
                      <c:pt idx="1930">
                        <c:v>1.2212833333333331</c:v>
                      </c:pt>
                      <c:pt idx="1931">
                        <c:v>1.2208000000000001</c:v>
                      </c:pt>
                      <c:pt idx="1932">
                        <c:v>1.221688888888889</c:v>
                      </c:pt>
                      <c:pt idx="1933">
                        <c:v>1.2194666666666667</c:v>
                      </c:pt>
                      <c:pt idx="1934">
                        <c:v>1.2215444444444445</c:v>
                      </c:pt>
                      <c:pt idx="1935">
                        <c:v>1.2214666666666667</c:v>
                      </c:pt>
                      <c:pt idx="1936">
                        <c:v>1.2228333333333334</c:v>
                      </c:pt>
                      <c:pt idx="1937">
                        <c:v>1.2215666666666667</c:v>
                      </c:pt>
                      <c:pt idx="1938">
                        <c:v>1.2228722222222221</c:v>
                      </c:pt>
                      <c:pt idx="1939">
                        <c:v>1.2221333333333333</c:v>
                      </c:pt>
                      <c:pt idx="1940">
                        <c:v>1.2238388888888889</c:v>
                      </c:pt>
                      <c:pt idx="1941">
                        <c:v>1.2212111111111112</c:v>
                      </c:pt>
                      <c:pt idx="1942">
                        <c:v>1.2198</c:v>
                      </c:pt>
                      <c:pt idx="1943">
                        <c:v>1.2211722222222221</c:v>
                      </c:pt>
                      <c:pt idx="1944">
                        <c:v>1.2188944444444445</c:v>
                      </c:pt>
                      <c:pt idx="1945">
                        <c:v>1.2180555555555554</c:v>
                      </c:pt>
                      <c:pt idx="1946">
                        <c:v>1.22105</c:v>
                      </c:pt>
                      <c:pt idx="1947">
                        <c:v>1.2206111111111113</c:v>
                      </c:pt>
                      <c:pt idx="1948">
                        <c:v>1.2190500000000002</c:v>
                      </c:pt>
                      <c:pt idx="1949">
                        <c:v>1.2209333333333334</c:v>
                      </c:pt>
                      <c:pt idx="1950">
                        <c:v>1.2180722222222222</c:v>
                      </c:pt>
                      <c:pt idx="1951">
                        <c:v>1.2186666666666666</c:v>
                      </c:pt>
                      <c:pt idx="1952">
                        <c:v>1.2232722222222223</c:v>
                      </c:pt>
                      <c:pt idx="1953">
                        <c:v>1.2204222222222221</c:v>
                      </c:pt>
                      <c:pt idx="1954">
                        <c:v>1.2204055555555557</c:v>
                      </c:pt>
                      <c:pt idx="1955">
                        <c:v>1.2186055555555555</c:v>
                      </c:pt>
                      <c:pt idx="1956">
                        <c:v>1.2190833333333333</c:v>
                      </c:pt>
                      <c:pt idx="1957">
                        <c:v>1.2158666666666667</c:v>
                      </c:pt>
                      <c:pt idx="1958">
                        <c:v>1.2199611111111111</c:v>
                      </c:pt>
                      <c:pt idx="1959">
                        <c:v>1.2213722222222221</c:v>
                      </c:pt>
                      <c:pt idx="1960">
                        <c:v>1.2236333333333334</c:v>
                      </c:pt>
                      <c:pt idx="1961">
                        <c:v>1.2196611111111113</c:v>
                      </c:pt>
                      <c:pt idx="1962">
                        <c:v>1.2187277777777781</c:v>
                      </c:pt>
                      <c:pt idx="1963">
                        <c:v>1.2181944444444444</c:v>
                      </c:pt>
                      <c:pt idx="1964">
                        <c:v>1.2192611111111109</c:v>
                      </c:pt>
                      <c:pt idx="1965">
                        <c:v>1.2145222222222223</c:v>
                      </c:pt>
                      <c:pt idx="1966">
                        <c:v>1.2167277777777779</c:v>
                      </c:pt>
                      <c:pt idx="1967">
                        <c:v>1.2153333333333332</c:v>
                      </c:pt>
                      <c:pt idx="1968">
                        <c:v>1.2132666666666667</c:v>
                      </c:pt>
                      <c:pt idx="1969">
                        <c:v>1.2133166666666668</c:v>
                      </c:pt>
                      <c:pt idx="1970">
                        <c:v>1.2152277777777778</c:v>
                      </c:pt>
                      <c:pt idx="1971">
                        <c:v>1.2140111111111112</c:v>
                      </c:pt>
                      <c:pt idx="1972">
                        <c:v>1.2142777777777778</c:v>
                      </c:pt>
                      <c:pt idx="1973">
                        <c:v>1.2168277777777778</c:v>
                      </c:pt>
                      <c:pt idx="1974">
                        <c:v>1.2146944444444445</c:v>
                      </c:pt>
                      <c:pt idx="1975">
                        <c:v>1.2152055555555554</c:v>
                      </c:pt>
                      <c:pt idx="1976">
                        <c:v>1.2120611111111113</c:v>
                      </c:pt>
                      <c:pt idx="1977">
                        <c:v>1.2104999999999999</c:v>
                      </c:pt>
                      <c:pt idx="1978">
                        <c:v>1.2136333333333336</c:v>
                      </c:pt>
                      <c:pt idx="1979">
                        <c:v>1.2125666666666666</c:v>
                      </c:pt>
                      <c:pt idx="1980">
                        <c:v>1.2148111111111111</c:v>
                      </c:pt>
                      <c:pt idx="1981">
                        <c:v>1.2141444444444445</c:v>
                      </c:pt>
                      <c:pt idx="1982">
                        <c:v>1.2136777777777779</c:v>
                      </c:pt>
                      <c:pt idx="1983">
                        <c:v>1.21265</c:v>
                      </c:pt>
                      <c:pt idx="1984">
                        <c:v>1.2136555555555555</c:v>
                      </c:pt>
                      <c:pt idx="1985">
                        <c:v>1.2108111111111111</c:v>
                      </c:pt>
                      <c:pt idx="1986">
                        <c:v>1.2096333333333333</c:v>
                      </c:pt>
                      <c:pt idx="1987">
                        <c:v>1.2109055555555557</c:v>
                      </c:pt>
                      <c:pt idx="1988">
                        <c:v>1.2105944444444445</c:v>
                      </c:pt>
                      <c:pt idx="1989">
                        <c:v>1.2085388888888891</c:v>
                      </c:pt>
                      <c:pt idx="1990">
                        <c:v>1.2070777777777777</c:v>
                      </c:pt>
                      <c:pt idx="1991">
                        <c:v>1.2080722222222222</c:v>
                      </c:pt>
                      <c:pt idx="1992">
                        <c:v>1.2061111111111114</c:v>
                      </c:pt>
                      <c:pt idx="1993">
                        <c:v>1.2051055555555554</c:v>
                      </c:pt>
                      <c:pt idx="1994">
                        <c:v>1.2060055555555556</c:v>
                      </c:pt>
                      <c:pt idx="1995">
                        <c:v>1.2078944444444444</c:v>
                      </c:pt>
                      <c:pt idx="1996">
                        <c:v>1.20655</c:v>
                      </c:pt>
                      <c:pt idx="1997">
                        <c:v>1.2075777777777779</c:v>
                      </c:pt>
                      <c:pt idx="1998">
                        <c:v>1.2094611111111111</c:v>
                      </c:pt>
                      <c:pt idx="1999">
                        <c:v>1.2074444444444445</c:v>
                      </c:pt>
                      <c:pt idx="2000">
                        <c:v>1.2066277777777779</c:v>
                      </c:pt>
                      <c:pt idx="2001">
                        <c:v>1.2038111111111112</c:v>
                      </c:pt>
                      <c:pt idx="2002">
                        <c:v>1.2033111111111112</c:v>
                      </c:pt>
                      <c:pt idx="2003">
                        <c:v>1.2054444444444443</c:v>
                      </c:pt>
                      <c:pt idx="2004">
                        <c:v>1.2061333333333333</c:v>
                      </c:pt>
                      <c:pt idx="2005">
                        <c:v>1.2063722222222222</c:v>
                      </c:pt>
                      <c:pt idx="2006">
                        <c:v>1.2069833333333333</c:v>
                      </c:pt>
                      <c:pt idx="2007">
                        <c:v>1.2057611111111113</c:v>
                      </c:pt>
                      <c:pt idx="2008">
                        <c:v>1.2105888888888889</c:v>
                      </c:pt>
                      <c:pt idx="2009">
                        <c:v>1.2071944444444445</c:v>
                      </c:pt>
                      <c:pt idx="2010">
                        <c:v>1.2122833333333334</c:v>
                      </c:pt>
                      <c:pt idx="2011">
                        <c:v>1.2128611111111112</c:v>
                      </c:pt>
                      <c:pt idx="2012">
                        <c:v>1.213688888888889</c:v>
                      </c:pt>
                      <c:pt idx="2013">
                        <c:v>1.2162555555555556</c:v>
                      </c:pt>
                      <c:pt idx="2014">
                        <c:v>1.2153666666666667</c:v>
                      </c:pt>
                      <c:pt idx="2015">
                        <c:v>1.2099055555555558</c:v>
                      </c:pt>
                      <c:pt idx="2016">
                        <c:v>1.2122555555555556</c:v>
                      </c:pt>
                      <c:pt idx="2017">
                        <c:v>1.2128000000000001</c:v>
                      </c:pt>
                      <c:pt idx="2018">
                        <c:v>1.2114333333333334</c:v>
                      </c:pt>
                      <c:pt idx="2019">
                        <c:v>1.2108888888888889</c:v>
                      </c:pt>
                      <c:pt idx="2020">
                        <c:v>1.2149888888888889</c:v>
                      </c:pt>
                      <c:pt idx="2021">
                        <c:v>1.2344388888888889</c:v>
                      </c:pt>
                      <c:pt idx="2022">
                        <c:v>1.2627555555555556</c:v>
                      </c:pt>
                      <c:pt idx="2023">
                        <c:v>1.2646166666666667</c:v>
                      </c:pt>
                      <c:pt idx="2024">
                        <c:v>1.2657888888888889</c:v>
                      </c:pt>
                      <c:pt idx="2025">
                        <c:v>1.2645</c:v>
                      </c:pt>
                      <c:pt idx="2026">
                        <c:v>1.2690833333333333</c:v>
                      </c:pt>
                      <c:pt idx="2027">
                        <c:v>1.2697777777777777</c:v>
                      </c:pt>
                      <c:pt idx="2028">
                        <c:v>1.2697277777777778</c:v>
                      </c:pt>
                      <c:pt idx="2029">
                        <c:v>1.2740388888888889</c:v>
                      </c:pt>
                      <c:pt idx="2030">
                        <c:v>1.2733888888888889</c:v>
                      </c:pt>
                      <c:pt idx="2031">
                        <c:v>1.2724944444444444</c:v>
                      </c:pt>
                      <c:pt idx="2032">
                        <c:v>1.2715611111111111</c:v>
                      </c:pt>
                      <c:pt idx="2033">
                        <c:v>1.2739166666666666</c:v>
                      </c:pt>
                      <c:pt idx="2034">
                        <c:v>1.2687833333333334</c:v>
                      </c:pt>
                      <c:pt idx="2035">
                        <c:v>1.2668833333333334</c:v>
                      </c:pt>
                      <c:pt idx="2036">
                        <c:v>1.2658444444444443</c:v>
                      </c:pt>
                      <c:pt idx="2037">
                        <c:v>1.2678277777777778</c:v>
                      </c:pt>
                      <c:pt idx="2038">
                        <c:v>1.2705388888888889</c:v>
                      </c:pt>
                      <c:pt idx="2039">
                        <c:v>1.266488888888889</c:v>
                      </c:pt>
                      <c:pt idx="2040">
                        <c:v>1.2677499999999999</c:v>
                      </c:pt>
                      <c:pt idx="2041">
                        <c:v>1.2684111111111114</c:v>
                      </c:pt>
                      <c:pt idx="2042">
                        <c:v>1.2710166666666667</c:v>
                      </c:pt>
                      <c:pt idx="2043">
                        <c:v>1.2713666666666668</c:v>
                      </c:pt>
                      <c:pt idx="2044">
                        <c:v>1.2727722222222222</c:v>
                      </c:pt>
                      <c:pt idx="2045">
                        <c:v>1.2717722222222223</c:v>
                      </c:pt>
                      <c:pt idx="2046">
                        <c:v>1.2729333333333335</c:v>
                      </c:pt>
                      <c:pt idx="2047">
                        <c:v>1.2748166666666667</c:v>
                      </c:pt>
                      <c:pt idx="2048">
                        <c:v>1.2757444444444443</c:v>
                      </c:pt>
                      <c:pt idx="2049">
                        <c:v>1.2781</c:v>
                      </c:pt>
                      <c:pt idx="2050">
                        <c:v>1.2788833333333334</c:v>
                      </c:pt>
                      <c:pt idx="2051">
                        <c:v>1.2732555555555556</c:v>
                      </c:pt>
                      <c:pt idx="2052">
                        <c:v>1.2736722222222223</c:v>
                      </c:pt>
                      <c:pt idx="2053">
                        <c:v>1.270577777777778</c:v>
                      </c:pt>
                      <c:pt idx="2054">
                        <c:v>1.2713888888888891</c:v>
                      </c:pt>
                      <c:pt idx="2055">
                        <c:v>1.2720055555555556</c:v>
                      </c:pt>
                      <c:pt idx="2056">
                        <c:v>1.2731888888888889</c:v>
                      </c:pt>
                      <c:pt idx="2057">
                        <c:v>1.2739222222222222</c:v>
                      </c:pt>
                      <c:pt idx="2058">
                        <c:v>1.2718222222222222</c:v>
                      </c:pt>
                      <c:pt idx="2059">
                        <c:v>1.2707055555555555</c:v>
                      </c:pt>
                      <c:pt idx="2060">
                        <c:v>1.2707722222222224</c:v>
                      </c:pt>
                      <c:pt idx="2061">
                        <c:v>1.2731999999999999</c:v>
                      </c:pt>
                      <c:pt idx="2062">
                        <c:v>1.2731166666666667</c:v>
                      </c:pt>
                      <c:pt idx="2063">
                        <c:v>1.2684944444444444</c:v>
                      </c:pt>
                      <c:pt idx="2064">
                        <c:v>1.2684277777777777</c:v>
                      </c:pt>
                      <c:pt idx="2065">
                        <c:v>1.2691666666666668</c:v>
                      </c:pt>
                      <c:pt idx="2066">
                        <c:v>1.26515</c:v>
                      </c:pt>
                      <c:pt idx="2067">
                        <c:v>1.2649555555555556</c:v>
                      </c:pt>
                      <c:pt idx="2068">
                        <c:v>1.2639166666666668</c:v>
                      </c:pt>
                      <c:pt idx="2069">
                        <c:v>1.2633166666666669</c:v>
                      </c:pt>
                      <c:pt idx="2070">
                        <c:v>1.2633166666666669</c:v>
                      </c:pt>
                      <c:pt idx="2071">
                        <c:v>1.2622666666666666</c:v>
                      </c:pt>
                      <c:pt idx="2072">
                        <c:v>1.2588777777777778</c:v>
                      </c:pt>
                      <c:pt idx="2073">
                        <c:v>1.255538888888889</c:v>
                      </c:pt>
                      <c:pt idx="2074">
                        <c:v>1.2527111111111111</c:v>
                      </c:pt>
                      <c:pt idx="2075">
                        <c:v>1.255638888888889</c:v>
                      </c:pt>
                      <c:pt idx="2076">
                        <c:v>1.2520388888888889</c:v>
                      </c:pt>
                      <c:pt idx="2077">
                        <c:v>1.2522388888888889</c:v>
                      </c:pt>
                      <c:pt idx="2078">
                        <c:v>1.2530333333333334</c:v>
                      </c:pt>
                      <c:pt idx="2079">
                        <c:v>1.2517611111111111</c:v>
                      </c:pt>
                      <c:pt idx="2080">
                        <c:v>1.25125</c:v>
                      </c:pt>
                      <c:pt idx="2081">
                        <c:v>1.2498055555555556</c:v>
                      </c:pt>
                      <c:pt idx="2082">
                        <c:v>1.2499555555555557</c:v>
                      </c:pt>
                      <c:pt idx="2083">
                        <c:v>1.2499888888888888</c:v>
                      </c:pt>
                      <c:pt idx="2084">
                        <c:v>1.2523111111111112</c:v>
                      </c:pt>
                      <c:pt idx="2085">
                        <c:v>1.2506444444444444</c:v>
                      </c:pt>
                      <c:pt idx="2086">
                        <c:v>1.24655</c:v>
                      </c:pt>
                      <c:pt idx="2087">
                        <c:v>1.248461111111111</c:v>
                      </c:pt>
                      <c:pt idx="2088">
                        <c:v>1.2482166666666668</c:v>
                      </c:pt>
                      <c:pt idx="2089">
                        <c:v>1.2473944444444445</c:v>
                      </c:pt>
                      <c:pt idx="2090">
                        <c:v>1.2476333333333334</c:v>
                      </c:pt>
                      <c:pt idx="2091">
                        <c:v>1.2463</c:v>
                      </c:pt>
                      <c:pt idx="2092">
                        <c:v>1.2451222222222222</c:v>
                      </c:pt>
                      <c:pt idx="2093">
                        <c:v>1.2477166666666666</c:v>
                      </c:pt>
                      <c:pt idx="2094">
                        <c:v>1.2464388888888889</c:v>
                      </c:pt>
                      <c:pt idx="2095">
                        <c:v>1.2466277777777779</c:v>
                      </c:pt>
                      <c:pt idx="2096">
                        <c:v>1.2520833333333334</c:v>
                      </c:pt>
                      <c:pt idx="2097">
                        <c:v>1.2541611111111113</c:v>
                      </c:pt>
                      <c:pt idx="2098">
                        <c:v>1.2550000000000001</c:v>
                      </c:pt>
                      <c:pt idx="2099">
                        <c:v>1.2514444444444446</c:v>
                      </c:pt>
                      <c:pt idx="2100">
                        <c:v>1.2493944444444445</c:v>
                      </c:pt>
                      <c:pt idx="2101">
                        <c:v>1.2531222222222222</c:v>
                      </c:pt>
                      <c:pt idx="2102">
                        <c:v>1.2507277777777779</c:v>
                      </c:pt>
                      <c:pt idx="2103">
                        <c:v>1.252216666666667</c:v>
                      </c:pt>
                      <c:pt idx="2104">
                        <c:v>1.2511611111111112</c:v>
                      </c:pt>
                      <c:pt idx="2105">
                        <c:v>1.2505222222222221</c:v>
                      </c:pt>
                      <c:pt idx="2106">
                        <c:v>1.2509888888888889</c:v>
                      </c:pt>
                      <c:pt idx="2107">
                        <c:v>1.249311111111111</c:v>
                      </c:pt>
                      <c:pt idx="2108">
                        <c:v>1.2487388888888891</c:v>
                      </c:pt>
                      <c:pt idx="2109">
                        <c:v>1.2459555555555555</c:v>
                      </c:pt>
                      <c:pt idx="2110">
                        <c:v>1.2459722222222225</c:v>
                      </c:pt>
                      <c:pt idx="2111">
                        <c:v>1.2435888888888889</c:v>
                      </c:pt>
                      <c:pt idx="2112">
                        <c:v>1.2458333333333336</c:v>
                      </c:pt>
                      <c:pt idx="2113">
                        <c:v>1.2463222222222223</c:v>
                      </c:pt>
                      <c:pt idx="2114">
                        <c:v>1.2492999999999999</c:v>
                      </c:pt>
                      <c:pt idx="2115">
                        <c:v>1.2480500000000001</c:v>
                      </c:pt>
                      <c:pt idx="2116">
                        <c:v>1.2471277777777778</c:v>
                      </c:pt>
                      <c:pt idx="2117">
                        <c:v>1.2443111111111111</c:v>
                      </c:pt>
                      <c:pt idx="2118">
                        <c:v>1.2434333333333334</c:v>
                      </c:pt>
                      <c:pt idx="2119">
                        <c:v>1.2452944444444447</c:v>
                      </c:pt>
                      <c:pt idx="2120">
                        <c:v>1.244961111111111</c:v>
                      </c:pt>
                      <c:pt idx="2121">
                        <c:v>1.2447555555555554</c:v>
                      </c:pt>
                      <c:pt idx="2122">
                        <c:v>1.2453722222222221</c:v>
                      </c:pt>
                      <c:pt idx="2123">
                        <c:v>1.2445166666666667</c:v>
                      </c:pt>
                      <c:pt idx="2124">
                        <c:v>1.2447166666666665</c:v>
                      </c:pt>
                      <c:pt idx="2125">
                        <c:v>1.2458444444444443</c:v>
                      </c:pt>
                      <c:pt idx="2126">
                        <c:v>1.2451444444444446</c:v>
                      </c:pt>
                      <c:pt idx="2127">
                        <c:v>1.2438722222222225</c:v>
                      </c:pt>
                      <c:pt idx="2128">
                        <c:v>1.2446944444444443</c:v>
                      </c:pt>
                      <c:pt idx="2129">
                        <c:v>1.2423277777777777</c:v>
                      </c:pt>
                      <c:pt idx="2130">
                        <c:v>1.244761111111111</c:v>
                      </c:pt>
                      <c:pt idx="2131">
                        <c:v>1.2443777777777778</c:v>
                      </c:pt>
                      <c:pt idx="2132">
                        <c:v>1.2446833333333336</c:v>
                      </c:pt>
                      <c:pt idx="2133">
                        <c:v>1.2407833333333333</c:v>
                      </c:pt>
                      <c:pt idx="2134">
                        <c:v>1.2396333333333334</c:v>
                      </c:pt>
                      <c:pt idx="2135">
                        <c:v>1.2403388888888889</c:v>
                      </c:pt>
                      <c:pt idx="2136">
                        <c:v>1.2403999999999999</c:v>
                      </c:pt>
                      <c:pt idx="2137">
                        <c:v>1.24085</c:v>
                      </c:pt>
                      <c:pt idx="2138">
                        <c:v>1.2395555555555555</c:v>
                      </c:pt>
                      <c:pt idx="2139">
                        <c:v>1.2378555555555555</c:v>
                      </c:pt>
                      <c:pt idx="2140">
                        <c:v>1.2349222222222223</c:v>
                      </c:pt>
                      <c:pt idx="2141">
                        <c:v>1.2375722222222223</c:v>
                      </c:pt>
                      <c:pt idx="2142">
                        <c:v>1.242922222222222</c:v>
                      </c:pt>
                      <c:pt idx="2143">
                        <c:v>1.2355777777777779</c:v>
                      </c:pt>
                      <c:pt idx="2144">
                        <c:v>1.2410722222222224</c:v>
                      </c:pt>
                      <c:pt idx="2145">
                        <c:v>1.2446333333333333</c:v>
                      </c:pt>
                      <c:pt idx="2146">
                        <c:v>1.2447055555555555</c:v>
                      </c:pt>
                      <c:pt idx="2147">
                        <c:v>1.2469055555555557</c:v>
                      </c:pt>
                      <c:pt idx="2148">
                        <c:v>1.245927777777778</c:v>
                      </c:pt>
                      <c:pt idx="2149">
                        <c:v>1.2420055555555556</c:v>
                      </c:pt>
                      <c:pt idx="2150">
                        <c:v>1.2419222222222221</c:v>
                      </c:pt>
                      <c:pt idx="2151">
                        <c:v>1.2417666666666665</c:v>
                      </c:pt>
                      <c:pt idx="2152">
                        <c:v>1.2446111111111111</c:v>
                      </c:pt>
                      <c:pt idx="2153">
                        <c:v>1.2455166666666666</c:v>
                      </c:pt>
                      <c:pt idx="2154">
                        <c:v>1.2433666666666667</c:v>
                      </c:pt>
                      <c:pt idx="2155">
                        <c:v>1.2434000000000003</c:v>
                      </c:pt>
                      <c:pt idx="2156">
                        <c:v>1.2437388888888887</c:v>
                      </c:pt>
                      <c:pt idx="2157">
                        <c:v>1.2436499999999999</c:v>
                      </c:pt>
                      <c:pt idx="2158">
                        <c:v>1.2437888888888891</c:v>
                      </c:pt>
                      <c:pt idx="2159">
                        <c:v>1.2454000000000001</c:v>
                      </c:pt>
                      <c:pt idx="2160">
                        <c:v>1.2464</c:v>
                      </c:pt>
                      <c:pt idx="2161">
                        <c:v>1.2489222222222223</c:v>
                      </c:pt>
                      <c:pt idx="2162">
                        <c:v>1.2505777777777778</c:v>
                      </c:pt>
                      <c:pt idx="2163">
                        <c:v>1.2554333333333334</c:v>
                      </c:pt>
                      <c:pt idx="2164">
                        <c:v>1.2561833333333334</c:v>
                      </c:pt>
                      <c:pt idx="2165">
                        <c:v>1.2538</c:v>
                      </c:pt>
                      <c:pt idx="2166">
                        <c:v>1.2540444444444443</c:v>
                      </c:pt>
                      <c:pt idx="2167">
                        <c:v>1.2562</c:v>
                      </c:pt>
                      <c:pt idx="2168">
                        <c:v>1.2193444444444443</c:v>
                      </c:pt>
                      <c:pt idx="2169">
                        <c:v>0.24396111111111113</c:v>
                      </c:pt>
                      <c:pt idx="2170">
                        <c:v>4.8844444444444447E-2</c:v>
                      </c:pt>
                      <c:pt idx="2171">
                        <c:v>0.17209444444444444</c:v>
                      </c:pt>
                      <c:pt idx="2172">
                        <c:v>0.64129999999999998</c:v>
                      </c:pt>
                      <c:pt idx="2173">
                        <c:v>0.84585555555555569</c:v>
                      </c:pt>
                      <c:pt idx="2174">
                        <c:v>13.58911111111111</c:v>
                      </c:pt>
                      <c:pt idx="2175">
                        <c:v>13.154222222222224</c:v>
                      </c:pt>
                      <c:pt idx="2176">
                        <c:v>13.103388888888889</c:v>
                      </c:pt>
                      <c:pt idx="2177">
                        <c:v>13.031388888888888</c:v>
                      </c:pt>
                      <c:pt idx="2178">
                        <c:v>13.060499999999999</c:v>
                      </c:pt>
                      <c:pt idx="2179">
                        <c:v>13.0425</c:v>
                      </c:pt>
                      <c:pt idx="2180">
                        <c:v>13.050055555555556</c:v>
                      </c:pt>
                      <c:pt idx="2181">
                        <c:v>13.012611111111111</c:v>
                      </c:pt>
                      <c:pt idx="2182">
                        <c:v>12.973166666666666</c:v>
                      </c:pt>
                      <c:pt idx="2183">
                        <c:v>12.915111111111111</c:v>
                      </c:pt>
                      <c:pt idx="2184">
                        <c:v>12.919111111111111</c:v>
                      </c:pt>
                      <c:pt idx="2185">
                        <c:v>12.864277777777779</c:v>
                      </c:pt>
                      <c:pt idx="2186">
                        <c:v>12.765222222222222</c:v>
                      </c:pt>
                      <c:pt idx="2187">
                        <c:v>12.805944444444444</c:v>
                      </c:pt>
                      <c:pt idx="2188">
                        <c:v>12.759388888888889</c:v>
                      </c:pt>
                      <c:pt idx="2189">
                        <c:v>12.732333333333333</c:v>
                      </c:pt>
                      <c:pt idx="2190">
                        <c:v>12.784333333333333</c:v>
                      </c:pt>
                      <c:pt idx="2191">
                        <c:v>12.69372222222222</c:v>
                      </c:pt>
                      <c:pt idx="2192">
                        <c:v>12.914222222222222</c:v>
                      </c:pt>
                      <c:pt idx="2193">
                        <c:v>13.267722222222222</c:v>
                      </c:pt>
                      <c:pt idx="2194">
                        <c:v>13.356777777777777</c:v>
                      </c:pt>
                      <c:pt idx="2195">
                        <c:v>13.385222222222222</c:v>
                      </c:pt>
                      <c:pt idx="2196">
                        <c:v>13.406333333333333</c:v>
                      </c:pt>
                      <c:pt idx="2197">
                        <c:v>13.338333333333335</c:v>
                      </c:pt>
                      <c:pt idx="2198">
                        <c:v>13.212222222222222</c:v>
                      </c:pt>
                      <c:pt idx="2199">
                        <c:v>13.253722222222223</c:v>
                      </c:pt>
                      <c:pt idx="2200">
                        <c:v>13.144611111111111</c:v>
                      </c:pt>
                      <c:pt idx="2201">
                        <c:v>13.025444444444446</c:v>
                      </c:pt>
                      <c:pt idx="2202">
                        <c:v>12.766833333333333</c:v>
                      </c:pt>
                      <c:pt idx="2203">
                        <c:v>12.978166666666667</c:v>
                      </c:pt>
                      <c:pt idx="2204">
                        <c:v>12.914055555555557</c:v>
                      </c:pt>
                      <c:pt idx="2205">
                        <c:v>12.873444444444445</c:v>
                      </c:pt>
                      <c:pt idx="2206">
                        <c:v>12.843333333333334</c:v>
                      </c:pt>
                      <c:pt idx="2207">
                        <c:v>12.772166666666667</c:v>
                      </c:pt>
                      <c:pt idx="2208">
                        <c:v>11.235444444444443</c:v>
                      </c:pt>
                      <c:pt idx="2209">
                        <c:v>12.048111111111112</c:v>
                      </c:pt>
                      <c:pt idx="2210">
                        <c:v>12.08988888888889</c:v>
                      </c:pt>
                      <c:pt idx="2211">
                        <c:v>12.096222222222224</c:v>
                      </c:pt>
                      <c:pt idx="2212">
                        <c:v>12.037611111111111</c:v>
                      </c:pt>
                      <c:pt idx="2213">
                        <c:v>11.992444444444445</c:v>
                      </c:pt>
                      <c:pt idx="2214">
                        <c:v>11.960944444444443</c:v>
                      </c:pt>
                      <c:pt idx="2215">
                        <c:v>11.897111111111112</c:v>
                      </c:pt>
                      <c:pt idx="2216">
                        <c:v>11.80638888888889</c:v>
                      </c:pt>
                      <c:pt idx="2217">
                        <c:v>11.709111111111111</c:v>
                      </c:pt>
                      <c:pt idx="2218">
                        <c:v>11.588944444444445</c:v>
                      </c:pt>
                      <c:pt idx="2219">
                        <c:v>11.462666666666667</c:v>
                      </c:pt>
                      <c:pt idx="2220">
                        <c:v>11.3325</c:v>
                      </c:pt>
                      <c:pt idx="2221">
                        <c:v>10.840222222222224</c:v>
                      </c:pt>
                      <c:pt idx="2222">
                        <c:v>10.419444444444444</c:v>
                      </c:pt>
                      <c:pt idx="2223">
                        <c:v>10.205722222222221</c:v>
                      </c:pt>
                      <c:pt idx="2224">
                        <c:v>9.9011111111111063</c:v>
                      </c:pt>
                      <c:pt idx="2225">
                        <c:v>9.4258333333333333</c:v>
                      </c:pt>
                      <c:pt idx="2226">
                        <c:v>8.661611111111112</c:v>
                      </c:pt>
                      <c:pt idx="2227">
                        <c:v>8.2988888888888894</c:v>
                      </c:pt>
                      <c:pt idx="2228">
                        <c:v>7.9104444444444439</c:v>
                      </c:pt>
                      <c:pt idx="2229">
                        <c:v>7.5708333333333337</c:v>
                      </c:pt>
                      <c:pt idx="2230">
                        <c:v>7.3020000000000005</c:v>
                      </c:pt>
                      <c:pt idx="2231">
                        <c:v>7.040111111111111</c:v>
                      </c:pt>
                      <c:pt idx="2232">
                        <c:v>6.7439444444444447</c:v>
                      </c:pt>
                      <c:pt idx="2233">
                        <c:v>6.5501111111111108</c:v>
                      </c:pt>
                      <c:pt idx="2234">
                        <c:v>6.4586666666666668</c:v>
                      </c:pt>
                      <c:pt idx="2235">
                        <c:v>6.4350555555555555</c:v>
                      </c:pt>
                      <c:pt idx="2236">
                        <c:v>6.4317777777777785</c:v>
                      </c:pt>
                      <c:pt idx="2237">
                        <c:v>6.4091111111111108</c:v>
                      </c:pt>
                      <c:pt idx="2238">
                        <c:v>6.3674444444444447</c:v>
                      </c:pt>
                      <c:pt idx="2239">
                        <c:v>6.3014444444444448</c:v>
                      </c:pt>
                      <c:pt idx="2240">
                        <c:v>6.2370000000000001</c:v>
                      </c:pt>
                      <c:pt idx="2241">
                        <c:v>6.1689444444444446</c:v>
                      </c:pt>
                      <c:pt idx="2242">
                        <c:v>6.121722222222223</c:v>
                      </c:pt>
                      <c:pt idx="2243">
                        <c:v>6.083111111111112</c:v>
                      </c:pt>
                      <c:pt idx="2244">
                        <c:v>6.023944444444445</c:v>
                      </c:pt>
                      <c:pt idx="2245">
                        <c:v>5.952</c:v>
                      </c:pt>
                      <c:pt idx="2246">
                        <c:v>5.8756111111111107</c:v>
                      </c:pt>
                      <c:pt idx="2247">
                        <c:v>5.788388888888889</c:v>
                      </c:pt>
                      <c:pt idx="2248">
                        <c:v>5.7027222222222225</c:v>
                      </c:pt>
                      <c:pt idx="2249">
                        <c:v>5.6379444444444449</c:v>
                      </c:pt>
                      <c:pt idx="2250">
                        <c:v>5.5834444444444449</c:v>
                      </c:pt>
                      <c:pt idx="2251">
                        <c:v>5.536777777777778</c:v>
                      </c:pt>
                      <c:pt idx="2252">
                        <c:v>5.4910555555555565</c:v>
                      </c:pt>
                      <c:pt idx="2253">
                        <c:v>5.432666666666667</c:v>
                      </c:pt>
                      <c:pt idx="2254">
                        <c:v>5.3658333333333275</c:v>
                      </c:pt>
                      <c:pt idx="2255">
                        <c:v>5.2961111111111112</c:v>
                      </c:pt>
                      <c:pt idx="2256">
                        <c:v>5.2199444444444456</c:v>
                      </c:pt>
                      <c:pt idx="2257">
                        <c:v>5.1437777777777782</c:v>
                      </c:pt>
                      <c:pt idx="2258">
                        <c:v>5.0712777777777784</c:v>
                      </c:pt>
                      <c:pt idx="2259">
                        <c:v>5.0012222222222231</c:v>
                      </c:pt>
                      <c:pt idx="2260">
                        <c:v>4.9557777777777776</c:v>
                      </c:pt>
                      <c:pt idx="2261">
                        <c:v>4.9330555555555566</c:v>
                      </c:pt>
                      <c:pt idx="2262">
                        <c:v>4.9308333333333341</c:v>
                      </c:pt>
                      <c:pt idx="2263">
                        <c:v>4.9248888888888889</c:v>
                      </c:pt>
                      <c:pt idx="2264">
                        <c:v>4.9029444444444392</c:v>
                      </c:pt>
                      <c:pt idx="2265">
                        <c:v>4.8533333333333335</c:v>
                      </c:pt>
                      <c:pt idx="2266">
                        <c:v>4.7953888888888834</c:v>
                      </c:pt>
                      <c:pt idx="2267">
                        <c:v>4.7326111111111118</c:v>
                      </c:pt>
                      <c:pt idx="2268">
                        <c:v>4.681111111111111</c:v>
                      </c:pt>
                      <c:pt idx="2269">
                        <c:v>4.631333333333334</c:v>
                      </c:pt>
                      <c:pt idx="2270">
                        <c:v>4.5803888888888888</c:v>
                      </c:pt>
                      <c:pt idx="2271">
                        <c:v>4.5236111111111112</c:v>
                      </c:pt>
                      <c:pt idx="2272">
                        <c:v>4.4732777777777777</c:v>
                      </c:pt>
                      <c:pt idx="2273">
                        <c:v>4.4431111111111115</c:v>
                      </c:pt>
                      <c:pt idx="2274">
                        <c:v>4.4183888888888889</c:v>
                      </c:pt>
                      <c:pt idx="2275">
                        <c:v>4.3783888888888889</c:v>
                      </c:pt>
                      <c:pt idx="2276">
                        <c:v>4.3196111111111115</c:v>
                      </c:pt>
                      <c:pt idx="2277">
                        <c:v>4.2553888888888771</c:v>
                      </c:pt>
                      <c:pt idx="2278">
                        <c:v>4.1975555555555504</c:v>
                      </c:pt>
                      <c:pt idx="2279">
                        <c:v>4.1439444444444451</c:v>
                      </c:pt>
                      <c:pt idx="2280">
                        <c:v>4.0865555555555506</c:v>
                      </c:pt>
                      <c:pt idx="2281">
                        <c:v>4.0264444444444445</c:v>
                      </c:pt>
                      <c:pt idx="2282">
                        <c:v>3.9718333333333335</c:v>
                      </c:pt>
                      <c:pt idx="2283">
                        <c:v>3.927444444444439</c:v>
                      </c:pt>
                      <c:pt idx="2284">
                        <c:v>3.8904444444444444</c:v>
                      </c:pt>
                      <c:pt idx="2285">
                        <c:v>3.8607222222222219</c:v>
                      </c:pt>
                      <c:pt idx="2286">
                        <c:v>3.8366666666666669</c:v>
                      </c:pt>
                      <c:pt idx="2287">
                        <c:v>3.8142222222222224</c:v>
                      </c:pt>
                      <c:pt idx="2288">
                        <c:v>3.7887222222222219</c:v>
                      </c:pt>
                      <c:pt idx="2289">
                        <c:v>3.7646111111111109</c:v>
                      </c:pt>
                      <c:pt idx="2290">
                        <c:v>3.748388888888889</c:v>
                      </c:pt>
                      <c:pt idx="2291">
                        <c:v>3.7346666666666666</c:v>
                      </c:pt>
                      <c:pt idx="2292">
                        <c:v>3.7077222222222224</c:v>
                      </c:pt>
                      <c:pt idx="2293">
                        <c:v>3.6763888888888889</c:v>
                      </c:pt>
                      <c:pt idx="2294">
                        <c:v>3.6407222222222222</c:v>
                      </c:pt>
                      <c:pt idx="2295">
                        <c:v>3.6121666666666665</c:v>
                      </c:pt>
                      <c:pt idx="2296">
                        <c:v>3.5991111111111111</c:v>
                      </c:pt>
                      <c:pt idx="2297">
                        <c:v>3.5903888888888886</c:v>
                      </c:pt>
                      <c:pt idx="2298">
                        <c:v>3.5745555555555555</c:v>
                      </c:pt>
                      <c:pt idx="2299">
                        <c:v>3.5497777777777726</c:v>
                      </c:pt>
                      <c:pt idx="2300">
                        <c:v>3.5214444444444446</c:v>
                      </c:pt>
                      <c:pt idx="2301">
                        <c:v>3.4928333333333335</c:v>
                      </c:pt>
                      <c:pt idx="2302">
                        <c:v>3.4644444444444451</c:v>
                      </c:pt>
                      <c:pt idx="2303">
                        <c:v>3.4419999999999944</c:v>
                      </c:pt>
                      <c:pt idx="2304">
                        <c:v>3.4281666666666668</c:v>
                      </c:pt>
                      <c:pt idx="2305">
                        <c:v>3.4153333333333338</c:v>
                      </c:pt>
                      <c:pt idx="2306">
                        <c:v>3.3978888888888892</c:v>
                      </c:pt>
                      <c:pt idx="2307">
                        <c:v>3.3835555555555556</c:v>
                      </c:pt>
                      <c:pt idx="2308">
                        <c:v>3.3651111111111112</c:v>
                      </c:pt>
                      <c:pt idx="2309">
                        <c:v>3.3427777777777719</c:v>
                      </c:pt>
                      <c:pt idx="2310">
                        <c:v>3.321666666666661</c:v>
                      </c:pt>
                      <c:pt idx="2311">
                        <c:v>3.3029444444444449</c:v>
                      </c:pt>
                      <c:pt idx="2312">
                        <c:v>3.2870555555555558</c:v>
                      </c:pt>
                      <c:pt idx="2313">
                        <c:v>3.2728888888888834</c:v>
                      </c:pt>
                      <c:pt idx="2314">
                        <c:v>3.2591111111111113</c:v>
                      </c:pt>
                      <c:pt idx="2315">
                        <c:v>3.246722222222223</c:v>
                      </c:pt>
                      <c:pt idx="2316">
                        <c:v>3.2342222222222219</c:v>
                      </c:pt>
                      <c:pt idx="2317">
                        <c:v>3.2246111111111055</c:v>
                      </c:pt>
                      <c:pt idx="2318">
                        <c:v>3.2189444444444444</c:v>
                      </c:pt>
                      <c:pt idx="2319">
                        <c:v>3.2110000000000003</c:v>
                      </c:pt>
                      <c:pt idx="2320">
                        <c:v>3.2</c:v>
                      </c:pt>
                      <c:pt idx="2321">
                        <c:v>3.1895555555555553</c:v>
                      </c:pt>
                      <c:pt idx="2322">
                        <c:v>3.1831111111111117</c:v>
                      </c:pt>
                      <c:pt idx="2323">
                        <c:v>3.1867777777777775</c:v>
                      </c:pt>
                      <c:pt idx="2324">
                        <c:v>3.1871111111111112</c:v>
                      </c:pt>
                      <c:pt idx="2325">
                        <c:v>3.177888888888889</c:v>
                      </c:pt>
                      <c:pt idx="2326">
                        <c:v>3.1603333333333339</c:v>
                      </c:pt>
                      <c:pt idx="2327">
                        <c:v>3.141</c:v>
                      </c:pt>
                      <c:pt idx="2328">
                        <c:v>3.126444444444445</c:v>
                      </c:pt>
                      <c:pt idx="2329">
                        <c:v>3.1167222222222168</c:v>
                      </c:pt>
                      <c:pt idx="2330">
                        <c:v>3.1019444444444448</c:v>
                      </c:pt>
                      <c:pt idx="2331">
                        <c:v>3.0828333333333338</c:v>
                      </c:pt>
                      <c:pt idx="2332">
                        <c:v>3.0625</c:v>
                      </c:pt>
                      <c:pt idx="2333">
                        <c:v>3.0442222222222224</c:v>
                      </c:pt>
                      <c:pt idx="2334">
                        <c:v>3.0309999999999997</c:v>
                      </c:pt>
                      <c:pt idx="2335">
                        <c:v>3.0228333333333337</c:v>
                      </c:pt>
                      <c:pt idx="2336">
                        <c:v>3.0175555555555555</c:v>
                      </c:pt>
                      <c:pt idx="2337">
                        <c:v>3.0064444444444449</c:v>
                      </c:pt>
                      <c:pt idx="2338">
                        <c:v>2.9996666666666667</c:v>
                      </c:pt>
                      <c:pt idx="2339">
                        <c:v>2.9978888888888888</c:v>
                      </c:pt>
                      <c:pt idx="2340">
                        <c:v>2.9981666666666671</c:v>
                      </c:pt>
                      <c:pt idx="2341">
                        <c:v>2.9976666666666665</c:v>
                      </c:pt>
                      <c:pt idx="2342">
                        <c:v>2.9953333333333338</c:v>
                      </c:pt>
                      <c:pt idx="2343">
                        <c:v>3.0005555555555556</c:v>
                      </c:pt>
                      <c:pt idx="2344">
                        <c:v>3.0133888888888887</c:v>
                      </c:pt>
                      <c:pt idx="2345">
                        <c:v>3.0213333333333336</c:v>
                      </c:pt>
                      <c:pt idx="2346">
                        <c:v>3.0144444444444445</c:v>
                      </c:pt>
                      <c:pt idx="2347">
                        <c:v>2.9998333333333331</c:v>
                      </c:pt>
                      <c:pt idx="2348">
                        <c:v>2.9789444444444442</c:v>
                      </c:pt>
                      <c:pt idx="2349">
                        <c:v>2.9542777777777776</c:v>
                      </c:pt>
                      <c:pt idx="2350">
                        <c:v>2.931111111111111</c:v>
                      </c:pt>
                      <c:pt idx="2351">
                        <c:v>2.913388888888889</c:v>
                      </c:pt>
                      <c:pt idx="2352">
                        <c:v>2.8988888888888886</c:v>
                      </c:pt>
                      <c:pt idx="2353">
                        <c:v>2.8836111111111111</c:v>
                      </c:pt>
                      <c:pt idx="2354">
                        <c:v>2.8738888888888887</c:v>
                      </c:pt>
                      <c:pt idx="2355">
                        <c:v>2.8649444444444447</c:v>
                      </c:pt>
                      <c:pt idx="2356">
                        <c:v>2.8563333333333336</c:v>
                      </c:pt>
                      <c:pt idx="2357">
                        <c:v>2.8424444444444443</c:v>
                      </c:pt>
                      <c:pt idx="2358">
                        <c:v>2.8252222222222221</c:v>
                      </c:pt>
                      <c:pt idx="2359">
                        <c:v>2.8139444444444441</c:v>
                      </c:pt>
                      <c:pt idx="2360">
                        <c:v>2.8122222222222222</c:v>
                      </c:pt>
                      <c:pt idx="2361">
                        <c:v>2.8256666666666668</c:v>
                      </c:pt>
                      <c:pt idx="2362">
                        <c:v>2.8451666666666666</c:v>
                      </c:pt>
                      <c:pt idx="2363">
                        <c:v>2.8609444444444447</c:v>
                      </c:pt>
                      <c:pt idx="2364">
                        <c:v>2.8746111111111112</c:v>
                      </c:pt>
                      <c:pt idx="2365">
                        <c:v>2.8887222222222224</c:v>
                      </c:pt>
                      <c:pt idx="2366">
                        <c:v>2.9045555555555556</c:v>
                      </c:pt>
                      <c:pt idx="2367">
                        <c:v>2.9226666666666667</c:v>
                      </c:pt>
                      <c:pt idx="2368">
                        <c:v>2.9321111111111113</c:v>
                      </c:pt>
                      <c:pt idx="2369">
                        <c:v>2.9336666666666664</c:v>
                      </c:pt>
                      <c:pt idx="2370">
                        <c:v>2.9336666666666664</c:v>
                      </c:pt>
                      <c:pt idx="2371">
                        <c:v>2.9362222222222223</c:v>
                      </c:pt>
                      <c:pt idx="2372">
                        <c:v>2.9406111111111111</c:v>
                      </c:pt>
                      <c:pt idx="2373">
                        <c:v>2.945444444444445</c:v>
                      </c:pt>
                      <c:pt idx="2374">
                        <c:v>2.955111111111111</c:v>
                      </c:pt>
                      <c:pt idx="2375">
                        <c:v>2.9684444444444447</c:v>
                      </c:pt>
                      <c:pt idx="2376">
                        <c:v>2.9773333333333332</c:v>
                      </c:pt>
                      <c:pt idx="2377">
                        <c:v>2.9847222222222225</c:v>
                      </c:pt>
                      <c:pt idx="2378">
                        <c:v>2.992</c:v>
                      </c:pt>
                      <c:pt idx="2379">
                        <c:v>2.9964999999999997</c:v>
                      </c:pt>
                      <c:pt idx="2380">
                        <c:v>2.9971666666666668</c:v>
                      </c:pt>
                      <c:pt idx="2381">
                        <c:v>2.9991111111111111</c:v>
                      </c:pt>
                      <c:pt idx="2382">
                        <c:v>3.0017222222222224</c:v>
                      </c:pt>
                      <c:pt idx="2383">
                        <c:v>3.0051666666666668</c:v>
                      </c:pt>
                      <c:pt idx="2384">
                        <c:v>3.0067777777777778</c:v>
                      </c:pt>
                      <c:pt idx="2385">
                        <c:v>3.002277777777778</c:v>
                      </c:pt>
                      <c:pt idx="2386">
                        <c:v>2.9895000000000005</c:v>
                      </c:pt>
                      <c:pt idx="2387">
                        <c:v>2.9784444444444444</c:v>
                      </c:pt>
                      <c:pt idx="2388">
                        <c:v>2.9709444444444451</c:v>
                      </c:pt>
                      <c:pt idx="2389">
                        <c:v>2.9678333333333331</c:v>
                      </c:pt>
                      <c:pt idx="2390">
                        <c:v>2.9650555555555558</c:v>
                      </c:pt>
                      <c:pt idx="2391">
                        <c:v>2.9649444444444444</c:v>
                      </c:pt>
                      <c:pt idx="2392">
                        <c:v>2.9657777777777778</c:v>
                      </c:pt>
                      <c:pt idx="2393">
                        <c:v>2.9670555555555556</c:v>
                      </c:pt>
                      <c:pt idx="2394">
                        <c:v>2.9709444444444442</c:v>
                      </c:pt>
                      <c:pt idx="2395">
                        <c:v>2.9773333333333332</c:v>
                      </c:pt>
                      <c:pt idx="2396">
                        <c:v>2.9771111111111113</c:v>
                      </c:pt>
                      <c:pt idx="2397">
                        <c:v>2.9740000000000002</c:v>
                      </c:pt>
                      <c:pt idx="2398">
                        <c:v>2.9736111111111114</c:v>
                      </c:pt>
                      <c:pt idx="2399">
                        <c:v>2.9747222222222223</c:v>
                      </c:pt>
                      <c:pt idx="2400">
                        <c:v>2.9761111111111109</c:v>
                      </c:pt>
                      <c:pt idx="2401">
                        <c:v>2.977611111111111</c:v>
                      </c:pt>
                      <c:pt idx="2402">
                        <c:v>2.9762222222222223</c:v>
                      </c:pt>
                      <c:pt idx="2403">
                        <c:v>2.9751666666666665</c:v>
                      </c:pt>
                      <c:pt idx="2404">
                        <c:v>2.9845555555555556</c:v>
                      </c:pt>
                      <c:pt idx="2405">
                        <c:v>2.9930000000000003</c:v>
                      </c:pt>
                      <c:pt idx="2406">
                        <c:v>2.9951666666666665</c:v>
                      </c:pt>
                      <c:pt idx="2407">
                        <c:v>2.9922777777777778</c:v>
                      </c:pt>
                      <c:pt idx="2408">
                        <c:v>2.9893888888888895</c:v>
                      </c:pt>
                      <c:pt idx="2409">
                        <c:v>2.9889999999999999</c:v>
                      </c:pt>
                      <c:pt idx="2410">
                        <c:v>2.9924999999999997</c:v>
                      </c:pt>
                      <c:pt idx="2411">
                        <c:v>2.9973888888888887</c:v>
                      </c:pt>
                      <c:pt idx="2412">
                        <c:v>3.0012777777777782</c:v>
                      </c:pt>
                      <c:pt idx="2413">
                        <c:v>3.0015000000000001</c:v>
                      </c:pt>
                      <c:pt idx="2414">
                        <c:v>2.9994999999999998</c:v>
                      </c:pt>
                      <c:pt idx="2415">
                        <c:v>2.9957777777777777</c:v>
                      </c:pt>
                      <c:pt idx="2416">
                        <c:v>2.9950000000000001</c:v>
                      </c:pt>
                      <c:pt idx="2417">
                        <c:v>2.9930555555555554</c:v>
                      </c:pt>
                      <c:pt idx="2418">
                        <c:v>2.9875000000000003</c:v>
                      </c:pt>
                      <c:pt idx="2419">
                        <c:v>2.9854444444444441</c:v>
                      </c:pt>
                      <c:pt idx="2420">
                        <c:v>2.9850555555555554</c:v>
                      </c:pt>
                      <c:pt idx="2421">
                        <c:v>2.9852777777777781</c:v>
                      </c:pt>
                      <c:pt idx="2422">
                        <c:v>2.9866666666666668</c:v>
                      </c:pt>
                      <c:pt idx="2423">
                        <c:v>2.9842777777777778</c:v>
                      </c:pt>
                      <c:pt idx="2424">
                        <c:v>2.9748888888888887</c:v>
                      </c:pt>
                      <c:pt idx="2425">
                        <c:v>2.962277777777778</c:v>
                      </c:pt>
                      <c:pt idx="2426">
                        <c:v>2.9475555555555557</c:v>
                      </c:pt>
                      <c:pt idx="2427">
                        <c:v>2.9335</c:v>
                      </c:pt>
                      <c:pt idx="2428">
                        <c:v>2.9201666666666668</c:v>
                      </c:pt>
                      <c:pt idx="2429">
                        <c:v>2.9075000000000006</c:v>
                      </c:pt>
                      <c:pt idx="2430">
                        <c:v>2.8950000000000005</c:v>
                      </c:pt>
                      <c:pt idx="2431">
                        <c:v>2.8844444444444446</c:v>
                      </c:pt>
                      <c:pt idx="2432">
                        <c:v>2.8858888888888892</c:v>
                      </c:pt>
                      <c:pt idx="2433">
                        <c:v>2.8928888888888888</c:v>
                      </c:pt>
                      <c:pt idx="2434">
                        <c:v>2.9011111111111116</c:v>
                      </c:pt>
                      <c:pt idx="2435">
                        <c:v>2.9091666666666667</c:v>
                      </c:pt>
                      <c:pt idx="2436">
                        <c:v>2.9125555555555556</c:v>
                      </c:pt>
                      <c:pt idx="2437">
                        <c:v>2.9137222222222219</c:v>
                      </c:pt>
                      <c:pt idx="2438">
                        <c:v>2.9152222222222228</c:v>
                      </c:pt>
                      <c:pt idx="2439">
                        <c:v>2.9224999999999999</c:v>
                      </c:pt>
                      <c:pt idx="2440">
                        <c:v>2.9237222222222221</c:v>
                      </c:pt>
                      <c:pt idx="2441">
                        <c:v>2.9145000000000003</c:v>
                      </c:pt>
                      <c:pt idx="2442">
                        <c:v>2.9046666666666665</c:v>
                      </c:pt>
                      <c:pt idx="2443">
                        <c:v>2.9033333333333333</c:v>
                      </c:pt>
                      <c:pt idx="2444">
                        <c:v>2.907888888888889</c:v>
                      </c:pt>
                      <c:pt idx="2445">
                        <c:v>2.9083888888888891</c:v>
                      </c:pt>
                      <c:pt idx="2446">
                        <c:v>2.9073333333333333</c:v>
                      </c:pt>
                      <c:pt idx="2447">
                        <c:v>2.9057222222222223</c:v>
                      </c:pt>
                      <c:pt idx="2448">
                        <c:v>2.9075000000000002</c:v>
                      </c:pt>
                      <c:pt idx="2449">
                        <c:v>2.9101111111111111</c:v>
                      </c:pt>
                      <c:pt idx="2450">
                        <c:v>2.7576111111111112</c:v>
                      </c:pt>
                      <c:pt idx="2451">
                        <c:v>2.9559444444444445</c:v>
                      </c:pt>
                      <c:pt idx="2452">
                        <c:v>2.9349444444444446</c:v>
                      </c:pt>
                      <c:pt idx="2453">
                        <c:v>2.9453333333333336</c:v>
                      </c:pt>
                      <c:pt idx="2454">
                        <c:v>2.9575555555555555</c:v>
                      </c:pt>
                      <c:pt idx="2455">
                        <c:v>2.9336111111111114</c:v>
                      </c:pt>
                      <c:pt idx="2456">
                        <c:v>2.9613333333333332</c:v>
                      </c:pt>
                      <c:pt idx="2457">
                        <c:v>2.9596666666666667</c:v>
                      </c:pt>
                      <c:pt idx="2458">
                        <c:v>2.9702222222222225</c:v>
                      </c:pt>
                      <c:pt idx="2459">
                        <c:v>2.9781666666666666</c:v>
                      </c:pt>
                      <c:pt idx="2460">
                        <c:v>2.9816111111111114</c:v>
                      </c:pt>
                      <c:pt idx="2461">
                        <c:v>2.9926666666666666</c:v>
                      </c:pt>
                      <c:pt idx="2462">
                        <c:v>3.0050000000000003</c:v>
                      </c:pt>
                      <c:pt idx="2463">
                        <c:v>3.0113333333333339</c:v>
                      </c:pt>
                      <c:pt idx="2464">
                        <c:v>3.0107777777777782</c:v>
                      </c:pt>
                      <c:pt idx="2465">
                        <c:v>3.0121666666666664</c:v>
                      </c:pt>
                      <c:pt idx="2466">
                        <c:v>3.02</c:v>
                      </c:pt>
                      <c:pt idx="2467">
                        <c:v>3.0241666666666669</c:v>
                      </c:pt>
                      <c:pt idx="2468">
                        <c:v>3.0331111111111113</c:v>
                      </c:pt>
                      <c:pt idx="2469">
                        <c:v>3.0508888888888892</c:v>
                      </c:pt>
                      <c:pt idx="2470">
                        <c:v>3.0668888888888892</c:v>
                      </c:pt>
                      <c:pt idx="2471">
                        <c:v>3.0857222222222225</c:v>
                      </c:pt>
                      <c:pt idx="2472">
                        <c:v>3.1073333333333335</c:v>
                      </c:pt>
                      <c:pt idx="2473">
                        <c:v>3.125666666666667</c:v>
                      </c:pt>
                      <c:pt idx="2474">
                        <c:v>3.1444444444444448</c:v>
                      </c:pt>
                      <c:pt idx="2475">
                        <c:v>3.1550000000000002</c:v>
                      </c:pt>
                      <c:pt idx="2476">
                        <c:v>3.153388888888883</c:v>
                      </c:pt>
                      <c:pt idx="2477">
                        <c:v>3.1618333333333331</c:v>
                      </c:pt>
                      <c:pt idx="2478">
                        <c:v>3.1676111111111109</c:v>
                      </c:pt>
                      <c:pt idx="2479">
                        <c:v>3.1558333333333337</c:v>
                      </c:pt>
                      <c:pt idx="2480">
                        <c:v>3.1516111111111114</c:v>
                      </c:pt>
                      <c:pt idx="2481">
                        <c:v>3.145777777777778</c:v>
                      </c:pt>
                      <c:pt idx="2482">
                        <c:v>3.1438888888888892</c:v>
                      </c:pt>
                      <c:pt idx="2483">
                        <c:v>3.1509444444444448</c:v>
                      </c:pt>
                      <c:pt idx="2484">
                        <c:v>3.1513333333333335</c:v>
                      </c:pt>
                      <c:pt idx="2485">
                        <c:v>3.1466666666666665</c:v>
                      </c:pt>
                      <c:pt idx="2486">
                        <c:v>3.1524444444444444</c:v>
                      </c:pt>
                      <c:pt idx="2487">
                        <c:v>3.1681111111111111</c:v>
                      </c:pt>
                      <c:pt idx="2488">
                        <c:v>3.1900000000000004</c:v>
                      </c:pt>
                      <c:pt idx="2489">
                        <c:v>3.2092777777777775</c:v>
                      </c:pt>
                      <c:pt idx="2490">
                        <c:v>3.2204444444444449</c:v>
                      </c:pt>
                      <c:pt idx="2491">
                        <c:v>3.2204999999999941</c:v>
                      </c:pt>
                      <c:pt idx="2492">
                        <c:v>3.2169999999999943</c:v>
                      </c:pt>
                      <c:pt idx="2493">
                        <c:v>3.2179999999999938</c:v>
                      </c:pt>
                      <c:pt idx="2494">
                        <c:v>3.2283888888888894</c:v>
                      </c:pt>
                      <c:pt idx="2495">
                        <c:v>3.234</c:v>
                      </c:pt>
                      <c:pt idx="2496">
                        <c:v>3.2320555555555561</c:v>
                      </c:pt>
                      <c:pt idx="2497">
                        <c:v>3.2297777777777776</c:v>
                      </c:pt>
                      <c:pt idx="2498">
                        <c:v>3.2315555555555555</c:v>
                      </c:pt>
                      <c:pt idx="2499">
                        <c:v>3.2381666666666673</c:v>
                      </c:pt>
                      <c:pt idx="2500">
                        <c:v>3.2406666666666668</c:v>
                      </c:pt>
                      <c:pt idx="2501">
                        <c:v>3.2366666666666668</c:v>
                      </c:pt>
                      <c:pt idx="2502">
                        <c:v>3.2311666666666667</c:v>
                      </c:pt>
                      <c:pt idx="2503">
                        <c:v>3.2223333333333337</c:v>
                      </c:pt>
                      <c:pt idx="2504">
                        <c:v>3.2122222222222225</c:v>
                      </c:pt>
                      <c:pt idx="2505">
                        <c:v>3.2042777777777784</c:v>
                      </c:pt>
                      <c:pt idx="2506">
                        <c:v>3.2</c:v>
                      </c:pt>
                      <c:pt idx="2507">
                        <c:v>3.1933333333333334</c:v>
                      </c:pt>
                      <c:pt idx="2508">
                        <c:v>3.1847777777777719</c:v>
                      </c:pt>
                      <c:pt idx="2509">
                        <c:v>3.1783888888888887</c:v>
                      </c:pt>
                      <c:pt idx="2510">
                        <c:v>3.1724444444444444</c:v>
                      </c:pt>
                      <c:pt idx="2511">
                        <c:v>3.1674444444444392</c:v>
                      </c:pt>
                      <c:pt idx="2512">
                        <c:v>3.1601111111111111</c:v>
                      </c:pt>
                      <c:pt idx="2513">
                        <c:v>3.1513888888888895</c:v>
                      </c:pt>
                      <c:pt idx="2514">
                        <c:v>3.1468333333333276</c:v>
                      </c:pt>
                      <c:pt idx="2515">
                        <c:v>3.15</c:v>
                      </c:pt>
                      <c:pt idx="2516">
                        <c:v>3.1621111111111055</c:v>
                      </c:pt>
                      <c:pt idx="2517">
                        <c:v>3.1697222222222221</c:v>
                      </c:pt>
                      <c:pt idx="2518">
                        <c:v>3.1690555555555555</c:v>
                      </c:pt>
                      <c:pt idx="2519">
                        <c:v>3.1634444444444387</c:v>
                      </c:pt>
                      <c:pt idx="2520">
                        <c:v>3.1621111111111118</c:v>
                      </c:pt>
                      <c:pt idx="2521">
                        <c:v>3.17</c:v>
                      </c:pt>
                      <c:pt idx="2522">
                        <c:v>3.1795555555555559</c:v>
                      </c:pt>
                      <c:pt idx="2523">
                        <c:v>3.1864444444444446</c:v>
                      </c:pt>
                      <c:pt idx="2524">
                        <c:v>3.189222222222222</c:v>
                      </c:pt>
                      <c:pt idx="2525">
                        <c:v>3.1896111111111116</c:v>
                      </c:pt>
                      <c:pt idx="2526">
                        <c:v>3.1911666666666667</c:v>
                      </c:pt>
                      <c:pt idx="2527">
                        <c:v>3.1914444444444445</c:v>
                      </c:pt>
                      <c:pt idx="2528">
                        <c:v>3.1896111111111116</c:v>
                      </c:pt>
                      <c:pt idx="2529">
                        <c:v>3.1879999999999944</c:v>
                      </c:pt>
                      <c:pt idx="2530">
                        <c:v>3.1870000000000003</c:v>
                      </c:pt>
                      <c:pt idx="2531">
                        <c:v>3.1901111111111113</c:v>
                      </c:pt>
                      <c:pt idx="2532">
                        <c:v>3.1938333333333331</c:v>
                      </c:pt>
                      <c:pt idx="2533">
                        <c:v>3.1963888888888889</c:v>
                      </c:pt>
                      <c:pt idx="2534">
                        <c:v>3.1967777777777782</c:v>
                      </c:pt>
                      <c:pt idx="2535">
                        <c:v>3.1952777777777781</c:v>
                      </c:pt>
                      <c:pt idx="2536">
                        <c:v>3.194666666666667</c:v>
                      </c:pt>
                      <c:pt idx="2537">
                        <c:v>3.1983888888888883</c:v>
                      </c:pt>
                      <c:pt idx="2538">
                        <c:v>3.2011666666666669</c:v>
                      </c:pt>
                      <c:pt idx="2539">
                        <c:v>3.202</c:v>
                      </c:pt>
                      <c:pt idx="2540">
                        <c:v>3.2012222222222224</c:v>
                      </c:pt>
                      <c:pt idx="2541">
                        <c:v>3.1928333333333336</c:v>
                      </c:pt>
                      <c:pt idx="2542">
                        <c:v>3.1793333333333336</c:v>
                      </c:pt>
                      <c:pt idx="2543">
                        <c:v>3.1694444444444443</c:v>
                      </c:pt>
                      <c:pt idx="2544">
                        <c:v>3.1647777777777781</c:v>
                      </c:pt>
                      <c:pt idx="2545">
                        <c:v>3.1615555555555557</c:v>
                      </c:pt>
                      <c:pt idx="2546">
                        <c:v>3.1596666666666668</c:v>
                      </c:pt>
                      <c:pt idx="2547">
                        <c:v>3.1623333333333332</c:v>
                      </c:pt>
                      <c:pt idx="2548">
                        <c:v>3.1683888888888889</c:v>
                      </c:pt>
                      <c:pt idx="2549">
                        <c:v>3.1771111111111106</c:v>
                      </c:pt>
                      <c:pt idx="2550">
                        <c:v>3.1896111111111112</c:v>
                      </c:pt>
                      <c:pt idx="2551">
                        <c:v>3.1968333333333332</c:v>
                      </c:pt>
                      <c:pt idx="2552">
                        <c:v>3.1972777777777779</c:v>
                      </c:pt>
                      <c:pt idx="2553">
                        <c:v>3.1947777777777779</c:v>
                      </c:pt>
                      <c:pt idx="2554">
                        <c:v>3.2013888888888888</c:v>
                      </c:pt>
                      <c:pt idx="2555">
                        <c:v>3.2085555555555558</c:v>
                      </c:pt>
                      <c:pt idx="2556">
                        <c:v>3.205111111111111</c:v>
                      </c:pt>
                      <c:pt idx="2557">
                        <c:v>3.1992222222222222</c:v>
                      </c:pt>
                      <c:pt idx="2558">
                        <c:v>3.1947222222222225</c:v>
                      </c:pt>
                      <c:pt idx="2559">
                        <c:v>3.1924444444444444</c:v>
                      </c:pt>
                      <c:pt idx="2560">
                        <c:v>3.1882777777777775</c:v>
                      </c:pt>
                      <c:pt idx="2561">
                        <c:v>3.1844999999999999</c:v>
                      </c:pt>
                      <c:pt idx="2562">
                        <c:v>3.1812777777777783</c:v>
                      </c:pt>
                      <c:pt idx="2563">
                        <c:v>3.1782777777777778</c:v>
                      </c:pt>
                      <c:pt idx="2564">
                        <c:v>3.1807222222222222</c:v>
                      </c:pt>
                      <c:pt idx="2565">
                        <c:v>3.1918888888888892</c:v>
                      </c:pt>
                      <c:pt idx="2566">
                        <c:v>3.202</c:v>
                      </c:pt>
                      <c:pt idx="2567">
                        <c:v>3.2080000000000002</c:v>
                      </c:pt>
                      <c:pt idx="2568">
                        <c:v>3.2070000000000007</c:v>
                      </c:pt>
                      <c:pt idx="2569">
                        <c:v>3.2020555555555559</c:v>
                      </c:pt>
                      <c:pt idx="2570">
                        <c:v>3.2037777777777778</c:v>
                      </c:pt>
                      <c:pt idx="2571">
                        <c:v>3.2118333333333338</c:v>
                      </c:pt>
                      <c:pt idx="2572">
                        <c:v>3.2191666666666663</c:v>
                      </c:pt>
                      <c:pt idx="2573">
                        <c:v>3.2157777777777783</c:v>
                      </c:pt>
                      <c:pt idx="2574">
                        <c:v>3.2064444444444442</c:v>
                      </c:pt>
                      <c:pt idx="2575">
                        <c:v>3.2003333333333339</c:v>
                      </c:pt>
                      <c:pt idx="2576">
                        <c:v>3.2013333333333334</c:v>
                      </c:pt>
                      <c:pt idx="2577">
                        <c:v>3.2034444444444441</c:v>
                      </c:pt>
                      <c:pt idx="2578">
                        <c:v>3.2010555555555502</c:v>
                      </c:pt>
                      <c:pt idx="2579">
                        <c:v>3.1957777777777778</c:v>
                      </c:pt>
                      <c:pt idx="2580">
                        <c:v>3.1911111111111055</c:v>
                      </c:pt>
                      <c:pt idx="2581">
                        <c:v>3.1915000000000004</c:v>
                      </c:pt>
                      <c:pt idx="2582">
                        <c:v>3.197888888888889</c:v>
                      </c:pt>
                      <c:pt idx="2583">
                        <c:v>3.2022777777777778</c:v>
                      </c:pt>
                      <c:pt idx="2584">
                        <c:v>3.2026666666666674</c:v>
                      </c:pt>
                      <c:pt idx="2585">
                        <c:v>3.198666666666667</c:v>
                      </c:pt>
                      <c:pt idx="2586">
                        <c:v>3.1961666666666666</c:v>
                      </c:pt>
                      <c:pt idx="2587">
                        <c:v>3.1968333333333332</c:v>
                      </c:pt>
                      <c:pt idx="2588">
                        <c:v>3.2021111111111114</c:v>
                      </c:pt>
                      <c:pt idx="2589">
                        <c:v>3.2036111111111114</c:v>
                      </c:pt>
                      <c:pt idx="2590">
                        <c:v>3.2003333333333335</c:v>
                      </c:pt>
                      <c:pt idx="2591">
                        <c:v>3.1953333333333331</c:v>
                      </c:pt>
                      <c:pt idx="2592">
                        <c:v>3.194277777777772</c:v>
                      </c:pt>
                      <c:pt idx="2593">
                        <c:v>3.1987222222222225</c:v>
                      </c:pt>
                      <c:pt idx="2594">
                        <c:v>3.2073888888888886</c:v>
                      </c:pt>
                      <c:pt idx="2595">
                        <c:v>3.2173888888888889</c:v>
                      </c:pt>
                      <c:pt idx="2596">
                        <c:v>3.2237222222222224</c:v>
                      </c:pt>
                      <c:pt idx="2597">
                        <c:v>3.2308888888888889</c:v>
                      </c:pt>
                      <c:pt idx="2598">
                        <c:v>3.2439444444444447</c:v>
                      </c:pt>
                      <c:pt idx="2599">
                        <c:v>3.2681111111111107</c:v>
                      </c:pt>
                    </c:numCache>
                  </c:numRef>
                </c:yVal>
                <c:smooth val="1"/>
                <c:extLst>
                  <c:ext xmlns:c16="http://schemas.microsoft.com/office/drawing/2014/chart" uri="{C3380CC4-5D6E-409C-BE32-E72D297353CC}">
                    <c16:uniqueId val="{00000005-37B2-2347-B1B3-3D88A2FF0E43}"/>
                  </c:ext>
                </c:extLst>
              </c15:ser>
            </c15:filteredScatterSeries>
          </c:ext>
        </c:extLst>
      </c:scatterChart>
      <c:valAx>
        <c:axId val="48434931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day)</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8093936"/>
        <c:crossesAt val="-0.30000000000000004"/>
        <c:crossBetween val="midCat"/>
      </c:valAx>
      <c:valAx>
        <c:axId val="488093936"/>
        <c:scaling>
          <c:orientation val="minMax"/>
          <c:max val="0.30000000000000004"/>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otential vs. SHE (V)</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4349312"/>
        <c:crosses val="autoZero"/>
        <c:crossBetween val="midCat"/>
      </c:valAx>
      <c:valAx>
        <c:axId val="488094328"/>
        <c:scaling>
          <c:orientation val="minMax"/>
          <c:max val="10"/>
          <c:min val="5"/>
        </c:scaling>
        <c:delete val="0"/>
        <c:axPos val="r"/>
        <c:title>
          <c:tx>
            <c:rich>
              <a:bodyPr rot="5400000" spcFirstLastPara="1" vertOverflow="ellipsis"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lectrolyte pH</a:t>
                </a:r>
              </a:p>
            </c:rich>
          </c:tx>
          <c:overlay val="0"/>
          <c:spPr>
            <a:noFill/>
            <a:ln>
              <a:noFill/>
            </a:ln>
            <a:effectLst/>
          </c:spPr>
          <c:txPr>
            <a:bodyPr rot="5400000" spcFirstLastPara="1" vertOverflow="ellipsis"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8094720"/>
        <c:crosses val="max"/>
        <c:crossBetween val="midCat"/>
      </c:valAx>
      <c:valAx>
        <c:axId val="488094720"/>
        <c:scaling>
          <c:orientation val="minMax"/>
        </c:scaling>
        <c:delete val="1"/>
        <c:axPos val="b"/>
        <c:numFmt formatCode="General" sourceLinked="1"/>
        <c:majorTickMark val="out"/>
        <c:minorTickMark val="none"/>
        <c:tickLblPos val="nextTo"/>
        <c:crossAx val="488094328"/>
        <c:crosses val="autoZero"/>
        <c:crossBetween val="midCat"/>
      </c:valAx>
      <c:spPr>
        <a:noFill/>
        <a:ln>
          <a:solidFill>
            <a:srgbClr val="E7E6E6"/>
          </a:solidFill>
        </a:ln>
        <a:effectLst/>
      </c:spPr>
    </c:plotArea>
    <c:legend>
      <c:legendPos val="t"/>
      <c:layout>
        <c:manualLayout>
          <c:xMode val="edge"/>
          <c:yMode val="edge"/>
          <c:x val="0.16831301358926151"/>
          <c:y val="6.3714662192770055E-2"/>
          <c:w val="0.66571819657771747"/>
          <c:h val="8.6067914104726362E-2"/>
        </c:manualLayout>
      </c:layout>
      <c:overlay val="1"/>
      <c:spPr>
        <a:noFill/>
        <a:ln>
          <a:solidFill>
            <a:srgbClr val="E7E6E6"/>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0"/>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Zn_anode(1)'!$B$5</c:f>
              <c:strCache>
                <c:ptCount val="1"/>
                <c:pt idx="0">
                  <c:v>0.00 A/m2</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xVal>
            <c:numRef>
              <c:f>'Zn_anode(1)'!$A$9:$A$14</c:f>
              <c:numCache>
                <c:formatCode>General</c:formatCode>
                <c:ptCount val="6"/>
                <c:pt idx="0">
                  <c:v>0</c:v>
                </c:pt>
                <c:pt idx="1">
                  <c:v>30</c:v>
                </c:pt>
                <c:pt idx="2">
                  <c:v>60</c:v>
                </c:pt>
                <c:pt idx="3">
                  <c:v>90</c:v>
                </c:pt>
                <c:pt idx="4">
                  <c:v>120</c:v>
                </c:pt>
                <c:pt idx="5">
                  <c:v>180</c:v>
                </c:pt>
              </c:numCache>
            </c:numRef>
          </c:xVal>
          <c:yVal>
            <c:numRef>
              <c:f>'Zn_anode(1)'!$B$22:$B$27</c:f>
              <c:numCache>
                <c:formatCode>General</c:formatCode>
                <c:ptCount val="6"/>
                <c:pt idx="0">
                  <c:v>6.7497705720403799E-3</c:v>
                </c:pt>
                <c:pt idx="1">
                  <c:v>1.2240746405628633E-2</c:v>
                </c:pt>
                <c:pt idx="2">
                  <c:v>1.3612725604160296E-2</c:v>
                </c:pt>
                <c:pt idx="3">
                  <c:v>1.7003670847353932E-2</c:v>
                </c:pt>
                <c:pt idx="4">
                  <c:v>1.5220250841235853E-2</c:v>
                </c:pt>
                <c:pt idx="5">
                  <c:v>2.4011930253900277E-2</c:v>
                </c:pt>
              </c:numCache>
            </c:numRef>
          </c:yVal>
          <c:smooth val="1"/>
          <c:extLst>
            <c:ext xmlns:c16="http://schemas.microsoft.com/office/drawing/2014/chart" uri="{C3380CC4-5D6E-409C-BE32-E72D297353CC}">
              <c16:uniqueId val="{00000000-F533-A244-933D-084239607B4C}"/>
            </c:ext>
          </c:extLst>
        </c:ser>
        <c:ser>
          <c:idx val="1"/>
          <c:order val="1"/>
          <c:tx>
            <c:strRef>
              <c:f>'Zn_anode(1)'!$C$5</c:f>
              <c:strCache>
                <c:ptCount val="1"/>
                <c:pt idx="0">
                  <c:v>0.06 A/m2</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xVal>
            <c:numRef>
              <c:f>'Zn_anode(1)'!$A$9:$A$14</c:f>
              <c:numCache>
                <c:formatCode>General</c:formatCode>
                <c:ptCount val="6"/>
                <c:pt idx="0">
                  <c:v>0</c:v>
                </c:pt>
                <c:pt idx="1">
                  <c:v>30</c:v>
                </c:pt>
                <c:pt idx="2">
                  <c:v>60</c:v>
                </c:pt>
                <c:pt idx="3">
                  <c:v>90</c:v>
                </c:pt>
                <c:pt idx="4">
                  <c:v>120</c:v>
                </c:pt>
                <c:pt idx="5">
                  <c:v>180</c:v>
                </c:pt>
              </c:numCache>
            </c:numRef>
          </c:xVal>
          <c:yVal>
            <c:numRef>
              <c:f>'Zn_anode(1)'!$C$22:$C$27</c:f>
              <c:numCache>
                <c:formatCode>General</c:formatCode>
                <c:ptCount val="6"/>
                <c:pt idx="0">
                  <c:v>2.1970021413276232E-2</c:v>
                </c:pt>
                <c:pt idx="1">
                  <c:v>2.9929642092382996E-2</c:v>
                </c:pt>
                <c:pt idx="2">
                  <c:v>2.4692566534108291E-2</c:v>
                </c:pt>
                <c:pt idx="3">
                  <c:v>1.9684918935454269E-2</c:v>
                </c:pt>
                <c:pt idx="4">
                  <c:v>2.9268889568675436E-2</c:v>
                </c:pt>
                <c:pt idx="5">
                  <c:v>3.1269501376567761E-2</c:v>
                </c:pt>
              </c:numCache>
            </c:numRef>
          </c:yVal>
          <c:smooth val="1"/>
          <c:extLst>
            <c:ext xmlns:c16="http://schemas.microsoft.com/office/drawing/2014/chart" uri="{C3380CC4-5D6E-409C-BE32-E72D297353CC}">
              <c16:uniqueId val="{00000001-F533-A244-933D-084239607B4C}"/>
            </c:ext>
          </c:extLst>
        </c:ser>
        <c:ser>
          <c:idx val="2"/>
          <c:order val="2"/>
          <c:tx>
            <c:strRef>
              <c:f>'Zn_anode(1)'!$D$5</c:f>
              <c:strCache>
                <c:ptCount val="1"/>
                <c:pt idx="0">
                  <c:v>0.22 A/m2</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xVal>
            <c:numRef>
              <c:f>'Zn_anode(1)'!$A$9:$A$14</c:f>
              <c:numCache>
                <c:formatCode>General</c:formatCode>
                <c:ptCount val="6"/>
                <c:pt idx="0">
                  <c:v>0</c:v>
                </c:pt>
                <c:pt idx="1">
                  <c:v>30</c:v>
                </c:pt>
                <c:pt idx="2">
                  <c:v>60</c:v>
                </c:pt>
                <c:pt idx="3">
                  <c:v>90</c:v>
                </c:pt>
                <c:pt idx="4">
                  <c:v>120</c:v>
                </c:pt>
                <c:pt idx="5">
                  <c:v>180</c:v>
                </c:pt>
              </c:numCache>
            </c:numRef>
          </c:xVal>
          <c:yVal>
            <c:numRef>
              <c:f>'Zn_anode(1)'!$D$22:$D$27</c:f>
              <c:numCache>
                <c:formatCode>General</c:formatCode>
                <c:ptCount val="6"/>
                <c:pt idx="0">
                  <c:v>2.7012847965738759E-2</c:v>
                </c:pt>
                <c:pt idx="1">
                  <c:v>3.863260936066075E-2</c:v>
                </c:pt>
                <c:pt idx="2">
                  <c:v>3.2092382991740595E-2</c:v>
                </c:pt>
                <c:pt idx="3">
                  <c:v>3.3331293973692257E-2</c:v>
                </c:pt>
                <c:pt idx="4">
                  <c:v>3.5816763536249616E-2</c:v>
                </c:pt>
                <c:pt idx="5">
                  <c:v>3.6235851942490058E-2</c:v>
                </c:pt>
              </c:numCache>
            </c:numRef>
          </c:yVal>
          <c:smooth val="1"/>
          <c:extLst>
            <c:ext xmlns:c16="http://schemas.microsoft.com/office/drawing/2014/chart" uri="{C3380CC4-5D6E-409C-BE32-E72D297353CC}">
              <c16:uniqueId val="{00000002-F533-A244-933D-084239607B4C}"/>
            </c:ext>
          </c:extLst>
        </c:ser>
        <c:ser>
          <c:idx val="3"/>
          <c:order val="3"/>
          <c:tx>
            <c:strRef>
              <c:f>'Zn_anode(1)'!$E$5</c:f>
              <c:strCache>
                <c:ptCount val="1"/>
                <c:pt idx="0">
                  <c:v>0.56 A/m2</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xVal>
            <c:numRef>
              <c:f>'Zn_anode(1)'!$A$9:$A$14</c:f>
              <c:numCache>
                <c:formatCode>General</c:formatCode>
                <c:ptCount val="6"/>
                <c:pt idx="0">
                  <c:v>0</c:v>
                </c:pt>
                <c:pt idx="1">
                  <c:v>30</c:v>
                </c:pt>
                <c:pt idx="2">
                  <c:v>60</c:v>
                </c:pt>
                <c:pt idx="3">
                  <c:v>90</c:v>
                </c:pt>
                <c:pt idx="4">
                  <c:v>120</c:v>
                </c:pt>
                <c:pt idx="5">
                  <c:v>180</c:v>
                </c:pt>
              </c:numCache>
            </c:numRef>
          </c:xVal>
          <c:yVal>
            <c:numRef>
              <c:f>'Zn_anode(1)'!$E$22:$E$27</c:f>
              <c:numCache>
                <c:formatCode>General</c:formatCode>
                <c:ptCount val="6"/>
                <c:pt idx="0">
                  <c:v>0</c:v>
                </c:pt>
                <c:pt idx="1">
                  <c:v>4.7170388498011633E-3</c:v>
                </c:pt>
                <c:pt idx="2">
                  <c:v>6.5952890792291231E-3</c:v>
                </c:pt>
                <c:pt idx="3">
                  <c:v>9.348424594677272E-3</c:v>
                </c:pt>
                <c:pt idx="4">
                  <c:v>1.0192719486081371E-2</c:v>
                </c:pt>
                <c:pt idx="5">
                  <c:v>1.7184154175588866E-2</c:v>
                </c:pt>
              </c:numCache>
            </c:numRef>
          </c:yVal>
          <c:smooth val="1"/>
          <c:extLst>
            <c:ext xmlns:c16="http://schemas.microsoft.com/office/drawing/2014/chart" uri="{C3380CC4-5D6E-409C-BE32-E72D297353CC}">
              <c16:uniqueId val="{00000003-F533-A244-933D-084239607B4C}"/>
            </c:ext>
          </c:extLst>
        </c:ser>
        <c:ser>
          <c:idx val="4"/>
          <c:order val="4"/>
          <c:tx>
            <c:strRef>
              <c:f>'Zn_anode(1)'!$F$5</c:f>
              <c:strCache>
                <c:ptCount val="1"/>
                <c:pt idx="0">
                  <c:v>2.22 A/m2</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xVal>
            <c:numRef>
              <c:f>'Zn_anode(1)'!$A$9:$A$14</c:f>
              <c:numCache>
                <c:formatCode>General</c:formatCode>
                <c:ptCount val="6"/>
                <c:pt idx="0">
                  <c:v>0</c:v>
                </c:pt>
                <c:pt idx="1">
                  <c:v>30</c:v>
                </c:pt>
                <c:pt idx="2">
                  <c:v>60</c:v>
                </c:pt>
                <c:pt idx="3">
                  <c:v>90</c:v>
                </c:pt>
                <c:pt idx="4">
                  <c:v>120</c:v>
                </c:pt>
                <c:pt idx="5">
                  <c:v>180</c:v>
                </c:pt>
              </c:numCache>
            </c:numRef>
          </c:xVal>
          <c:yVal>
            <c:numRef>
              <c:f>'Zn_anode(1)'!$F$22:$F$27</c:f>
              <c:numCache>
                <c:formatCode>General</c:formatCode>
                <c:ptCount val="6"/>
                <c:pt idx="0">
                  <c:v>6.1180789232181097E-4</c:v>
                </c:pt>
                <c:pt idx="1">
                  <c:v>2.9932701131844606E-3</c:v>
                </c:pt>
                <c:pt idx="2">
                  <c:v>5.0611807892321815E-3</c:v>
                </c:pt>
                <c:pt idx="3">
                  <c:v>6.5922300397675132E-3</c:v>
                </c:pt>
                <c:pt idx="4">
                  <c:v>1.2636892015907007E-2</c:v>
                </c:pt>
                <c:pt idx="5">
                  <c:v>1.7774548791679414E-2</c:v>
                </c:pt>
              </c:numCache>
            </c:numRef>
          </c:yVal>
          <c:smooth val="1"/>
          <c:extLst>
            <c:ext xmlns:c16="http://schemas.microsoft.com/office/drawing/2014/chart" uri="{C3380CC4-5D6E-409C-BE32-E72D297353CC}">
              <c16:uniqueId val="{00000004-F533-A244-933D-084239607B4C}"/>
            </c:ext>
          </c:extLst>
        </c:ser>
        <c:ser>
          <c:idx val="5"/>
          <c:order val="5"/>
          <c:tx>
            <c:strRef>
              <c:f>'Zn_anode(1)'!$G$5</c:f>
              <c:strCache>
                <c:ptCount val="1"/>
                <c:pt idx="0">
                  <c:v>5.56 A/m2</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xVal>
            <c:numRef>
              <c:f>'Zn_anode(1)'!$A$9:$A$14</c:f>
              <c:numCache>
                <c:formatCode>General</c:formatCode>
                <c:ptCount val="6"/>
                <c:pt idx="0">
                  <c:v>0</c:v>
                </c:pt>
                <c:pt idx="1">
                  <c:v>30</c:v>
                </c:pt>
                <c:pt idx="2">
                  <c:v>60</c:v>
                </c:pt>
                <c:pt idx="3">
                  <c:v>90</c:v>
                </c:pt>
                <c:pt idx="4">
                  <c:v>120</c:v>
                </c:pt>
                <c:pt idx="5">
                  <c:v>180</c:v>
                </c:pt>
              </c:numCache>
            </c:numRef>
          </c:xVal>
          <c:yVal>
            <c:numRef>
              <c:f>'Zn_anode(1)'!$G$22:$G$27</c:f>
              <c:numCache>
                <c:formatCode>General</c:formatCode>
                <c:ptCount val="6"/>
                <c:pt idx="0">
                  <c:v>0</c:v>
                </c:pt>
                <c:pt idx="1">
                  <c:v>1.2893851330682167E-3</c:v>
                </c:pt>
                <c:pt idx="2">
                  <c:v>2.3019271948608137E-3</c:v>
                </c:pt>
                <c:pt idx="3">
                  <c:v>3.7136739063933924E-3</c:v>
                </c:pt>
                <c:pt idx="4">
                  <c:v>3.6601407158152344E-3</c:v>
                </c:pt>
                <c:pt idx="5">
                  <c:v>9.3025390027531348E-3</c:v>
                </c:pt>
              </c:numCache>
            </c:numRef>
          </c:yVal>
          <c:smooth val="1"/>
          <c:extLst>
            <c:ext xmlns:c16="http://schemas.microsoft.com/office/drawing/2014/chart" uri="{C3380CC4-5D6E-409C-BE32-E72D297353CC}">
              <c16:uniqueId val="{00000005-F533-A244-933D-084239607B4C}"/>
            </c:ext>
          </c:extLst>
        </c:ser>
        <c:dLbls>
          <c:showLegendKey val="0"/>
          <c:showVal val="0"/>
          <c:showCatName val="0"/>
          <c:showSerName val="0"/>
          <c:showPercent val="0"/>
          <c:showBubbleSize val="0"/>
        </c:dLbls>
        <c:axId val="238057792"/>
        <c:axId val="238057400"/>
      </c:scatterChart>
      <c:valAx>
        <c:axId val="238057792"/>
        <c:scaling>
          <c:orientation val="minMax"/>
          <c:max val="180"/>
          <c:min val="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8057400"/>
        <c:crosses val="autoZero"/>
        <c:crossBetween val="midCat"/>
      </c:valAx>
      <c:valAx>
        <c:axId val="23805740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Zn</a:t>
                </a:r>
                <a:r>
                  <a:rPr lang="en-US" baseline="30000"/>
                  <a:t>2+</a:t>
                </a:r>
                <a:r>
                  <a:rPr lang="en-US"/>
                  <a:t>] in anolyte (mM)</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8057792"/>
        <c:crosses val="autoZero"/>
        <c:crossBetween val="midCat"/>
      </c:valAx>
      <c:spPr>
        <a:noFill/>
        <a:ln>
          <a:solidFill>
            <a:srgbClr val="E7E6E6"/>
          </a:solidFill>
        </a:ln>
        <a:effectLst/>
      </c:spPr>
    </c:plotArea>
    <c:legend>
      <c:legendPos val="b"/>
      <c:layout>
        <c:manualLayout>
          <c:xMode val="edge"/>
          <c:yMode val="edge"/>
          <c:x val="0.34947518518518517"/>
          <c:y val="5.446396599323098E-2"/>
          <c:w val="0.53153111111111107"/>
          <c:h val="0.12987222222222225"/>
        </c:manualLayout>
      </c:layout>
      <c:overlay val="1"/>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0"/>
    <c:dispBlanksAs val="span"/>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19944444444445"/>
          <c:y val="3.7553333333333334E-2"/>
          <c:w val="0.82476351851851848"/>
          <c:h val="0.78351777777777776"/>
        </c:manualLayout>
      </c:layout>
      <c:scatterChart>
        <c:scatterStyle val="lineMarker"/>
        <c:varyColors val="0"/>
        <c:ser>
          <c:idx val="0"/>
          <c:order val="0"/>
          <c:tx>
            <c:strRef>
              <c:f>'Reaction rate'!$B$9</c:f>
              <c:strCache>
                <c:ptCount val="1"/>
                <c:pt idx="0">
                  <c:v>0.00 A/m2</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8.0703703703703699E-4"/>
                  <c:y val="-1.7662777777777777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A$12:$A$17</c:f>
              <c:numCache>
                <c:formatCode>General</c:formatCode>
                <c:ptCount val="6"/>
                <c:pt idx="0">
                  <c:v>0</c:v>
                </c:pt>
                <c:pt idx="1">
                  <c:v>30</c:v>
                </c:pt>
                <c:pt idx="2">
                  <c:v>60</c:v>
                </c:pt>
                <c:pt idx="3">
                  <c:v>90</c:v>
                </c:pt>
                <c:pt idx="4">
                  <c:v>120</c:v>
                </c:pt>
                <c:pt idx="5">
                  <c:v>180</c:v>
                </c:pt>
              </c:numCache>
            </c:numRef>
          </c:xVal>
          <c:yVal>
            <c:numRef>
              <c:f>'Reaction rate'!$B$12:$B$17</c:f>
              <c:numCache>
                <c:formatCode>General</c:formatCode>
                <c:ptCount val="6"/>
                <c:pt idx="0">
                  <c:v>1.5724885286020189</c:v>
                </c:pt>
                <c:pt idx="1">
                  <c:v>1.479946466809422</c:v>
                </c:pt>
                <c:pt idx="2">
                  <c:v>1.6817084735393089</c:v>
                </c:pt>
                <c:pt idx="3">
                  <c:v>1.6999571734475374</c:v>
                </c:pt>
                <c:pt idx="4">
                  <c:v>1.7744937289691038</c:v>
                </c:pt>
                <c:pt idx="5">
                  <c:v>1.9493300703579077</c:v>
                </c:pt>
              </c:numCache>
            </c:numRef>
          </c:yVal>
          <c:smooth val="0"/>
          <c:extLst>
            <c:ext xmlns:c16="http://schemas.microsoft.com/office/drawing/2014/chart" uri="{C3380CC4-5D6E-409C-BE32-E72D297353CC}">
              <c16:uniqueId val="{00000001-E45F-B84A-B7A6-F95F17BAAB3F}"/>
            </c:ext>
          </c:extLst>
        </c:ser>
        <c:ser>
          <c:idx val="1"/>
          <c:order val="1"/>
          <c:tx>
            <c:strRef>
              <c:f>'Reaction rate'!$C$9</c:f>
              <c:strCache>
                <c:ptCount val="1"/>
                <c:pt idx="0">
                  <c:v>0.06 A/m2</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1.4906296296296296E-2"/>
                  <c:y val="4.9049999999999996E-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2"/>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A$12:$A$17</c:f>
              <c:numCache>
                <c:formatCode>General</c:formatCode>
                <c:ptCount val="6"/>
                <c:pt idx="0">
                  <c:v>0</c:v>
                </c:pt>
                <c:pt idx="1">
                  <c:v>30</c:v>
                </c:pt>
                <c:pt idx="2">
                  <c:v>60</c:v>
                </c:pt>
                <c:pt idx="3">
                  <c:v>90</c:v>
                </c:pt>
                <c:pt idx="4">
                  <c:v>120</c:v>
                </c:pt>
                <c:pt idx="5">
                  <c:v>180</c:v>
                </c:pt>
              </c:numCache>
            </c:numRef>
          </c:xVal>
          <c:yVal>
            <c:numRef>
              <c:f>'Reaction rate'!$C$12:$C$17</c:f>
              <c:numCache>
                <c:formatCode>General</c:formatCode>
                <c:ptCount val="6"/>
                <c:pt idx="0">
                  <c:v>2.1911471397981037</c:v>
                </c:pt>
                <c:pt idx="1">
                  <c:v>1.5744111349036405</c:v>
                </c:pt>
                <c:pt idx="2">
                  <c:v>1.7788758029978586</c:v>
                </c:pt>
                <c:pt idx="3">
                  <c:v>1.2375145304374426</c:v>
                </c:pt>
                <c:pt idx="4">
                  <c:v>1.9463673906393395</c:v>
                </c:pt>
                <c:pt idx="5">
                  <c:v>1.853163046803304</c:v>
                </c:pt>
              </c:numCache>
            </c:numRef>
          </c:yVal>
          <c:smooth val="0"/>
          <c:extLst>
            <c:ext xmlns:c16="http://schemas.microsoft.com/office/drawing/2014/chart" uri="{C3380CC4-5D6E-409C-BE32-E72D297353CC}">
              <c16:uniqueId val="{00000003-E45F-B84A-B7A6-F95F17BAAB3F}"/>
            </c:ext>
          </c:extLst>
        </c:ser>
        <c:ser>
          <c:idx val="2"/>
          <c:order val="2"/>
          <c:tx>
            <c:strRef>
              <c:f>'Reaction rate'!$D$9</c:f>
              <c:strCache>
                <c:ptCount val="1"/>
                <c:pt idx="0">
                  <c:v>0.22 A/m2</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1"/>
            <c:trendlineLbl>
              <c:layout>
                <c:manualLayout>
                  <c:x val="-0.41548259259259257"/>
                  <c:y val="-0.11323416666666666"/>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3"/>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A$12:$A$17</c:f>
              <c:numCache>
                <c:formatCode>General</c:formatCode>
                <c:ptCount val="6"/>
                <c:pt idx="0">
                  <c:v>0</c:v>
                </c:pt>
                <c:pt idx="1">
                  <c:v>30</c:v>
                </c:pt>
                <c:pt idx="2">
                  <c:v>60</c:v>
                </c:pt>
                <c:pt idx="3">
                  <c:v>90</c:v>
                </c:pt>
                <c:pt idx="4">
                  <c:v>120</c:v>
                </c:pt>
                <c:pt idx="5">
                  <c:v>180</c:v>
                </c:pt>
              </c:numCache>
            </c:numRef>
          </c:xVal>
          <c:yVal>
            <c:numRef>
              <c:f>'Reaction rate'!$D$12:$D$17</c:f>
              <c:numCache>
                <c:formatCode>General</c:formatCode>
                <c:ptCount val="6"/>
                <c:pt idx="0">
                  <c:v>2.0378984398898745</c:v>
                </c:pt>
                <c:pt idx="1">
                  <c:v>1.8827408993576018</c:v>
                </c:pt>
                <c:pt idx="2">
                  <c:v>1.9658779443254819</c:v>
                </c:pt>
                <c:pt idx="3">
                  <c:v>1.9151942490058123</c:v>
                </c:pt>
                <c:pt idx="4">
                  <c:v>1.849484551850719</c:v>
                </c:pt>
                <c:pt idx="5">
                  <c:v>1.6174319363719791</c:v>
                </c:pt>
              </c:numCache>
            </c:numRef>
          </c:yVal>
          <c:smooth val="0"/>
          <c:extLst>
            <c:ext xmlns:c16="http://schemas.microsoft.com/office/drawing/2014/chart" uri="{C3380CC4-5D6E-409C-BE32-E72D297353CC}">
              <c16:uniqueId val="{00000005-E45F-B84A-B7A6-F95F17BAAB3F}"/>
            </c:ext>
          </c:extLst>
        </c:ser>
        <c:ser>
          <c:idx val="3"/>
          <c:order val="3"/>
          <c:tx>
            <c:strRef>
              <c:f>'Reaction rate'!$E$9</c:f>
              <c:strCache>
                <c:ptCount val="1"/>
                <c:pt idx="0">
                  <c:v>0.56 A/m2</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1"/>
            <c:trendlineLbl>
              <c:layout>
                <c:manualLayout>
                  <c:x val="3.1470370370370372E-3"/>
                  <c:y val="2.0041944444444446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4"/>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A$12:$A$17</c:f>
              <c:numCache>
                <c:formatCode>General</c:formatCode>
                <c:ptCount val="6"/>
                <c:pt idx="0">
                  <c:v>0</c:v>
                </c:pt>
                <c:pt idx="1">
                  <c:v>30</c:v>
                </c:pt>
                <c:pt idx="2">
                  <c:v>60</c:v>
                </c:pt>
                <c:pt idx="3">
                  <c:v>90</c:v>
                </c:pt>
                <c:pt idx="4">
                  <c:v>120</c:v>
                </c:pt>
                <c:pt idx="5">
                  <c:v>180</c:v>
                </c:pt>
              </c:numCache>
            </c:numRef>
          </c:xVal>
          <c:yVal>
            <c:numRef>
              <c:f>'Reaction rate'!$E$12:$E$17</c:f>
              <c:numCache>
                <c:formatCode>General</c:formatCode>
                <c:ptCount val="6"/>
                <c:pt idx="0">
                  <c:v>1.9178785561333742</c:v>
                </c:pt>
                <c:pt idx="1">
                  <c:v>1.893842153563781</c:v>
                </c:pt>
                <c:pt idx="2">
                  <c:v>1.8441281737534416</c:v>
                </c:pt>
                <c:pt idx="3">
                  <c:v>1.7493621902722547</c:v>
                </c:pt>
                <c:pt idx="4">
                  <c:v>1.6183680024472316</c:v>
                </c:pt>
                <c:pt idx="5">
                  <c:v>1.4568201284796574</c:v>
                </c:pt>
              </c:numCache>
            </c:numRef>
          </c:yVal>
          <c:smooth val="0"/>
          <c:extLst>
            <c:ext xmlns:c16="http://schemas.microsoft.com/office/drawing/2014/chart" uri="{C3380CC4-5D6E-409C-BE32-E72D297353CC}">
              <c16:uniqueId val="{00000007-E45F-B84A-B7A6-F95F17BAAB3F}"/>
            </c:ext>
          </c:extLst>
        </c:ser>
        <c:ser>
          <c:idx val="4"/>
          <c:order val="4"/>
          <c:tx>
            <c:strRef>
              <c:f>'Reaction rate'!$F$9</c:f>
              <c:strCache>
                <c:ptCount val="1"/>
                <c:pt idx="0">
                  <c:v>2.22 A/m2</c:v>
                </c:pt>
              </c:strCache>
            </c:strRef>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0"/>
            <c:dispEq val="1"/>
            <c:trendlineLbl>
              <c:layout>
                <c:manualLayout>
                  <c:x val="-0.18134388888888889"/>
                  <c:y val="-0.11269333333333334"/>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5"/>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A$12:$A$17</c:f>
              <c:numCache>
                <c:formatCode>General</c:formatCode>
                <c:ptCount val="6"/>
                <c:pt idx="0">
                  <c:v>0</c:v>
                </c:pt>
                <c:pt idx="1">
                  <c:v>30</c:v>
                </c:pt>
                <c:pt idx="2">
                  <c:v>60</c:v>
                </c:pt>
                <c:pt idx="3">
                  <c:v>90</c:v>
                </c:pt>
                <c:pt idx="4">
                  <c:v>120</c:v>
                </c:pt>
                <c:pt idx="5">
                  <c:v>180</c:v>
                </c:pt>
              </c:numCache>
            </c:numRef>
          </c:xVal>
          <c:yVal>
            <c:numRef>
              <c:f>'Reaction rate'!$F$12:$F$17</c:f>
              <c:numCache>
                <c:formatCode>General</c:formatCode>
                <c:ptCount val="6"/>
                <c:pt idx="0">
                  <c:v>1.9491266442337107</c:v>
                </c:pt>
                <c:pt idx="1">
                  <c:v>1.6161593759559501</c:v>
                </c:pt>
                <c:pt idx="2">
                  <c:v>1.3557020495564394</c:v>
                </c:pt>
                <c:pt idx="3">
                  <c:v>0.96088712144386668</c:v>
                </c:pt>
                <c:pt idx="4">
                  <c:v>0.58952584888345061</c:v>
                </c:pt>
                <c:pt idx="5">
                  <c:v>4.7904557968797799E-3</c:v>
                </c:pt>
              </c:numCache>
            </c:numRef>
          </c:yVal>
          <c:smooth val="0"/>
          <c:extLst>
            <c:ext xmlns:c16="http://schemas.microsoft.com/office/drawing/2014/chart" uri="{C3380CC4-5D6E-409C-BE32-E72D297353CC}">
              <c16:uniqueId val="{00000009-E45F-B84A-B7A6-F95F17BAAB3F}"/>
            </c:ext>
          </c:extLst>
        </c:ser>
        <c:ser>
          <c:idx val="5"/>
          <c:order val="5"/>
          <c:tx>
            <c:strRef>
              <c:f>'Reaction rate'!$G$9</c:f>
              <c:strCache>
                <c:ptCount val="1"/>
                <c:pt idx="0">
                  <c:v>5.56 A/m2</c:v>
                </c:pt>
              </c:strCache>
            </c:strRef>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dispRSqr val="0"/>
            <c:dispEq val="1"/>
            <c:trendlineLbl>
              <c:layout>
                <c:manualLayout>
                  <c:x val="-0.11363796296296297"/>
                  <c:y val="-0.15502666666666667"/>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6"/>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A$12:$A$17</c:f>
              <c:numCache>
                <c:formatCode>General</c:formatCode>
                <c:ptCount val="6"/>
                <c:pt idx="0">
                  <c:v>0</c:v>
                </c:pt>
                <c:pt idx="1">
                  <c:v>30</c:v>
                </c:pt>
                <c:pt idx="2">
                  <c:v>60</c:v>
                </c:pt>
                <c:pt idx="3">
                  <c:v>90</c:v>
                </c:pt>
                <c:pt idx="4">
                  <c:v>120</c:v>
                </c:pt>
                <c:pt idx="5">
                  <c:v>180</c:v>
                </c:pt>
              </c:numCache>
            </c:numRef>
          </c:xVal>
          <c:yVal>
            <c:numRef>
              <c:f>'Reaction rate'!$G$12:$G$15</c:f>
              <c:numCache>
                <c:formatCode>General</c:formatCode>
                <c:ptCount val="4"/>
                <c:pt idx="0">
                  <c:v>1.9427714897522179</c:v>
                </c:pt>
                <c:pt idx="1">
                  <c:v>1.3537855613337413</c:v>
                </c:pt>
                <c:pt idx="2">
                  <c:v>0.44362649128173759</c:v>
                </c:pt>
                <c:pt idx="3">
                  <c:v>9.5900887121443869E-3</c:v>
                </c:pt>
              </c:numCache>
            </c:numRef>
          </c:yVal>
          <c:smooth val="0"/>
          <c:extLst>
            <c:ext xmlns:c16="http://schemas.microsoft.com/office/drawing/2014/chart" uri="{C3380CC4-5D6E-409C-BE32-E72D297353CC}">
              <c16:uniqueId val="{0000000B-E45F-B84A-B7A6-F95F17BAAB3F}"/>
            </c:ext>
          </c:extLst>
        </c:ser>
        <c:dLbls>
          <c:showLegendKey val="0"/>
          <c:showVal val="0"/>
          <c:showCatName val="0"/>
          <c:showSerName val="0"/>
          <c:showPercent val="0"/>
          <c:showBubbleSize val="0"/>
        </c:dLbls>
        <c:axId val="482467112"/>
        <c:axId val="482467504"/>
      </c:scatterChart>
      <c:valAx>
        <c:axId val="482467112"/>
        <c:scaling>
          <c:orientation val="minMax"/>
          <c:max val="180"/>
          <c:min val="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2467504"/>
        <c:crosses val="autoZero"/>
        <c:crossBetween val="midCat"/>
      </c:valAx>
      <c:valAx>
        <c:axId val="482467504"/>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Zn</a:t>
                </a:r>
                <a:r>
                  <a:rPr lang="en-US" baseline="30000"/>
                  <a:t>2+</a:t>
                </a:r>
                <a:r>
                  <a:rPr lang="en-US"/>
                  <a:t>] in catholyte (mM)</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2467112"/>
        <c:crosses val="autoZero"/>
        <c:crossBetween val="midCat"/>
      </c:valAx>
      <c:spPr>
        <a:noFill/>
        <a:ln>
          <a:solidFill>
            <a:srgbClr val="E7E6E6"/>
          </a:solidFill>
        </a:ln>
        <a:effectLst/>
      </c:spPr>
    </c:plotArea>
    <c:legend>
      <c:legendPos val="b"/>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layout>
        <c:manualLayout>
          <c:xMode val="edge"/>
          <c:yMode val="edge"/>
          <c:x val="0.2974957407407407"/>
          <c:y val="5.3897222222222221E-2"/>
          <c:w val="0.49318944444444446"/>
          <c:h val="9.5123611111111117E-2"/>
        </c:manualLayout>
      </c:layout>
      <c:overlay val="1"/>
      <c:spPr>
        <a:solidFill>
          <a:sysClr val="window" lastClr="FFFFFF">
            <a:alpha val="80000"/>
          </a:sysClr>
        </a:solidFill>
        <a:ln>
          <a:solidFill>
            <a:srgbClr val="E7E6E6"/>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0"/>
    <c:dispBlanksAs val="span"/>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60999999999997"/>
          <c:y val="3.7553333333333334E-2"/>
          <c:w val="0.82735296296296312"/>
          <c:h val="0.78351777777777776"/>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186907971302721"/>
                  <c:y val="8.1634399341956349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O$106:$O$110</c:f>
              <c:numCache>
                <c:formatCode>General</c:formatCode>
                <c:ptCount val="5"/>
                <c:pt idx="0">
                  <c:v>0.06</c:v>
                </c:pt>
                <c:pt idx="1">
                  <c:v>0.22</c:v>
                </c:pt>
                <c:pt idx="2">
                  <c:v>0.56000000000000005</c:v>
                </c:pt>
                <c:pt idx="3">
                  <c:v>2.2200000000000002</c:v>
                </c:pt>
                <c:pt idx="4">
                  <c:v>5.56</c:v>
                </c:pt>
              </c:numCache>
            </c:numRef>
          </c:xVal>
          <c:yVal>
            <c:numRef>
              <c:f>'Reaction rate'!$P$106:$P$110</c:f>
              <c:numCache>
                <c:formatCode>0.000</c:formatCode>
                <c:ptCount val="5"/>
                <c:pt idx="0">
                  <c:v>4.0124852510597407E-2</c:v>
                </c:pt>
                <c:pt idx="1">
                  <c:v>0.11889131669798539</c:v>
                </c:pt>
                <c:pt idx="2">
                  <c:v>0.16312743084385795</c:v>
                </c:pt>
                <c:pt idx="3">
                  <c:v>0.6576662587947385</c:v>
                </c:pt>
                <c:pt idx="4">
                  <c:v>1.3419406546344448</c:v>
                </c:pt>
              </c:numCache>
            </c:numRef>
          </c:yVal>
          <c:smooth val="0"/>
          <c:extLst>
            <c:ext xmlns:c16="http://schemas.microsoft.com/office/drawing/2014/chart" uri="{C3380CC4-5D6E-409C-BE32-E72D297353CC}">
              <c16:uniqueId val="{00000001-3421-7043-A028-FFD9DDDBE478}"/>
            </c:ext>
          </c:extLst>
        </c:ser>
        <c:dLbls>
          <c:showLegendKey val="0"/>
          <c:showVal val="0"/>
          <c:showCatName val="0"/>
          <c:showSerName val="0"/>
          <c:showPercent val="0"/>
          <c:showBubbleSize val="0"/>
        </c:dLbls>
        <c:axId val="482467112"/>
        <c:axId val="482467504"/>
      </c:scatterChart>
      <c:valAx>
        <c:axId val="48246711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ixed current density (A/m</a:t>
                </a:r>
                <a:r>
                  <a:rPr lang="en-US" baseline="30000"/>
                  <a:t>2</a:t>
                </a:r>
                <a:r>
                  <a:rPr lang="en-US"/>
                  <a:t>)</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2467504"/>
        <c:crosses val="autoZero"/>
        <c:crossBetween val="midCat"/>
      </c:valAx>
      <c:valAx>
        <c:axId val="482467504"/>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efficient k (mM/hr)</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2467112"/>
        <c:crosses val="autoZero"/>
        <c:crossBetween val="midCat"/>
      </c:valAx>
      <c:spPr>
        <a:noFill/>
        <a:ln>
          <a:solidFill>
            <a:srgbClr val="E7E6E6"/>
          </a:solidFill>
        </a:ln>
        <a:effectLst/>
      </c:spPr>
    </c:plotArea>
    <c:plotVisOnly val="0"/>
    <c:dispBlanksAs val="span"/>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Reaction rate'!$D$82:$F$82</c:f>
              <c:strCache>
                <c:ptCount val="1"/>
                <c:pt idx="0">
                  <c:v>Batch anod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10648555555555556"/>
                  <c:y val="7.1861111111111116E-4"/>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D$85:$D$91</c:f>
              <c:numCache>
                <c:formatCode>General</c:formatCode>
                <c:ptCount val="7"/>
                <c:pt idx="0">
                  <c:v>0</c:v>
                </c:pt>
                <c:pt idx="1">
                  <c:v>1</c:v>
                </c:pt>
                <c:pt idx="2">
                  <c:v>2</c:v>
                </c:pt>
                <c:pt idx="3">
                  <c:v>3</c:v>
                </c:pt>
                <c:pt idx="4">
                  <c:v>4</c:v>
                </c:pt>
                <c:pt idx="5">
                  <c:v>5</c:v>
                </c:pt>
                <c:pt idx="6">
                  <c:v>6</c:v>
                </c:pt>
              </c:numCache>
            </c:numRef>
          </c:xVal>
          <c:yVal>
            <c:numRef>
              <c:f>'Reaction rate'!$E$85:$E$91</c:f>
              <c:numCache>
                <c:formatCode>General</c:formatCode>
                <c:ptCount val="7"/>
                <c:pt idx="0">
                  <c:v>0.6605053703031688</c:v>
                </c:pt>
                <c:pt idx="1">
                  <c:v>0.46347874304354642</c:v>
                </c:pt>
                <c:pt idx="2">
                  <c:v>0.36704108645111028</c:v>
                </c:pt>
                <c:pt idx="3">
                  <c:v>0.28063296641559698</c:v>
                </c:pt>
                <c:pt idx="4">
                  <c:v>0.2090588982137285</c:v>
                </c:pt>
                <c:pt idx="5">
                  <c:v>0.11280095281641847</c:v>
                </c:pt>
                <c:pt idx="6">
                  <c:v>1.9350166991851912E-2</c:v>
                </c:pt>
              </c:numCache>
            </c:numRef>
          </c:yVal>
          <c:smooth val="0"/>
          <c:extLst>
            <c:ext xmlns:c16="http://schemas.microsoft.com/office/drawing/2014/chart" uri="{C3380CC4-5D6E-409C-BE32-E72D297353CC}">
              <c16:uniqueId val="{00000001-4791-A14B-A1B9-F2683BBA670F}"/>
            </c:ext>
          </c:extLst>
        </c:ser>
        <c:ser>
          <c:idx val="1"/>
          <c:order val="1"/>
          <c:tx>
            <c:strRef>
              <c:f>'Reaction rate'!$G$82:$I$82</c:f>
              <c:strCache>
                <c:ptCount val="1"/>
                <c:pt idx="0">
                  <c:v>Flow-through anode</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1.3458888888888888E-2"/>
                  <c:y val="-7.6042777777777779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2"/>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G$85:$G$92</c:f>
              <c:numCache>
                <c:formatCode>General</c:formatCode>
                <c:ptCount val="8"/>
                <c:pt idx="0">
                  <c:v>0</c:v>
                </c:pt>
                <c:pt idx="1">
                  <c:v>1</c:v>
                </c:pt>
                <c:pt idx="2">
                  <c:v>2</c:v>
                </c:pt>
                <c:pt idx="3">
                  <c:v>3</c:v>
                </c:pt>
                <c:pt idx="4">
                  <c:v>4.5</c:v>
                </c:pt>
                <c:pt idx="6">
                  <c:v>6</c:v>
                </c:pt>
                <c:pt idx="7">
                  <c:v>22</c:v>
                </c:pt>
              </c:numCache>
            </c:numRef>
          </c:xVal>
          <c:yVal>
            <c:numRef>
              <c:f>'Reaction rate'!$H$85:$H$91</c:f>
              <c:numCache>
                <c:formatCode>General</c:formatCode>
                <c:ptCount val="7"/>
                <c:pt idx="0">
                  <c:v>0.63708694348618444</c:v>
                </c:pt>
                <c:pt idx="1">
                  <c:v>0.49673523115386575</c:v>
                </c:pt>
                <c:pt idx="2">
                  <c:v>0.42848703540379757</c:v>
                </c:pt>
                <c:pt idx="3">
                  <c:v>0.38391718381214085</c:v>
                </c:pt>
                <c:pt idx="4">
                  <c:v>0.31887801329979332</c:v>
                </c:pt>
                <c:pt idx="6">
                  <c:v>0.2506551579526326</c:v>
                </c:pt>
              </c:numCache>
            </c:numRef>
          </c:yVal>
          <c:smooth val="0"/>
          <c:extLst>
            <c:ext xmlns:c16="http://schemas.microsoft.com/office/drawing/2014/chart" uri="{C3380CC4-5D6E-409C-BE32-E72D297353CC}">
              <c16:uniqueId val="{00000003-4791-A14B-A1B9-F2683BBA670F}"/>
            </c:ext>
          </c:extLst>
        </c:ser>
        <c:ser>
          <c:idx val="2"/>
          <c:order val="2"/>
          <c:tx>
            <c:strRef>
              <c:f>'Reaction rate'!$M$82:$O$82</c:f>
              <c:strCache>
                <c:ptCount val="1"/>
                <c:pt idx="0">
                  <c:v>Sample A</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1"/>
            <c:trendlineLbl>
              <c:layout>
                <c:manualLayout>
                  <c:x val="-0.36048555555555556"/>
                  <c:y val="-0.15144333333333335"/>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3"/>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M$85:$M$92</c:f>
              <c:numCache>
                <c:formatCode>General</c:formatCode>
                <c:ptCount val="8"/>
                <c:pt idx="0">
                  <c:v>0</c:v>
                </c:pt>
                <c:pt idx="1">
                  <c:v>1</c:v>
                </c:pt>
                <c:pt idx="2">
                  <c:v>2</c:v>
                </c:pt>
                <c:pt idx="3">
                  <c:v>3</c:v>
                </c:pt>
                <c:pt idx="4">
                  <c:v>4.5</c:v>
                </c:pt>
                <c:pt idx="6">
                  <c:v>6</c:v>
                </c:pt>
                <c:pt idx="7">
                  <c:v>22</c:v>
                </c:pt>
              </c:numCache>
            </c:numRef>
          </c:xVal>
          <c:yVal>
            <c:numRef>
              <c:f>'Reaction rate'!$N$85:$N$91</c:f>
              <c:numCache>
                <c:formatCode>General</c:formatCode>
                <c:ptCount val="7"/>
                <c:pt idx="0">
                  <c:v>0.36517235728093556</c:v>
                </c:pt>
                <c:pt idx="1">
                  <c:v>9.8966460881881699E-2</c:v>
                </c:pt>
                <c:pt idx="2">
                  <c:v>-0.13060897250700229</c:v>
                </c:pt>
                <c:pt idx="3">
                  <c:v>-0.37222210249588306</c:v>
                </c:pt>
                <c:pt idx="4">
                  <c:v>-0.75494795584455798</c:v>
                </c:pt>
                <c:pt idx="6">
                  <c:v>-1.0336782344045188</c:v>
                </c:pt>
              </c:numCache>
            </c:numRef>
          </c:yVal>
          <c:smooth val="0"/>
          <c:extLst>
            <c:ext xmlns:c16="http://schemas.microsoft.com/office/drawing/2014/chart" uri="{C3380CC4-5D6E-409C-BE32-E72D297353CC}">
              <c16:uniqueId val="{00000005-4791-A14B-A1B9-F2683BBA670F}"/>
            </c:ext>
          </c:extLst>
        </c:ser>
        <c:ser>
          <c:idx val="3"/>
          <c:order val="3"/>
          <c:tx>
            <c:strRef>
              <c:f>'Reaction rate'!$P$82:$R$82</c:f>
              <c:strCache>
                <c:ptCount val="1"/>
                <c:pt idx="0">
                  <c:v>Sample B</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1"/>
            <c:trendlineLbl>
              <c:layout>
                <c:manualLayout>
                  <c:x val="6.5199629629629635E-2"/>
                  <c:y val="-0.16082416666666666"/>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4"/>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P$85:$P$92</c:f>
              <c:numCache>
                <c:formatCode>General</c:formatCode>
                <c:ptCount val="8"/>
                <c:pt idx="0">
                  <c:v>0</c:v>
                </c:pt>
                <c:pt idx="1">
                  <c:v>1</c:v>
                </c:pt>
                <c:pt idx="2">
                  <c:v>2</c:v>
                </c:pt>
                <c:pt idx="3">
                  <c:v>3</c:v>
                </c:pt>
                <c:pt idx="4">
                  <c:v>4</c:v>
                </c:pt>
                <c:pt idx="5">
                  <c:v>5</c:v>
                </c:pt>
                <c:pt idx="6">
                  <c:v>6</c:v>
                </c:pt>
                <c:pt idx="7">
                  <c:v>22</c:v>
                </c:pt>
              </c:numCache>
            </c:numRef>
          </c:xVal>
          <c:yVal>
            <c:numRef>
              <c:f>'Reaction rate'!$Q$85:$Q$91</c:f>
              <c:numCache>
                <c:formatCode>General</c:formatCode>
                <c:ptCount val="7"/>
                <c:pt idx="0">
                  <c:v>0.818080469979799</c:v>
                </c:pt>
                <c:pt idx="1">
                  <c:v>0.29581209217768656</c:v>
                </c:pt>
                <c:pt idx="2">
                  <c:v>0.13807299241426821</c:v>
                </c:pt>
                <c:pt idx="3">
                  <c:v>-0.13874602219575077</c:v>
                </c:pt>
                <c:pt idx="4">
                  <c:v>-0.46526473497554482</c:v>
                </c:pt>
                <c:pt idx="5">
                  <c:v>-0.71965479805898747</c:v>
                </c:pt>
                <c:pt idx="6">
                  <c:v>-1.0670777395528919</c:v>
                </c:pt>
              </c:numCache>
            </c:numRef>
          </c:yVal>
          <c:smooth val="0"/>
          <c:extLst>
            <c:ext xmlns:c16="http://schemas.microsoft.com/office/drawing/2014/chart" uri="{C3380CC4-5D6E-409C-BE32-E72D297353CC}">
              <c16:uniqueId val="{00000007-4791-A14B-A1B9-F2683BBA670F}"/>
            </c:ext>
          </c:extLst>
        </c:ser>
        <c:dLbls>
          <c:showLegendKey val="0"/>
          <c:showVal val="0"/>
          <c:showCatName val="0"/>
          <c:showSerName val="0"/>
          <c:showPercent val="0"/>
          <c:showBubbleSize val="0"/>
        </c:dLbls>
        <c:axId val="1015572847"/>
        <c:axId val="1015261439"/>
      </c:scatterChart>
      <c:valAx>
        <c:axId val="1015572847"/>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hr)</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261439"/>
        <c:crossesAt val="-1.5"/>
        <c:crossBetween val="midCat"/>
      </c:valAx>
      <c:valAx>
        <c:axId val="1015261439"/>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n [Zn</a:t>
                </a:r>
                <a:r>
                  <a:rPr lang="en-US" baseline="30000"/>
                  <a:t>2+</a:t>
                </a:r>
                <a:r>
                  <a:rPr lang="en-US"/>
                  <a:t>]</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572847"/>
        <c:crosses val="autoZero"/>
        <c:crossBetween val="midCat"/>
      </c:valAx>
      <c:spPr>
        <a:noFill/>
        <a:ln>
          <a:solidFill>
            <a:schemeClr val="bg2"/>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Reaction rate'!$A$48</c:f>
              <c:strCache>
                <c:ptCount val="1"/>
                <c:pt idx="0">
                  <c:v>Batch anode (Control)</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5.5742592592592594E-2"/>
                  <c:y val="7.0406666666666673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A$51:$A$58</c:f>
              <c:numCache>
                <c:formatCode>General</c:formatCode>
                <c:ptCount val="8"/>
                <c:pt idx="0">
                  <c:v>0</c:v>
                </c:pt>
                <c:pt idx="1">
                  <c:v>1</c:v>
                </c:pt>
                <c:pt idx="2">
                  <c:v>2</c:v>
                </c:pt>
                <c:pt idx="3">
                  <c:v>3</c:v>
                </c:pt>
                <c:pt idx="4">
                  <c:v>4</c:v>
                </c:pt>
                <c:pt idx="5">
                  <c:v>5</c:v>
                </c:pt>
                <c:pt idx="6">
                  <c:v>6</c:v>
                </c:pt>
                <c:pt idx="7">
                  <c:v>22</c:v>
                </c:pt>
              </c:numCache>
            </c:numRef>
          </c:xVal>
          <c:yVal>
            <c:numRef>
              <c:f>'Reaction rate'!$B$51:$B$57</c:f>
              <c:numCache>
                <c:formatCode>General</c:formatCode>
                <c:ptCount val="7"/>
                <c:pt idx="0">
                  <c:v>0.52011294305328093</c:v>
                </c:pt>
                <c:pt idx="1">
                  <c:v>0.60158834782197967</c:v>
                </c:pt>
                <c:pt idx="2">
                  <c:v>0.62262140307895075</c:v>
                </c:pt>
                <c:pt idx="3">
                  <c:v>0.64906592946578645</c:v>
                </c:pt>
                <c:pt idx="4">
                  <c:v>0.66460920409540758</c:v>
                </c:pt>
                <c:pt idx="5">
                  <c:v>0.67553814186714267</c:v>
                </c:pt>
                <c:pt idx="6">
                  <c:v>0.69855999908824629</c:v>
                </c:pt>
              </c:numCache>
            </c:numRef>
          </c:yVal>
          <c:smooth val="0"/>
          <c:extLst>
            <c:ext xmlns:c16="http://schemas.microsoft.com/office/drawing/2014/chart" uri="{C3380CC4-5D6E-409C-BE32-E72D297353CC}">
              <c16:uniqueId val="{00000001-A7A4-234B-BBB8-B1002EC15EBF}"/>
            </c:ext>
          </c:extLst>
        </c:ser>
        <c:ser>
          <c:idx val="1"/>
          <c:order val="1"/>
          <c:tx>
            <c:strRef>
              <c:f>'Reaction rate'!$J$48:$L$48</c:f>
              <c:strCache>
                <c:ptCount val="1"/>
                <c:pt idx="0">
                  <c:v>Sample A (Control)</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8.5607174103237038E-2"/>
                  <c:y val="1.137357830271216E-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accent2"/>
                      </a:solidFill>
                      <a:latin typeface="Times New Roman" panose="02020603050405020304" pitchFamily="18" charset="0"/>
                      <a:ea typeface="+mn-ea"/>
                      <a:cs typeface="Times New Roman" panose="02020603050405020304" pitchFamily="18" charset="0"/>
                    </a:defRPr>
                  </a:pPr>
                  <a:endParaRPr lang="en-US"/>
                </a:p>
              </c:txPr>
            </c:trendlineLbl>
          </c:trendline>
          <c:xVal>
            <c:numRef>
              <c:f>'Reaction rate'!$J$51:$J$58</c:f>
              <c:numCache>
                <c:formatCode>General</c:formatCode>
                <c:ptCount val="8"/>
                <c:pt idx="0">
                  <c:v>0</c:v>
                </c:pt>
                <c:pt idx="1">
                  <c:v>1</c:v>
                </c:pt>
                <c:pt idx="2">
                  <c:v>2</c:v>
                </c:pt>
                <c:pt idx="3">
                  <c:v>3</c:v>
                </c:pt>
                <c:pt idx="4">
                  <c:v>4.5</c:v>
                </c:pt>
                <c:pt idx="6">
                  <c:v>6</c:v>
                </c:pt>
                <c:pt idx="7">
                  <c:v>22</c:v>
                </c:pt>
              </c:numCache>
            </c:numRef>
          </c:xVal>
          <c:yVal>
            <c:numRef>
              <c:f>'Reaction rate'!$K$51:$K$57</c:f>
              <c:numCache>
                <c:formatCode>General</c:formatCode>
                <c:ptCount val="7"/>
                <c:pt idx="0">
                  <c:v>0.66539498137360875</c:v>
                </c:pt>
                <c:pt idx="1">
                  <c:v>0.88272384808421323</c:v>
                </c:pt>
                <c:pt idx="2">
                  <c:v>0.99595894711733357</c:v>
                </c:pt>
                <c:pt idx="3">
                  <c:v>1.0967415998277741</c:v>
                </c:pt>
                <c:pt idx="4">
                  <c:v>1.2156580351410409</c:v>
                </c:pt>
                <c:pt idx="6">
                  <c:v>1.3093858110856142</c:v>
                </c:pt>
              </c:numCache>
            </c:numRef>
          </c:yVal>
          <c:smooth val="0"/>
          <c:extLst>
            <c:ext xmlns:c16="http://schemas.microsoft.com/office/drawing/2014/chart" uri="{C3380CC4-5D6E-409C-BE32-E72D297353CC}">
              <c16:uniqueId val="{00000003-A7A4-234B-BBB8-B1002EC15EBF}"/>
            </c:ext>
          </c:extLst>
        </c:ser>
        <c:dLbls>
          <c:showLegendKey val="0"/>
          <c:showVal val="0"/>
          <c:showCatName val="0"/>
          <c:showSerName val="0"/>
          <c:showPercent val="0"/>
          <c:showBubbleSize val="0"/>
        </c:dLbls>
        <c:axId val="1015572847"/>
        <c:axId val="1015261439"/>
      </c:scatterChart>
      <c:valAx>
        <c:axId val="1015572847"/>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hr)</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261439"/>
        <c:crosses val="autoZero"/>
        <c:crossBetween val="midCat"/>
      </c:valAx>
      <c:valAx>
        <c:axId val="1015261439"/>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1/[Zn</a:t>
                </a:r>
                <a:r>
                  <a:rPr lang="en-US" baseline="30000"/>
                  <a:t>2+</a:t>
                </a:r>
                <a:r>
                  <a:rPr lang="en-US"/>
                  <a:t>]</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572847"/>
        <c:crosses val="autoZero"/>
        <c:crossBetween val="midCat"/>
      </c:valAx>
      <c:spPr>
        <a:noFill/>
        <a:ln>
          <a:solidFill>
            <a:schemeClr val="bg2"/>
          </a:solid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111</cdr:x>
      <cdr:y>0.01427</cdr:y>
    </cdr:from>
    <cdr:to>
      <cdr:x>0.27338</cdr:x>
      <cdr:y>0.15763</cdr:y>
    </cdr:to>
    <cdr:sp macro="" textlink="">
      <cdr:nvSpPr>
        <cdr:cNvPr id="2" name="TextBox 1"/>
        <cdr:cNvSpPr txBox="1"/>
      </cdr:nvSpPr>
      <cdr:spPr>
        <a:xfrm xmlns:a="http://schemas.openxmlformats.org/drawingml/2006/main">
          <a:off x="601862" y="48281"/>
          <a:ext cx="879095" cy="4851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800">
              <a:latin typeface="Times New Roman" panose="02020603050405020304" pitchFamily="18" charset="0"/>
              <a:cs typeface="Times New Roman" panose="02020603050405020304" pitchFamily="18" charset="0"/>
            </a:rPr>
            <a:t>Enrichment started</a:t>
          </a:r>
          <a:r>
            <a:rPr lang="en-GB" sz="800" baseline="0">
              <a:latin typeface="Times New Roman" panose="02020603050405020304" pitchFamily="18" charset="0"/>
              <a:cs typeface="Times New Roman" panose="02020603050405020304" pitchFamily="18" charset="0"/>
            </a:rPr>
            <a:t> </a:t>
          </a:r>
          <a:r>
            <a:rPr lang="en-GB" sz="800">
              <a:latin typeface="Times New Roman" panose="02020603050405020304" pitchFamily="18" charset="0"/>
              <a:cs typeface="Times New Roman" panose="02020603050405020304" pitchFamily="18" charset="0"/>
            </a:rPr>
            <a:t>with PBS; 10 </a:t>
          </a:r>
          <a:r>
            <a:rPr lang="el-GR" sz="800">
              <a:latin typeface="Times New Roman" panose="02020603050405020304" pitchFamily="18" charset="0"/>
              <a:cs typeface="Times New Roman" panose="02020603050405020304" pitchFamily="18" charset="0"/>
            </a:rPr>
            <a:t>Ω</a:t>
          </a:r>
          <a:r>
            <a:rPr lang="en-GB" sz="800">
              <a:latin typeface="Times New Roman" panose="02020603050405020304" pitchFamily="18" charset="0"/>
              <a:cs typeface="Times New Roman" panose="02020603050405020304" pitchFamily="18" charset="0"/>
            </a:rPr>
            <a:t> load</a:t>
          </a:r>
        </a:p>
      </cdr:txBody>
    </cdr:sp>
  </cdr:relSizeAnchor>
  <cdr:relSizeAnchor xmlns:cdr="http://schemas.openxmlformats.org/drawingml/2006/chartDrawing">
    <cdr:from>
      <cdr:x>0.27794</cdr:x>
      <cdr:y>0.04429</cdr:y>
    </cdr:from>
    <cdr:to>
      <cdr:x>0.45903</cdr:x>
      <cdr:y>0.11043</cdr:y>
    </cdr:to>
    <cdr:sp macro="" textlink="">
      <cdr:nvSpPr>
        <cdr:cNvPr id="3" name="TextBox 1"/>
        <cdr:cNvSpPr txBox="1"/>
      </cdr:nvSpPr>
      <cdr:spPr>
        <a:xfrm xmlns:a="http://schemas.openxmlformats.org/drawingml/2006/main">
          <a:off x="1505661" y="149860"/>
          <a:ext cx="980991" cy="22380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latin typeface="Times New Roman" panose="02020603050405020304" pitchFamily="18" charset="0"/>
              <a:cs typeface="Times New Roman" panose="02020603050405020304" pitchFamily="18" charset="0"/>
            </a:rPr>
            <a:t>Medium replaced</a:t>
          </a:r>
        </a:p>
      </cdr:txBody>
    </cdr:sp>
  </cdr:relSizeAnchor>
  <cdr:relSizeAnchor xmlns:cdr="http://schemas.openxmlformats.org/drawingml/2006/chartDrawing">
    <cdr:from>
      <cdr:x>0.37784</cdr:x>
      <cdr:y>0.12524</cdr:y>
    </cdr:from>
    <cdr:to>
      <cdr:x>0.51719</cdr:x>
      <cdr:y>0.19138</cdr:y>
    </cdr:to>
    <cdr:sp macro="" textlink="">
      <cdr:nvSpPr>
        <cdr:cNvPr id="4" name="TextBox 1"/>
        <cdr:cNvSpPr txBox="1"/>
      </cdr:nvSpPr>
      <cdr:spPr>
        <a:xfrm xmlns:a="http://schemas.openxmlformats.org/drawingml/2006/main">
          <a:off x="2046799" y="423785"/>
          <a:ext cx="754880" cy="22380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latin typeface="Times New Roman" panose="02020603050405020304" pitchFamily="18" charset="0"/>
              <a:cs typeface="Times New Roman" panose="02020603050405020304" pitchFamily="18" charset="0"/>
            </a:rPr>
            <a:t>Continuous</a:t>
          </a:r>
          <a:r>
            <a:rPr lang="en-GB" sz="800" baseline="0">
              <a:latin typeface="Times New Roman" panose="02020603050405020304" pitchFamily="18" charset="0"/>
              <a:cs typeface="Times New Roman" panose="02020603050405020304" pitchFamily="18" charset="0"/>
            </a:rPr>
            <a:t>  mode started; flow = 0.6 mL/min</a:t>
          </a:r>
          <a:endParaRPr lang="en-GB" sz="8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7581</cdr:x>
      <cdr:y>0.0213</cdr:y>
    </cdr:from>
    <cdr:to>
      <cdr:x>0.67984</cdr:x>
      <cdr:y>0.10641</cdr:y>
    </cdr:to>
    <cdr:sp macro="" textlink="">
      <cdr:nvSpPr>
        <cdr:cNvPr id="5" name="TextBox 1"/>
        <cdr:cNvSpPr txBox="1"/>
      </cdr:nvSpPr>
      <cdr:spPr>
        <a:xfrm xmlns:a="http://schemas.openxmlformats.org/drawingml/2006/main">
          <a:off x="2577524" y="72081"/>
          <a:ext cx="1105260" cy="28799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800">
              <a:latin typeface="Times New Roman" panose="02020603050405020304" pitchFamily="18" charset="0"/>
              <a:cs typeface="Times New Roman" panose="02020603050405020304" pitchFamily="18" charset="0"/>
            </a:rPr>
            <a:t>PBS is replaced with NaCl under 10 </a:t>
          </a:r>
          <a:r>
            <a:rPr lang="el-GR" sz="800">
              <a:latin typeface="Times New Roman" panose="02020603050405020304" pitchFamily="18" charset="0"/>
              <a:cs typeface="Times New Roman" panose="02020603050405020304" pitchFamily="18" charset="0"/>
            </a:rPr>
            <a:t>Ω</a:t>
          </a:r>
          <a:r>
            <a:rPr lang="en-GB" sz="800">
              <a:latin typeface="Times New Roman" panose="02020603050405020304" pitchFamily="18" charset="0"/>
              <a:cs typeface="Times New Roman" panose="02020603050405020304" pitchFamily="18" charset="0"/>
            </a:rPr>
            <a:t> load</a:t>
          </a:r>
        </a:p>
      </cdr:txBody>
    </cdr:sp>
  </cdr:relSizeAnchor>
  <cdr:relSizeAnchor xmlns:cdr="http://schemas.openxmlformats.org/drawingml/2006/chartDrawing">
    <cdr:from>
      <cdr:x>0.62268</cdr:x>
      <cdr:y>0.07431</cdr:y>
    </cdr:from>
    <cdr:to>
      <cdr:x>0.67238</cdr:x>
      <cdr:y>0.37617</cdr:y>
    </cdr:to>
    <cdr:sp macro="" textlink="">
      <cdr:nvSpPr>
        <cdr:cNvPr id="8" name="TextBox 1"/>
        <cdr:cNvSpPr txBox="1"/>
      </cdr:nvSpPr>
      <cdr:spPr>
        <a:xfrm xmlns:a="http://schemas.openxmlformats.org/drawingml/2006/main" rot="16200000">
          <a:off x="2997036" y="627547"/>
          <a:ext cx="1021412" cy="26923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latin typeface="Times New Roman" panose="02020603050405020304" pitchFamily="18" charset="0"/>
              <a:cs typeface="Times New Roman" panose="02020603050405020304" pitchFamily="18" charset="0"/>
            </a:rPr>
            <a:t>0.60 mL/min</a:t>
          </a:r>
        </a:p>
      </cdr:txBody>
    </cdr:sp>
  </cdr:relSizeAnchor>
  <cdr:relSizeAnchor xmlns:cdr="http://schemas.openxmlformats.org/drawingml/2006/chartDrawing">
    <cdr:from>
      <cdr:x>0.65081</cdr:x>
      <cdr:y>0.07581</cdr:y>
    </cdr:from>
    <cdr:to>
      <cdr:x>0.70051</cdr:x>
      <cdr:y>0.37767</cdr:y>
    </cdr:to>
    <cdr:sp macro="" textlink="">
      <cdr:nvSpPr>
        <cdr:cNvPr id="9" name="TextBox 1"/>
        <cdr:cNvSpPr txBox="1"/>
      </cdr:nvSpPr>
      <cdr:spPr>
        <a:xfrm xmlns:a="http://schemas.openxmlformats.org/drawingml/2006/main" rot="16200000">
          <a:off x="3149433" y="632627"/>
          <a:ext cx="1021412" cy="26923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latin typeface="Times New Roman" panose="02020603050405020304" pitchFamily="18" charset="0"/>
              <a:cs typeface="Times New Roman" panose="02020603050405020304" pitchFamily="18" charset="0"/>
            </a:rPr>
            <a:t>1.25 mL/min</a:t>
          </a:r>
        </a:p>
      </cdr:txBody>
    </cdr:sp>
  </cdr:relSizeAnchor>
  <cdr:relSizeAnchor xmlns:cdr="http://schemas.openxmlformats.org/drawingml/2006/chartDrawing">
    <cdr:from>
      <cdr:x>0.80273</cdr:x>
      <cdr:y>0.07581</cdr:y>
    </cdr:from>
    <cdr:to>
      <cdr:x>0.85243</cdr:x>
      <cdr:y>0.37767</cdr:y>
    </cdr:to>
    <cdr:sp macro="" textlink="">
      <cdr:nvSpPr>
        <cdr:cNvPr id="10" name="TextBox 1"/>
        <cdr:cNvSpPr txBox="1"/>
      </cdr:nvSpPr>
      <cdr:spPr>
        <a:xfrm xmlns:a="http://schemas.openxmlformats.org/drawingml/2006/main" rot="16200000">
          <a:off x="3972393" y="632627"/>
          <a:ext cx="1021412" cy="26923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latin typeface="Times New Roman" panose="02020603050405020304" pitchFamily="18" charset="0"/>
              <a:cs typeface="Times New Roman" panose="02020603050405020304" pitchFamily="18" charset="0"/>
            </a:rPr>
            <a:t>0.60 mL/min</a:t>
          </a:r>
        </a:p>
      </cdr:txBody>
    </cdr:sp>
  </cdr:relSizeAnchor>
  <cdr:relSizeAnchor xmlns:cdr="http://schemas.openxmlformats.org/drawingml/2006/chartDrawing">
    <cdr:from>
      <cdr:x>0.67191</cdr:x>
      <cdr:y>0.07581</cdr:y>
    </cdr:from>
    <cdr:to>
      <cdr:x>0.72161</cdr:x>
      <cdr:y>0.37767</cdr:y>
    </cdr:to>
    <cdr:sp macro="" textlink="">
      <cdr:nvSpPr>
        <cdr:cNvPr id="11" name="TextBox 1"/>
        <cdr:cNvSpPr txBox="1"/>
      </cdr:nvSpPr>
      <cdr:spPr>
        <a:xfrm xmlns:a="http://schemas.openxmlformats.org/drawingml/2006/main" rot="16200000">
          <a:off x="3263733" y="632627"/>
          <a:ext cx="1021412" cy="26923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latin typeface="Times New Roman" panose="02020603050405020304" pitchFamily="18" charset="0"/>
              <a:cs typeface="Times New Roman" panose="02020603050405020304" pitchFamily="18" charset="0"/>
            </a:rPr>
            <a:t>1.67 mL/min</a:t>
          </a:r>
        </a:p>
      </cdr:txBody>
    </cdr:sp>
  </cdr:relSizeAnchor>
  <cdr:relSizeAnchor xmlns:cdr="http://schemas.openxmlformats.org/drawingml/2006/chartDrawing">
    <cdr:from>
      <cdr:x>0.75068</cdr:x>
      <cdr:y>0.07807</cdr:y>
    </cdr:from>
    <cdr:to>
      <cdr:x>0.80038</cdr:x>
      <cdr:y>0.37992</cdr:y>
    </cdr:to>
    <cdr:sp macro="" textlink="">
      <cdr:nvSpPr>
        <cdr:cNvPr id="12" name="TextBox 1"/>
        <cdr:cNvSpPr txBox="1"/>
      </cdr:nvSpPr>
      <cdr:spPr>
        <a:xfrm xmlns:a="http://schemas.openxmlformats.org/drawingml/2006/main" rot="16200000">
          <a:off x="3690453" y="640247"/>
          <a:ext cx="1021412" cy="26923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latin typeface="Times New Roman" panose="02020603050405020304" pitchFamily="18" charset="0"/>
              <a:cs typeface="Times New Roman" panose="02020603050405020304" pitchFamily="18" charset="0"/>
            </a:rPr>
            <a:t>2.50 mL/min</a:t>
          </a:r>
        </a:p>
      </cdr:txBody>
    </cdr:sp>
  </cdr:relSizeAnchor>
  <cdr:relSizeAnchor xmlns:cdr="http://schemas.openxmlformats.org/drawingml/2006/chartDrawing">
    <cdr:from>
      <cdr:x>0.77319</cdr:x>
      <cdr:y>0.07581</cdr:y>
    </cdr:from>
    <cdr:to>
      <cdr:x>0.82289</cdr:x>
      <cdr:y>0.37767</cdr:y>
    </cdr:to>
    <cdr:sp macro="" textlink="">
      <cdr:nvSpPr>
        <cdr:cNvPr id="13" name="TextBox 1"/>
        <cdr:cNvSpPr txBox="1"/>
      </cdr:nvSpPr>
      <cdr:spPr>
        <a:xfrm xmlns:a="http://schemas.openxmlformats.org/drawingml/2006/main" rot="16200000">
          <a:off x="3812373" y="632627"/>
          <a:ext cx="1021412" cy="26923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800">
              <a:latin typeface="Times New Roman" panose="02020603050405020304" pitchFamily="18" charset="0"/>
              <a:cs typeface="Times New Roman" panose="02020603050405020304" pitchFamily="18" charset="0"/>
            </a:rPr>
            <a:t>5.00 mL/min</a:t>
          </a:r>
        </a:p>
      </cdr:txBody>
    </cdr:sp>
  </cdr:relSizeAnchor>
</c:userShapes>
</file>

<file path=word/drawings/drawing2.xml><?xml version="1.0" encoding="utf-8"?>
<c:userShapes xmlns:c="http://schemas.openxmlformats.org/drawingml/2006/chart">
  <cdr:relSizeAnchor xmlns:cdr="http://schemas.openxmlformats.org/drawingml/2006/chartDrawing">
    <cdr:from>
      <cdr:x>0.00941</cdr:x>
      <cdr:y>0.01411</cdr:y>
    </cdr:from>
    <cdr:to>
      <cdr:x>0.11348</cdr:x>
      <cdr:y>0.17727</cdr:y>
    </cdr:to>
    <cdr:sp macro="" textlink="">
      <cdr:nvSpPr>
        <cdr:cNvPr id="2" name="TextBox 1"/>
        <cdr:cNvSpPr txBox="1"/>
      </cdr:nvSpPr>
      <cdr:spPr>
        <a:xfrm xmlns:a="http://schemas.openxmlformats.org/drawingml/2006/main">
          <a:off x="50800" y="50800"/>
          <a:ext cx="561978" cy="58737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600" b="1">
              <a:latin typeface="Times New Roman" panose="02020603050405020304" pitchFamily="18" charset="0"/>
              <a:cs typeface="Times New Roman" panose="02020603050405020304" pitchFamily="18" charset="0"/>
            </a:rPr>
            <a:t>(a)</a:t>
          </a:r>
        </a:p>
      </cdr:txBody>
    </cdr:sp>
  </cdr:relSizeAnchor>
</c:userShapes>
</file>

<file path=word/drawings/drawing3.xml><?xml version="1.0" encoding="utf-8"?>
<c:userShapes xmlns:c="http://schemas.openxmlformats.org/drawingml/2006/chart">
  <cdr:relSizeAnchor xmlns:cdr="http://schemas.openxmlformats.org/drawingml/2006/chartDrawing">
    <cdr:from>
      <cdr:x>0.00941</cdr:x>
      <cdr:y>0.01411</cdr:y>
    </cdr:from>
    <cdr:to>
      <cdr:x>0.11348</cdr:x>
      <cdr:y>0.17727</cdr:y>
    </cdr:to>
    <cdr:sp macro="" textlink="">
      <cdr:nvSpPr>
        <cdr:cNvPr id="2" name="TextBox 1"/>
        <cdr:cNvSpPr txBox="1"/>
      </cdr:nvSpPr>
      <cdr:spPr>
        <a:xfrm xmlns:a="http://schemas.openxmlformats.org/drawingml/2006/main">
          <a:off x="50800" y="50800"/>
          <a:ext cx="561978" cy="58737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600" b="1">
              <a:latin typeface="Times New Roman" panose="02020603050405020304" pitchFamily="18" charset="0"/>
              <a:cs typeface="Times New Roman" panose="02020603050405020304" pitchFamily="18" charset="0"/>
            </a:rPr>
            <a:t>(a)</a:t>
          </a:r>
        </a:p>
      </cdr:txBody>
    </cdr:sp>
  </cdr:relSizeAnchor>
</c:userShapes>
</file>

<file path=word/drawings/drawing4.xml><?xml version="1.0" encoding="utf-8"?>
<c:userShapes xmlns:c="http://schemas.openxmlformats.org/drawingml/2006/chart">
  <cdr:relSizeAnchor xmlns:cdr="http://schemas.openxmlformats.org/drawingml/2006/chartDrawing">
    <cdr:from>
      <cdr:x>0.00941</cdr:x>
      <cdr:y>0.01411</cdr:y>
    </cdr:from>
    <cdr:to>
      <cdr:x>0.11348</cdr:x>
      <cdr:y>0.17727</cdr:y>
    </cdr:to>
    <cdr:sp macro="" textlink="">
      <cdr:nvSpPr>
        <cdr:cNvPr id="3" name="TextBox 1"/>
        <cdr:cNvSpPr txBox="1"/>
      </cdr:nvSpPr>
      <cdr:spPr>
        <a:xfrm xmlns:a="http://schemas.openxmlformats.org/drawingml/2006/main">
          <a:off x="50800" y="50800"/>
          <a:ext cx="561978" cy="58737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600" b="1">
              <a:latin typeface="Times New Roman" panose="02020603050405020304" pitchFamily="18" charset="0"/>
              <a:cs typeface="Times New Roman" panose="02020603050405020304" pitchFamily="18" charset="0"/>
            </a:rPr>
            <a:t>(b)</a:t>
          </a:r>
        </a:p>
      </cdr:txBody>
    </cdr:sp>
  </cdr:relSizeAnchor>
</c:userShapes>
</file>

<file path=word/drawings/drawing5.xml><?xml version="1.0" encoding="utf-8"?>
<c:userShapes xmlns:c="http://schemas.openxmlformats.org/drawingml/2006/chart">
  <cdr:relSizeAnchor xmlns:cdr="http://schemas.openxmlformats.org/drawingml/2006/chartDrawing">
    <cdr:from>
      <cdr:x>0.00941</cdr:x>
      <cdr:y>0.01411</cdr:y>
    </cdr:from>
    <cdr:to>
      <cdr:x>0.11348</cdr:x>
      <cdr:y>0.17727</cdr:y>
    </cdr:to>
    <cdr:sp macro="" textlink="">
      <cdr:nvSpPr>
        <cdr:cNvPr id="2" name="TextBox 1"/>
        <cdr:cNvSpPr txBox="1"/>
      </cdr:nvSpPr>
      <cdr:spPr>
        <a:xfrm xmlns:a="http://schemas.openxmlformats.org/drawingml/2006/main">
          <a:off x="50800" y="50800"/>
          <a:ext cx="561978" cy="58737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600" b="1">
              <a:latin typeface="Times New Roman" panose="02020603050405020304" pitchFamily="18" charset="0"/>
              <a:cs typeface="Times New Roman" panose="02020603050405020304" pitchFamily="18" charset="0"/>
            </a:rPr>
            <a:t>(c)</a:t>
          </a:r>
        </a:p>
      </cdr:txBody>
    </cdr:sp>
  </cdr:relSizeAnchor>
</c:userShapes>
</file>

<file path=word/drawings/drawing6.xml><?xml version="1.0" encoding="utf-8"?>
<c:userShapes xmlns:c="http://schemas.openxmlformats.org/drawingml/2006/chart">
  <cdr:relSizeAnchor xmlns:cdr="http://schemas.openxmlformats.org/drawingml/2006/chartDrawing">
    <cdr:from>
      <cdr:x>0.00941</cdr:x>
      <cdr:y>0.01411</cdr:y>
    </cdr:from>
    <cdr:to>
      <cdr:x>0.11348</cdr:x>
      <cdr:y>0.17727</cdr:y>
    </cdr:to>
    <cdr:sp macro="" textlink="">
      <cdr:nvSpPr>
        <cdr:cNvPr id="2" name="TextBox 1"/>
        <cdr:cNvSpPr txBox="1"/>
      </cdr:nvSpPr>
      <cdr:spPr>
        <a:xfrm xmlns:a="http://schemas.openxmlformats.org/drawingml/2006/main">
          <a:off x="50800" y="50800"/>
          <a:ext cx="561978" cy="58737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600" b="1">
              <a:latin typeface="Times New Roman" panose="02020603050405020304" pitchFamily="18" charset="0"/>
              <a:cs typeface="Times New Roman" panose="02020603050405020304" pitchFamily="18" charset="0"/>
            </a:rPr>
            <a:t>(d)</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7</Pages>
  <Words>4106</Words>
  <Characters>22587</Characters>
  <Application>Microsoft Office Word</Application>
  <DocSecurity>0</DocSecurity>
  <Lines>501</Lines>
  <Paragraphs>189</Paragraphs>
  <ScaleCrop>false</ScaleCrop>
  <Company/>
  <LinksUpToDate>false</LinksUpToDate>
  <CharactersWithSpaces>26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leen Yu</dc:creator>
  <cp:keywords/>
  <dc:description/>
  <cp:lastModifiedBy>Elaine Collis</cp:lastModifiedBy>
  <cp:revision>2</cp:revision>
  <dcterms:created xsi:type="dcterms:W3CDTF">2021-11-01T09:38:00Z</dcterms:created>
  <dcterms:modified xsi:type="dcterms:W3CDTF">2021-11-01T09:38:00Z</dcterms:modified>
</cp:coreProperties>
</file>